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6605FE" w14:textId="31930441" w:rsidR="007E69DF" w:rsidRDefault="00FE2C54">
      <w:pPr>
        <w:jc w:val="left"/>
        <w:rPr>
          <w:ins w:id="1" w:author="JORGE CONTRERAS ORTIZ" w:date="2021-09-08T11:45:00Z"/>
        </w:rPr>
        <w:sectPr w:rsidR="007E69DF" w:rsidSect="007E69DF">
          <w:headerReference w:type="even" r:id="rId8"/>
          <w:footerReference w:type="even" r:id="rId9"/>
          <w:pgSz w:w="24562" w:h="16817" w:orient="landscape" w:code="8"/>
          <w:pgMar w:top="0" w:right="0" w:bottom="0" w:left="0" w:header="709" w:footer="709" w:gutter="0"/>
          <w:cols w:space="708"/>
          <w:docGrid w:linePitch="360"/>
          <w:sectPrChange w:id="5" w:author="JORGE CONTRERAS ORTIZ" w:date="2021-09-08T11:49:00Z">
            <w:sectPr w:rsidR="007E69DF" w:rsidSect="007E69DF">
              <w:pgSz w:w="23811" w:h="16838"/>
              <w:pgMar w:top="1701" w:right="1417" w:bottom="1701" w:left="1417" w:header="708" w:footer="708" w:gutter="0"/>
            </w:sectPr>
          </w:sectPrChange>
        </w:sectPr>
      </w:pPr>
      <w:ins w:id="6" w:author="JORGE CONTRERAS ORTIZ" w:date="2021-09-08T11:54:00Z">
        <w:r>
          <w:object w:dxaOrig="24560" w:dyaOrig="16812" w14:anchorId="2A45CE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1228pt;height:840.6pt" o:ole="">
              <v:imagedata r:id="rId10" o:title=""/>
            </v:shape>
            <o:OLEObject Type="Link" ProgID="Word.Document.12" ShapeID="_x0000_i1050" DrawAspect="Content" r:id="rId11" UpdateMode="Always">
              <o:LinkType>EnhancedMetaFile</o:LinkType>
              <o:LockedField>false</o:LockedField>
              <o:FieldCodes>\f 0</o:FieldCodes>
            </o:OLEObject>
          </w:object>
        </w:r>
      </w:ins>
    </w:p>
    <w:p w14:paraId="2D4E913C" w14:textId="399D03E1" w:rsidR="000C3B54" w:rsidRPr="00791D37" w:rsidRDefault="000C3B54" w:rsidP="00FE2C54">
      <w:pPr>
        <w:jc w:val="left"/>
        <w:sectPr w:rsidR="000C3B54" w:rsidRPr="00791D37" w:rsidSect="007E69DF">
          <w:type w:val="nextPage"/>
          <w:pgSz w:w="23811" w:h="16838" w:orient="landscape" w:code="8"/>
          <w:pgMar w:top="1701" w:right="1417" w:bottom="1701" w:left="1417" w:header="708" w:footer="708" w:gutter="0"/>
          <w:cols w:space="708"/>
          <w:docGrid w:linePitch="360"/>
          <w:sectPrChange w:id="7" w:author="JORGE CONTRERAS ORTIZ" w:date="2021-09-08T11:46:00Z">
            <w:sectPr w:rsidR="000C3B54" w:rsidRPr="00791D37" w:rsidSect="007E69DF">
              <w:type w:val="continuous"/>
              <w:pgMar w:top="1701" w:right="1417" w:bottom="1701" w:left="1417" w:header="708" w:footer="708" w:gutter="0"/>
            </w:sectPr>
          </w:sectPrChange>
        </w:sectPr>
        <w:pPrChange w:id="8" w:author="JORGE CONTRERAS ORTIZ" w:date="2021-09-08T12:00:00Z">
          <w:pPr/>
        </w:pPrChange>
      </w:pPr>
    </w:p>
    <w:p w14:paraId="0E66D116" w14:textId="196FE01C" w:rsidR="00434554" w:rsidRDefault="00DA3B27" w:rsidP="00791D37">
      <w:pPr>
        <w:rPr>
          <w:ins w:id="9" w:author="JORGE CONTRERAS ORTIZ" w:date="2021-09-04T09:18:00Z"/>
        </w:rPr>
        <w:sectPr w:rsidR="00434554" w:rsidSect="00434554">
          <w:footerReference w:type="default" r:id="rId12"/>
          <w:type w:val="continuous"/>
          <w:pgSz w:w="11906" w:h="16838"/>
          <w:pgMar w:top="1417" w:right="1701" w:bottom="1417" w:left="1701" w:header="708" w:footer="708" w:gutter="0"/>
          <w:pgNumType w:fmt="upperRoman" w:start="1"/>
          <w:cols w:space="708"/>
          <w:docGrid w:linePitch="360"/>
        </w:sectPr>
      </w:pPr>
      <w:del w:id="11" w:author="JORGE CONTRERAS ORTIZ" w:date="2021-09-04T09:18:00Z">
        <w:r w:rsidRPr="00791D37" w:rsidDel="00434554">
          <w:lastRenderedPageBreak/>
          <w:br w:type="page"/>
        </w:r>
      </w:del>
    </w:p>
    <w:p w14:paraId="1A2AD297" w14:textId="7C0E1673" w:rsidR="00DA3B27" w:rsidRPr="00791D37" w:rsidDel="00E973CF" w:rsidRDefault="00DA3B27" w:rsidP="00791D37">
      <w:pPr>
        <w:rPr>
          <w:del w:id="12" w:author="JORGE CONTRERAS ORTIZ" w:date="2021-09-05T23:12:00Z"/>
        </w:rPr>
      </w:pPr>
    </w:p>
    <w:p w14:paraId="5C9AFBC4" w14:textId="77777777" w:rsidR="00E973CF" w:rsidRDefault="00E973CF">
      <w:pPr>
        <w:jc w:val="left"/>
        <w:rPr>
          <w:ins w:id="13" w:author="JORGE CONTRERAS ORTIZ" w:date="2021-09-05T23:12:00Z"/>
          <w:rFonts w:eastAsiaTheme="majorEastAsia"/>
          <w:color w:val="2F5496" w:themeColor="accent1" w:themeShade="BF"/>
          <w:sz w:val="36"/>
          <w:szCs w:val="36"/>
        </w:rPr>
      </w:pPr>
      <w:bookmarkStart w:id="14" w:name="_Toc81499320"/>
      <w:ins w:id="15" w:author="JORGE CONTRERAS ORTIZ" w:date="2021-09-05T23:12:00Z">
        <w:r>
          <w:br w:type="page"/>
        </w:r>
      </w:ins>
    </w:p>
    <w:p w14:paraId="3F719E04" w14:textId="262B0CE9" w:rsidR="00DA3B27" w:rsidRPr="00791D37" w:rsidRDefault="00DA3B27" w:rsidP="00791D37">
      <w:pPr>
        <w:pStyle w:val="Ttulo1"/>
      </w:pPr>
      <w:bookmarkStart w:id="16" w:name="_Toc81995035"/>
      <w:r w:rsidRPr="00791D37">
        <w:lastRenderedPageBreak/>
        <w:t>AGRADECIMIENTOS</w:t>
      </w:r>
      <w:bookmarkEnd w:id="14"/>
      <w:bookmarkEnd w:id="16"/>
    </w:p>
    <w:p w14:paraId="04C7DEC4" w14:textId="77777777" w:rsidR="00DA3B27" w:rsidRPr="00791D37" w:rsidRDefault="00DA3B27" w:rsidP="00791D37"/>
    <w:p w14:paraId="02B9BA7B" w14:textId="4BCB9F3B" w:rsidR="00DA3B27" w:rsidRPr="00791D37" w:rsidRDefault="00DA3B27" w:rsidP="00791D37">
      <w:r w:rsidRPr="00791D37">
        <w:t xml:space="preserve">En </w:t>
      </w:r>
      <w:ins w:id="17" w:author="JORGE CONTRERAS ORTIZ" w:date="2021-09-05T20:01:00Z">
        <w:r w:rsidR="00B71FD3">
          <w:t>primer</w:t>
        </w:r>
      </w:ins>
      <w:del w:id="18" w:author="JORGE CONTRERAS ORTIZ" w:date="2021-09-05T20:01:00Z">
        <w:r w:rsidRPr="00791D37" w:rsidDel="00B71FD3">
          <w:delText>mi</w:delText>
        </w:r>
      </w:del>
      <w:r w:rsidRPr="00791D37">
        <w:t xml:space="preserve"> </w:t>
      </w:r>
      <w:ins w:id="19" w:author="JORGE CONTRERAS ORTIZ" w:date="2021-09-05T20:01:00Z">
        <w:r w:rsidR="00B71FD3">
          <w:t>lu</w:t>
        </w:r>
      </w:ins>
      <w:del w:id="20" w:author="JORGE CONTRERAS ORTIZ" w:date="2021-09-05T20:01:00Z">
        <w:r w:rsidRPr="00791D37" w:rsidDel="00B71FD3">
          <w:delText>primer lu</w:delText>
        </w:r>
      </w:del>
      <w:r w:rsidRPr="00791D37">
        <w:t>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1" w:author="JORGE CONTRERAS ORTIZ" w:date="2021-09-05T14:10:00Z"/>
          <w:rFonts w:eastAsiaTheme="majorEastAsia"/>
          <w:color w:val="2F5496" w:themeColor="accent1" w:themeShade="BF"/>
          <w:sz w:val="36"/>
          <w:szCs w:val="36"/>
        </w:rPr>
      </w:pPr>
      <w:bookmarkStart w:id="22" w:name="_Toc81499321"/>
      <w:ins w:id="23" w:author="JORGE CONTRERAS ORTIZ" w:date="2021-09-05T14:10:00Z">
        <w:r>
          <w:lastRenderedPageBreak/>
          <w:br w:type="page"/>
        </w:r>
      </w:ins>
    </w:p>
    <w:p w14:paraId="1D0BB4EF" w14:textId="35BFDD2C" w:rsidR="00DA3B27" w:rsidRPr="00791D37" w:rsidRDefault="00DA3B27" w:rsidP="00791D37">
      <w:pPr>
        <w:pStyle w:val="Ttulo1"/>
      </w:pPr>
      <w:bookmarkStart w:id="24" w:name="_Toc81995036"/>
      <w:r w:rsidRPr="00791D37">
        <w:lastRenderedPageBreak/>
        <w:t>RESUMEN</w:t>
      </w:r>
      <w:bookmarkEnd w:id="22"/>
      <w:bookmarkEnd w:id="24"/>
    </w:p>
    <w:p w14:paraId="6528E766" w14:textId="77777777" w:rsidR="00DA3B27" w:rsidRPr="00791D37" w:rsidRDefault="00DA3B27" w:rsidP="00791D37"/>
    <w:p w14:paraId="582C4B96" w14:textId="0F17FFA0" w:rsidR="00B5329E" w:rsidRDefault="00B71FD3" w:rsidP="00B5329E">
      <w:pPr>
        <w:rPr>
          <w:ins w:id="25" w:author="JORGE CONTRERAS ORTIZ" w:date="2021-09-05T14:07:00Z"/>
        </w:rPr>
      </w:pPr>
      <w:ins w:id="26" w:author="JORGE CONTRERAS ORTIZ" w:date="2021-09-05T20:06:00Z">
        <w:r>
          <w:t>Los principales objetivos</w:t>
        </w:r>
      </w:ins>
      <w:ins w:id="27" w:author="JORGE CONTRERAS ORTIZ" w:date="2021-09-05T14:07:00Z">
        <w:r w:rsidR="00B5329E">
          <w:t xml:space="preserve"> de este proyecto es la implementación hardware de la tecnología Thread en la plataforma </w:t>
        </w:r>
      </w:ins>
      <w:ins w:id="28" w:author="JORGE CONTRERAS ORTIZ" w:date="2021-09-05T20:10:00Z">
        <w:r w:rsidR="009E228E" w:rsidRPr="009E228E">
          <w:rPr>
            <w:rPrChange w:id="29" w:author="JORGE CONTRERAS ORTIZ" w:date="2021-09-05T20:10:00Z">
              <w:rPr>
                <w:lang w:val="en-US"/>
              </w:rPr>
            </w:rPrChange>
          </w:rPr>
          <w:t xml:space="preserve">Cookie </w:t>
        </w:r>
      </w:ins>
      <w:ins w:id="30"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31" w:author="JORGE CONTRERAS ORTIZ" w:date="2021-09-05T14:07:00Z"/>
        </w:rPr>
      </w:pPr>
      <w:ins w:id="32" w:author="JORGE CONTRERAS ORTIZ" w:date="2021-09-05T14:07:00Z">
        <w:r>
          <w:t xml:space="preserve">Previamente a la implementación hardware, se prueba y se familiariza con la tecnología Thread con los Dongle de Evaluación </w:t>
        </w:r>
      </w:ins>
      <w:ins w:id="33" w:author="JORGE CONTRERAS ORTIZ" w:date="2021-09-05T20:21:00Z">
        <w:r w:rsidR="00365168">
          <w:t>desarrollados por Kirale</w:t>
        </w:r>
      </w:ins>
      <w:ins w:id="34" w:author="JORGE CONTRERAS ORTIZ" w:date="2021-09-05T14:07:00Z">
        <w:r>
          <w:t xml:space="preserve">. </w:t>
        </w:r>
      </w:ins>
    </w:p>
    <w:p w14:paraId="18565803" w14:textId="05A638E8" w:rsidR="00B5329E" w:rsidRPr="00791D37" w:rsidRDefault="00B5329E" w:rsidP="00B5329E">
      <w:pPr>
        <w:rPr>
          <w:ins w:id="35" w:author="JORGE CONTRERAS ORTIZ" w:date="2021-09-05T14:07:00Z"/>
        </w:rPr>
      </w:pPr>
      <w:ins w:id="36" w:author="JORGE CONTRERAS ORTIZ" w:date="2021-09-05T14:07:00Z">
        <w:r>
          <w:t>Posteriormente a la familiarización con la tecnología</w:t>
        </w:r>
      </w:ins>
      <w:ins w:id="37" w:author="JORGE CONTRERAS ORTIZ" w:date="2021-09-05T20:30:00Z">
        <w:r w:rsidR="00365168">
          <w:t xml:space="preserve">, </w:t>
        </w:r>
      </w:ins>
      <w:ins w:id="38" w:author="JORGE CONTRERAS ORTIZ" w:date="2021-09-05T14:07:00Z">
        <w:r>
          <w:t>se realiza el diseño hardware incorporando el módulo KTWM102.</w:t>
        </w:r>
      </w:ins>
    </w:p>
    <w:p w14:paraId="437B1FB1" w14:textId="24293623" w:rsidR="00B5329E" w:rsidRDefault="00B5329E" w:rsidP="00B5329E">
      <w:pPr>
        <w:rPr>
          <w:ins w:id="39" w:author="JORGE CONTRERAS ORTIZ" w:date="2021-09-05T14:07:00Z"/>
        </w:rPr>
      </w:pPr>
      <w:ins w:id="40" w:author="JORGE CONTRERAS ORTIZ" w:date="2021-09-05T14:07:00Z">
        <w:r>
          <w:t xml:space="preserve">Una vez realizado el diseño hardware, se valida su diseño mediante la realización de pruebas de comunicación tanto con un PC, a través del puerto USB, como con la plataforma </w:t>
        </w:r>
      </w:ins>
      <w:ins w:id="41" w:author="JORGE CONTRERAS ORTIZ" w:date="2021-09-05T20:11:00Z">
        <w:r w:rsidR="009E228E" w:rsidRPr="009E228E">
          <w:rPr>
            <w:rPrChange w:id="42" w:author="JORGE CONTRERAS ORTIZ" w:date="2021-09-05T20:11:00Z">
              <w:rPr>
                <w:lang w:val="en-US"/>
              </w:rPr>
            </w:rPrChange>
          </w:rPr>
          <w:t>Cookie</w:t>
        </w:r>
      </w:ins>
      <w:ins w:id="43" w:author="JORGE CONTRERAS ORTIZ" w:date="2021-09-05T14:07:00Z">
        <w:r>
          <w:t xml:space="preserve">, a través del puerto UART. Para esta validación se formaban diferentes </w:t>
        </w:r>
      </w:ins>
      <w:ins w:id="44" w:author="JORGE CONTRERAS ORTIZ" w:date="2021-09-05T20:30:00Z">
        <w:r w:rsidR="00365168">
          <w:t xml:space="preserve">topologías de red </w:t>
        </w:r>
      </w:ins>
      <w:ins w:id="45"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46" w:author="JORGE CONTRERAS ORTIZ" w:date="2021-09-05T14:07:00Z"/>
        </w:rPr>
      </w:pPr>
      <w:ins w:id="47"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48" w:author="JORGE CONTRERAS ORTIZ" w:date="2021-09-05T20:45:00Z">
        <w:r w:rsidR="00C86FA7">
          <w:t>, incluyendo conexión a Internet.</w:t>
        </w:r>
      </w:ins>
    </w:p>
    <w:p w14:paraId="6D422532" w14:textId="0D36C99F" w:rsidR="00DA3B27" w:rsidRPr="00C86FA7" w:rsidDel="00B5329E" w:rsidRDefault="00B5329E" w:rsidP="00B5329E">
      <w:pPr>
        <w:rPr>
          <w:del w:id="49" w:author="JORGE CONTRERAS ORTIZ" w:date="2021-09-05T14:07:00Z"/>
        </w:rPr>
      </w:pPr>
      <w:ins w:id="50" w:author="JORGE CONTRERAS ORTIZ" w:date="2021-09-05T14:07:00Z">
        <w:r w:rsidRPr="00C86FA7">
          <w:rPr>
            <w:b/>
            <w:bCs/>
          </w:rPr>
          <w:t xml:space="preserve">Palabras clave: </w:t>
        </w:r>
        <w:r>
          <w:t>Implementación</w:t>
        </w:r>
        <w:r w:rsidRPr="00C86FA7">
          <w:t xml:space="preserve">, Thread, </w:t>
        </w:r>
      </w:ins>
      <w:ins w:id="51" w:author="JORGE CONTRERAS ORTIZ" w:date="2021-09-05T20:47:00Z">
        <w:r w:rsidR="00C86FA7">
          <w:t>Nodos, Red, V</w:t>
        </w:r>
      </w:ins>
      <w:ins w:id="52" w:author="JORGE CONTRERAS ORTIZ" w:date="2021-09-05T14:07:00Z">
        <w:r>
          <w:t>alidación</w:t>
        </w:r>
        <w:r w:rsidRPr="00C86FA7">
          <w:t xml:space="preserve">, </w:t>
        </w:r>
      </w:ins>
      <w:ins w:id="53" w:author="JORGE CONTRERAS ORTIZ" w:date="2021-09-05T20:47:00Z">
        <w:r w:rsidR="00C86FA7">
          <w:t>A</w:t>
        </w:r>
      </w:ins>
      <w:ins w:id="54" w:author="JORGE CONTRERAS ORTIZ" w:date="2021-09-05T14:07:00Z">
        <w:r>
          <w:t>nálisis</w:t>
        </w:r>
      </w:ins>
      <w:ins w:id="55" w:author="JORGE CONTRERAS ORTIZ" w:date="2021-09-05T20:48:00Z">
        <w:r w:rsidR="00C86FA7">
          <w:t>.</w:t>
        </w:r>
      </w:ins>
      <w:del w:id="56"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57" w:author="JORGE CONTRERAS ORTIZ" w:date="2021-09-05T14:07:00Z"/>
        </w:rPr>
      </w:pPr>
      <w:del w:id="58"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59" w:author="JORGE CONTRERAS ORTIZ" w:date="2021-09-05T14:10:00Z"/>
          <w:rFonts w:eastAsiaTheme="majorEastAsia"/>
          <w:color w:val="2F5496" w:themeColor="accent1" w:themeShade="BF"/>
          <w:sz w:val="36"/>
          <w:szCs w:val="36"/>
        </w:rPr>
      </w:pPr>
      <w:bookmarkStart w:id="60" w:name="_Toc81499322"/>
      <w:ins w:id="61" w:author="JORGE CONTRERAS ORTIZ" w:date="2021-09-05T14:10:00Z">
        <w:r w:rsidRPr="00C86FA7">
          <w:lastRenderedPageBreak/>
          <w:br w:type="page"/>
        </w:r>
      </w:ins>
    </w:p>
    <w:p w14:paraId="03BEE483" w14:textId="43F21156" w:rsidR="00353559" w:rsidRPr="004E60C8" w:rsidRDefault="00353559" w:rsidP="00353559">
      <w:pPr>
        <w:pStyle w:val="Ttulo1"/>
        <w:rPr>
          <w:ins w:id="62" w:author="JORGE CONTRERAS ORTIZ" w:date="2021-09-05T14:11:00Z"/>
          <w:lang w:val="en-US"/>
          <w:rPrChange w:id="63" w:author="JORGE CONTRERAS ORTIZ" w:date="2021-09-05T20:12:00Z">
            <w:rPr>
              <w:ins w:id="64" w:author="JORGE CONTRERAS ORTIZ" w:date="2021-09-05T14:11:00Z"/>
            </w:rPr>
          </w:rPrChange>
        </w:rPr>
      </w:pPr>
      <w:bookmarkStart w:id="65" w:name="_Toc81995037"/>
      <w:ins w:id="66" w:author="JORGE CONTRERAS ORTIZ" w:date="2021-09-05T14:11:00Z">
        <w:r w:rsidRPr="004E60C8">
          <w:rPr>
            <w:lang w:val="en-US"/>
            <w:rPrChange w:id="67" w:author="JORGE CONTRERAS ORTIZ" w:date="2021-09-05T20:12:00Z">
              <w:rPr/>
            </w:rPrChange>
          </w:rPr>
          <w:lastRenderedPageBreak/>
          <w:t>ABSTRACT</w:t>
        </w:r>
        <w:bookmarkEnd w:id="65"/>
      </w:ins>
    </w:p>
    <w:p w14:paraId="4D511FD9" w14:textId="77777777" w:rsidR="00353559" w:rsidRPr="004E60C8" w:rsidRDefault="00353559" w:rsidP="00353559">
      <w:pPr>
        <w:rPr>
          <w:ins w:id="68" w:author="JORGE CONTRERAS ORTIZ" w:date="2021-09-05T14:11:00Z"/>
          <w:lang w:val="en-US"/>
          <w:rPrChange w:id="69" w:author="JORGE CONTRERAS ORTIZ" w:date="2021-09-05T20:12:00Z">
            <w:rPr>
              <w:ins w:id="70" w:author="JORGE CONTRERAS ORTIZ" w:date="2021-09-05T14:11:00Z"/>
            </w:rPr>
          </w:rPrChange>
        </w:rPr>
      </w:pPr>
    </w:p>
    <w:p w14:paraId="58DDAF0D" w14:textId="4B91749E" w:rsidR="004E60C8" w:rsidRPr="00365168" w:rsidRDefault="00B71FD3" w:rsidP="00353559">
      <w:pPr>
        <w:rPr>
          <w:ins w:id="71" w:author="JORGE CONTRERAS ORTIZ" w:date="2021-09-05T20:17:00Z"/>
          <w:lang w:val="en-US"/>
        </w:rPr>
      </w:pPr>
      <w:ins w:id="72" w:author="JORGE CONTRERAS ORTIZ" w:date="2021-09-05T20:02:00Z">
        <w:r w:rsidRPr="00365168">
          <w:rPr>
            <w:lang w:val="en-US"/>
            <w:rPrChange w:id="73" w:author="JORGE CONTRERAS ORTIZ" w:date="2021-09-05T20:31:00Z">
              <w:rPr/>
            </w:rPrChange>
          </w:rPr>
          <w:t xml:space="preserve">The aim of this </w:t>
        </w:r>
      </w:ins>
      <w:ins w:id="74" w:author="JORGE CONTRERAS ORTIZ" w:date="2021-09-05T20:07:00Z">
        <w:r w:rsidRPr="00365168">
          <w:rPr>
            <w:lang w:val="en-US"/>
          </w:rPr>
          <w:t>p</w:t>
        </w:r>
      </w:ins>
      <w:ins w:id="75" w:author="JORGE CONTRERAS ORTIZ" w:date="2021-09-05T20:02:00Z">
        <w:r w:rsidRPr="00365168">
          <w:rPr>
            <w:lang w:val="en-US"/>
            <w:rPrChange w:id="76" w:author="JORGE CONTRERAS ORTIZ" w:date="2021-09-05T20:31:00Z">
              <w:rPr/>
            </w:rPrChange>
          </w:rPr>
          <w:t>roject is</w:t>
        </w:r>
      </w:ins>
      <w:ins w:id="77" w:author="JORGE CONTRERAS ORTIZ" w:date="2021-09-05T20:03:00Z">
        <w:r w:rsidRPr="00365168">
          <w:rPr>
            <w:lang w:val="en-US"/>
            <w:rPrChange w:id="78" w:author="JORGE CONTRERAS ORTIZ" w:date="2021-09-05T20:31:00Z">
              <w:rPr/>
            </w:rPrChange>
          </w:rPr>
          <w:t xml:space="preserve"> the hardware imple</w:t>
        </w:r>
      </w:ins>
      <w:ins w:id="79" w:author="JORGE CONTRERAS ORTIZ" w:date="2021-09-05T20:04:00Z">
        <w:r w:rsidRPr="00365168">
          <w:rPr>
            <w:lang w:val="en-US"/>
            <w:rPrChange w:id="80" w:author="JORGE CONTRERAS ORTIZ" w:date="2021-09-05T20:31:00Z">
              <w:rPr/>
            </w:rPrChange>
          </w:rPr>
          <w:t>mentatio</w:t>
        </w:r>
        <w:r w:rsidRPr="00365168">
          <w:rPr>
            <w:lang w:val="en-US"/>
          </w:rPr>
          <w:t xml:space="preserve">n of </w:t>
        </w:r>
      </w:ins>
      <w:ins w:id="81" w:author="JORGE CONTRERAS ORTIZ" w:date="2021-09-05T20:05:00Z">
        <w:r w:rsidRPr="00365168">
          <w:rPr>
            <w:lang w:val="en-US"/>
          </w:rPr>
          <w:t>Thread technology on the</w:t>
        </w:r>
      </w:ins>
      <w:ins w:id="82" w:author="JORGE CONTRERAS ORTIZ" w:date="2021-09-05T20:06:00Z">
        <w:r w:rsidRPr="00365168">
          <w:rPr>
            <w:lang w:val="en-US"/>
          </w:rPr>
          <w:t xml:space="preserve"> </w:t>
        </w:r>
      </w:ins>
      <w:ins w:id="83" w:author="JORGE CONTRERAS ORTIZ" w:date="2021-09-05T20:07:00Z">
        <w:r w:rsidRPr="00365168">
          <w:rPr>
            <w:lang w:val="en-US"/>
          </w:rPr>
          <w:t>Cookie</w:t>
        </w:r>
      </w:ins>
      <w:ins w:id="84" w:author="JORGE CONTRERAS ORTIZ" w:date="2021-09-05T20:06:00Z">
        <w:r w:rsidRPr="00365168">
          <w:rPr>
            <w:lang w:val="en-US"/>
          </w:rPr>
          <w:t xml:space="preserve"> platform and the</w:t>
        </w:r>
      </w:ins>
      <w:ins w:id="85" w:author="JORGE CONTRERAS ORTIZ" w:date="2021-09-05T20:07:00Z">
        <w:r w:rsidRPr="00365168">
          <w:rPr>
            <w:lang w:val="en-US"/>
          </w:rPr>
          <w:t xml:space="preserve"> analysis </w:t>
        </w:r>
      </w:ins>
      <w:ins w:id="86" w:author="JORGE CONTRERAS ORTIZ" w:date="2021-09-05T20:14:00Z">
        <w:r w:rsidR="004E60C8" w:rsidRPr="00365168">
          <w:rPr>
            <w:lang w:val="en-US"/>
          </w:rPr>
          <w:t>of the Thread communications technology. The hardware i</w:t>
        </w:r>
        <w:r w:rsidR="004E60C8" w:rsidRPr="00365168">
          <w:rPr>
            <w:lang w:val="en-US"/>
            <w:rPrChange w:id="87" w:author="JORGE CONTRERAS ORTIZ" w:date="2021-09-05T20:31:00Z">
              <w:rPr/>
            </w:rPrChange>
          </w:rPr>
          <w:t xml:space="preserve">mplementation consist </w:t>
        </w:r>
      </w:ins>
      <w:ins w:id="88" w:author="JORGE CONTRERAS ORTIZ" w:date="2021-09-05T20:15:00Z">
        <w:r w:rsidR="004E60C8" w:rsidRPr="00365168">
          <w:rPr>
            <w:lang w:val="en-US"/>
          </w:rPr>
          <w:t>on a</w:t>
        </w:r>
      </w:ins>
      <w:ins w:id="89" w:author="JORGE CONTRERAS ORTIZ" w:date="2021-09-05T20:16:00Z">
        <w:r w:rsidR="004E60C8" w:rsidRPr="00365168">
          <w:rPr>
            <w:lang w:val="en-US"/>
          </w:rPr>
          <w:t xml:space="preserve">n entire </w:t>
        </w:r>
      </w:ins>
      <w:ins w:id="90" w:author="JORGE CONTRERAS ORTIZ" w:date="2021-09-05T20:15:00Z">
        <w:r w:rsidR="004E60C8" w:rsidRPr="00365168">
          <w:rPr>
            <w:lang w:val="en-US"/>
          </w:rPr>
          <w:t>PCB design,</w:t>
        </w:r>
      </w:ins>
      <w:ins w:id="91" w:author="JORGE CONTRERAS ORTIZ" w:date="2021-09-05T20:16:00Z">
        <w:r w:rsidR="004E60C8" w:rsidRPr="00365168">
          <w:rPr>
            <w:lang w:val="en-US"/>
          </w:rPr>
          <w:t xml:space="preserve"> </w:t>
        </w:r>
        <w:r w:rsidR="004E60C8" w:rsidRPr="00365168">
          <w:rPr>
            <w:lang w:val="en-US"/>
            <w:rPrChange w:id="92" w:author="JORGE CONTRERAS ORTIZ" w:date="2021-09-05T20:31:00Z">
              <w:rPr>
                <w:rFonts w:ascii="inherit" w:eastAsia="Times New Roman" w:hAnsi="inherit"/>
                <w:color w:val="202124"/>
                <w:sz w:val="42"/>
                <w:szCs w:val="42"/>
                <w:lang w:val="en"/>
              </w:rPr>
            </w:rPrChange>
          </w:rPr>
          <w:t>integrating the KTWM102 module developed by Kirale Technologies</w:t>
        </w:r>
      </w:ins>
      <w:ins w:id="93" w:author="JORGE CONTRERAS ORTIZ" w:date="2021-09-05T20:17:00Z">
        <w:r w:rsidR="004E60C8" w:rsidRPr="00365168">
          <w:rPr>
            <w:lang w:val="en-US"/>
          </w:rPr>
          <w:t>.</w:t>
        </w:r>
      </w:ins>
    </w:p>
    <w:p w14:paraId="2633A4A5" w14:textId="5B954206" w:rsidR="004E60C8" w:rsidRPr="00365168" w:rsidRDefault="004E60C8" w:rsidP="00353559">
      <w:pPr>
        <w:rPr>
          <w:ins w:id="94" w:author="JORGE CONTRERAS ORTIZ" w:date="2021-09-05T20:22:00Z"/>
          <w:lang w:val="en-US"/>
        </w:rPr>
      </w:pPr>
      <w:ins w:id="95" w:author="JORGE CONTRERAS ORTIZ" w:date="2021-09-05T20:17:00Z">
        <w:r w:rsidRPr="00365168">
          <w:rPr>
            <w:lang w:val="en-US"/>
          </w:rPr>
          <w:t>The firs</w:t>
        </w:r>
      </w:ins>
      <w:ins w:id="96" w:author="JORGE CONTRERAS ORTIZ" w:date="2021-09-05T20:18:00Z">
        <w:r w:rsidRPr="00365168">
          <w:rPr>
            <w:lang w:val="en-US"/>
          </w:rPr>
          <w:t>t</w:t>
        </w:r>
      </w:ins>
      <w:ins w:id="97" w:author="JORGE CONTRERAS ORTIZ" w:date="2021-09-05T20:19:00Z">
        <w:r w:rsidRPr="00365168">
          <w:rPr>
            <w:lang w:val="en-US"/>
          </w:rPr>
          <w:t>s</w:t>
        </w:r>
      </w:ins>
      <w:ins w:id="98" w:author="JORGE CONTRERAS ORTIZ" w:date="2021-09-05T20:18:00Z">
        <w:r w:rsidRPr="00365168">
          <w:rPr>
            <w:lang w:val="en-US"/>
            <w:rPrChange w:id="99" w:author="JORGE CONTRERAS ORTIZ" w:date="2021-09-05T20:31:00Z">
              <w:rPr/>
            </w:rPrChange>
          </w:rPr>
          <w:t xml:space="preserve"> step</w:t>
        </w:r>
      </w:ins>
      <w:ins w:id="100" w:author="JORGE CONTRERAS ORTIZ" w:date="2021-09-05T20:19:00Z">
        <w:r w:rsidRPr="00365168">
          <w:rPr>
            <w:lang w:val="en-US"/>
          </w:rPr>
          <w:t>s</w:t>
        </w:r>
      </w:ins>
      <w:ins w:id="101" w:author="JORGE CONTRERAS ORTIZ" w:date="2021-09-05T20:18:00Z">
        <w:r w:rsidRPr="00365168">
          <w:rPr>
            <w:lang w:val="en-US"/>
            <w:rPrChange w:id="102" w:author="JORGE CONTRERAS ORTIZ" w:date="2021-09-05T20:31:00Z">
              <w:rPr/>
            </w:rPrChange>
          </w:rPr>
          <w:t xml:space="preserve"> in t</w:t>
        </w:r>
        <w:r w:rsidRPr="00365168">
          <w:rPr>
            <w:lang w:val="en-US"/>
          </w:rPr>
          <w:t xml:space="preserve">he project </w:t>
        </w:r>
      </w:ins>
      <w:ins w:id="103" w:author="JORGE CONTRERAS ORTIZ" w:date="2021-09-05T20:19:00Z">
        <w:r w:rsidRPr="00365168">
          <w:rPr>
            <w:lang w:val="en-US"/>
          </w:rPr>
          <w:t xml:space="preserve">are testing </w:t>
        </w:r>
      </w:ins>
      <w:ins w:id="104"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05" w:author="JORGE CONTRERAS ORTIZ" w:date="2021-09-05T20:25:00Z"/>
          <w:lang w:val="en-US"/>
        </w:rPr>
      </w:pPr>
      <w:ins w:id="106" w:author="JORGE CONTRERAS ORTIZ" w:date="2021-09-05T20:22:00Z">
        <w:r w:rsidRPr="00365168">
          <w:rPr>
            <w:lang w:val="en-US"/>
          </w:rPr>
          <w:t>Once achieving</w:t>
        </w:r>
      </w:ins>
      <w:ins w:id="107" w:author="JORGE CONTRERAS ORTIZ" w:date="2021-09-05T20:23:00Z">
        <w:r w:rsidRPr="00365168">
          <w:rPr>
            <w:lang w:val="en-US"/>
          </w:rPr>
          <w:t xml:space="preserve"> a certain </w:t>
        </w:r>
        <w:r w:rsidRPr="00365168">
          <w:rPr>
            <w:lang w:val="en-US"/>
            <w:rPrChange w:id="108" w:author="JORGE CONTRERAS ORTIZ" w:date="2021-09-05T20:31:00Z">
              <w:rPr/>
            </w:rPrChange>
          </w:rPr>
          <w:t>kn</w:t>
        </w:r>
        <w:r w:rsidRPr="00365168">
          <w:rPr>
            <w:lang w:val="en-US"/>
          </w:rPr>
          <w:t xml:space="preserve">owledge </w:t>
        </w:r>
      </w:ins>
      <w:ins w:id="109" w:author="JORGE CONTRERAS ORTIZ" w:date="2021-09-05T20:24:00Z">
        <w:r w:rsidRPr="00365168">
          <w:rPr>
            <w:lang w:val="en-US"/>
          </w:rPr>
          <w:t>about</w:t>
        </w:r>
      </w:ins>
      <w:ins w:id="110" w:author="JORGE CONTRERAS ORTIZ" w:date="2021-09-05T20:23:00Z">
        <w:r w:rsidRPr="00365168">
          <w:rPr>
            <w:lang w:val="en-US"/>
          </w:rPr>
          <w:t xml:space="preserve"> the technology</w:t>
        </w:r>
      </w:ins>
      <w:ins w:id="111" w:author="JORGE CONTRERAS ORTIZ" w:date="2021-09-05T20:24:00Z">
        <w:r w:rsidRPr="00365168">
          <w:rPr>
            <w:lang w:val="en-US"/>
          </w:rPr>
          <w:t xml:space="preserve">, the </w:t>
        </w:r>
      </w:ins>
      <w:ins w:id="112" w:author="JORGE CONTRERAS ORTIZ" w:date="2021-09-05T20:25:00Z">
        <w:r w:rsidRPr="00365168">
          <w:rPr>
            <w:lang w:val="en-US"/>
          </w:rPr>
          <w:t>hardware design incorporating the module KTWM102 is started.</w:t>
        </w:r>
      </w:ins>
    </w:p>
    <w:p w14:paraId="4679BF9F" w14:textId="5A7D22A2" w:rsidR="00365168" w:rsidRPr="00365168" w:rsidRDefault="00365168" w:rsidP="00353559">
      <w:pPr>
        <w:rPr>
          <w:ins w:id="113" w:author="JORGE CONTRERAS ORTIZ" w:date="2021-09-05T20:17:00Z"/>
          <w:lang w:val="en-US"/>
        </w:rPr>
      </w:pPr>
      <w:ins w:id="114" w:author="JORGE CONTRERAS ORTIZ" w:date="2021-09-05T20:25:00Z">
        <w:r w:rsidRPr="00365168">
          <w:rPr>
            <w:lang w:val="en-US"/>
          </w:rPr>
          <w:t>Next, onc</w:t>
        </w:r>
        <w:r w:rsidRPr="00365168">
          <w:rPr>
            <w:lang w:val="en-US"/>
            <w:rPrChange w:id="115" w:author="JORGE CONTRERAS ORTIZ" w:date="2021-09-05T20:31:00Z">
              <w:rPr/>
            </w:rPrChange>
          </w:rPr>
          <w:t xml:space="preserve">e </w:t>
        </w:r>
      </w:ins>
      <w:ins w:id="116" w:author="JORGE CONTRERAS ORTIZ" w:date="2021-09-05T20:26:00Z">
        <w:r w:rsidRPr="00365168">
          <w:rPr>
            <w:lang w:val="en-US"/>
            <w:rPrChange w:id="117" w:author="JORGE CONTRERAS ORTIZ" w:date="2021-09-05T20:31:00Z">
              <w:rPr/>
            </w:rPrChange>
          </w:rPr>
          <w:t xml:space="preserve">the design </w:t>
        </w:r>
        <w:r w:rsidRPr="00365168">
          <w:rPr>
            <w:lang w:val="en-US"/>
          </w:rPr>
          <w:t>i</w:t>
        </w:r>
        <w:r w:rsidRPr="00365168">
          <w:rPr>
            <w:lang w:val="en-US"/>
            <w:rPrChange w:id="118" w:author="JORGE CONTRERAS ORTIZ" w:date="2021-09-05T20:31:00Z">
              <w:rPr/>
            </w:rPrChange>
          </w:rPr>
          <w:t xml:space="preserve">s </w:t>
        </w:r>
        <w:r w:rsidRPr="00365168">
          <w:rPr>
            <w:lang w:val="en-US"/>
          </w:rPr>
          <w:t>achieved, it is validated its design thr</w:t>
        </w:r>
      </w:ins>
      <w:ins w:id="119" w:author="JORGE CONTRERAS ORTIZ" w:date="2021-09-05T20:27:00Z">
        <w:r w:rsidRPr="00365168">
          <w:rPr>
            <w:lang w:val="en-US"/>
          </w:rPr>
          <w:t xml:space="preserve">ough communications tests </w:t>
        </w:r>
      </w:ins>
      <w:ins w:id="120" w:author="JORGE CONTRERAS ORTIZ" w:date="2021-09-05T20:28:00Z">
        <w:r w:rsidRPr="00365168">
          <w:rPr>
            <w:lang w:val="en-US"/>
          </w:rPr>
          <w:t>both with a PC, through the USB port, and with the Cookie Platform, through the UART port.</w:t>
        </w:r>
      </w:ins>
      <w:ins w:id="121" w:author="JORGE CONTRERAS ORTIZ" w:date="2021-09-05T20:29:00Z">
        <w:r w:rsidRPr="00365168">
          <w:rPr>
            <w:lang w:val="en-US"/>
          </w:rPr>
          <w:t xml:space="preserve"> </w:t>
        </w:r>
      </w:ins>
      <w:ins w:id="122" w:author="JORGE CONTRERAS ORTIZ" w:date="2021-09-05T20:31:00Z">
        <w:r w:rsidRPr="00365168">
          <w:rPr>
            <w:lang w:val="en-US"/>
          </w:rPr>
          <w:t>Different</w:t>
        </w:r>
      </w:ins>
      <w:ins w:id="123" w:author="JORGE CONTRERAS ORTIZ" w:date="2021-09-05T20:29:00Z">
        <w:r w:rsidRPr="00365168">
          <w:rPr>
            <w:lang w:val="en-US"/>
            <w:rPrChange w:id="124" w:author="JORGE CONTRERAS ORTIZ" w:date="2021-09-05T20:31:00Z">
              <w:rPr/>
            </w:rPrChange>
          </w:rPr>
          <w:t xml:space="preserve"> </w:t>
        </w:r>
      </w:ins>
      <w:ins w:id="125" w:author="JORGE CONTRERAS ORTIZ" w:date="2021-09-05T20:30:00Z">
        <w:r w:rsidRPr="00365168">
          <w:rPr>
            <w:lang w:val="en-US"/>
            <w:rPrChange w:id="126" w:author="JORGE CONTRERAS ORTIZ" w:date="2021-09-05T20:31:00Z">
              <w:rPr/>
            </w:rPrChange>
          </w:rPr>
          <w:t xml:space="preserve">networks topologies are made with all </w:t>
        </w:r>
      </w:ins>
      <w:ins w:id="127" w:author="JORGE CONTRERAS ORTIZ" w:date="2021-09-05T20:31:00Z">
        <w:r w:rsidRPr="00365168">
          <w:rPr>
            <w:lang w:val="en-US"/>
            <w:rPrChange w:id="128"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29" w:author="JORGE CONTRERAS ORTIZ" w:date="2021-09-05T20:32:00Z">
        <w:r w:rsidR="00661C26">
          <w:rPr>
            <w:lang w:val="en-US"/>
          </w:rPr>
          <w:t>, allo</w:t>
        </w:r>
      </w:ins>
      <w:ins w:id="130" w:author="JORGE CONTRERAS ORTIZ" w:date="2021-09-05T20:33:00Z">
        <w:r w:rsidR="00661C26">
          <w:rPr>
            <w:lang w:val="en-US"/>
          </w:rPr>
          <w:t xml:space="preserve">wing </w:t>
        </w:r>
      </w:ins>
      <w:ins w:id="131" w:author="JORGE CONTRERAS ORTIZ" w:date="2021-09-05T20:34:00Z">
        <w:r w:rsidR="00661C26">
          <w:rPr>
            <w:lang w:val="en-US"/>
          </w:rPr>
          <w:t xml:space="preserve">to </w:t>
        </w:r>
      </w:ins>
      <w:ins w:id="132" w:author="JORGE CONTRERAS ORTIZ" w:date="2021-09-05T20:36:00Z">
        <w:r w:rsidR="00661C26">
          <w:rPr>
            <w:lang w:val="en-US"/>
          </w:rPr>
          <w:t>assess</w:t>
        </w:r>
      </w:ins>
      <w:ins w:id="133" w:author="JORGE CONTRERAS ORTIZ" w:date="2021-09-05T20:34:00Z">
        <w:r w:rsidR="00661C26">
          <w:rPr>
            <w:lang w:val="en-US"/>
          </w:rPr>
          <w:t xml:space="preserve">, not only the correct operation of the hardware design, </w:t>
        </w:r>
      </w:ins>
      <w:ins w:id="134" w:author="JORGE CONTRERAS ORTIZ" w:date="2021-09-05T20:35:00Z">
        <w:r w:rsidR="00661C26">
          <w:rPr>
            <w:lang w:val="en-US"/>
          </w:rPr>
          <w:t xml:space="preserve">but </w:t>
        </w:r>
      </w:ins>
      <w:ins w:id="135"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36" w:author="JORGE CONTRERAS ORTIZ" w:date="2021-09-05T14:11:00Z"/>
          <w:lang w:val="en-US"/>
          <w:rPrChange w:id="137" w:author="JORGE CONTRERAS ORTIZ" w:date="2021-09-05T20:44:00Z">
            <w:rPr>
              <w:ins w:id="138" w:author="JORGE CONTRERAS ORTIZ" w:date="2021-09-05T14:11:00Z"/>
            </w:rPr>
          </w:rPrChange>
        </w:rPr>
      </w:pPr>
      <w:ins w:id="139" w:author="JORGE CONTRERAS ORTIZ" w:date="2021-09-05T20:37:00Z">
        <w:r w:rsidRPr="00661C26">
          <w:rPr>
            <w:lang w:val="en-US"/>
          </w:rPr>
          <w:t>Fin</w:t>
        </w:r>
        <w:r w:rsidRPr="00661C26">
          <w:rPr>
            <w:lang w:val="en-US"/>
            <w:rPrChange w:id="140" w:author="JORGE CONTRERAS ORTIZ" w:date="2021-09-05T20:40:00Z">
              <w:rPr/>
            </w:rPrChange>
          </w:rPr>
          <w:t xml:space="preserve">ally, </w:t>
        </w:r>
      </w:ins>
      <w:ins w:id="141" w:author="JORGE CONTRERAS ORTIZ" w:date="2021-09-05T20:39:00Z">
        <w:r w:rsidRPr="00661C26">
          <w:rPr>
            <w:lang w:val="en-US"/>
          </w:rPr>
          <w:t>when</w:t>
        </w:r>
      </w:ins>
      <w:ins w:id="142" w:author="JORGE CONTRERAS ORTIZ" w:date="2021-09-05T20:37:00Z">
        <w:r w:rsidRPr="00661C26">
          <w:rPr>
            <w:lang w:val="en-US"/>
            <w:rPrChange w:id="143" w:author="JORGE CONTRERAS ORTIZ" w:date="2021-09-05T20:40:00Z">
              <w:rPr/>
            </w:rPrChange>
          </w:rPr>
          <w:t xml:space="preserve"> </w:t>
        </w:r>
      </w:ins>
      <w:ins w:id="144" w:author="JORGE CONTRERAS ORTIZ" w:date="2021-09-05T20:38:00Z">
        <w:r w:rsidRPr="00661C26">
          <w:rPr>
            <w:lang w:val="en-US"/>
          </w:rPr>
          <w:t>t</w:t>
        </w:r>
        <w:r w:rsidRPr="00661C26">
          <w:rPr>
            <w:lang w:val="en-US"/>
            <w:rPrChange w:id="145" w:author="JORGE CONTRERAS ORTIZ" w:date="2021-09-05T20:40:00Z">
              <w:rPr/>
            </w:rPrChange>
          </w:rPr>
          <w:t>he correct i</w:t>
        </w:r>
        <w:r w:rsidRPr="00661C26">
          <w:rPr>
            <w:lang w:val="en-US"/>
          </w:rPr>
          <w:t>n</w:t>
        </w:r>
        <w:r w:rsidRPr="00661C26">
          <w:rPr>
            <w:lang w:val="en-US"/>
            <w:rPrChange w:id="146" w:author="JORGE CONTRERAS ORTIZ" w:date="2021-09-05T20:40:00Z">
              <w:rPr/>
            </w:rPrChange>
          </w:rPr>
          <w:t>te</w:t>
        </w:r>
        <w:r w:rsidRPr="00661C26">
          <w:rPr>
            <w:lang w:val="en-US"/>
          </w:rPr>
          <w:t>grat</w:t>
        </w:r>
        <w:r w:rsidRPr="00661C26">
          <w:rPr>
            <w:lang w:val="en-US"/>
            <w:rPrChange w:id="147" w:author="JORGE CONTRERAS ORTIZ" w:date="2021-09-05T20:40:00Z">
              <w:rPr/>
            </w:rPrChange>
          </w:rPr>
          <w:t>io</w:t>
        </w:r>
        <w:r w:rsidRPr="00661C26">
          <w:rPr>
            <w:lang w:val="en-US"/>
          </w:rPr>
          <w:t>n of the hardware design in the Cookie Platform is validated</w:t>
        </w:r>
      </w:ins>
      <w:ins w:id="148" w:author="JORGE CONTRERAS ORTIZ" w:date="2021-09-05T20:39:00Z">
        <w:r w:rsidRPr="00661C26">
          <w:rPr>
            <w:lang w:val="en-US"/>
          </w:rPr>
          <w:t xml:space="preserve">, the Border Router developed by Kirale is acquired. With the </w:t>
        </w:r>
      </w:ins>
      <w:ins w:id="149" w:author="JORGE CONTRERAS ORTIZ" w:date="2021-09-05T20:40:00Z">
        <w:r w:rsidRPr="00661C26">
          <w:rPr>
            <w:lang w:val="en-US"/>
          </w:rPr>
          <w:t>Border Router, a new connectivity</w:t>
        </w:r>
        <w:r w:rsidRPr="00661C26">
          <w:rPr>
            <w:lang w:val="en-US"/>
            <w:rPrChange w:id="150" w:author="JORGE CONTRERAS ORTIZ" w:date="2021-09-05T20:41:00Z">
              <w:rPr/>
            </w:rPrChange>
          </w:rPr>
          <w:t xml:space="preserve"> </w:t>
        </w:r>
        <w:r w:rsidRPr="00661C26">
          <w:rPr>
            <w:lang w:val="en-US"/>
          </w:rPr>
          <w:t>between</w:t>
        </w:r>
        <w:r w:rsidRPr="00661C26">
          <w:rPr>
            <w:lang w:val="en-US"/>
            <w:rPrChange w:id="151" w:author="JORGE CONTRERAS ORTIZ" w:date="2021-09-05T20:41:00Z">
              <w:rPr/>
            </w:rPrChange>
          </w:rPr>
          <w:t xml:space="preserve"> </w:t>
        </w:r>
      </w:ins>
      <w:ins w:id="152" w:author="JORGE CONTRERAS ORTIZ" w:date="2021-09-05T20:41:00Z">
        <w:r w:rsidRPr="00661C26">
          <w:rPr>
            <w:lang w:val="en-US"/>
            <w:rPrChange w:id="153" w:author="JORGE CONTRERAS ORTIZ" w:date="2021-09-05T20:41:00Z">
              <w:rPr/>
            </w:rPrChange>
          </w:rPr>
          <w:t>the T</w:t>
        </w:r>
        <w:r>
          <w:rPr>
            <w:lang w:val="en-US"/>
          </w:rPr>
          <w:t xml:space="preserve">hread network, </w:t>
        </w:r>
      </w:ins>
      <w:ins w:id="154" w:author="JORGE CONTRERAS ORTIZ" w:date="2021-09-05T20:42:00Z">
        <w:r w:rsidR="00C86FA7">
          <w:rPr>
            <w:lang w:val="en-US"/>
          </w:rPr>
          <w:t>formed by the d</w:t>
        </w:r>
      </w:ins>
      <w:ins w:id="155" w:author="JORGE CONTRERAS ORTIZ" w:date="2021-09-05T20:43:00Z">
        <w:r w:rsidR="00C86FA7">
          <w:rPr>
            <w:lang w:val="en-US"/>
          </w:rPr>
          <w:t>ifferent nodes and the Border Router, and other types of networks</w:t>
        </w:r>
      </w:ins>
      <w:ins w:id="156" w:author="JORGE CONTRERAS ORTIZ" w:date="2021-09-05T20:44:00Z">
        <w:r w:rsidR="00C86FA7">
          <w:rPr>
            <w:lang w:val="en-US"/>
          </w:rPr>
          <w:t xml:space="preserve"> due to the Border Router, including Internet con</w:t>
        </w:r>
      </w:ins>
      <w:ins w:id="157" w:author="JORGE CONTRERAS ORTIZ" w:date="2021-09-05T20:45:00Z">
        <w:r w:rsidR="00C86FA7">
          <w:rPr>
            <w:lang w:val="en-US"/>
          </w:rPr>
          <w:t>nection.</w:t>
        </w:r>
      </w:ins>
    </w:p>
    <w:p w14:paraId="77DFEAD0" w14:textId="140E8CA8" w:rsidR="00353559" w:rsidRPr="00C86FA7" w:rsidRDefault="00C86FA7" w:rsidP="00353559">
      <w:pPr>
        <w:jc w:val="left"/>
        <w:rPr>
          <w:ins w:id="158" w:author="JORGE CONTRERAS ORTIZ" w:date="2021-09-05T14:11:00Z"/>
          <w:lang w:val="en-US"/>
          <w:rPrChange w:id="159" w:author="JORGE CONTRERAS ORTIZ" w:date="2021-09-05T20:48:00Z">
            <w:rPr>
              <w:ins w:id="160" w:author="JORGE CONTRERAS ORTIZ" w:date="2021-09-05T14:11:00Z"/>
            </w:rPr>
          </w:rPrChange>
        </w:rPr>
      </w:pPr>
      <w:ins w:id="161" w:author="JORGE CONTRERAS ORTIZ" w:date="2021-09-05T20:48:00Z">
        <w:r w:rsidRPr="00C86FA7">
          <w:rPr>
            <w:b/>
            <w:bCs/>
            <w:lang w:val="en-US"/>
            <w:rPrChange w:id="162" w:author="JORGE CONTRERAS ORTIZ" w:date="2021-09-05T20:48:00Z">
              <w:rPr>
                <w:b/>
                <w:bCs/>
              </w:rPr>
            </w:rPrChange>
          </w:rPr>
          <w:t>Keywor</w:t>
        </w:r>
        <w:r>
          <w:rPr>
            <w:b/>
            <w:bCs/>
            <w:lang w:val="en-US"/>
          </w:rPr>
          <w:t>ds</w:t>
        </w:r>
      </w:ins>
      <w:ins w:id="163" w:author="JORGE CONTRERAS ORTIZ" w:date="2021-09-05T14:11:00Z">
        <w:r w:rsidR="00353559" w:rsidRPr="00C86FA7">
          <w:rPr>
            <w:b/>
            <w:bCs/>
            <w:lang w:val="en-US"/>
            <w:rPrChange w:id="164" w:author="JORGE CONTRERAS ORTIZ" w:date="2021-09-05T20:48:00Z">
              <w:rPr>
                <w:b/>
                <w:bCs/>
              </w:rPr>
            </w:rPrChange>
          </w:rPr>
          <w:t xml:space="preserve">: </w:t>
        </w:r>
        <w:r w:rsidR="00353559" w:rsidRPr="00C86FA7">
          <w:rPr>
            <w:lang w:val="en-US"/>
            <w:rPrChange w:id="165" w:author="JORGE CONTRERAS ORTIZ" w:date="2021-09-05T20:48:00Z">
              <w:rPr/>
            </w:rPrChange>
          </w:rPr>
          <w:t>Implementa</w:t>
        </w:r>
      </w:ins>
      <w:ins w:id="166" w:author="JORGE CONTRERAS ORTIZ" w:date="2021-09-05T20:48:00Z">
        <w:r w:rsidRPr="00C86FA7">
          <w:rPr>
            <w:lang w:val="en-US"/>
            <w:rPrChange w:id="167" w:author="JORGE CONTRERAS ORTIZ" w:date="2021-09-05T20:48:00Z">
              <w:rPr/>
            </w:rPrChange>
          </w:rPr>
          <w:t>tion</w:t>
        </w:r>
      </w:ins>
      <w:ins w:id="168" w:author="JORGE CONTRERAS ORTIZ" w:date="2021-09-05T14:11:00Z">
        <w:r w:rsidR="00353559" w:rsidRPr="00C86FA7">
          <w:rPr>
            <w:lang w:val="en-US"/>
            <w:rPrChange w:id="169" w:author="JORGE CONTRERAS ORTIZ" w:date="2021-09-05T20:48:00Z">
              <w:rPr/>
            </w:rPrChange>
          </w:rPr>
          <w:t xml:space="preserve">, Thread, </w:t>
        </w:r>
      </w:ins>
      <w:ins w:id="170" w:author="JORGE CONTRERAS ORTIZ" w:date="2021-09-05T20:48:00Z">
        <w:r w:rsidRPr="00C86FA7">
          <w:rPr>
            <w:lang w:val="en-US"/>
            <w:rPrChange w:id="171" w:author="JORGE CONTRERAS ORTIZ" w:date="2021-09-05T20:48:00Z">
              <w:rPr/>
            </w:rPrChange>
          </w:rPr>
          <w:t>Nodes</w:t>
        </w:r>
      </w:ins>
      <w:ins w:id="172" w:author="JORGE CONTRERAS ORTIZ" w:date="2021-09-05T20:47:00Z">
        <w:r w:rsidRPr="00C86FA7">
          <w:rPr>
            <w:lang w:val="en-US"/>
            <w:rPrChange w:id="173" w:author="JORGE CONTRERAS ORTIZ" w:date="2021-09-05T20:48:00Z">
              <w:rPr/>
            </w:rPrChange>
          </w:rPr>
          <w:t>,</w:t>
        </w:r>
      </w:ins>
      <w:ins w:id="174" w:author="JORGE CONTRERAS ORTIZ" w:date="2021-09-05T20:48:00Z">
        <w:r w:rsidRPr="00C86FA7">
          <w:rPr>
            <w:lang w:val="en-US"/>
            <w:rPrChange w:id="175" w:author="JORGE CONTRERAS ORTIZ" w:date="2021-09-05T20:48:00Z">
              <w:rPr/>
            </w:rPrChange>
          </w:rPr>
          <w:t xml:space="preserve"> Red, V</w:t>
        </w:r>
      </w:ins>
      <w:ins w:id="176" w:author="JORGE CONTRERAS ORTIZ" w:date="2021-09-05T14:11:00Z">
        <w:r w:rsidR="00353559" w:rsidRPr="00C86FA7">
          <w:rPr>
            <w:lang w:val="en-US"/>
            <w:rPrChange w:id="177" w:author="JORGE CONTRERAS ORTIZ" w:date="2021-09-05T20:48:00Z">
              <w:rPr/>
            </w:rPrChange>
          </w:rPr>
          <w:t>alida</w:t>
        </w:r>
      </w:ins>
      <w:ins w:id="178" w:author="JORGE CONTRERAS ORTIZ" w:date="2021-09-05T20:48:00Z">
        <w:r>
          <w:rPr>
            <w:lang w:val="en-US"/>
          </w:rPr>
          <w:t>tio</w:t>
        </w:r>
      </w:ins>
      <w:ins w:id="179" w:author="JORGE CONTRERAS ORTIZ" w:date="2021-09-05T14:11:00Z">
        <w:r w:rsidR="00353559" w:rsidRPr="00C86FA7">
          <w:rPr>
            <w:lang w:val="en-US"/>
            <w:rPrChange w:id="180" w:author="JORGE CONTRERAS ORTIZ" w:date="2021-09-05T20:48:00Z">
              <w:rPr/>
            </w:rPrChange>
          </w:rPr>
          <w:t xml:space="preserve">n, </w:t>
        </w:r>
      </w:ins>
      <w:ins w:id="181" w:author="JORGE CONTRERAS ORTIZ" w:date="2021-09-05T20:48:00Z">
        <w:r w:rsidRPr="00C86FA7">
          <w:rPr>
            <w:lang w:val="en-US"/>
            <w:rPrChange w:id="182" w:author="JORGE CONTRERAS ORTIZ" w:date="2021-09-05T20:48:00Z">
              <w:rPr/>
            </w:rPrChange>
          </w:rPr>
          <w:t>Analysis.</w:t>
        </w:r>
      </w:ins>
    </w:p>
    <w:p w14:paraId="034B7C03" w14:textId="77777777" w:rsidR="00353559" w:rsidRPr="00C86FA7" w:rsidRDefault="00353559">
      <w:pPr>
        <w:jc w:val="left"/>
        <w:rPr>
          <w:ins w:id="183" w:author="JORGE CONTRERAS ORTIZ" w:date="2021-09-05T14:11:00Z"/>
          <w:lang w:val="en-US"/>
          <w:rPrChange w:id="184" w:author="JORGE CONTRERAS ORTIZ" w:date="2021-09-05T20:48:00Z">
            <w:rPr>
              <w:ins w:id="185" w:author="JORGE CONTRERAS ORTIZ" w:date="2021-09-05T14:11:00Z"/>
            </w:rPr>
          </w:rPrChange>
        </w:rPr>
      </w:pPr>
      <w:ins w:id="186" w:author="JORGE CONTRERAS ORTIZ" w:date="2021-09-05T14:11:00Z">
        <w:r w:rsidRPr="00C86FA7">
          <w:rPr>
            <w:lang w:val="en-US"/>
            <w:rPrChange w:id="187" w:author="JORGE CONTRERAS ORTIZ" w:date="2021-09-05T20:48:00Z">
              <w:rPr/>
            </w:rPrChange>
          </w:rPr>
          <w:br w:type="page"/>
        </w:r>
      </w:ins>
    </w:p>
    <w:p w14:paraId="260E1F0E" w14:textId="77777777" w:rsidR="00AA0321" w:rsidRPr="00C86FA7" w:rsidRDefault="00AA0321">
      <w:pPr>
        <w:jc w:val="left"/>
        <w:rPr>
          <w:ins w:id="188" w:author="JORGE CONTRERAS ORTIZ" w:date="2021-09-05T19:54:00Z"/>
          <w:rFonts w:eastAsiaTheme="majorEastAsia"/>
          <w:color w:val="2F5496" w:themeColor="accent1" w:themeShade="BF"/>
          <w:sz w:val="36"/>
          <w:szCs w:val="36"/>
          <w:lang w:val="en-US"/>
          <w:rPrChange w:id="189" w:author="JORGE CONTRERAS ORTIZ" w:date="2021-09-05T20:48:00Z">
            <w:rPr>
              <w:ins w:id="190" w:author="JORGE CONTRERAS ORTIZ" w:date="2021-09-05T19:54:00Z"/>
              <w:rFonts w:eastAsiaTheme="majorEastAsia"/>
              <w:color w:val="2F5496" w:themeColor="accent1" w:themeShade="BF"/>
              <w:sz w:val="36"/>
              <w:szCs w:val="36"/>
            </w:rPr>
          </w:rPrChange>
        </w:rPr>
      </w:pPr>
      <w:ins w:id="191" w:author="JORGE CONTRERAS ORTIZ" w:date="2021-09-05T19:54:00Z">
        <w:r w:rsidRPr="00C86FA7">
          <w:rPr>
            <w:lang w:val="en-US"/>
            <w:rPrChange w:id="192" w:author="JORGE CONTRERAS ORTIZ" w:date="2021-09-05T20:48:00Z">
              <w:rPr/>
            </w:rPrChange>
          </w:rPr>
          <w:lastRenderedPageBreak/>
          <w:br w:type="page"/>
        </w:r>
      </w:ins>
    </w:p>
    <w:p w14:paraId="7EF407F5" w14:textId="31754750" w:rsidR="00DA3B27" w:rsidRDefault="00DA3B27" w:rsidP="00791D37">
      <w:pPr>
        <w:pStyle w:val="Ttulo1"/>
        <w:rPr>
          <w:ins w:id="193" w:author="JORGE CONTRERAS ORTIZ" w:date="2021-09-05T23:20:00Z"/>
        </w:rPr>
      </w:pPr>
      <w:bookmarkStart w:id="194" w:name="_Toc81995038"/>
      <w:r w:rsidRPr="00791D37">
        <w:lastRenderedPageBreak/>
        <w:t>INDICE</w:t>
      </w:r>
      <w:bookmarkEnd w:id="60"/>
      <w:bookmarkEnd w:id="194"/>
    </w:p>
    <w:p w14:paraId="7B3D8653" w14:textId="77777777" w:rsidR="00F005C7" w:rsidRPr="00030323" w:rsidRDefault="00F005C7">
      <w:pPr>
        <w:pPrChange w:id="195" w:author="JORGE CONTRERAS ORTIZ" w:date="2021-09-05T23:20:00Z">
          <w:pPr>
            <w:pStyle w:val="Ttulo1"/>
          </w:pPr>
        </w:pPrChange>
      </w:pPr>
    </w:p>
    <w:p w14:paraId="4F157ABD" w14:textId="3083B621" w:rsidR="00B62082" w:rsidRPr="00791D37" w:rsidDel="00F005C7" w:rsidRDefault="00B62082" w:rsidP="00791D37">
      <w:pPr>
        <w:rPr>
          <w:del w:id="196" w:author="JORGE CONTRERAS ORTIZ" w:date="2021-09-05T23:20:00Z"/>
        </w:rPr>
      </w:pPr>
    </w:p>
    <w:sdt>
      <w:sdtPr>
        <w:id w:val="-405998157"/>
        <w:docPartObj>
          <w:docPartGallery w:val="Table of Contents"/>
          <w:docPartUnique/>
        </w:docPartObj>
      </w:sdtPr>
      <w:sdtEndPr>
        <w:rPr>
          <w:b/>
          <w:bCs/>
        </w:rPr>
      </w:sdtEndPr>
      <w:sdtContent>
        <w:p w14:paraId="45F63C4B" w14:textId="0A75809F" w:rsidR="00FE2C54" w:rsidRDefault="00571788">
          <w:pPr>
            <w:pStyle w:val="TDC1"/>
            <w:tabs>
              <w:tab w:val="right" w:leader="dot" w:pos="9060"/>
            </w:tabs>
            <w:rPr>
              <w:ins w:id="197" w:author="JORGE CONTRERAS ORTIZ" w:date="2021-09-08T11:58: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198" w:author="JORGE CONTRERAS ORTIZ" w:date="2021-09-08T11:58:00Z">
            <w:r w:rsidR="00FE2C54" w:rsidRPr="00E461D3">
              <w:rPr>
                <w:rStyle w:val="Hipervnculo"/>
                <w:noProof/>
              </w:rPr>
              <w:fldChar w:fldCharType="begin"/>
            </w:r>
            <w:r w:rsidR="00FE2C54" w:rsidRPr="00E461D3">
              <w:rPr>
                <w:rStyle w:val="Hipervnculo"/>
                <w:noProof/>
              </w:rPr>
              <w:instrText xml:space="preserve"> </w:instrText>
            </w:r>
            <w:r w:rsidR="00FE2C54">
              <w:rPr>
                <w:noProof/>
              </w:rPr>
              <w:instrText>HYPERLINK \l "_Toc81995035"</w:instrText>
            </w:r>
            <w:r w:rsidR="00FE2C54" w:rsidRPr="00E461D3">
              <w:rPr>
                <w:rStyle w:val="Hipervnculo"/>
                <w:noProof/>
              </w:rPr>
              <w:instrText xml:space="preserve"> </w:instrText>
            </w:r>
            <w:r w:rsidR="00FE2C54" w:rsidRPr="00E461D3">
              <w:rPr>
                <w:rStyle w:val="Hipervnculo"/>
                <w:noProof/>
              </w:rPr>
            </w:r>
            <w:r w:rsidR="00FE2C54" w:rsidRPr="00E461D3">
              <w:rPr>
                <w:rStyle w:val="Hipervnculo"/>
                <w:noProof/>
              </w:rPr>
              <w:fldChar w:fldCharType="separate"/>
            </w:r>
            <w:r w:rsidR="00FE2C54" w:rsidRPr="00E461D3">
              <w:rPr>
                <w:rStyle w:val="Hipervnculo"/>
                <w:noProof/>
              </w:rPr>
              <w:t>AGRADECIMIENTOS</w:t>
            </w:r>
            <w:r w:rsidR="00FE2C54">
              <w:rPr>
                <w:noProof/>
                <w:webHidden/>
              </w:rPr>
              <w:tab/>
            </w:r>
            <w:r w:rsidR="00FE2C54">
              <w:rPr>
                <w:noProof/>
                <w:webHidden/>
              </w:rPr>
              <w:fldChar w:fldCharType="begin"/>
            </w:r>
            <w:r w:rsidR="00FE2C54">
              <w:rPr>
                <w:noProof/>
                <w:webHidden/>
              </w:rPr>
              <w:instrText xml:space="preserve"> PAGEREF _Toc81995035 \h </w:instrText>
            </w:r>
            <w:r w:rsidR="00FE2C54">
              <w:rPr>
                <w:noProof/>
                <w:webHidden/>
              </w:rPr>
            </w:r>
          </w:ins>
          <w:r w:rsidR="00FE2C54">
            <w:rPr>
              <w:noProof/>
              <w:webHidden/>
            </w:rPr>
            <w:fldChar w:fldCharType="separate"/>
          </w:r>
          <w:ins w:id="199" w:author="JORGE CONTRERAS ORTIZ" w:date="2021-09-08T11:58:00Z">
            <w:r w:rsidR="00FE2C54">
              <w:rPr>
                <w:noProof/>
                <w:webHidden/>
              </w:rPr>
              <w:t>II</w:t>
            </w:r>
            <w:r w:rsidR="00FE2C54">
              <w:rPr>
                <w:noProof/>
                <w:webHidden/>
              </w:rPr>
              <w:fldChar w:fldCharType="end"/>
            </w:r>
            <w:r w:rsidR="00FE2C54" w:rsidRPr="00E461D3">
              <w:rPr>
                <w:rStyle w:val="Hipervnculo"/>
                <w:noProof/>
              </w:rPr>
              <w:fldChar w:fldCharType="end"/>
            </w:r>
          </w:ins>
        </w:p>
        <w:p w14:paraId="1273D8D3" w14:textId="4FC8C5BF" w:rsidR="00FE2C54" w:rsidRDefault="00FE2C54">
          <w:pPr>
            <w:pStyle w:val="TDC1"/>
            <w:tabs>
              <w:tab w:val="right" w:leader="dot" w:pos="9060"/>
            </w:tabs>
            <w:rPr>
              <w:ins w:id="200" w:author="JORGE CONTRERAS ORTIZ" w:date="2021-09-08T11:58:00Z"/>
              <w:rFonts w:asciiTheme="minorHAnsi" w:eastAsiaTheme="minorEastAsia" w:hAnsiTheme="minorHAnsi" w:cstheme="minorBidi"/>
              <w:noProof/>
              <w:lang w:eastAsia="es-ES"/>
            </w:rPr>
          </w:pPr>
          <w:ins w:id="20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3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RESUMEN</w:t>
            </w:r>
            <w:r>
              <w:rPr>
                <w:noProof/>
                <w:webHidden/>
              </w:rPr>
              <w:tab/>
            </w:r>
            <w:r>
              <w:rPr>
                <w:noProof/>
                <w:webHidden/>
              </w:rPr>
              <w:fldChar w:fldCharType="begin"/>
            </w:r>
            <w:r>
              <w:rPr>
                <w:noProof/>
                <w:webHidden/>
              </w:rPr>
              <w:instrText xml:space="preserve"> PAGEREF _Toc81995036 \h </w:instrText>
            </w:r>
            <w:r>
              <w:rPr>
                <w:noProof/>
                <w:webHidden/>
              </w:rPr>
            </w:r>
          </w:ins>
          <w:r>
            <w:rPr>
              <w:noProof/>
              <w:webHidden/>
            </w:rPr>
            <w:fldChar w:fldCharType="separate"/>
          </w:r>
          <w:ins w:id="202" w:author="JORGE CONTRERAS ORTIZ" w:date="2021-09-08T11:58:00Z">
            <w:r>
              <w:rPr>
                <w:noProof/>
                <w:webHidden/>
              </w:rPr>
              <w:t>IV</w:t>
            </w:r>
            <w:r>
              <w:rPr>
                <w:noProof/>
                <w:webHidden/>
              </w:rPr>
              <w:fldChar w:fldCharType="end"/>
            </w:r>
            <w:r w:rsidRPr="00E461D3">
              <w:rPr>
                <w:rStyle w:val="Hipervnculo"/>
                <w:noProof/>
              </w:rPr>
              <w:fldChar w:fldCharType="end"/>
            </w:r>
          </w:ins>
        </w:p>
        <w:p w14:paraId="0151C663" w14:textId="21BAF2A7" w:rsidR="00FE2C54" w:rsidRDefault="00FE2C54">
          <w:pPr>
            <w:pStyle w:val="TDC1"/>
            <w:tabs>
              <w:tab w:val="right" w:leader="dot" w:pos="9060"/>
            </w:tabs>
            <w:rPr>
              <w:ins w:id="203" w:author="JORGE CONTRERAS ORTIZ" w:date="2021-09-08T11:58:00Z"/>
              <w:rFonts w:asciiTheme="minorHAnsi" w:eastAsiaTheme="minorEastAsia" w:hAnsiTheme="minorHAnsi" w:cstheme="minorBidi"/>
              <w:noProof/>
              <w:lang w:eastAsia="es-ES"/>
            </w:rPr>
          </w:pPr>
          <w:ins w:id="20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3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rPr>
              <w:t>ABSTRACT</w:t>
            </w:r>
            <w:r>
              <w:rPr>
                <w:noProof/>
                <w:webHidden/>
              </w:rPr>
              <w:tab/>
            </w:r>
            <w:r>
              <w:rPr>
                <w:noProof/>
                <w:webHidden/>
              </w:rPr>
              <w:fldChar w:fldCharType="begin"/>
            </w:r>
            <w:r>
              <w:rPr>
                <w:noProof/>
                <w:webHidden/>
              </w:rPr>
              <w:instrText xml:space="preserve"> PAGEREF _Toc81995037 \h </w:instrText>
            </w:r>
            <w:r>
              <w:rPr>
                <w:noProof/>
                <w:webHidden/>
              </w:rPr>
            </w:r>
          </w:ins>
          <w:r>
            <w:rPr>
              <w:noProof/>
              <w:webHidden/>
            </w:rPr>
            <w:fldChar w:fldCharType="separate"/>
          </w:r>
          <w:ins w:id="205" w:author="JORGE CONTRERAS ORTIZ" w:date="2021-09-08T11:58:00Z">
            <w:r>
              <w:rPr>
                <w:noProof/>
                <w:webHidden/>
              </w:rPr>
              <w:t>VI</w:t>
            </w:r>
            <w:r>
              <w:rPr>
                <w:noProof/>
                <w:webHidden/>
              </w:rPr>
              <w:fldChar w:fldCharType="end"/>
            </w:r>
            <w:r w:rsidRPr="00E461D3">
              <w:rPr>
                <w:rStyle w:val="Hipervnculo"/>
                <w:noProof/>
              </w:rPr>
              <w:fldChar w:fldCharType="end"/>
            </w:r>
          </w:ins>
        </w:p>
        <w:p w14:paraId="39346C21" w14:textId="4B3430E7" w:rsidR="00FE2C54" w:rsidRDefault="00FE2C54">
          <w:pPr>
            <w:pStyle w:val="TDC1"/>
            <w:tabs>
              <w:tab w:val="right" w:leader="dot" w:pos="9060"/>
            </w:tabs>
            <w:rPr>
              <w:ins w:id="206" w:author="JORGE CONTRERAS ORTIZ" w:date="2021-09-08T11:58:00Z"/>
              <w:rFonts w:asciiTheme="minorHAnsi" w:eastAsiaTheme="minorEastAsia" w:hAnsiTheme="minorHAnsi" w:cstheme="minorBidi"/>
              <w:noProof/>
              <w:lang w:eastAsia="es-ES"/>
            </w:rPr>
          </w:pPr>
          <w:ins w:id="20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3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INDICE</w:t>
            </w:r>
            <w:r>
              <w:rPr>
                <w:noProof/>
                <w:webHidden/>
              </w:rPr>
              <w:tab/>
            </w:r>
            <w:r>
              <w:rPr>
                <w:noProof/>
                <w:webHidden/>
              </w:rPr>
              <w:fldChar w:fldCharType="begin"/>
            </w:r>
            <w:r>
              <w:rPr>
                <w:noProof/>
                <w:webHidden/>
              </w:rPr>
              <w:instrText xml:space="preserve"> PAGEREF _Toc81995038 \h </w:instrText>
            </w:r>
            <w:r>
              <w:rPr>
                <w:noProof/>
                <w:webHidden/>
              </w:rPr>
            </w:r>
          </w:ins>
          <w:r>
            <w:rPr>
              <w:noProof/>
              <w:webHidden/>
            </w:rPr>
            <w:fldChar w:fldCharType="separate"/>
          </w:r>
          <w:ins w:id="208" w:author="JORGE CONTRERAS ORTIZ" w:date="2021-09-08T11:58:00Z">
            <w:r>
              <w:rPr>
                <w:noProof/>
                <w:webHidden/>
              </w:rPr>
              <w:t>VIII</w:t>
            </w:r>
            <w:r>
              <w:rPr>
                <w:noProof/>
                <w:webHidden/>
              </w:rPr>
              <w:fldChar w:fldCharType="end"/>
            </w:r>
            <w:r w:rsidRPr="00E461D3">
              <w:rPr>
                <w:rStyle w:val="Hipervnculo"/>
                <w:noProof/>
              </w:rPr>
              <w:fldChar w:fldCharType="end"/>
            </w:r>
          </w:ins>
        </w:p>
        <w:p w14:paraId="2B24EF41" w14:textId="2ABC7630" w:rsidR="00FE2C54" w:rsidRDefault="00FE2C54">
          <w:pPr>
            <w:pStyle w:val="TDC1"/>
            <w:tabs>
              <w:tab w:val="right" w:leader="dot" w:pos="9060"/>
            </w:tabs>
            <w:rPr>
              <w:ins w:id="209" w:author="JORGE CONTRERAS ORTIZ" w:date="2021-09-08T11:58:00Z"/>
              <w:rFonts w:asciiTheme="minorHAnsi" w:eastAsiaTheme="minorEastAsia" w:hAnsiTheme="minorHAnsi" w:cstheme="minorBidi"/>
              <w:noProof/>
              <w:lang w:eastAsia="es-ES"/>
            </w:rPr>
          </w:pPr>
          <w:ins w:id="21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3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ABREVIATURAS Y ACRÓNIMOS</w:t>
            </w:r>
            <w:r>
              <w:rPr>
                <w:noProof/>
                <w:webHidden/>
              </w:rPr>
              <w:tab/>
            </w:r>
            <w:r>
              <w:rPr>
                <w:noProof/>
                <w:webHidden/>
              </w:rPr>
              <w:fldChar w:fldCharType="begin"/>
            </w:r>
            <w:r>
              <w:rPr>
                <w:noProof/>
                <w:webHidden/>
              </w:rPr>
              <w:instrText xml:space="preserve"> PAGEREF _Toc81995039 \h </w:instrText>
            </w:r>
            <w:r>
              <w:rPr>
                <w:noProof/>
                <w:webHidden/>
              </w:rPr>
            </w:r>
          </w:ins>
          <w:r>
            <w:rPr>
              <w:noProof/>
              <w:webHidden/>
            </w:rPr>
            <w:fldChar w:fldCharType="separate"/>
          </w:r>
          <w:ins w:id="211" w:author="JORGE CONTRERAS ORTIZ" w:date="2021-09-08T11:58:00Z">
            <w:r>
              <w:rPr>
                <w:noProof/>
                <w:webHidden/>
              </w:rPr>
              <w:t>XIV</w:t>
            </w:r>
            <w:r>
              <w:rPr>
                <w:noProof/>
                <w:webHidden/>
              </w:rPr>
              <w:fldChar w:fldCharType="end"/>
            </w:r>
            <w:r w:rsidRPr="00E461D3">
              <w:rPr>
                <w:rStyle w:val="Hipervnculo"/>
                <w:noProof/>
              </w:rPr>
              <w:fldChar w:fldCharType="end"/>
            </w:r>
          </w:ins>
        </w:p>
        <w:p w14:paraId="42FB5792" w14:textId="53109379" w:rsidR="00FE2C54" w:rsidRDefault="00FE2C54">
          <w:pPr>
            <w:pStyle w:val="TDC1"/>
            <w:tabs>
              <w:tab w:val="right" w:leader="dot" w:pos="9060"/>
            </w:tabs>
            <w:rPr>
              <w:ins w:id="212" w:author="JORGE CONTRERAS ORTIZ" w:date="2021-09-08T11:58:00Z"/>
              <w:rFonts w:asciiTheme="minorHAnsi" w:eastAsiaTheme="minorEastAsia" w:hAnsiTheme="minorHAnsi" w:cstheme="minorBidi"/>
              <w:noProof/>
              <w:lang w:eastAsia="es-ES"/>
            </w:rPr>
          </w:pPr>
          <w:ins w:id="21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ILUSTRACIONES</w:t>
            </w:r>
            <w:r>
              <w:rPr>
                <w:noProof/>
                <w:webHidden/>
              </w:rPr>
              <w:tab/>
            </w:r>
            <w:r>
              <w:rPr>
                <w:noProof/>
                <w:webHidden/>
              </w:rPr>
              <w:fldChar w:fldCharType="begin"/>
            </w:r>
            <w:r>
              <w:rPr>
                <w:noProof/>
                <w:webHidden/>
              </w:rPr>
              <w:instrText xml:space="preserve"> PAGEREF _Toc81995040 \h </w:instrText>
            </w:r>
            <w:r>
              <w:rPr>
                <w:noProof/>
                <w:webHidden/>
              </w:rPr>
            </w:r>
          </w:ins>
          <w:r>
            <w:rPr>
              <w:noProof/>
              <w:webHidden/>
            </w:rPr>
            <w:fldChar w:fldCharType="separate"/>
          </w:r>
          <w:ins w:id="214" w:author="JORGE CONTRERAS ORTIZ" w:date="2021-09-08T11:58:00Z">
            <w:r>
              <w:rPr>
                <w:noProof/>
                <w:webHidden/>
              </w:rPr>
              <w:t>XVI</w:t>
            </w:r>
            <w:r>
              <w:rPr>
                <w:noProof/>
                <w:webHidden/>
              </w:rPr>
              <w:fldChar w:fldCharType="end"/>
            </w:r>
            <w:r w:rsidRPr="00E461D3">
              <w:rPr>
                <w:rStyle w:val="Hipervnculo"/>
                <w:noProof/>
              </w:rPr>
              <w:fldChar w:fldCharType="end"/>
            </w:r>
          </w:ins>
        </w:p>
        <w:p w14:paraId="3F5B5667" w14:textId="4730B2FE" w:rsidR="00FE2C54" w:rsidRDefault="00FE2C54">
          <w:pPr>
            <w:pStyle w:val="TDC1"/>
            <w:tabs>
              <w:tab w:val="right" w:leader="dot" w:pos="9060"/>
            </w:tabs>
            <w:rPr>
              <w:ins w:id="215" w:author="JORGE CONTRERAS ORTIZ" w:date="2021-09-08T11:58:00Z"/>
              <w:rFonts w:asciiTheme="minorHAnsi" w:eastAsiaTheme="minorEastAsia" w:hAnsiTheme="minorHAnsi" w:cstheme="minorBidi"/>
              <w:noProof/>
              <w:lang w:eastAsia="es-ES"/>
            </w:rPr>
          </w:pPr>
          <w:ins w:id="21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TABLAS</w:t>
            </w:r>
            <w:r>
              <w:rPr>
                <w:noProof/>
                <w:webHidden/>
              </w:rPr>
              <w:tab/>
            </w:r>
            <w:r>
              <w:rPr>
                <w:noProof/>
                <w:webHidden/>
              </w:rPr>
              <w:fldChar w:fldCharType="begin"/>
            </w:r>
            <w:r>
              <w:rPr>
                <w:noProof/>
                <w:webHidden/>
              </w:rPr>
              <w:instrText xml:space="preserve"> PAGEREF _Toc81995041 \h </w:instrText>
            </w:r>
            <w:r>
              <w:rPr>
                <w:noProof/>
                <w:webHidden/>
              </w:rPr>
            </w:r>
          </w:ins>
          <w:r>
            <w:rPr>
              <w:noProof/>
              <w:webHidden/>
            </w:rPr>
            <w:fldChar w:fldCharType="separate"/>
          </w:r>
          <w:ins w:id="217" w:author="JORGE CONTRERAS ORTIZ" w:date="2021-09-08T11:58:00Z">
            <w:r>
              <w:rPr>
                <w:noProof/>
                <w:webHidden/>
              </w:rPr>
              <w:t>XVIII</w:t>
            </w:r>
            <w:r>
              <w:rPr>
                <w:noProof/>
                <w:webHidden/>
              </w:rPr>
              <w:fldChar w:fldCharType="end"/>
            </w:r>
            <w:r w:rsidRPr="00E461D3">
              <w:rPr>
                <w:rStyle w:val="Hipervnculo"/>
                <w:noProof/>
              </w:rPr>
              <w:fldChar w:fldCharType="end"/>
            </w:r>
          </w:ins>
        </w:p>
        <w:p w14:paraId="2E0E8982" w14:textId="648EED1A" w:rsidR="00FE2C54" w:rsidRDefault="00FE2C54">
          <w:pPr>
            <w:pStyle w:val="TDC1"/>
            <w:tabs>
              <w:tab w:val="left" w:pos="442"/>
              <w:tab w:val="right" w:leader="dot" w:pos="9060"/>
            </w:tabs>
            <w:rPr>
              <w:ins w:id="218" w:author="JORGE CONTRERAS ORTIZ" w:date="2021-09-08T11:58:00Z"/>
              <w:rFonts w:asciiTheme="minorHAnsi" w:eastAsiaTheme="minorEastAsia" w:hAnsiTheme="minorHAnsi" w:cstheme="minorBidi"/>
              <w:noProof/>
              <w:lang w:eastAsia="es-ES"/>
            </w:rPr>
          </w:pPr>
          <w:ins w:id="21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1.</w:t>
            </w:r>
            <w:r>
              <w:rPr>
                <w:rFonts w:asciiTheme="minorHAnsi" w:eastAsiaTheme="minorEastAsia" w:hAnsiTheme="minorHAnsi" w:cstheme="minorBidi"/>
                <w:noProof/>
                <w:lang w:eastAsia="es-ES"/>
              </w:rPr>
              <w:tab/>
            </w:r>
            <w:r w:rsidRPr="00E461D3">
              <w:rPr>
                <w:rStyle w:val="Hipervnculo"/>
                <w:noProof/>
              </w:rPr>
              <w:t>INTRODUCCIÓN Y OBJETIVOS DEL TRABAJO</w:t>
            </w:r>
            <w:r>
              <w:rPr>
                <w:noProof/>
                <w:webHidden/>
              </w:rPr>
              <w:tab/>
            </w:r>
            <w:r>
              <w:rPr>
                <w:noProof/>
                <w:webHidden/>
              </w:rPr>
              <w:fldChar w:fldCharType="begin"/>
            </w:r>
            <w:r>
              <w:rPr>
                <w:noProof/>
                <w:webHidden/>
              </w:rPr>
              <w:instrText xml:space="preserve"> PAGEREF _Toc81995042 \h </w:instrText>
            </w:r>
            <w:r>
              <w:rPr>
                <w:noProof/>
                <w:webHidden/>
              </w:rPr>
            </w:r>
          </w:ins>
          <w:r>
            <w:rPr>
              <w:noProof/>
              <w:webHidden/>
            </w:rPr>
            <w:fldChar w:fldCharType="separate"/>
          </w:r>
          <w:ins w:id="220" w:author="JORGE CONTRERAS ORTIZ" w:date="2021-09-08T11:58:00Z">
            <w:r>
              <w:rPr>
                <w:noProof/>
                <w:webHidden/>
              </w:rPr>
              <w:t>2</w:t>
            </w:r>
            <w:r>
              <w:rPr>
                <w:noProof/>
                <w:webHidden/>
              </w:rPr>
              <w:fldChar w:fldCharType="end"/>
            </w:r>
            <w:r w:rsidRPr="00E461D3">
              <w:rPr>
                <w:rStyle w:val="Hipervnculo"/>
                <w:noProof/>
              </w:rPr>
              <w:fldChar w:fldCharType="end"/>
            </w:r>
          </w:ins>
        </w:p>
        <w:p w14:paraId="7EBDFCC4" w14:textId="413232D2" w:rsidR="00FE2C54" w:rsidRDefault="00FE2C54">
          <w:pPr>
            <w:pStyle w:val="TDC1"/>
            <w:tabs>
              <w:tab w:val="left" w:pos="442"/>
              <w:tab w:val="right" w:leader="dot" w:pos="9060"/>
            </w:tabs>
            <w:rPr>
              <w:ins w:id="221" w:author="JORGE CONTRERAS ORTIZ" w:date="2021-09-08T11:58:00Z"/>
              <w:rFonts w:asciiTheme="minorHAnsi" w:eastAsiaTheme="minorEastAsia" w:hAnsiTheme="minorHAnsi" w:cstheme="minorBidi"/>
              <w:noProof/>
              <w:lang w:eastAsia="es-ES"/>
            </w:rPr>
          </w:pPr>
          <w:ins w:id="22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w:t>
            </w:r>
            <w:r>
              <w:rPr>
                <w:rFonts w:asciiTheme="minorHAnsi" w:eastAsiaTheme="minorEastAsia" w:hAnsiTheme="minorHAnsi" w:cstheme="minorBidi"/>
                <w:noProof/>
                <w:lang w:eastAsia="es-ES"/>
              </w:rPr>
              <w:tab/>
            </w:r>
            <w:r w:rsidRPr="00E461D3">
              <w:rPr>
                <w:rStyle w:val="Hipervnculo"/>
                <w:noProof/>
              </w:rPr>
              <w:t>ESTADO DEL ARTE</w:t>
            </w:r>
            <w:r>
              <w:rPr>
                <w:noProof/>
                <w:webHidden/>
              </w:rPr>
              <w:tab/>
            </w:r>
            <w:r>
              <w:rPr>
                <w:noProof/>
                <w:webHidden/>
              </w:rPr>
              <w:fldChar w:fldCharType="begin"/>
            </w:r>
            <w:r>
              <w:rPr>
                <w:noProof/>
                <w:webHidden/>
              </w:rPr>
              <w:instrText xml:space="preserve"> PAGEREF _Toc81995043 \h </w:instrText>
            </w:r>
            <w:r>
              <w:rPr>
                <w:noProof/>
                <w:webHidden/>
              </w:rPr>
            </w:r>
          </w:ins>
          <w:r>
            <w:rPr>
              <w:noProof/>
              <w:webHidden/>
            </w:rPr>
            <w:fldChar w:fldCharType="separate"/>
          </w:r>
          <w:ins w:id="223" w:author="JORGE CONTRERAS ORTIZ" w:date="2021-09-08T11:58:00Z">
            <w:r>
              <w:rPr>
                <w:noProof/>
                <w:webHidden/>
              </w:rPr>
              <w:t>4</w:t>
            </w:r>
            <w:r>
              <w:rPr>
                <w:noProof/>
                <w:webHidden/>
              </w:rPr>
              <w:fldChar w:fldCharType="end"/>
            </w:r>
            <w:r w:rsidRPr="00E461D3">
              <w:rPr>
                <w:rStyle w:val="Hipervnculo"/>
                <w:noProof/>
              </w:rPr>
              <w:fldChar w:fldCharType="end"/>
            </w:r>
          </w:ins>
        </w:p>
        <w:p w14:paraId="5996E26A" w14:textId="0024E83C" w:rsidR="00FE2C54" w:rsidRDefault="00FE2C54">
          <w:pPr>
            <w:pStyle w:val="TDC2"/>
            <w:tabs>
              <w:tab w:val="left" w:pos="880"/>
              <w:tab w:val="right" w:leader="dot" w:pos="9060"/>
            </w:tabs>
            <w:rPr>
              <w:ins w:id="224" w:author="JORGE CONTRERAS ORTIZ" w:date="2021-09-08T11:58:00Z"/>
              <w:rFonts w:asciiTheme="minorHAnsi" w:eastAsiaTheme="minorEastAsia" w:hAnsiTheme="minorHAnsi" w:cstheme="minorBidi"/>
              <w:noProof/>
              <w:lang w:eastAsia="es-ES"/>
            </w:rPr>
          </w:pPr>
          <w:ins w:id="22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w:t>
            </w:r>
            <w:r>
              <w:rPr>
                <w:rFonts w:asciiTheme="minorHAnsi" w:eastAsiaTheme="minorEastAsia" w:hAnsiTheme="minorHAnsi" w:cstheme="minorBidi"/>
                <w:noProof/>
                <w:lang w:eastAsia="es-ES"/>
              </w:rPr>
              <w:tab/>
            </w:r>
            <w:r w:rsidRPr="00E461D3">
              <w:rPr>
                <w:rStyle w:val="Hipervnculo"/>
                <w:noProof/>
              </w:rPr>
              <w:t>INTERNET OF THINGS (IoT)</w:t>
            </w:r>
            <w:r>
              <w:rPr>
                <w:noProof/>
                <w:webHidden/>
              </w:rPr>
              <w:tab/>
            </w:r>
            <w:r>
              <w:rPr>
                <w:noProof/>
                <w:webHidden/>
              </w:rPr>
              <w:fldChar w:fldCharType="begin"/>
            </w:r>
            <w:r>
              <w:rPr>
                <w:noProof/>
                <w:webHidden/>
              </w:rPr>
              <w:instrText xml:space="preserve"> PAGEREF _Toc81995044 \h </w:instrText>
            </w:r>
            <w:r>
              <w:rPr>
                <w:noProof/>
                <w:webHidden/>
              </w:rPr>
            </w:r>
          </w:ins>
          <w:r>
            <w:rPr>
              <w:noProof/>
              <w:webHidden/>
            </w:rPr>
            <w:fldChar w:fldCharType="separate"/>
          </w:r>
          <w:ins w:id="226" w:author="JORGE CONTRERAS ORTIZ" w:date="2021-09-08T11:58:00Z">
            <w:r>
              <w:rPr>
                <w:noProof/>
                <w:webHidden/>
              </w:rPr>
              <w:t>4</w:t>
            </w:r>
            <w:r>
              <w:rPr>
                <w:noProof/>
                <w:webHidden/>
              </w:rPr>
              <w:fldChar w:fldCharType="end"/>
            </w:r>
            <w:r w:rsidRPr="00E461D3">
              <w:rPr>
                <w:rStyle w:val="Hipervnculo"/>
                <w:noProof/>
              </w:rPr>
              <w:fldChar w:fldCharType="end"/>
            </w:r>
          </w:ins>
        </w:p>
        <w:p w14:paraId="0C78D60D" w14:textId="5014BFE9" w:rsidR="00FE2C54" w:rsidRDefault="00FE2C54">
          <w:pPr>
            <w:pStyle w:val="TDC3"/>
            <w:rPr>
              <w:ins w:id="227" w:author="JORGE CONTRERAS ORTIZ" w:date="2021-09-08T11:58:00Z"/>
              <w:rFonts w:asciiTheme="minorHAnsi" w:hAnsiTheme="minorHAnsi" w:cstheme="minorBidi"/>
              <w:noProof/>
            </w:rPr>
          </w:pPr>
          <w:ins w:id="22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1.</w:t>
            </w:r>
            <w:r>
              <w:rPr>
                <w:rFonts w:asciiTheme="minorHAnsi" w:hAnsiTheme="minorHAnsi" w:cstheme="minorBidi"/>
                <w:noProof/>
              </w:rPr>
              <w:tab/>
            </w:r>
            <w:r w:rsidRPr="00E461D3">
              <w:rPr>
                <w:rStyle w:val="Hipervnculo"/>
                <w:noProof/>
              </w:rPr>
              <w:t>INTRODUCCIÓN [2]</w:t>
            </w:r>
            <w:r>
              <w:rPr>
                <w:noProof/>
                <w:webHidden/>
              </w:rPr>
              <w:tab/>
            </w:r>
            <w:r>
              <w:rPr>
                <w:noProof/>
                <w:webHidden/>
              </w:rPr>
              <w:fldChar w:fldCharType="begin"/>
            </w:r>
            <w:r>
              <w:rPr>
                <w:noProof/>
                <w:webHidden/>
              </w:rPr>
              <w:instrText xml:space="preserve"> PAGEREF _Toc81995045 \h </w:instrText>
            </w:r>
            <w:r>
              <w:rPr>
                <w:noProof/>
                <w:webHidden/>
              </w:rPr>
            </w:r>
          </w:ins>
          <w:r>
            <w:rPr>
              <w:noProof/>
              <w:webHidden/>
            </w:rPr>
            <w:fldChar w:fldCharType="separate"/>
          </w:r>
          <w:ins w:id="229" w:author="JORGE CONTRERAS ORTIZ" w:date="2021-09-08T11:58:00Z">
            <w:r>
              <w:rPr>
                <w:noProof/>
                <w:webHidden/>
              </w:rPr>
              <w:t>4</w:t>
            </w:r>
            <w:r>
              <w:rPr>
                <w:noProof/>
                <w:webHidden/>
              </w:rPr>
              <w:fldChar w:fldCharType="end"/>
            </w:r>
            <w:r w:rsidRPr="00E461D3">
              <w:rPr>
                <w:rStyle w:val="Hipervnculo"/>
                <w:noProof/>
              </w:rPr>
              <w:fldChar w:fldCharType="end"/>
            </w:r>
          </w:ins>
        </w:p>
        <w:p w14:paraId="12B86686" w14:textId="3BEA92D6" w:rsidR="00FE2C54" w:rsidRDefault="00FE2C54">
          <w:pPr>
            <w:pStyle w:val="TDC3"/>
            <w:rPr>
              <w:ins w:id="230" w:author="JORGE CONTRERAS ORTIZ" w:date="2021-09-08T11:58:00Z"/>
              <w:rFonts w:asciiTheme="minorHAnsi" w:hAnsiTheme="minorHAnsi" w:cstheme="minorBidi"/>
              <w:noProof/>
            </w:rPr>
          </w:pPr>
          <w:ins w:id="23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2.</w:t>
            </w:r>
            <w:r>
              <w:rPr>
                <w:rFonts w:asciiTheme="minorHAnsi" w:hAnsiTheme="minorHAnsi" w:cstheme="minorBidi"/>
                <w:noProof/>
              </w:rPr>
              <w:tab/>
            </w:r>
            <w:r w:rsidRPr="00E461D3">
              <w:rPr>
                <w:rStyle w:val="Hipervnculo"/>
                <w:noProof/>
              </w:rPr>
              <w:t>COMPONENTES [2]</w:t>
            </w:r>
            <w:r>
              <w:rPr>
                <w:noProof/>
                <w:webHidden/>
              </w:rPr>
              <w:tab/>
            </w:r>
            <w:r>
              <w:rPr>
                <w:noProof/>
                <w:webHidden/>
              </w:rPr>
              <w:fldChar w:fldCharType="begin"/>
            </w:r>
            <w:r>
              <w:rPr>
                <w:noProof/>
                <w:webHidden/>
              </w:rPr>
              <w:instrText xml:space="preserve"> PAGEREF _Toc81995046 \h </w:instrText>
            </w:r>
            <w:r>
              <w:rPr>
                <w:noProof/>
                <w:webHidden/>
              </w:rPr>
            </w:r>
          </w:ins>
          <w:r>
            <w:rPr>
              <w:noProof/>
              <w:webHidden/>
            </w:rPr>
            <w:fldChar w:fldCharType="separate"/>
          </w:r>
          <w:ins w:id="232" w:author="JORGE CONTRERAS ORTIZ" w:date="2021-09-08T11:58:00Z">
            <w:r>
              <w:rPr>
                <w:noProof/>
                <w:webHidden/>
              </w:rPr>
              <w:t>5</w:t>
            </w:r>
            <w:r>
              <w:rPr>
                <w:noProof/>
                <w:webHidden/>
              </w:rPr>
              <w:fldChar w:fldCharType="end"/>
            </w:r>
            <w:r w:rsidRPr="00E461D3">
              <w:rPr>
                <w:rStyle w:val="Hipervnculo"/>
                <w:noProof/>
              </w:rPr>
              <w:fldChar w:fldCharType="end"/>
            </w:r>
          </w:ins>
        </w:p>
        <w:p w14:paraId="4741E631" w14:textId="2F8D5E76" w:rsidR="00FE2C54" w:rsidRDefault="00FE2C54">
          <w:pPr>
            <w:pStyle w:val="TDC4"/>
            <w:tabs>
              <w:tab w:val="left" w:pos="1760"/>
              <w:tab w:val="right" w:leader="dot" w:pos="9060"/>
            </w:tabs>
            <w:rPr>
              <w:ins w:id="233" w:author="JORGE CONTRERAS ORTIZ" w:date="2021-09-08T11:58:00Z"/>
              <w:rFonts w:asciiTheme="minorHAnsi" w:eastAsiaTheme="minorEastAsia" w:hAnsiTheme="minorHAnsi" w:cstheme="minorBidi"/>
              <w:noProof/>
              <w:lang w:eastAsia="es-ES"/>
            </w:rPr>
          </w:pPr>
          <w:ins w:id="23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E461D3">
              <w:rPr>
                <w:rStyle w:val="Hipervnculo"/>
                <w:noProof/>
              </w:rPr>
              <w:t>DISPOSITIVO</w:t>
            </w:r>
            <w:r>
              <w:rPr>
                <w:noProof/>
                <w:webHidden/>
              </w:rPr>
              <w:tab/>
            </w:r>
            <w:r>
              <w:rPr>
                <w:noProof/>
                <w:webHidden/>
              </w:rPr>
              <w:fldChar w:fldCharType="begin"/>
            </w:r>
            <w:r>
              <w:rPr>
                <w:noProof/>
                <w:webHidden/>
              </w:rPr>
              <w:instrText xml:space="preserve"> PAGEREF _Toc81995047 \h </w:instrText>
            </w:r>
            <w:r>
              <w:rPr>
                <w:noProof/>
                <w:webHidden/>
              </w:rPr>
            </w:r>
          </w:ins>
          <w:r>
            <w:rPr>
              <w:noProof/>
              <w:webHidden/>
            </w:rPr>
            <w:fldChar w:fldCharType="separate"/>
          </w:r>
          <w:ins w:id="235" w:author="JORGE CONTRERAS ORTIZ" w:date="2021-09-08T11:58:00Z">
            <w:r>
              <w:rPr>
                <w:noProof/>
                <w:webHidden/>
              </w:rPr>
              <w:t>5</w:t>
            </w:r>
            <w:r>
              <w:rPr>
                <w:noProof/>
                <w:webHidden/>
              </w:rPr>
              <w:fldChar w:fldCharType="end"/>
            </w:r>
            <w:r w:rsidRPr="00E461D3">
              <w:rPr>
                <w:rStyle w:val="Hipervnculo"/>
                <w:noProof/>
              </w:rPr>
              <w:fldChar w:fldCharType="end"/>
            </w:r>
          </w:ins>
        </w:p>
        <w:p w14:paraId="4628B287" w14:textId="42F950A4" w:rsidR="00FE2C54" w:rsidRDefault="00FE2C54">
          <w:pPr>
            <w:pStyle w:val="TDC4"/>
            <w:tabs>
              <w:tab w:val="left" w:pos="1760"/>
              <w:tab w:val="right" w:leader="dot" w:pos="9060"/>
            </w:tabs>
            <w:rPr>
              <w:ins w:id="236" w:author="JORGE CONTRERAS ORTIZ" w:date="2021-09-08T11:58:00Z"/>
              <w:rFonts w:asciiTheme="minorHAnsi" w:eastAsiaTheme="minorEastAsia" w:hAnsiTheme="minorHAnsi" w:cstheme="minorBidi"/>
              <w:noProof/>
              <w:lang w:eastAsia="es-ES"/>
            </w:rPr>
          </w:pPr>
          <w:ins w:id="23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E461D3">
              <w:rPr>
                <w:rStyle w:val="Hipervnculo"/>
                <w:noProof/>
              </w:rPr>
              <w:t>RED LOCAL</w:t>
            </w:r>
            <w:r>
              <w:rPr>
                <w:noProof/>
                <w:webHidden/>
              </w:rPr>
              <w:tab/>
            </w:r>
            <w:r>
              <w:rPr>
                <w:noProof/>
                <w:webHidden/>
              </w:rPr>
              <w:fldChar w:fldCharType="begin"/>
            </w:r>
            <w:r>
              <w:rPr>
                <w:noProof/>
                <w:webHidden/>
              </w:rPr>
              <w:instrText xml:space="preserve"> PAGEREF _Toc81995048 \h </w:instrText>
            </w:r>
            <w:r>
              <w:rPr>
                <w:noProof/>
                <w:webHidden/>
              </w:rPr>
            </w:r>
          </w:ins>
          <w:r>
            <w:rPr>
              <w:noProof/>
              <w:webHidden/>
            </w:rPr>
            <w:fldChar w:fldCharType="separate"/>
          </w:r>
          <w:ins w:id="238" w:author="JORGE CONTRERAS ORTIZ" w:date="2021-09-08T11:58:00Z">
            <w:r>
              <w:rPr>
                <w:noProof/>
                <w:webHidden/>
              </w:rPr>
              <w:t>5</w:t>
            </w:r>
            <w:r>
              <w:rPr>
                <w:noProof/>
                <w:webHidden/>
              </w:rPr>
              <w:fldChar w:fldCharType="end"/>
            </w:r>
            <w:r w:rsidRPr="00E461D3">
              <w:rPr>
                <w:rStyle w:val="Hipervnculo"/>
                <w:noProof/>
              </w:rPr>
              <w:fldChar w:fldCharType="end"/>
            </w:r>
          </w:ins>
        </w:p>
        <w:p w14:paraId="2255BEE2" w14:textId="46318B69" w:rsidR="00FE2C54" w:rsidRDefault="00FE2C54">
          <w:pPr>
            <w:pStyle w:val="TDC4"/>
            <w:tabs>
              <w:tab w:val="left" w:pos="1760"/>
              <w:tab w:val="right" w:leader="dot" w:pos="9060"/>
            </w:tabs>
            <w:rPr>
              <w:ins w:id="239" w:author="JORGE CONTRERAS ORTIZ" w:date="2021-09-08T11:58:00Z"/>
              <w:rFonts w:asciiTheme="minorHAnsi" w:eastAsiaTheme="minorEastAsia" w:hAnsiTheme="minorHAnsi" w:cstheme="minorBidi"/>
              <w:noProof/>
              <w:lang w:eastAsia="es-ES"/>
            </w:rPr>
          </w:pPr>
          <w:ins w:id="24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E461D3">
              <w:rPr>
                <w:rStyle w:val="Hipervnculo"/>
                <w:noProof/>
              </w:rPr>
              <w:t>INTERNET</w:t>
            </w:r>
            <w:r>
              <w:rPr>
                <w:noProof/>
                <w:webHidden/>
              </w:rPr>
              <w:tab/>
            </w:r>
            <w:r>
              <w:rPr>
                <w:noProof/>
                <w:webHidden/>
              </w:rPr>
              <w:fldChar w:fldCharType="begin"/>
            </w:r>
            <w:r>
              <w:rPr>
                <w:noProof/>
                <w:webHidden/>
              </w:rPr>
              <w:instrText xml:space="preserve"> PAGEREF _Toc81995050 \h </w:instrText>
            </w:r>
            <w:r>
              <w:rPr>
                <w:noProof/>
                <w:webHidden/>
              </w:rPr>
            </w:r>
          </w:ins>
          <w:r>
            <w:rPr>
              <w:noProof/>
              <w:webHidden/>
            </w:rPr>
            <w:fldChar w:fldCharType="separate"/>
          </w:r>
          <w:ins w:id="241" w:author="JORGE CONTRERAS ORTIZ" w:date="2021-09-08T11:58:00Z">
            <w:r>
              <w:rPr>
                <w:noProof/>
                <w:webHidden/>
              </w:rPr>
              <w:t>6</w:t>
            </w:r>
            <w:r>
              <w:rPr>
                <w:noProof/>
                <w:webHidden/>
              </w:rPr>
              <w:fldChar w:fldCharType="end"/>
            </w:r>
            <w:r w:rsidRPr="00E461D3">
              <w:rPr>
                <w:rStyle w:val="Hipervnculo"/>
                <w:noProof/>
              </w:rPr>
              <w:fldChar w:fldCharType="end"/>
            </w:r>
          </w:ins>
        </w:p>
        <w:p w14:paraId="4E88B5C6" w14:textId="7DDC359A" w:rsidR="00FE2C54" w:rsidRDefault="00FE2C54">
          <w:pPr>
            <w:pStyle w:val="TDC4"/>
            <w:tabs>
              <w:tab w:val="left" w:pos="1760"/>
              <w:tab w:val="right" w:leader="dot" w:pos="9060"/>
            </w:tabs>
            <w:rPr>
              <w:ins w:id="242" w:author="JORGE CONTRERAS ORTIZ" w:date="2021-09-08T11:58:00Z"/>
              <w:rFonts w:asciiTheme="minorHAnsi" w:eastAsiaTheme="minorEastAsia" w:hAnsiTheme="minorHAnsi" w:cstheme="minorBidi"/>
              <w:noProof/>
              <w:lang w:eastAsia="es-ES"/>
            </w:rPr>
          </w:pPr>
          <w:ins w:id="24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E461D3">
              <w:rPr>
                <w:rStyle w:val="Hipervnculo"/>
                <w:noProof/>
              </w:rPr>
              <w:t>SERVICIOS BACKEND</w:t>
            </w:r>
            <w:r>
              <w:rPr>
                <w:noProof/>
                <w:webHidden/>
              </w:rPr>
              <w:tab/>
            </w:r>
            <w:r>
              <w:rPr>
                <w:noProof/>
                <w:webHidden/>
              </w:rPr>
              <w:fldChar w:fldCharType="begin"/>
            </w:r>
            <w:r>
              <w:rPr>
                <w:noProof/>
                <w:webHidden/>
              </w:rPr>
              <w:instrText xml:space="preserve"> PAGEREF _Toc81995051 \h </w:instrText>
            </w:r>
            <w:r>
              <w:rPr>
                <w:noProof/>
                <w:webHidden/>
              </w:rPr>
            </w:r>
          </w:ins>
          <w:r>
            <w:rPr>
              <w:noProof/>
              <w:webHidden/>
            </w:rPr>
            <w:fldChar w:fldCharType="separate"/>
          </w:r>
          <w:ins w:id="244" w:author="JORGE CONTRERAS ORTIZ" w:date="2021-09-08T11:58:00Z">
            <w:r>
              <w:rPr>
                <w:noProof/>
                <w:webHidden/>
              </w:rPr>
              <w:t>6</w:t>
            </w:r>
            <w:r>
              <w:rPr>
                <w:noProof/>
                <w:webHidden/>
              </w:rPr>
              <w:fldChar w:fldCharType="end"/>
            </w:r>
            <w:r w:rsidRPr="00E461D3">
              <w:rPr>
                <w:rStyle w:val="Hipervnculo"/>
                <w:noProof/>
              </w:rPr>
              <w:fldChar w:fldCharType="end"/>
            </w:r>
          </w:ins>
        </w:p>
        <w:p w14:paraId="6DB24651" w14:textId="6CA244DB" w:rsidR="00FE2C54" w:rsidRDefault="00FE2C54">
          <w:pPr>
            <w:pStyle w:val="TDC4"/>
            <w:tabs>
              <w:tab w:val="left" w:pos="1760"/>
              <w:tab w:val="right" w:leader="dot" w:pos="9060"/>
            </w:tabs>
            <w:rPr>
              <w:ins w:id="245" w:author="JORGE CONTRERAS ORTIZ" w:date="2021-09-08T11:58:00Z"/>
              <w:rFonts w:asciiTheme="minorHAnsi" w:eastAsiaTheme="minorEastAsia" w:hAnsiTheme="minorHAnsi" w:cstheme="minorBidi"/>
              <w:noProof/>
              <w:lang w:eastAsia="es-ES"/>
            </w:rPr>
          </w:pPr>
          <w:ins w:id="24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E461D3">
              <w:rPr>
                <w:rStyle w:val="Hipervnculo"/>
                <w:noProof/>
              </w:rPr>
              <w:t>APLICACIONES</w:t>
            </w:r>
            <w:r>
              <w:rPr>
                <w:noProof/>
                <w:webHidden/>
              </w:rPr>
              <w:tab/>
            </w:r>
            <w:r>
              <w:rPr>
                <w:noProof/>
                <w:webHidden/>
              </w:rPr>
              <w:fldChar w:fldCharType="begin"/>
            </w:r>
            <w:r>
              <w:rPr>
                <w:noProof/>
                <w:webHidden/>
              </w:rPr>
              <w:instrText xml:space="preserve"> PAGEREF _Toc81995052 \h </w:instrText>
            </w:r>
            <w:r>
              <w:rPr>
                <w:noProof/>
                <w:webHidden/>
              </w:rPr>
            </w:r>
          </w:ins>
          <w:r>
            <w:rPr>
              <w:noProof/>
              <w:webHidden/>
            </w:rPr>
            <w:fldChar w:fldCharType="separate"/>
          </w:r>
          <w:ins w:id="247" w:author="JORGE CONTRERAS ORTIZ" w:date="2021-09-08T11:58:00Z">
            <w:r>
              <w:rPr>
                <w:noProof/>
                <w:webHidden/>
              </w:rPr>
              <w:t>6</w:t>
            </w:r>
            <w:r>
              <w:rPr>
                <w:noProof/>
                <w:webHidden/>
              </w:rPr>
              <w:fldChar w:fldCharType="end"/>
            </w:r>
            <w:r w:rsidRPr="00E461D3">
              <w:rPr>
                <w:rStyle w:val="Hipervnculo"/>
                <w:noProof/>
              </w:rPr>
              <w:fldChar w:fldCharType="end"/>
            </w:r>
          </w:ins>
        </w:p>
        <w:p w14:paraId="6B408603" w14:textId="21B7580F" w:rsidR="00FE2C54" w:rsidRDefault="00FE2C54">
          <w:pPr>
            <w:pStyle w:val="TDC3"/>
            <w:rPr>
              <w:ins w:id="248" w:author="JORGE CONTRERAS ORTIZ" w:date="2021-09-08T11:58:00Z"/>
              <w:rFonts w:asciiTheme="minorHAnsi" w:hAnsiTheme="minorHAnsi" w:cstheme="minorBidi"/>
              <w:noProof/>
            </w:rPr>
          </w:pPr>
          <w:ins w:id="24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3.</w:t>
            </w:r>
            <w:r>
              <w:rPr>
                <w:rFonts w:asciiTheme="minorHAnsi" w:hAnsiTheme="minorHAnsi" w:cstheme="minorBidi"/>
                <w:noProof/>
              </w:rPr>
              <w:tab/>
            </w:r>
            <w:r w:rsidRPr="00E461D3">
              <w:rPr>
                <w:rStyle w:val="Hipervnculo"/>
                <w:noProof/>
              </w:rPr>
              <w:t>SENSORES</w:t>
            </w:r>
            <w:r>
              <w:rPr>
                <w:noProof/>
                <w:webHidden/>
              </w:rPr>
              <w:tab/>
            </w:r>
            <w:r>
              <w:rPr>
                <w:noProof/>
                <w:webHidden/>
              </w:rPr>
              <w:fldChar w:fldCharType="begin"/>
            </w:r>
            <w:r>
              <w:rPr>
                <w:noProof/>
                <w:webHidden/>
              </w:rPr>
              <w:instrText xml:space="preserve"> PAGEREF _Toc81995053 \h </w:instrText>
            </w:r>
            <w:r>
              <w:rPr>
                <w:noProof/>
                <w:webHidden/>
              </w:rPr>
            </w:r>
          </w:ins>
          <w:r>
            <w:rPr>
              <w:noProof/>
              <w:webHidden/>
            </w:rPr>
            <w:fldChar w:fldCharType="separate"/>
          </w:r>
          <w:ins w:id="250" w:author="JORGE CONTRERAS ORTIZ" w:date="2021-09-08T11:58:00Z">
            <w:r>
              <w:rPr>
                <w:noProof/>
                <w:webHidden/>
              </w:rPr>
              <w:t>6</w:t>
            </w:r>
            <w:r>
              <w:rPr>
                <w:noProof/>
                <w:webHidden/>
              </w:rPr>
              <w:fldChar w:fldCharType="end"/>
            </w:r>
            <w:r w:rsidRPr="00E461D3">
              <w:rPr>
                <w:rStyle w:val="Hipervnculo"/>
                <w:noProof/>
              </w:rPr>
              <w:fldChar w:fldCharType="end"/>
            </w:r>
          </w:ins>
        </w:p>
        <w:p w14:paraId="25621335" w14:textId="50E09E8E" w:rsidR="00FE2C54" w:rsidRDefault="00FE2C54">
          <w:pPr>
            <w:pStyle w:val="TDC3"/>
            <w:rPr>
              <w:ins w:id="251" w:author="JORGE CONTRERAS ORTIZ" w:date="2021-09-08T11:58:00Z"/>
              <w:rFonts w:asciiTheme="minorHAnsi" w:hAnsiTheme="minorHAnsi" w:cstheme="minorBidi"/>
              <w:noProof/>
            </w:rPr>
          </w:pPr>
          <w:ins w:id="25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4.</w:t>
            </w:r>
            <w:r>
              <w:rPr>
                <w:rFonts w:asciiTheme="minorHAnsi" w:hAnsiTheme="minorHAnsi" w:cstheme="minorBidi"/>
                <w:noProof/>
              </w:rPr>
              <w:tab/>
            </w:r>
            <w:r w:rsidRPr="00E461D3">
              <w:rPr>
                <w:rStyle w:val="Hipervnculo"/>
                <w:noProof/>
              </w:rPr>
              <w:t>ARQUITECTURA [3]</w:t>
            </w:r>
            <w:r>
              <w:rPr>
                <w:noProof/>
                <w:webHidden/>
              </w:rPr>
              <w:tab/>
            </w:r>
            <w:r>
              <w:rPr>
                <w:noProof/>
                <w:webHidden/>
              </w:rPr>
              <w:fldChar w:fldCharType="begin"/>
            </w:r>
            <w:r>
              <w:rPr>
                <w:noProof/>
                <w:webHidden/>
              </w:rPr>
              <w:instrText xml:space="preserve"> PAGEREF _Toc81995054 \h </w:instrText>
            </w:r>
            <w:r>
              <w:rPr>
                <w:noProof/>
                <w:webHidden/>
              </w:rPr>
            </w:r>
          </w:ins>
          <w:r>
            <w:rPr>
              <w:noProof/>
              <w:webHidden/>
            </w:rPr>
            <w:fldChar w:fldCharType="separate"/>
          </w:r>
          <w:ins w:id="253" w:author="JORGE CONTRERAS ORTIZ" w:date="2021-09-08T11:58:00Z">
            <w:r>
              <w:rPr>
                <w:noProof/>
                <w:webHidden/>
              </w:rPr>
              <w:t>7</w:t>
            </w:r>
            <w:r>
              <w:rPr>
                <w:noProof/>
                <w:webHidden/>
              </w:rPr>
              <w:fldChar w:fldCharType="end"/>
            </w:r>
            <w:r w:rsidRPr="00E461D3">
              <w:rPr>
                <w:rStyle w:val="Hipervnculo"/>
                <w:noProof/>
              </w:rPr>
              <w:fldChar w:fldCharType="end"/>
            </w:r>
          </w:ins>
        </w:p>
        <w:p w14:paraId="3E87A44E" w14:textId="1DBBEBC7" w:rsidR="00FE2C54" w:rsidRDefault="00FE2C54">
          <w:pPr>
            <w:pStyle w:val="TDC4"/>
            <w:tabs>
              <w:tab w:val="left" w:pos="1760"/>
              <w:tab w:val="right" w:leader="dot" w:pos="9060"/>
            </w:tabs>
            <w:rPr>
              <w:ins w:id="254" w:author="JORGE CONTRERAS ORTIZ" w:date="2021-09-08T11:58:00Z"/>
              <w:rFonts w:asciiTheme="minorHAnsi" w:eastAsiaTheme="minorEastAsia" w:hAnsiTheme="minorHAnsi" w:cstheme="minorBidi"/>
              <w:noProof/>
              <w:lang w:eastAsia="es-ES"/>
            </w:rPr>
          </w:pPr>
          <w:ins w:id="25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E461D3">
              <w:rPr>
                <w:rStyle w:val="Hipervnculo"/>
                <w:noProof/>
              </w:rPr>
              <w:t>CAPA DE SENSORIZADO</w:t>
            </w:r>
            <w:r>
              <w:rPr>
                <w:noProof/>
                <w:webHidden/>
              </w:rPr>
              <w:tab/>
            </w:r>
            <w:r>
              <w:rPr>
                <w:noProof/>
                <w:webHidden/>
              </w:rPr>
              <w:fldChar w:fldCharType="begin"/>
            </w:r>
            <w:r>
              <w:rPr>
                <w:noProof/>
                <w:webHidden/>
              </w:rPr>
              <w:instrText xml:space="preserve"> PAGEREF _Toc81995055 \h </w:instrText>
            </w:r>
            <w:r>
              <w:rPr>
                <w:noProof/>
                <w:webHidden/>
              </w:rPr>
            </w:r>
          </w:ins>
          <w:r>
            <w:rPr>
              <w:noProof/>
              <w:webHidden/>
            </w:rPr>
            <w:fldChar w:fldCharType="separate"/>
          </w:r>
          <w:ins w:id="256" w:author="JORGE CONTRERAS ORTIZ" w:date="2021-09-08T11:58:00Z">
            <w:r>
              <w:rPr>
                <w:noProof/>
                <w:webHidden/>
              </w:rPr>
              <w:t>7</w:t>
            </w:r>
            <w:r>
              <w:rPr>
                <w:noProof/>
                <w:webHidden/>
              </w:rPr>
              <w:fldChar w:fldCharType="end"/>
            </w:r>
            <w:r w:rsidRPr="00E461D3">
              <w:rPr>
                <w:rStyle w:val="Hipervnculo"/>
                <w:noProof/>
              </w:rPr>
              <w:fldChar w:fldCharType="end"/>
            </w:r>
          </w:ins>
        </w:p>
        <w:p w14:paraId="74B72C2F" w14:textId="263AF237" w:rsidR="00FE2C54" w:rsidRDefault="00FE2C54">
          <w:pPr>
            <w:pStyle w:val="TDC4"/>
            <w:tabs>
              <w:tab w:val="left" w:pos="1760"/>
              <w:tab w:val="right" w:leader="dot" w:pos="9060"/>
            </w:tabs>
            <w:rPr>
              <w:ins w:id="257" w:author="JORGE CONTRERAS ORTIZ" w:date="2021-09-08T11:58:00Z"/>
              <w:rFonts w:asciiTheme="minorHAnsi" w:eastAsiaTheme="minorEastAsia" w:hAnsiTheme="minorHAnsi" w:cstheme="minorBidi"/>
              <w:noProof/>
              <w:lang w:eastAsia="es-ES"/>
            </w:rPr>
          </w:pPr>
          <w:ins w:id="25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E461D3">
              <w:rPr>
                <w:rStyle w:val="Hipervnculo"/>
                <w:noProof/>
              </w:rPr>
              <w:t>CAPA DE RED</w:t>
            </w:r>
            <w:r>
              <w:rPr>
                <w:noProof/>
                <w:webHidden/>
              </w:rPr>
              <w:tab/>
            </w:r>
            <w:r>
              <w:rPr>
                <w:noProof/>
                <w:webHidden/>
              </w:rPr>
              <w:fldChar w:fldCharType="begin"/>
            </w:r>
            <w:r>
              <w:rPr>
                <w:noProof/>
                <w:webHidden/>
              </w:rPr>
              <w:instrText xml:space="preserve"> PAGEREF _Toc81995056 \h </w:instrText>
            </w:r>
            <w:r>
              <w:rPr>
                <w:noProof/>
                <w:webHidden/>
              </w:rPr>
            </w:r>
          </w:ins>
          <w:r>
            <w:rPr>
              <w:noProof/>
              <w:webHidden/>
            </w:rPr>
            <w:fldChar w:fldCharType="separate"/>
          </w:r>
          <w:ins w:id="259" w:author="JORGE CONTRERAS ORTIZ" w:date="2021-09-08T11:58:00Z">
            <w:r>
              <w:rPr>
                <w:noProof/>
                <w:webHidden/>
              </w:rPr>
              <w:t>7</w:t>
            </w:r>
            <w:r>
              <w:rPr>
                <w:noProof/>
                <w:webHidden/>
              </w:rPr>
              <w:fldChar w:fldCharType="end"/>
            </w:r>
            <w:r w:rsidRPr="00E461D3">
              <w:rPr>
                <w:rStyle w:val="Hipervnculo"/>
                <w:noProof/>
              </w:rPr>
              <w:fldChar w:fldCharType="end"/>
            </w:r>
          </w:ins>
        </w:p>
        <w:p w14:paraId="3226FDD6" w14:textId="5C04F6B9" w:rsidR="00FE2C54" w:rsidRDefault="00FE2C54">
          <w:pPr>
            <w:pStyle w:val="TDC4"/>
            <w:tabs>
              <w:tab w:val="left" w:pos="1760"/>
              <w:tab w:val="right" w:leader="dot" w:pos="9060"/>
            </w:tabs>
            <w:rPr>
              <w:ins w:id="260" w:author="JORGE CONTRERAS ORTIZ" w:date="2021-09-08T11:58:00Z"/>
              <w:rFonts w:asciiTheme="minorHAnsi" w:eastAsiaTheme="minorEastAsia" w:hAnsiTheme="minorHAnsi" w:cstheme="minorBidi"/>
              <w:noProof/>
              <w:lang w:eastAsia="es-ES"/>
            </w:rPr>
          </w:pPr>
          <w:ins w:id="26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E461D3">
              <w:rPr>
                <w:rStyle w:val="Hipervnculo"/>
                <w:noProof/>
              </w:rPr>
              <w:t>CAPA DE SERVICIO</w:t>
            </w:r>
            <w:r>
              <w:rPr>
                <w:noProof/>
                <w:webHidden/>
              </w:rPr>
              <w:tab/>
            </w:r>
            <w:r>
              <w:rPr>
                <w:noProof/>
                <w:webHidden/>
              </w:rPr>
              <w:fldChar w:fldCharType="begin"/>
            </w:r>
            <w:r>
              <w:rPr>
                <w:noProof/>
                <w:webHidden/>
              </w:rPr>
              <w:instrText xml:space="preserve"> PAGEREF _Toc81995057 \h </w:instrText>
            </w:r>
            <w:r>
              <w:rPr>
                <w:noProof/>
                <w:webHidden/>
              </w:rPr>
            </w:r>
          </w:ins>
          <w:r>
            <w:rPr>
              <w:noProof/>
              <w:webHidden/>
            </w:rPr>
            <w:fldChar w:fldCharType="separate"/>
          </w:r>
          <w:ins w:id="262" w:author="JORGE CONTRERAS ORTIZ" w:date="2021-09-08T11:58:00Z">
            <w:r>
              <w:rPr>
                <w:noProof/>
                <w:webHidden/>
              </w:rPr>
              <w:t>8</w:t>
            </w:r>
            <w:r>
              <w:rPr>
                <w:noProof/>
                <w:webHidden/>
              </w:rPr>
              <w:fldChar w:fldCharType="end"/>
            </w:r>
            <w:r w:rsidRPr="00E461D3">
              <w:rPr>
                <w:rStyle w:val="Hipervnculo"/>
                <w:noProof/>
              </w:rPr>
              <w:fldChar w:fldCharType="end"/>
            </w:r>
          </w:ins>
        </w:p>
        <w:p w14:paraId="1CE4D0D6" w14:textId="5C45E18E" w:rsidR="00FE2C54" w:rsidRDefault="00FE2C54">
          <w:pPr>
            <w:pStyle w:val="TDC4"/>
            <w:tabs>
              <w:tab w:val="left" w:pos="1760"/>
              <w:tab w:val="right" w:leader="dot" w:pos="9060"/>
            </w:tabs>
            <w:rPr>
              <w:ins w:id="263" w:author="JORGE CONTRERAS ORTIZ" w:date="2021-09-08T11:58:00Z"/>
              <w:rFonts w:asciiTheme="minorHAnsi" w:eastAsiaTheme="minorEastAsia" w:hAnsiTheme="minorHAnsi" w:cstheme="minorBidi"/>
              <w:noProof/>
              <w:lang w:eastAsia="es-ES"/>
            </w:rPr>
          </w:pPr>
          <w:ins w:id="26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E461D3">
              <w:rPr>
                <w:rStyle w:val="Hipervnculo"/>
                <w:noProof/>
              </w:rPr>
              <w:t>CAPA DE INTERFAZ</w:t>
            </w:r>
            <w:r>
              <w:rPr>
                <w:noProof/>
                <w:webHidden/>
              </w:rPr>
              <w:tab/>
            </w:r>
            <w:r>
              <w:rPr>
                <w:noProof/>
                <w:webHidden/>
              </w:rPr>
              <w:fldChar w:fldCharType="begin"/>
            </w:r>
            <w:r>
              <w:rPr>
                <w:noProof/>
                <w:webHidden/>
              </w:rPr>
              <w:instrText xml:space="preserve"> PAGEREF _Toc81995058 \h </w:instrText>
            </w:r>
            <w:r>
              <w:rPr>
                <w:noProof/>
                <w:webHidden/>
              </w:rPr>
            </w:r>
          </w:ins>
          <w:r>
            <w:rPr>
              <w:noProof/>
              <w:webHidden/>
            </w:rPr>
            <w:fldChar w:fldCharType="separate"/>
          </w:r>
          <w:ins w:id="265" w:author="JORGE CONTRERAS ORTIZ" w:date="2021-09-08T11:58:00Z">
            <w:r>
              <w:rPr>
                <w:noProof/>
                <w:webHidden/>
              </w:rPr>
              <w:t>9</w:t>
            </w:r>
            <w:r>
              <w:rPr>
                <w:noProof/>
                <w:webHidden/>
              </w:rPr>
              <w:fldChar w:fldCharType="end"/>
            </w:r>
            <w:r w:rsidRPr="00E461D3">
              <w:rPr>
                <w:rStyle w:val="Hipervnculo"/>
                <w:noProof/>
              </w:rPr>
              <w:fldChar w:fldCharType="end"/>
            </w:r>
          </w:ins>
        </w:p>
        <w:p w14:paraId="112C7045" w14:textId="2E770C21" w:rsidR="00FE2C54" w:rsidRDefault="00FE2C54">
          <w:pPr>
            <w:pStyle w:val="TDC2"/>
            <w:tabs>
              <w:tab w:val="left" w:pos="880"/>
              <w:tab w:val="right" w:leader="dot" w:pos="9060"/>
            </w:tabs>
            <w:rPr>
              <w:ins w:id="266" w:author="JORGE CONTRERAS ORTIZ" w:date="2021-09-08T11:58:00Z"/>
              <w:rFonts w:asciiTheme="minorHAnsi" w:eastAsiaTheme="minorEastAsia" w:hAnsiTheme="minorHAnsi" w:cstheme="minorBidi"/>
              <w:noProof/>
              <w:lang w:eastAsia="es-ES"/>
            </w:rPr>
          </w:pPr>
          <w:ins w:id="26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w:t>
            </w:r>
            <w:r>
              <w:rPr>
                <w:rFonts w:asciiTheme="minorHAnsi" w:eastAsiaTheme="minorEastAsia" w:hAnsiTheme="minorHAnsi" w:cstheme="minorBidi"/>
                <w:noProof/>
                <w:lang w:eastAsia="es-ES"/>
              </w:rPr>
              <w:tab/>
            </w:r>
            <w:r w:rsidRPr="00E461D3">
              <w:rPr>
                <w:rStyle w:val="Hipervnculo"/>
                <w:noProof/>
              </w:rPr>
              <w:t>6LoWPAN [4]</w:t>
            </w:r>
            <w:r>
              <w:rPr>
                <w:noProof/>
                <w:webHidden/>
              </w:rPr>
              <w:tab/>
            </w:r>
            <w:r>
              <w:rPr>
                <w:noProof/>
                <w:webHidden/>
              </w:rPr>
              <w:fldChar w:fldCharType="begin"/>
            </w:r>
            <w:r>
              <w:rPr>
                <w:noProof/>
                <w:webHidden/>
              </w:rPr>
              <w:instrText xml:space="preserve"> PAGEREF _Toc81995059 \h </w:instrText>
            </w:r>
            <w:r>
              <w:rPr>
                <w:noProof/>
                <w:webHidden/>
              </w:rPr>
            </w:r>
          </w:ins>
          <w:r>
            <w:rPr>
              <w:noProof/>
              <w:webHidden/>
            </w:rPr>
            <w:fldChar w:fldCharType="separate"/>
          </w:r>
          <w:ins w:id="268" w:author="JORGE CONTRERAS ORTIZ" w:date="2021-09-08T11:58:00Z">
            <w:r>
              <w:rPr>
                <w:noProof/>
                <w:webHidden/>
              </w:rPr>
              <w:t>10</w:t>
            </w:r>
            <w:r>
              <w:rPr>
                <w:noProof/>
                <w:webHidden/>
              </w:rPr>
              <w:fldChar w:fldCharType="end"/>
            </w:r>
            <w:r w:rsidRPr="00E461D3">
              <w:rPr>
                <w:rStyle w:val="Hipervnculo"/>
                <w:noProof/>
              </w:rPr>
              <w:fldChar w:fldCharType="end"/>
            </w:r>
          </w:ins>
        </w:p>
        <w:p w14:paraId="70DBC854" w14:textId="14BA37EA" w:rsidR="00FE2C54" w:rsidRDefault="00FE2C54">
          <w:pPr>
            <w:pStyle w:val="TDC3"/>
            <w:rPr>
              <w:ins w:id="269" w:author="JORGE CONTRERAS ORTIZ" w:date="2021-09-08T11:58:00Z"/>
              <w:rFonts w:asciiTheme="minorHAnsi" w:hAnsiTheme="minorHAnsi" w:cstheme="minorBidi"/>
              <w:noProof/>
            </w:rPr>
          </w:pPr>
          <w:ins w:id="27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1.</w:t>
            </w:r>
            <w:r>
              <w:rPr>
                <w:rFonts w:asciiTheme="minorHAnsi" w:hAnsiTheme="minorHAnsi" w:cstheme="minorBidi"/>
                <w:noProof/>
              </w:rPr>
              <w:tab/>
            </w:r>
            <w:r w:rsidRPr="00E461D3">
              <w:rPr>
                <w:rStyle w:val="Hipervnculo"/>
                <w:noProof/>
              </w:rPr>
              <w:t>SIGNIFICADO 6LoWPAN [4]</w:t>
            </w:r>
            <w:r>
              <w:rPr>
                <w:noProof/>
                <w:webHidden/>
              </w:rPr>
              <w:tab/>
            </w:r>
            <w:r>
              <w:rPr>
                <w:noProof/>
                <w:webHidden/>
              </w:rPr>
              <w:fldChar w:fldCharType="begin"/>
            </w:r>
            <w:r>
              <w:rPr>
                <w:noProof/>
                <w:webHidden/>
              </w:rPr>
              <w:instrText xml:space="preserve"> PAGEREF _Toc81995060 \h </w:instrText>
            </w:r>
            <w:r>
              <w:rPr>
                <w:noProof/>
                <w:webHidden/>
              </w:rPr>
            </w:r>
          </w:ins>
          <w:r>
            <w:rPr>
              <w:noProof/>
              <w:webHidden/>
            </w:rPr>
            <w:fldChar w:fldCharType="separate"/>
          </w:r>
          <w:ins w:id="271" w:author="JORGE CONTRERAS ORTIZ" w:date="2021-09-08T11:58:00Z">
            <w:r>
              <w:rPr>
                <w:noProof/>
                <w:webHidden/>
              </w:rPr>
              <w:t>10</w:t>
            </w:r>
            <w:r>
              <w:rPr>
                <w:noProof/>
                <w:webHidden/>
              </w:rPr>
              <w:fldChar w:fldCharType="end"/>
            </w:r>
            <w:r w:rsidRPr="00E461D3">
              <w:rPr>
                <w:rStyle w:val="Hipervnculo"/>
                <w:noProof/>
              </w:rPr>
              <w:fldChar w:fldCharType="end"/>
            </w:r>
          </w:ins>
        </w:p>
        <w:p w14:paraId="3AA1205F" w14:textId="4AAA86EF" w:rsidR="00FE2C54" w:rsidRDefault="00FE2C54">
          <w:pPr>
            <w:pStyle w:val="TDC3"/>
            <w:rPr>
              <w:ins w:id="272" w:author="JORGE CONTRERAS ORTIZ" w:date="2021-09-08T11:58:00Z"/>
              <w:rFonts w:asciiTheme="minorHAnsi" w:hAnsiTheme="minorHAnsi" w:cstheme="minorBidi"/>
              <w:noProof/>
            </w:rPr>
          </w:pPr>
          <w:ins w:id="27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2.</w:t>
            </w:r>
            <w:r>
              <w:rPr>
                <w:rFonts w:asciiTheme="minorHAnsi" w:hAnsiTheme="minorHAnsi" w:cstheme="minorBidi"/>
                <w:noProof/>
              </w:rPr>
              <w:tab/>
            </w:r>
            <w:r w:rsidRPr="00E461D3">
              <w:rPr>
                <w:rStyle w:val="Hipervnculo"/>
                <w:noProof/>
              </w:rPr>
              <w:t>PILA DE PROTOCOLOS DE 6LoWPAN [4]–[6]</w:t>
            </w:r>
            <w:r>
              <w:rPr>
                <w:noProof/>
                <w:webHidden/>
              </w:rPr>
              <w:tab/>
            </w:r>
            <w:r>
              <w:rPr>
                <w:noProof/>
                <w:webHidden/>
              </w:rPr>
              <w:fldChar w:fldCharType="begin"/>
            </w:r>
            <w:r>
              <w:rPr>
                <w:noProof/>
                <w:webHidden/>
              </w:rPr>
              <w:instrText xml:space="preserve"> PAGEREF _Toc81995061 \h </w:instrText>
            </w:r>
            <w:r>
              <w:rPr>
                <w:noProof/>
                <w:webHidden/>
              </w:rPr>
            </w:r>
          </w:ins>
          <w:r>
            <w:rPr>
              <w:noProof/>
              <w:webHidden/>
            </w:rPr>
            <w:fldChar w:fldCharType="separate"/>
          </w:r>
          <w:ins w:id="274" w:author="JORGE CONTRERAS ORTIZ" w:date="2021-09-08T11:58:00Z">
            <w:r>
              <w:rPr>
                <w:noProof/>
                <w:webHidden/>
              </w:rPr>
              <w:t>11</w:t>
            </w:r>
            <w:r>
              <w:rPr>
                <w:noProof/>
                <w:webHidden/>
              </w:rPr>
              <w:fldChar w:fldCharType="end"/>
            </w:r>
            <w:r w:rsidRPr="00E461D3">
              <w:rPr>
                <w:rStyle w:val="Hipervnculo"/>
                <w:noProof/>
              </w:rPr>
              <w:fldChar w:fldCharType="end"/>
            </w:r>
          </w:ins>
        </w:p>
        <w:p w14:paraId="5263BF0B" w14:textId="26047439" w:rsidR="00FE2C54" w:rsidRDefault="00FE2C54">
          <w:pPr>
            <w:pStyle w:val="TDC3"/>
            <w:rPr>
              <w:ins w:id="275" w:author="JORGE CONTRERAS ORTIZ" w:date="2021-09-08T11:58:00Z"/>
              <w:rFonts w:asciiTheme="minorHAnsi" w:hAnsiTheme="minorHAnsi" w:cstheme="minorBidi"/>
              <w:noProof/>
            </w:rPr>
          </w:pPr>
          <w:ins w:id="27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3.</w:t>
            </w:r>
            <w:r>
              <w:rPr>
                <w:rFonts w:asciiTheme="minorHAnsi" w:hAnsiTheme="minorHAnsi" w:cstheme="minorBidi"/>
                <w:noProof/>
              </w:rPr>
              <w:tab/>
            </w:r>
            <w:r w:rsidRPr="00E461D3">
              <w:rPr>
                <w:rStyle w:val="Hipervnculo"/>
                <w:noProof/>
              </w:rPr>
              <w:t>PRINCIPALES CARACTERÍSTICAS DE 6LoWPAN [7]</w:t>
            </w:r>
            <w:r>
              <w:rPr>
                <w:noProof/>
                <w:webHidden/>
              </w:rPr>
              <w:tab/>
            </w:r>
            <w:r>
              <w:rPr>
                <w:noProof/>
                <w:webHidden/>
              </w:rPr>
              <w:fldChar w:fldCharType="begin"/>
            </w:r>
            <w:r>
              <w:rPr>
                <w:noProof/>
                <w:webHidden/>
              </w:rPr>
              <w:instrText xml:space="preserve"> PAGEREF _Toc81995063 \h </w:instrText>
            </w:r>
            <w:r>
              <w:rPr>
                <w:noProof/>
                <w:webHidden/>
              </w:rPr>
            </w:r>
          </w:ins>
          <w:r>
            <w:rPr>
              <w:noProof/>
              <w:webHidden/>
            </w:rPr>
            <w:fldChar w:fldCharType="separate"/>
          </w:r>
          <w:ins w:id="277" w:author="JORGE CONTRERAS ORTIZ" w:date="2021-09-08T11:58:00Z">
            <w:r>
              <w:rPr>
                <w:noProof/>
                <w:webHidden/>
              </w:rPr>
              <w:t>12</w:t>
            </w:r>
            <w:r>
              <w:rPr>
                <w:noProof/>
                <w:webHidden/>
              </w:rPr>
              <w:fldChar w:fldCharType="end"/>
            </w:r>
            <w:r w:rsidRPr="00E461D3">
              <w:rPr>
                <w:rStyle w:val="Hipervnculo"/>
                <w:noProof/>
              </w:rPr>
              <w:fldChar w:fldCharType="end"/>
            </w:r>
          </w:ins>
        </w:p>
        <w:p w14:paraId="57A4DD5D" w14:textId="39927A79" w:rsidR="00FE2C54" w:rsidRDefault="00FE2C54">
          <w:pPr>
            <w:pStyle w:val="TDC4"/>
            <w:tabs>
              <w:tab w:val="left" w:pos="1760"/>
              <w:tab w:val="right" w:leader="dot" w:pos="9060"/>
            </w:tabs>
            <w:rPr>
              <w:ins w:id="278" w:author="JORGE CONTRERAS ORTIZ" w:date="2021-09-08T11:58:00Z"/>
              <w:rFonts w:asciiTheme="minorHAnsi" w:eastAsiaTheme="minorEastAsia" w:hAnsiTheme="minorHAnsi" w:cstheme="minorBidi"/>
              <w:noProof/>
              <w:lang w:eastAsia="es-ES"/>
            </w:rPr>
          </w:pPr>
          <w:ins w:id="27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E461D3">
              <w:rPr>
                <w:rStyle w:val="Hipervnculo"/>
                <w:noProof/>
              </w:rPr>
              <w:t>COMPRESIÓN DE CABECERA</w:t>
            </w:r>
            <w:r>
              <w:rPr>
                <w:noProof/>
                <w:webHidden/>
              </w:rPr>
              <w:tab/>
            </w:r>
            <w:r>
              <w:rPr>
                <w:noProof/>
                <w:webHidden/>
              </w:rPr>
              <w:fldChar w:fldCharType="begin"/>
            </w:r>
            <w:r>
              <w:rPr>
                <w:noProof/>
                <w:webHidden/>
              </w:rPr>
              <w:instrText xml:space="preserve"> PAGEREF _Toc81995064 \h </w:instrText>
            </w:r>
            <w:r>
              <w:rPr>
                <w:noProof/>
                <w:webHidden/>
              </w:rPr>
            </w:r>
          </w:ins>
          <w:r>
            <w:rPr>
              <w:noProof/>
              <w:webHidden/>
            </w:rPr>
            <w:fldChar w:fldCharType="separate"/>
          </w:r>
          <w:ins w:id="280" w:author="JORGE CONTRERAS ORTIZ" w:date="2021-09-08T11:58:00Z">
            <w:r>
              <w:rPr>
                <w:noProof/>
                <w:webHidden/>
              </w:rPr>
              <w:t>12</w:t>
            </w:r>
            <w:r>
              <w:rPr>
                <w:noProof/>
                <w:webHidden/>
              </w:rPr>
              <w:fldChar w:fldCharType="end"/>
            </w:r>
            <w:r w:rsidRPr="00E461D3">
              <w:rPr>
                <w:rStyle w:val="Hipervnculo"/>
                <w:noProof/>
              </w:rPr>
              <w:fldChar w:fldCharType="end"/>
            </w:r>
          </w:ins>
        </w:p>
        <w:p w14:paraId="6ACD26DA" w14:textId="43A652F0" w:rsidR="00FE2C54" w:rsidRDefault="00FE2C54">
          <w:pPr>
            <w:pStyle w:val="TDC4"/>
            <w:tabs>
              <w:tab w:val="left" w:pos="1760"/>
              <w:tab w:val="right" w:leader="dot" w:pos="9060"/>
            </w:tabs>
            <w:rPr>
              <w:ins w:id="281" w:author="JORGE CONTRERAS ORTIZ" w:date="2021-09-08T11:58:00Z"/>
              <w:rFonts w:asciiTheme="minorHAnsi" w:eastAsiaTheme="minorEastAsia" w:hAnsiTheme="minorHAnsi" w:cstheme="minorBidi"/>
              <w:noProof/>
              <w:lang w:eastAsia="es-ES"/>
            </w:rPr>
          </w:pPr>
          <w:ins w:id="28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E461D3">
              <w:rPr>
                <w:rStyle w:val="Hipervnculo"/>
                <w:noProof/>
              </w:rPr>
              <w:t>ENRUTAMIENTO</w:t>
            </w:r>
            <w:r>
              <w:rPr>
                <w:noProof/>
                <w:webHidden/>
              </w:rPr>
              <w:tab/>
            </w:r>
            <w:r>
              <w:rPr>
                <w:noProof/>
                <w:webHidden/>
              </w:rPr>
              <w:fldChar w:fldCharType="begin"/>
            </w:r>
            <w:r>
              <w:rPr>
                <w:noProof/>
                <w:webHidden/>
              </w:rPr>
              <w:instrText xml:space="preserve"> PAGEREF _Toc81995065 \h </w:instrText>
            </w:r>
            <w:r>
              <w:rPr>
                <w:noProof/>
                <w:webHidden/>
              </w:rPr>
            </w:r>
          </w:ins>
          <w:r>
            <w:rPr>
              <w:noProof/>
              <w:webHidden/>
            </w:rPr>
            <w:fldChar w:fldCharType="separate"/>
          </w:r>
          <w:ins w:id="283" w:author="JORGE CONTRERAS ORTIZ" w:date="2021-09-08T11:58:00Z">
            <w:r>
              <w:rPr>
                <w:noProof/>
                <w:webHidden/>
              </w:rPr>
              <w:t>12</w:t>
            </w:r>
            <w:r>
              <w:rPr>
                <w:noProof/>
                <w:webHidden/>
              </w:rPr>
              <w:fldChar w:fldCharType="end"/>
            </w:r>
            <w:r w:rsidRPr="00E461D3">
              <w:rPr>
                <w:rStyle w:val="Hipervnculo"/>
                <w:noProof/>
              </w:rPr>
              <w:fldChar w:fldCharType="end"/>
            </w:r>
          </w:ins>
        </w:p>
        <w:p w14:paraId="5B5872E1" w14:textId="7D90A7F0" w:rsidR="00FE2C54" w:rsidRDefault="00FE2C54">
          <w:pPr>
            <w:pStyle w:val="TDC4"/>
            <w:tabs>
              <w:tab w:val="left" w:pos="1760"/>
              <w:tab w:val="right" w:leader="dot" w:pos="9060"/>
            </w:tabs>
            <w:rPr>
              <w:ins w:id="284" w:author="JORGE CONTRERAS ORTIZ" w:date="2021-09-08T11:58:00Z"/>
              <w:rFonts w:asciiTheme="minorHAnsi" w:eastAsiaTheme="minorEastAsia" w:hAnsiTheme="minorHAnsi" w:cstheme="minorBidi"/>
              <w:noProof/>
              <w:lang w:eastAsia="es-ES"/>
            </w:rPr>
          </w:pPr>
          <w:ins w:id="28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E461D3">
              <w:rPr>
                <w:rStyle w:val="Hipervnculo"/>
                <w:noProof/>
              </w:rPr>
              <w:t>SEGURIDAD</w:t>
            </w:r>
            <w:r>
              <w:rPr>
                <w:noProof/>
                <w:webHidden/>
              </w:rPr>
              <w:tab/>
            </w:r>
            <w:r>
              <w:rPr>
                <w:noProof/>
                <w:webHidden/>
              </w:rPr>
              <w:fldChar w:fldCharType="begin"/>
            </w:r>
            <w:r>
              <w:rPr>
                <w:noProof/>
                <w:webHidden/>
              </w:rPr>
              <w:instrText xml:space="preserve"> PAGEREF _Toc81995066 \h </w:instrText>
            </w:r>
            <w:r>
              <w:rPr>
                <w:noProof/>
                <w:webHidden/>
              </w:rPr>
            </w:r>
          </w:ins>
          <w:r>
            <w:rPr>
              <w:noProof/>
              <w:webHidden/>
            </w:rPr>
            <w:fldChar w:fldCharType="separate"/>
          </w:r>
          <w:ins w:id="286" w:author="JORGE CONTRERAS ORTIZ" w:date="2021-09-08T11:58:00Z">
            <w:r>
              <w:rPr>
                <w:noProof/>
                <w:webHidden/>
              </w:rPr>
              <w:t>12</w:t>
            </w:r>
            <w:r>
              <w:rPr>
                <w:noProof/>
                <w:webHidden/>
              </w:rPr>
              <w:fldChar w:fldCharType="end"/>
            </w:r>
            <w:r w:rsidRPr="00E461D3">
              <w:rPr>
                <w:rStyle w:val="Hipervnculo"/>
                <w:noProof/>
              </w:rPr>
              <w:fldChar w:fldCharType="end"/>
            </w:r>
          </w:ins>
        </w:p>
        <w:p w14:paraId="6B3BFAFA" w14:textId="42B585AA" w:rsidR="00FE2C54" w:rsidRDefault="00FE2C54">
          <w:pPr>
            <w:pStyle w:val="TDC4"/>
            <w:tabs>
              <w:tab w:val="left" w:pos="1760"/>
              <w:tab w:val="right" w:leader="dot" w:pos="9060"/>
            </w:tabs>
            <w:rPr>
              <w:ins w:id="287" w:author="JORGE CONTRERAS ORTIZ" w:date="2021-09-08T11:58:00Z"/>
              <w:rFonts w:asciiTheme="minorHAnsi" w:eastAsiaTheme="minorEastAsia" w:hAnsiTheme="minorHAnsi" w:cstheme="minorBidi"/>
              <w:noProof/>
              <w:lang w:eastAsia="es-ES"/>
            </w:rPr>
          </w:pPr>
          <w:ins w:id="28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E461D3">
              <w:rPr>
                <w:rStyle w:val="Hipervnculo"/>
                <w:noProof/>
              </w:rPr>
              <w:t>PROTOCOLOS DE APLICACIÓN</w:t>
            </w:r>
            <w:r>
              <w:rPr>
                <w:noProof/>
                <w:webHidden/>
              </w:rPr>
              <w:tab/>
            </w:r>
            <w:r>
              <w:rPr>
                <w:noProof/>
                <w:webHidden/>
              </w:rPr>
              <w:fldChar w:fldCharType="begin"/>
            </w:r>
            <w:r>
              <w:rPr>
                <w:noProof/>
                <w:webHidden/>
              </w:rPr>
              <w:instrText xml:space="preserve"> PAGEREF _Toc81995068 \h </w:instrText>
            </w:r>
            <w:r>
              <w:rPr>
                <w:noProof/>
                <w:webHidden/>
              </w:rPr>
            </w:r>
          </w:ins>
          <w:r>
            <w:rPr>
              <w:noProof/>
              <w:webHidden/>
            </w:rPr>
            <w:fldChar w:fldCharType="separate"/>
          </w:r>
          <w:ins w:id="289" w:author="JORGE CONTRERAS ORTIZ" w:date="2021-09-08T11:58:00Z">
            <w:r>
              <w:rPr>
                <w:noProof/>
                <w:webHidden/>
              </w:rPr>
              <w:t>13</w:t>
            </w:r>
            <w:r>
              <w:rPr>
                <w:noProof/>
                <w:webHidden/>
              </w:rPr>
              <w:fldChar w:fldCharType="end"/>
            </w:r>
            <w:r w:rsidRPr="00E461D3">
              <w:rPr>
                <w:rStyle w:val="Hipervnculo"/>
                <w:noProof/>
              </w:rPr>
              <w:fldChar w:fldCharType="end"/>
            </w:r>
          </w:ins>
        </w:p>
        <w:p w14:paraId="77182F78" w14:textId="42B7A7CE" w:rsidR="00FE2C54" w:rsidRDefault="00FE2C54">
          <w:pPr>
            <w:pStyle w:val="TDC3"/>
            <w:rPr>
              <w:ins w:id="290" w:author="JORGE CONTRERAS ORTIZ" w:date="2021-09-08T11:58:00Z"/>
              <w:rFonts w:asciiTheme="minorHAnsi" w:hAnsiTheme="minorHAnsi" w:cstheme="minorBidi"/>
              <w:noProof/>
            </w:rPr>
          </w:pPr>
          <w:ins w:id="29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4.</w:t>
            </w:r>
            <w:r>
              <w:rPr>
                <w:rFonts w:asciiTheme="minorHAnsi" w:hAnsiTheme="minorHAnsi" w:cstheme="minorBidi"/>
                <w:noProof/>
              </w:rPr>
              <w:tab/>
            </w:r>
            <w:r w:rsidRPr="00E461D3">
              <w:rPr>
                <w:rStyle w:val="Hipervnculo"/>
                <w:noProof/>
              </w:rPr>
              <w:t>RETOS DE 6LoWPAN</w:t>
            </w:r>
            <w:r>
              <w:rPr>
                <w:noProof/>
                <w:webHidden/>
              </w:rPr>
              <w:tab/>
            </w:r>
            <w:r>
              <w:rPr>
                <w:noProof/>
                <w:webHidden/>
              </w:rPr>
              <w:fldChar w:fldCharType="begin"/>
            </w:r>
            <w:r>
              <w:rPr>
                <w:noProof/>
                <w:webHidden/>
              </w:rPr>
              <w:instrText xml:space="preserve"> PAGEREF _Toc81995069 \h </w:instrText>
            </w:r>
            <w:r>
              <w:rPr>
                <w:noProof/>
                <w:webHidden/>
              </w:rPr>
            </w:r>
          </w:ins>
          <w:r>
            <w:rPr>
              <w:noProof/>
              <w:webHidden/>
            </w:rPr>
            <w:fldChar w:fldCharType="separate"/>
          </w:r>
          <w:ins w:id="292" w:author="JORGE CONTRERAS ORTIZ" w:date="2021-09-08T11:58:00Z">
            <w:r>
              <w:rPr>
                <w:noProof/>
                <w:webHidden/>
              </w:rPr>
              <w:t>13</w:t>
            </w:r>
            <w:r>
              <w:rPr>
                <w:noProof/>
                <w:webHidden/>
              </w:rPr>
              <w:fldChar w:fldCharType="end"/>
            </w:r>
            <w:r w:rsidRPr="00E461D3">
              <w:rPr>
                <w:rStyle w:val="Hipervnculo"/>
                <w:noProof/>
              </w:rPr>
              <w:fldChar w:fldCharType="end"/>
            </w:r>
          </w:ins>
        </w:p>
        <w:p w14:paraId="75E20919" w14:textId="6369127C" w:rsidR="00FE2C54" w:rsidRDefault="00FE2C54">
          <w:pPr>
            <w:pStyle w:val="TDC3"/>
            <w:rPr>
              <w:ins w:id="293" w:author="JORGE CONTRERAS ORTIZ" w:date="2021-09-08T11:58:00Z"/>
              <w:rFonts w:asciiTheme="minorHAnsi" w:hAnsiTheme="minorHAnsi" w:cstheme="minorBidi"/>
              <w:noProof/>
            </w:rPr>
          </w:pPr>
          <w:ins w:id="29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7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5.</w:t>
            </w:r>
            <w:r>
              <w:rPr>
                <w:rFonts w:asciiTheme="minorHAnsi" w:hAnsiTheme="minorHAnsi" w:cstheme="minorBidi"/>
                <w:noProof/>
              </w:rPr>
              <w:tab/>
            </w:r>
            <w:r w:rsidRPr="00E461D3">
              <w:rPr>
                <w:rStyle w:val="Hipervnculo"/>
                <w:noProof/>
              </w:rPr>
              <w:t>IMPLEMENTACIONES Y APLICACIONES PARA 6LoWPAN [5], [7]</w:t>
            </w:r>
            <w:r>
              <w:rPr>
                <w:noProof/>
                <w:webHidden/>
              </w:rPr>
              <w:tab/>
            </w:r>
            <w:r>
              <w:rPr>
                <w:noProof/>
                <w:webHidden/>
              </w:rPr>
              <w:fldChar w:fldCharType="begin"/>
            </w:r>
            <w:r>
              <w:rPr>
                <w:noProof/>
                <w:webHidden/>
              </w:rPr>
              <w:instrText xml:space="preserve"> PAGEREF _Toc81995071 \h </w:instrText>
            </w:r>
            <w:r>
              <w:rPr>
                <w:noProof/>
                <w:webHidden/>
              </w:rPr>
            </w:r>
          </w:ins>
          <w:r>
            <w:rPr>
              <w:noProof/>
              <w:webHidden/>
            </w:rPr>
            <w:fldChar w:fldCharType="separate"/>
          </w:r>
          <w:ins w:id="295" w:author="JORGE CONTRERAS ORTIZ" w:date="2021-09-08T11:58:00Z">
            <w:r>
              <w:rPr>
                <w:noProof/>
                <w:webHidden/>
              </w:rPr>
              <w:t>14</w:t>
            </w:r>
            <w:r>
              <w:rPr>
                <w:noProof/>
                <w:webHidden/>
              </w:rPr>
              <w:fldChar w:fldCharType="end"/>
            </w:r>
            <w:r w:rsidRPr="00E461D3">
              <w:rPr>
                <w:rStyle w:val="Hipervnculo"/>
                <w:noProof/>
              </w:rPr>
              <w:fldChar w:fldCharType="end"/>
            </w:r>
          </w:ins>
        </w:p>
        <w:p w14:paraId="7B8403AE" w14:textId="6547F9A9" w:rsidR="00FE2C54" w:rsidRDefault="00FE2C54">
          <w:pPr>
            <w:pStyle w:val="TDC4"/>
            <w:tabs>
              <w:tab w:val="left" w:pos="1760"/>
              <w:tab w:val="right" w:leader="dot" w:pos="9060"/>
            </w:tabs>
            <w:rPr>
              <w:ins w:id="296" w:author="JORGE CONTRERAS ORTIZ" w:date="2021-09-08T11:58:00Z"/>
              <w:rFonts w:asciiTheme="minorHAnsi" w:eastAsiaTheme="minorEastAsia" w:hAnsiTheme="minorHAnsi" w:cstheme="minorBidi"/>
              <w:noProof/>
              <w:lang w:eastAsia="es-ES"/>
            </w:rPr>
          </w:pPr>
          <w:ins w:id="29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7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E461D3">
              <w:rPr>
                <w:rStyle w:val="Hipervnculo"/>
                <w:noProof/>
              </w:rPr>
              <w:t>CONTIKI</w:t>
            </w:r>
            <w:r>
              <w:rPr>
                <w:noProof/>
                <w:webHidden/>
              </w:rPr>
              <w:tab/>
            </w:r>
            <w:r>
              <w:rPr>
                <w:noProof/>
                <w:webHidden/>
              </w:rPr>
              <w:fldChar w:fldCharType="begin"/>
            </w:r>
            <w:r>
              <w:rPr>
                <w:noProof/>
                <w:webHidden/>
              </w:rPr>
              <w:instrText xml:space="preserve"> PAGEREF _Toc81995072 \h </w:instrText>
            </w:r>
            <w:r>
              <w:rPr>
                <w:noProof/>
                <w:webHidden/>
              </w:rPr>
            </w:r>
          </w:ins>
          <w:r>
            <w:rPr>
              <w:noProof/>
              <w:webHidden/>
            </w:rPr>
            <w:fldChar w:fldCharType="separate"/>
          </w:r>
          <w:ins w:id="298" w:author="JORGE CONTRERAS ORTIZ" w:date="2021-09-08T11:58:00Z">
            <w:r>
              <w:rPr>
                <w:noProof/>
                <w:webHidden/>
              </w:rPr>
              <w:t>14</w:t>
            </w:r>
            <w:r>
              <w:rPr>
                <w:noProof/>
                <w:webHidden/>
              </w:rPr>
              <w:fldChar w:fldCharType="end"/>
            </w:r>
            <w:r w:rsidRPr="00E461D3">
              <w:rPr>
                <w:rStyle w:val="Hipervnculo"/>
                <w:noProof/>
              </w:rPr>
              <w:fldChar w:fldCharType="end"/>
            </w:r>
          </w:ins>
        </w:p>
        <w:p w14:paraId="128E374E" w14:textId="46F20413" w:rsidR="00FE2C54" w:rsidRDefault="00FE2C54">
          <w:pPr>
            <w:pStyle w:val="TDC4"/>
            <w:tabs>
              <w:tab w:val="left" w:pos="1760"/>
              <w:tab w:val="right" w:leader="dot" w:pos="9060"/>
            </w:tabs>
            <w:rPr>
              <w:ins w:id="299" w:author="JORGE CONTRERAS ORTIZ" w:date="2021-09-08T11:58:00Z"/>
              <w:rFonts w:asciiTheme="minorHAnsi" w:eastAsiaTheme="minorEastAsia" w:hAnsiTheme="minorHAnsi" w:cstheme="minorBidi"/>
              <w:noProof/>
              <w:lang w:eastAsia="es-ES"/>
            </w:rPr>
          </w:pPr>
          <w:ins w:id="30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7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E461D3">
              <w:rPr>
                <w:rStyle w:val="Hipervnculo"/>
                <w:noProof/>
              </w:rPr>
              <w:t>TINYOS</w:t>
            </w:r>
            <w:r>
              <w:rPr>
                <w:noProof/>
                <w:webHidden/>
              </w:rPr>
              <w:tab/>
            </w:r>
            <w:r>
              <w:rPr>
                <w:noProof/>
                <w:webHidden/>
              </w:rPr>
              <w:fldChar w:fldCharType="begin"/>
            </w:r>
            <w:r>
              <w:rPr>
                <w:noProof/>
                <w:webHidden/>
              </w:rPr>
              <w:instrText xml:space="preserve"> PAGEREF _Toc81995076 \h </w:instrText>
            </w:r>
            <w:r>
              <w:rPr>
                <w:noProof/>
                <w:webHidden/>
              </w:rPr>
            </w:r>
          </w:ins>
          <w:r>
            <w:rPr>
              <w:noProof/>
              <w:webHidden/>
            </w:rPr>
            <w:fldChar w:fldCharType="separate"/>
          </w:r>
          <w:ins w:id="301" w:author="JORGE CONTRERAS ORTIZ" w:date="2021-09-08T11:58:00Z">
            <w:r>
              <w:rPr>
                <w:noProof/>
                <w:webHidden/>
              </w:rPr>
              <w:t>15</w:t>
            </w:r>
            <w:r>
              <w:rPr>
                <w:noProof/>
                <w:webHidden/>
              </w:rPr>
              <w:fldChar w:fldCharType="end"/>
            </w:r>
            <w:r w:rsidRPr="00E461D3">
              <w:rPr>
                <w:rStyle w:val="Hipervnculo"/>
                <w:noProof/>
              </w:rPr>
              <w:fldChar w:fldCharType="end"/>
            </w:r>
          </w:ins>
        </w:p>
        <w:p w14:paraId="74EC6002" w14:textId="26CA2441" w:rsidR="00FE2C54" w:rsidRDefault="00FE2C54">
          <w:pPr>
            <w:pStyle w:val="TDC4"/>
            <w:tabs>
              <w:tab w:val="left" w:pos="1760"/>
              <w:tab w:val="right" w:leader="dot" w:pos="9060"/>
            </w:tabs>
            <w:rPr>
              <w:ins w:id="302" w:author="JORGE CONTRERAS ORTIZ" w:date="2021-09-08T11:58:00Z"/>
              <w:rFonts w:asciiTheme="minorHAnsi" w:eastAsiaTheme="minorEastAsia" w:hAnsiTheme="minorHAnsi" w:cstheme="minorBidi"/>
              <w:noProof/>
              <w:lang w:eastAsia="es-ES"/>
            </w:rPr>
          </w:pPr>
          <w:ins w:id="303" w:author="JORGE CONTRERAS ORTIZ" w:date="2021-09-08T11:58:00Z">
            <w:r w:rsidRPr="00E461D3">
              <w:rPr>
                <w:rStyle w:val="Hipervnculo"/>
                <w:noProof/>
              </w:rPr>
              <w:lastRenderedPageBreak/>
              <w:fldChar w:fldCharType="begin"/>
            </w:r>
            <w:r w:rsidRPr="00E461D3">
              <w:rPr>
                <w:rStyle w:val="Hipervnculo"/>
                <w:noProof/>
              </w:rPr>
              <w:instrText xml:space="preserve"> </w:instrText>
            </w:r>
            <w:r>
              <w:rPr>
                <w:noProof/>
              </w:rPr>
              <w:instrText>HYPERLINK \l "_Toc8199507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E461D3">
              <w:rPr>
                <w:rStyle w:val="Hipervnculo"/>
                <w:noProof/>
              </w:rPr>
              <w:t>THREAD</w:t>
            </w:r>
            <w:r>
              <w:rPr>
                <w:noProof/>
                <w:webHidden/>
              </w:rPr>
              <w:tab/>
            </w:r>
            <w:r>
              <w:rPr>
                <w:noProof/>
                <w:webHidden/>
              </w:rPr>
              <w:fldChar w:fldCharType="begin"/>
            </w:r>
            <w:r>
              <w:rPr>
                <w:noProof/>
                <w:webHidden/>
              </w:rPr>
              <w:instrText xml:space="preserve"> PAGEREF _Toc81995078 \h </w:instrText>
            </w:r>
            <w:r>
              <w:rPr>
                <w:noProof/>
                <w:webHidden/>
              </w:rPr>
            </w:r>
          </w:ins>
          <w:r>
            <w:rPr>
              <w:noProof/>
              <w:webHidden/>
            </w:rPr>
            <w:fldChar w:fldCharType="separate"/>
          </w:r>
          <w:ins w:id="304" w:author="JORGE CONTRERAS ORTIZ" w:date="2021-09-08T11:58:00Z">
            <w:r>
              <w:rPr>
                <w:noProof/>
                <w:webHidden/>
              </w:rPr>
              <w:t>15</w:t>
            </w:r>
            <w:r>
              <w:rPr>
                <w:noProof/>
                <w:webHidden/>
              </w:rPr>
              <w:fldChar w:fldCharType="end"/>
            </w:r>
            <w:r w:rsidRPr="00E461D3">
              <w:rPr>
                <w:rStyle w:val="Hipervnculo"/>
                <w:noProof/>
              </w:rPr>
              <w:fldChar w:fldCharType="end"/>
            </w:r>
          </w:ins>
        </w:p>
        <w:p w14:paraId="2B2C212B" w14:textId="1AB2754A" w:rsidR="00FE2C54" w:rsidRDefault="00FE2C54">
          <w:pPr>
            <w:pStyle w:val="TDC2"/>
            <w:tabs>
              <w:tab w:val="left" w:pos="880"/>
              <w:tab w:val="right" w:leader="dot" w:pos="9060"/>
            </w:tabs>
            <w:rPr>
              <w:ins w:id="305" w:author="JORGE CONTRERAS ORTIZ" w:date="2021-09-08T11:58:00Z"/>
              <w:rFonts w:asciiTheme="minorHAnsi" w:eastAsiaTheme="minorEastAsia" w:hAnsiTheme="minorHAnsi" w:cstheme="minorBidi"/>
              <w:noProof/>
              <w:lang w:eastAsia="es-ES"/>
            </w:rPr>
          </w:pPr>
          <w:ins w:id="30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7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3.</w:t>
            </w:r>
            <w:r>
              <w:rPr>
                <w:rFonts w:asciiTheme="minorHAnsi" w:eastAsiaTheme="minorEastAsia" w:hAnsiTheme="minorHAnsi" w:cstheme="minorBidi"/>
                <w:noProof/>
                <w:lang w:eastAsia="es-ES"/>
              </w:rPr>
              <w:tab/>
            </w:r>
            <w:r w:rsidRPr="00E461D3">
              <w:rPr>
                <w:rStyle w:val="Hipervnculo"/>
                <w:noProof/>
              </w:rPr>
              <w:t>THREAD</w:t>
            </w:r>
            <w:r>
              <w:rPr>
                <w:noProof/>
                <w:webHidden/>
              </w:rPr>
              <w:tab/>
            </w:r>
            <w:r>
              <w:rPr>
                <w:noProof/>
                <w:webHidden/>
              </w:rPr>
              <w:fldChar w:fldCharType="begin"/>
            </w:r>
            <w:r>
              <w:rPr>
                <w:noProof/>
                <w:webHidden/>
              </w:rPr>
              <w:instrText xml:space="preserve"> PAGEREF _Toc81995079 \h </w:instrText>
            </w:r>
            <w:r>
              <w:rPr>
                <w:noProof/>
                <w:webHidden/>
              </w:rPr>
            </w:r>
          </w:ins>
          <w:r>
            <w:rPr>
              <w:noProof/>
              <w:webHidden/>
            </w:rPr>
            <w:fldChar w:fldCharType="separate"/>
          </w:r>
          <w:ins w:id="307" w:author="JORGE CONTRERAS ORTIZ" w:date="2021-09-08T11:58:00Z">
            <w:r>
              <w:rPr>
                <w:noProof/>
                <w:webHidden/>
              </w:rPr>
              <w:t>16</w:t>
            </w:r>
            <w:r>
              <w:rPr>
                <w:noProof/>
                <w:webHidden/>
              </w:rPr>
              <w:fldChar w:fldCharType="end"/>
            </w:r>
            <w:r w:rsidRPr="00E461D3">
              <w:rPr>
                <w:rStyle w:val="Hipervnculo"/>
                <w:noProof/>
              </w:rPr>
              <w:fldChar w:fldCharType="end"/>
            </w:r>
          </w:ins>
        </w:p>
        <w:p w14:paraId="57012C96" w14:textId="521CD316" w:rsidR="00FE2C54" w:rsidRDefault="00FE2C54">
          <w:pPr>
            <w:pStyle w:val="TDC3"/>
            <w:rPr>
              <w:ins w:id="308" w:author="JORGE CONTRERAS ORTIZ" w:date="2021-09-08T11:58:00Z"/>
              <w:rFonts w:asciiTheme="minorHAnsi" w:hAnsiTheme="minorHAnsi" w:cstheme="minorBidi"/>
              <w:noProof/>
            </w:rPr>
          </w:pPr>
          <w:ins w:id="30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3.1.</w:t>
            </w:r>
            <w:r>
              <w:rPr>
                <w:rFonts w:asciiTheme="minorHAnsi" w:hAnsiTheme="minorHAnsi" w:cstheme="minorBidi"/>
                <w:noProof/>
              </w:rPr>
              <w:tab/>
            </w:r>
            <w:r w:rsidRPr="00E461D3">
              <w:rPr>
                <w:rStyle w:val="Hipervnculo"/>
                <w:noProof/>
              </w:rPr>
              <w:t>INTRODUCCIÓN A REDES THREAD [8], [10]–[12]</w:t>
            </w:r>
            <w:r>
              <w:rPr>
                <w:noProof/>
                <w:webHidden/>
              </w:rPr>
              <w:tab/>
            </w:r>
            <w:r>
              <w:rPr>
                <w:noProof/>
                <w:webHidden/>
              </w:rPr>
              <w:fldChar w:fldCharType="begin"/>
            </w:r>
            <w:r>
              <w:rPr>
                <w:noProof/>
                <w:webHidden/>
              </w:rPr>
              <w:instrText xml:space="preserve"> PAGEREF _Toc81995080 \h </w:instrText>
            </w:r>
            <w:r>
              <w:rPr>
                <w:noProof/>
                <w:webHidden/>
              </w:rPr>
            </w:r>
          </w:ins>
          <w:r>
            <w:rPr>
              <w:noProof/>
              <w:webHidden/>
            </w:rPr>
            <w:fldChar w:fldCharType="separate"/>
          </w:r>
          <w:ins w:id="310" w:author="JORGE CONTRERAS ORTIZ" w:date="2021-09-08T11:58:00Z">
            <w:r>
              <w:rPr>
                <w:noProof/>
                <w:webHidden/>
              </w:rPr>
              <w:t>16</w:t>
            </w:r>
            <w:r>
              <w:rPr>
                <w:noProof/>
                <w:webHidden/>
              </w:rPr>
              <w:fldChar w:fldCharType="end"/>
            </w:r>
            <w:r w:rsidRPr="00E461D3">
              <w:rPr>
                <w:rStyle w:val="Hipervnculo"/>
                <w:noProof/>
              </w:rPr>
              <w:fldChar w:fldCharType="end"/>
            </w:r>
          </w:ins>
        </w:p>
        <w:p w14:paraId="631858A5" w14:textId="1935E29A" w:rsidR="00FE2C54" w:rsidRDefault="00FE2C54">
          <w:pPr>
            <w:pStyle w:val="TDC3"/>
            <w:rPr>
              <w:ins w:id="311" w:author="JORGE CONTRERAS ORTIZ" w:date="2021-09-08T11:58:00Z"/>
              <w:rFonts w:asciiTheme="minorHAnsi" w:hAnsiTheme="minorHAnsi" w:cstheme="minorBidi"/>
              <w:noProof/>
            </w:rPr>
          </w:pPr>
          <w:ins w:id="31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3.2.</w:t>
            </w:r>
            <w:r>
              <w:rPr>
                <w:rFonts w:asciiTheme="minorHAnsi" w:hAnsiTheme="minorHAnsi" w:cstheme="minorBidi"/>
                <w:noProof/>
              </w:rPr>
              <w:tab/>
            </w:r>
            <w:r w:rsidRPr="00E461D3">
              <w:rPr>
                <w:rStyle w:val="Hipervnculo"/>
                <w:noProof/>
              </w:rPr>
              <w:t>TIPOS DE DISPOSITIVOS</w:t>
            </w:r>
            <w:r>
              <w:rPr>
                <w:noProof/>
                <w:webHidden/>
              </w:rPr>
              <w:tab/>
            </w:r>
            <w:r>
              <w:rPr>
                <w:noProof/>
                <w:webHidden/>
              </w:rPr>
              <w:fldChar w:fldCharType="begin"/>
            </w:r>
            <w:r>
              <w:rPr>
                <w:noProof/>
                <w:webHidden/>
              </w:rPr>
              <w:instrText xml:space="preserve"> PAGEREF _Toc81995081 \h </w:instrText>
            </w:r>
            <w:r>
              <w:rPr>
                <w:noProof/>
                <w:webHidden/>
              </w:rPr>
            </w:r>
          </w:ins>
          <w:r>
            <w:rPr>
              <w:noProof/>
              <w:webHidden/>
            </w:rPr>
            <w:fldChar w:fldCharType="separate"/>
          </w:r>
          <w:ins w:id="313" w:author="JORGE CONTRERAS ORTIZ" w:date="2021-09-08T11:58:00Z">
            <w:r>
              <w:rPr>
                <w:noProof/>
                <w:webHidden/>
              </w:rPr>
              <w:t>17</w:t>
            </w:r>
            <w:r>
              <w:rPr>
                <w:noProof/>
                <w:webHidden/>
              </w:rPr>
              <w:fldChar w:fldCharType="end"/>
            </w:r>
            <w:r w:rsidRPr="00E461D3">
              <w:rPr>
                <w:rStyle w:val="Hipervnculo"/>
                <w:noProof/>
              </w:rPr>
              <w:fldChar w:fldCharType="end"/>
            </w:r>
          </w:ins>
        </w:p>
        <w:p w14:paraId="380DB032" w14:textId="352DA455" w:rsidR="00FE2C54" w:rsidRDefault="00FE2C54">
          <w:pPr>
            <w:pStyle w:val="TDC3"/>
            <w:rPr>
              <w:ins w:id="314" w:author="JORGE CONTRERAS ORTIZ" w:date="2021-09-08T11:58:00Z"/>
              <w:rFonts w:asciiTheme="minorHAnsi" w:hAnsiTheme="minorHAnsi" w:cstheme="minorBidi"/>
              <w:noProof/>
            </w:rPr>
          </w:pPr>
          <w:ins w:id="31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3.3.</w:t>
            </w:r>
            <w:r>
              <w:rPr>
                <w:rFonts w:asciiTheme="minorHAnsi" w:hAnsiTheme="minorHAnsi" w:cstheme="minorBidi"/>
                <w:noProof/>
              </w:rPr>
              <w:tab/>
            </w:r>
            <w:r w:rsidRPr="00E461D3">
              <w:rPr>
                <w:rStyle w:val="Hipervnculo"/>
                <w:noProof/>
              </w:rPr>
              <w:t>PROTOCOLO THREAD</w:t>
            </w:r>
            <w:r>
              <w:rPr>
                <w:noProof/>
                <w:webHidden/>
              </w:rPr>
              <w:tab/>
            </w:r>
            <w:r>
              <w:rPr>
                <w:noProof/>
                <w:webHidden/>
              </w:rPr>
              <w:fldChar w:fldCharType="begin"/>
            </w:r>
            <w:r>
              <w:rPr>
                <w:noProof/>
                <w:webHidden/>
              </w:rPr>
              <w:instrText xml:space="preserve"> PAGEREF _Toc81995083 \h </w:instrText>
            </w:r>
            <w:r>
              <w:rPr>
                <w:noProof/>
                <w:webHidden/>
              </w:rPr>
            </w:r>
          </w:ins>
          <w:r>
            <w:rPr>
              <w:noProof/>
              <w:webHidden/>
            </w:rPr>
            <w:fldChar w:fldCharType="separate"/>
          </w:r>
          <w:ins w:id="316" w:author="JORGE CONTRERAS ORTIZ" w:date="2021-09-08T11:58:00Z">
            <w:r>
              <w:rPr>
                <w:noProof/>
                <w:webHidden/>
              </w:rPr>
              <w:t>19</w:t>
            </w:r>
            <w:r>
              <w:rPr>
                <w:noProof/>
                <w:webHidden/>
              </w:rPr>
              <w:fldChar w:fldCharType="end"/>
            </w:r>
            <w:r w:rsidRPr="00E461D3">
              <w:rPr>
                <w:rStyle w:val="Hipervnculo"/>
                <w:noProof/>
              </w:rPr>
              <w:fldChar w:fldCharType="end"/>
            </w:r>
          </w:ins>
        </w:p>
        <w:p w14:paraId="002D4A7B" w14:textId="448C8770" w:rsidR="00FE2C54" w:rsidRDefault="00FE2C54">
          <w:pPr>
            <w:pStyle w:val="TDC4"/>
            <w:tabs>
              <w:tab w:val="left" w:pos="1760"/>
              <w:tab w:val="right" w:leader="dot" w:pos="9060"/>
            </w:tabs>
            <w:rPr>
              <w:ins w:id="317" w:author="JORGE CONTRERAS ORTIZ" w:date="2021-09-08T11:58:00Z"/>
              <w:rFonts w:asciiTheme="minorHAnsi" w:eastAsiaTheme="minorEastAsia" w:hAnsiTheme="minorHAnsi" w:cstheme="minorBidi"/>
              <w:noProof/>
              <w:lang w:eastAsia="es-ES"/>
            </w:rPr>
          </w:pPr>
          <w:ins w:id="31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E461D3">
              <w:rPr>
                <w:rStyle w:val="Hipervnculo"/>
                <w:noProof/>
              </w:rPr>
              <w:t>REDES DE ÁREA PRIVADA (PAN) [12]</w:t>
            </w:r>
            <w:r>
              <w:rPr>
                <w:noProof/>
                <w:webHidden/>
              </w:rPr>
              <w:tab/>
            </w:r>
            <w:r>
              <w:rPr>
                <w:noProof/>
                <w:webHidden/>
              </w:rPr>
              <w:fldChar w:fldCharType="begin"/>
            </w:r>
            <w:r>
              <w:rPr>
                <w:noProof/>
                <w:webHidden/>
              </w:rPr>
              <w:instrText xml:space="preserve"> PAGEREF _Toc81995084 \h </w:instrText>
            </w:r>
            <w:r>
              <w:rPr>
                <w:noProof/>
                <w:webHidden/>
              </w:rPr>
            </w:r>
          </w:ins>
          <w:r>
            <w:rPr>
              <w:noProof/>
              <w:webHidden/>
            </w:rPr>
            <w:fldChar w:fldCharType="separate"/>
          </w:r>
          <w:ins w:id="319" w:author="JORGE CONTRERAS ORTIZ" w:date="2021-09-08T11:58:00Z">
            <w:r>
              <w:rPr>
                <w:noProof/>
                <w:webHidden/>
              </w:rPr>
              <w:t>19</w:t>
            </w:r>
            <w:r>
              <w:rPr>
                <w:noProof/>
                <w:webHidden/>
              </w:rPr>
              <w:fldChar w:fldCharType="end"/>
            </w:r>
            <w:r w:rsidRPr="00E461D3">
              <w:rPr>
                <w:rStyle w:val="Hipervnculo"/>
                <w:noProof/>
              </w:rPr>
              <w:fldChar w:fldCharType="end"/>
            </w:r>
          </w:ins>
        </w:p>
        <w:p w14:paraId="648EFBC4" w14:textId="5868E1B7" w:rsidR="00FE2C54" w:rsidRDefault="00FE2C54">
          <w:pPr>
            <w:pStyle w:val="TDC4"/>
            <w:tabs>
              <w:tab w:val="left" w:pos="1760"/>
              <w:tab w:val="right" w:leader="dot" w:pos="9060"/>
            </w:tabs>
            <w:rPr>
              <w:ins w:id="320" w:author="JORGE CONTRERAS ORTIZ" w:date="2021-09-08T11:58:00Z"/>
              <w:rFonts w:asciiTheme="minorHAnsi" w:eastAsiaTheme="minorEastAsia" w:hAnsiTheme="minorHAnsi" w:cstheme="minorBidi"/>
              <w:noProof/>
              <w:lang w:eastAsia="es-ES"/>
            </w:rPr>
          </w:pPr>
          <w:ins w:id="32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E461D3">
              <w:rPr>
                <w:rStyle w:val="Hipervnculo"/>
                <w:noProof/>
              </w:rPr>
              <w:t>CAPA FÍSICA [12], [14]</w:t>
            </w:r>
            <w:r>
              <w:rPr>
                <w:noProof/>
                <w:webHidden/>
              </w:rPr>
              <w:tab/>
            </w:r>
            <w:r>
              <w:rPr>
                <w:noProof/>
                <w:webHidden/>
              </w:rPr>
              <w:fldChar w:fldCharType="begin"/>
            </w:r>
            <w:r>
              <w:rPr>
                <w:noProof/>
                <w:webHidden/>
              </w:rPr>
              <w:instrText xml:space="preserve"> PAGEREF _Toc81995085 \h </w:instrText>
            </w:r>
            <w:r>
              <w:rPr>
                <w:noProof/>
                <w:webHidden/>
              </w:rPr>
            </w:r>
          </w:ins>
          <w:r>
            <w:rPr>
              <w:noProof/>
              <w:webHidden/>
            </w:rPr>
            <w:fldChar w:fldCharType="separate"/>
          </w:r>
          <w:ins w:id="322" w:author="JORGE CONTRERAS ORTIZ" w:date="2021-09-08T11:58:00Z">
            <w:r>
              <w:rPr>
                <w:noProof/>
                <w:webHidden/>
              </w:rPr>
              <w:t>22</w:t>
            </w:r>
            <w:r>
              <w:rPr>
                <w:noProof/>
                <w:webHidden/>
              </w:rPr>
              <w:fldChar w:fldCharType="end"/>
            </w:r>
            <w:r w:rsidRPr="00E461D3">
              <w:rPr>
                <w:rStyle w:val="Hipervnculo"/>
                <w:noProof/>
              </w:rPr>
              <w:fldChar w:fldCharType="end"/>
            </w:r>
          </w:ins>
        </w:p>
        <w:p w14:paraId="5C5D790D" w14:textId="5D84DEBD" w:rsidR="00FE2C54" w:rsidRDefault="00FE2C54">
          <w:pPr>
            <w:pStyle w:val="TDC4"/>
            <w:tabs>
              <w:tab w:val="left" w:pos="1760"/>
              <w:tab w:val="right" w:leader="dot" w:pos="9060"/>
            </w:tabs>
            <w:rPr>
              <w:ins w:id="323" w:author="JORGE CONTRERAS ORTIZ" w:date="2021-09-08T11:58:00Z"/>
              <w:rFonts w:asciiTheme="minorHAnsi" w:eastAsiaTheme="minorEastAsia" w:hAnsiTheme="minorHAnsi" w:cstheme="minorBidi"/>
              <w:noProof/>
              <w:lang w:eastAsia="es-ES"/>
            </w:rPr>
          </w:pPr>
          <w:ins w:id="32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E461D3">
              <w:rPr>
                <w:rStyle w:val="Hipervnculo"/>
                <w:noProof/>
              </w:rPr>
              <w:t>CAPA MAC (O ENLACE DE DATOS). [12], [14]</w:t>
            </w:r>
            <w:r>
              <w:rPr>
                <w:noProof/>
                <w:webHidden/>
              </w:rPr>
              <w:tab/>
            </w:r>
            <w:r>
              <w:rPr>
                <w:noProof/>
                <w:webHidden/>
              </w:rPr>
              <w:fldChar w:fldCharType="begin"/>
            </w:r>
            <w:r>
              <w:rPr>
                <w:noProof/>
                <w:webHidden/>
              </w:rPr>
              <w:instrText xml:space="preserve"> PAGEREF _Toc81995087 \h </w:instrText>
            </w:r>
            <w:r>
              <w:rPr>
                <w:noProof/>
                <w:webHidden/>
              </w:rPr>
            </w:r>
          </w:ins>
          <w:r>
            <w:rPr>
              <w:noProof/>
              <w:webHidden/>
            </w:rPr>
            <w:fldChar w:fldCharType="separate"/>
          </w:r>
          <w:ins w:id="325" w:author="JORGE CONTRERAS ORTIZ" w:date="2021-09-08T11:58:00Z">
            <w:r>
              <w:rPr>
                <w:noProof/>
                <w:webHidden/>
              </w:rPr>
              <w:t>22</w:t>
            </w:r>
            <w:r>
              <w:rPr>
                <w:noProof/>
                <w:webHidden/>
              </w:rPr>
              <w:fldChar w:fldCharType="end"/>
            </w:r>
            <w:r w:rsidRPr="00E461D3">
              <w:rPr>
                <w:rStyle w:val="Hipervnculo"/>
                <w:noProof/>
              </w:rPr>
              <w:fldChar w:fldCharType="end"/>
            </w:r>
          </w:ins>
        </w:p>
        <w:p w14:paraId="08F9D0B3" w14:textId="3BF83903" w:rsidR="00FE2C54" w:rsidRDefault="00FE2C54">
          <w:pPr>
            <w:pStyle w:val="TDC4"/>
            <w:tabs>
              <w:tab w:val="left" w:pos="1760"/>
              <w:tab w:val="right" w:leader="dot" w:pos="9060"/>
            </w:tabs>
            <w:rPr>
              <w:ins w:id="326" w:author="JORGE CONTRERAS ORTIZ" w:date="2021-09-08T11:58:00Z"/>
              <w:rFonts w:asciiTheme="minorHAnsi" w:eastAsiaTheme="minorEastAsia" w:hAnsiTheme="minorHAnsi" w:cstheme="minorBidi"/>
              <w:noProof/>
              <w:lang w:eastAsia="es-ES"/>
            </w:rPr>
          </w:pPr>
          <w:ins w:id="32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E461D3">
              <w:rPr>
                <w:rStyle w:val="Hipervnculo"/>
                <w:noProof/>
              </w:rPr>
              <w:t>CAPA DE ADAPTACIÓN 6LoWPAN [12]</w:t>
            </w:r>
            <w:r>
              <w:rPr>
                <w:noProof/>
                <w:webHidden/>
              </w:rPr>
              <w:tab/>
            </w:r>
            <w:r>
              <w:rPr>
                <w:noProof/>
                <w:webHidden/>
              </w:rPr>
              <w:fldChar w:fldCharType="begin"/>
            </w:r>
            <w:r>
              <w:rPr>
                <w:noProof/>
                <w:webHidden/>
              </w:rPr>
              <w:instrText xml:space="preserve"> PAGEREF _Toc81995088 \h </w:instrText>
            </w:r>
            <w:r>
              <w:rPr>
                <w:noProof/>
                <w:webHidden/>
              </w:rPr>
            </w:r>
          </w:ins>
          <w:r>
            <w:rPr>
              <w:noProof/>
              <w:webHidden/>
            </w:rPr>
            <w:fldChar w:fldCharType="separate"/>
          </w:r>
          <w:ins w:id="328" w:author="JORGE CONTRERAS ORTIZ" w:date="2021-09-08T11:58:00Z">
            <w:r>
              <w:rPr>
                <w:noProof/>
                <w:webHidden/>
              </w:rPr>
              <w:t>23</w:t>
            </w:r>
            <w:r>
              <w:rPr>
                <w:noProof/>
                <w:webHidden/>
              </w:rPr>
              <w:fldChar w:fldCharType="end"/>
            </w:r>
            <w:r w:rsidRPr="00E461D3">
              <w:rPr>
                <w:rStyle w:val="Hipervnculo"/>
                <w:noProof/>
              </w:rPr>
              <w:fldChar w:fldCharType="end"/>
            </w:r>
          </w:ins>
        </w:p>
        <w:p w14:paraId="72C828DC" w14:textId="2E356B19" w:rsidR="00FE2C54" w:rsidRDefault="00FE2C54">
          <w:pPr>
            <w:pStyle w:val="TDC4"/>
            <w:tabs>
              <w:tab w:val="left" w:pos="1760"/>
              <w:tab w:val="right" w:leader="dot" w:pos="9060"/>
            </w:tabs>
            <w:rPr>
              <w:ins w:id="329" w:author="JORGE CONTRERAS ORTIZ" w:date="2021-09-08T11:58:00Z"/>
              <w:rFonts w:asciiTheme="minorHAnsi" w:eastAsiaTheme="minorEastAsia" w:hAnsiTheme="minorHAnsi" w:cstheme="minorBidi"/>
              <w:noProof/>
              <w:lang w:eastAsia="es-ES"/>
            </w:rPr>
          </w:pPr>
          <w:ins w:id="33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E461D3">
              <w:rPr>
                <w:rStyle w:val="Hipervnculo"/>
                <w:noProof/>
              </w:rPr>
              <w:t>CAPA DE RED [12]</w:t>
            </w:r>
            <w:r>
              <w:rPr>
                <w:noProof/>
                <w:webHidden/>
              </w:rPr>
              <w:tab/>
            </w:r>
            <w:r>
              <w:rPr>
                <w:noProof/>
                <w:webHidden/>
              </w:rPr>
              <w:fldChar w:fldCharType="begin"/>
            </w:r>
            <w:r>
              <w:rPr>
                <w:noProof/>
                <w:webHidden/>
              </w:rPr>
              <w:instrText xml:space="preserve"> PAGEREF _Toc81995090 \h </w:instrText>
            </w:r>
            <w:r>
              <w:rPr>
                <w:noProof/>
                <w:webHidden/>
              </w:rPr>
            </w:r>
          </w:ins>
          <w:r>
            <w:rPr>
              <w:noProof/>
              <w:webHidden/>
            </w:rPr>
            <w:fldChar w:fldCharType="separate"/>
          </w:r>
          <w:ins w:id="331" w:author="JORGE CONTRERAS ORTIZ" w:date="2021-09-08T11:58:00Z">
            <w:r>
              <w:rPr>
                <w:noProof/>
                <w:webHidden/>
              </w:rPr>
              <w:t>24</w:t>
            </w:r>
            <w:r>
              <w:rPr>
                <w:noProof/>
                <w:webHidden/>
              </w:rPr>
              <w:fldChar w:fldCharType="end"/>
            </w:r>
            <w:r w:rsidRPr="00E461D3">
              <w:rPr>
                <w:rStyle w:val="Hipervnculo"/>
                <w:noProof/>
              </w:rPr>
              <w:fldChar w:fldCharType="end"/>
            </w:r>
          </w:ins>
        </w:p>
        <w:p w14:paraId="03D464DB" w14:textId="7BF4E8D8" w:rsidR="00FE2C54" w:rsidRDefault="00FE2C54">
          <w:pPr>
            <w:pStyle w:val="TDC4"/>
            <w:tabs>
              <w:tab w:val="left" w:pos="1760"/>
              <w:tab w:val="right" w:leader="dot" w:pos="9060"/>
            </w:tabs>
            <w:rPr>
              <w:ins w:id="332" w:author="JORGE CONTRERAS ORTIZ" w:date="2021-09-08T11:58:00Z"/>
              <w:rFonts w:asciiTheme="minorHAnsi" w:eastAsiaTheme="minorEastAsia" w:hAnsiTheme="minorHAnsi" w:cstheme="minorBidi"/>
              <w:noProof/>
              <w:lang w:eastAsia="es-ES"/>
            </w:rPr>
          </w:pPr>
          <w:ins w:id="33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E461D3">
              <w:rPr>
                <w:rStyle w:val="Hipervnculo"/>
                <w:noProof/>
              </w:rPr>
              <w:t>PROTOCOLO DE ENRUTAMIENTO</w:t>
            </w:r>
            <w:r>
              <w:rPr>
                <w:noProof/>
                <w:webHidden/>
              </w:rPr>
              <w:tab/>
            </w:r>
            <w:r>
              <w:rPr>
                <w:noProof/>
                <w:webHidden/>
              </w:rPr>
              <w:fldChar w:fldCharType="begin"/>
            </w:r>
            <w:r>
              <w:rPr>
                <w:noProof/>
                <w:webHidden/>
              </w:rPr>
              <w:instrText xml:space="preserve"> PAGEREF _Toc81995092 \h </w:instrText>
            </w:r>
            <w:r>
              <w:rPr>
                <w:noProof/>
                <w:webHidden/>
              </w:rPr>
            </w:r>
          </w:ins>
          <w:r>
            <w:rPr>
              <w:noProof/>
              <w:webHidden/>
            </w:rPr>
            <w:fldChar w:fldCharType="separate"/>
          </w:r>
          <w:ins w:id="334" w:author="JORGE CONTRERAS ORTIZ" w:date="2021-09-08T11:58:00Z">
            <w:r>
              <w:rPr>
                <w:noProof/>
                <w:webHidden/>
              </w:rPr>
              <w:t>24</w:t>
            </w:r>
            <w:r>
              <w:rPr>
                <w:noProof/>
                <w:webHidden/>
              </w:rPr>
              <w:fldChar w:fldCharType="end"/>
            </w:r>
            <w:r w:rsidRPr="00E461D3">
              <w:rPr>
                <w:rStyle w:val="Hipervnculo"/>
                <w:noProof/>
              </w:rPr>
              <w:fldChar w:fldCharType="end"/>
            </w:r>
          </w:ins>
        </w:p>
        <w:p w14:paraId="062DCC73" w14:textId="0442D997" w:rsidR="00FE2C54" w:rsidRDefault="00FE2C54">
          <w:pPr>
            <w:pStyle w:val="TDC4"/>
            <w:tabs>
              <w:tab w:val="left" w:pos="1760"/>
              <w:tab w:val="right" w:leader="dot" w:pos="9060"/>
            </w:tabs>
            <w:rPr>
              <w:ins w:id="335" w:author="JORGE CONTRERAS ORTIZ" w:date="2021-09-08T11:58:00Z"/>
              <w:rFonts w:asciiTheme="minorHAnsi" w:eastAsiaTheme="minorEastAsia" w:hAnsiTheme="minorHAnsi" w:cstheme="minorBidi"/>
              <w:noProof/>
              <w:lang w:eastAsia="es-ES"/>
            </w:rPr>
          </w:pPr>
          <w:ins w:id="33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E461D3">
              <w:rPr>
                <w:rStyle w:val="Hipervnculo"/>
                <w:noProof/>
              </w:rPr>
              <w:t>CAPA DE TRANSPORTE [12]</w:t>
            </w:r>
            <w:r>
              <w:rPr>
                <w:noProof/>
                <w:webHidden/>
              </w:rPr>
              <w:tab/>
            </w:r>
            <w:r>
              <w:rPr>
                <w:noProof/>
                <w:webHidden/>
              </w:rPr>
              <w:fldChar w:fldCharType="begin"/>
            </w:r>
            <w:r>
              <w:rPr>
                <w:noProof/>
                <w:webHidden/>
              </w:rPr>
              <w:instrText xml:space="preserve"> PAGEREF _Toc81995093 \h </w:instrText>
            </w:r>
            <w:r>
              <w:rPr>
                <w:noProof/>
                <w:webHidden/>
              </w:rPr>
            </w:r>
          </w:ins>
          <w:r>
            <w:rPr>
              <w:noProof/>
              <w:webHidden/>
            </w:rPr>
            <w:fldChar w:fldCharType="separate"/>
          </w:r>
          <w:ins w:id="337" w:author="JORGE CONTRERAS ORTIZ" w:date="2021-09-08T11:58:00Z">
            <w:r>
              <w:rPr>
                <w:noProof/>
                <w:webHidden/>
              </w:rPr>
              <w:t>25</w:t>
            </w:r>
            <w:r>
              <w:rPr>
                <w:noProof/>
                <w:webHidden/>
              </w:rPr>
              <w:fldChar w:fldCharType="end"/>
            </w:r>
            <w:r w:rsidRPr="00E461D3">
              <w:rPr>
                <w:rStyle w:val="Hipervnculo"/>
                <w:noProof/>
              </w:rPr>
              <w:fldChar w:fldCharType="end"/>
            </w:r>
          </w:ins>
        </w:p>
        <w:p w14:paraId="260915AC" w14:textId="4DFC9D91" w:rsidR="00FE2C54" w:rsidRDefault="00FE2C54">
          <w:pPr>
            <w:pStyle w:val="TDC4"/>
            <w:tabs>
              <w:tab w:val="left" w:pos="1760"/>
              <w:tab w:val="right" w:leader="dot" w:pos="9060"/>
            </w:tabs>
            <w:rPr>
              <w:ins w:id="338" w:author="JORGE CONTRERAS ORTIZ" w:date="2021-09-08T11:58:00Z"/>
              <w:rFonts w:asciiTheme="minorHAnsi" w:eastAsiaTheme="minorEastAsia" w:hAnsiTheme="minorHAnsi" w:cstheme="minorBidi"/>
              <w:noProof/>
              <w:lang w:eastAsia="es-ES"/>
            </w:rPr>
          </w:pPr>
          <w:ins w:id="33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E461D3">
              <w:rPr>
                <w:rStyle w:val="Hipervnculo"/>
                <w:noProof/>
              </w:rPr>
              <w:t>SEGURIDAD Y COMMISSIONING DE DISPOSITIVOS [10], [12]</w:t>
            </w:r>
            <w:r>
              <w:rPr>
                <w:noProof/>
                <w:webHidden/>
              </w:rPr>
              <w:tab/>
            </w:r>
            <w:r>
              <w:rPr>
                <w:noProof/>
                <w:webHidden/>
              </w:rPr>
              <w:fldChar w:fldCharType="begin"/>
            </w:r>
            <w:r>
              <w:rPr>
                <w:noProof/>
                <w:webHidden/>
              </w:rPr>
              <w:instrText xml:space="preserve"> PAGEREF _Toc81995094 \h </w:instrText>
            </w:r>
            <w:r>
              <w:rPr>
                <w:noProof/>
                <w:webHidden/>
              </w:rPr>
            </w:r>
          </w:ins>
          <w:r>
            <w:rPr>
              <w:noProof/>
              <w:webHidden/>
            </w:rPr>
            <w:fldChar w:fldCharType="separate"/>
          </w:r>
          <w:ins w:id="340" w:author="JORGE CONTRERAS ORTIZ" w:date="2021-09-08T11:58:00Z">
            <w:r>
              <w:rPr>
                <w:noProof/>
                <w:webHidden/>
              </w:rPr>
              <w:t>25</w:t>
            </w:r>
            <w:r>
              <w:rPr>
                <w:noProof/>
                <w:webHidden/>
              </w:rPr>
              <w:fldChar w:fldCharType="end"/>
            </w:r>
            <w:r w:rsidRPr="00E461D3">
              <w:rPr>
                <w:rStyle w:val="Hipervnculo"/>
                <w:noProof/>
              </w:rPr>
              <w:fldChar w:fldCharType="end"/>
            </w:r>
          </w:ins>
        </w:p>
        <w:p w14:paraId="45911C4F" w14:textId="44343B47" w:rsidR="00FE2C54" w:rsidRDefault="00FE2C54">
          <w:pPr>
            <w:pStyle w:val="TDC1"/>
            <w:tabs>
              <w:tab w:val="left" w:pos="442"/>
              <w:tab w:val="right" w:leader="dot" w:pos="9060"/>
            </w:tabs>
            <w:rPr>
              <w:ins w:id="341" w:author="JORGE CONTRERAS ORTIZ" w:date="2021-09-08T11:58:00Z"/>
              <w:rFonts w:asciiTheme="minorHAnsi" w:eastAsiaTheme="minorEastAsia" w:hAnsiTheme="minorHAnsi" w:cstheme="minorBidi"/>
              <w:noProof/>
              <w:lang w:eastAsia="es-ES"/>
            </w:rPr>
          </w:pPr>
          <w:ins w:id="34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w:t>
            </w:r>
            <w:r>
              <w:rPr>
                <w:rFonts w:asciiTheme="minorHAnsi" w:eastAsiaTheme="minorEastAsia" w:hAnsiTheme="minorHAnsi" w:cstheme="minorBidi"/>
                <w:noProof/>
                <w:lang w:eastAsia="es-ES"/>
              </w:rPr>
              <w:tab/>
            </w:r>
            <w:r w:rsidRPr="00E461D3">
              <w:rPr>
                <w:rStyle w:val="Hipervnculo"/>
                <w:noProof/>
              </w:rPr>
              <w:t>ANÁLISIS DE LA TECNOLOGÍA THREAD</w:t>
            </w:r>
            <w:r>
              <w:rPr>
                <w:noProof/>
                <w:webHidden/>
              </w:rPr>
              <w:tab/>
            </w:r>
            <w:r>
              <w:rPr>
                <w:noProof/>
                <w:webHidden/>
              </w:rPr>
              <w:fldChar w:fldCharType="begin"/>
            </w:r>
            <w:r>
              <w:rPr>
                <w:noProof/>
                <w:webHidden/>
              </w:rPr>
              <w:instrText xml:space="preserve"> PAGEREF _Toc81995095 \h </w:instrText>
            </w:r>
            <w:r>
              <w:rPr>
                <w:noProof/>
                <w:webHidden/>
              </w:rPr>
            </w:r>
          </w:ins>
          <w:r>
            <w:rPr>
              <w:noProof/>
              <w:webHidden/>
            </w:rPr>
            <w:fldChar w:fldCharType="separate"/>
          </w:r>
          <w:ins w:id="343" w:author="JORGE CONTRERAS ORTIZ" w:date="2021-09-08T11:58:00Z">
            <w:r>
              <w:rPr>
                <w:noProof/>
                <w:webHidden/>
              </w:rPr>
              <w:t>28</w:t>
            </w:r>
            <w:r>
              <w:rPr>
                <w:noProof/>
                <w:webHidden/>
              </w:rPr>
              <w:fldChar w:fldCharType="end"/>
            </w:r>
            <w:r w:rsidRPr="00E461D3">
              <w:rPr>
                <w:rStyle w:val="Hipervnculo"/>
                <w:noProof/>
              </w:rPr>
              <w:fldChar w:fldCharType="end"/>
            </w:r>
          </w:ins>
        </w:p>
        <w:p w14:paraId="6AF7DEB5" w14:textId="3FE2B074" w:rsidR="00FE2C54" w:rsidRDefault="00FE2C54">
          <w:pPr>
            <w:pStyle w:val="TDC2"/>
            <w:tabs>
              <w:tab w:val="left" w:pos="880"/>
              <w:tab w:val="right" w:leader="dot" w:pos="9060"/>
            </w:tabs>
            <w:rPr>
              <w:ins w:id="344" w:author="JORGE CONTRERAS ORTIZ" w:date="2021-09-08T11:58:00Z"/>
              <w:rFonts w:asciiTheme="minorHAnsi" w:eastAsiaTheme="minorEastAsia" w:hAnsiTheme="minorHAnsi" w:cstheme="minorBidi"/>
              <w:noProof/>
              <w:lang w:eastAsia="es-ES"/>
            </w:rPr>
          </w:pPr>
          <w:ins w:id="34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1.</w:t>
            </w:r>
            <w:r>
              <w:rPr>
                <w:rFonts w:asciiTheme="minorHAnsi" w:eastAsiaTheme="minorEastAsia" w:hAnsiTheme="minorHAnsi" w:cstheme="minorBidi"/>
                <w:noProof/>
                <w:lang w:eastAsia="es-ES"/>
              </w:rPr>
              <w:tab/>
            </w:r>
            <w:r w:rsidRPr="00E461D3">
              <w:rPr>
                <w:rStyle w:val="Hipervnculo"/>
                <w:noProof/>
              </w:rPr>
              <w:t>ANÁLISIS INICIAL DE LA TECNOLOGÍA THREAD</w:t>
            </w:r>
            <w:r>
              <w:rPr>
                <w:noProof/>
                <w:webHidden/>
              </w:rPr>
              <w:tab/>
            </w:r>
            <w:r>
              <w:rPr>
                <w:noProof/>
                <w:webHidden/>
              </w:rPr>
              <w:fldChar w:fldCharType="begin"/>
            </w:r>
            <w:r>
              <w:rPr>
                <w:noProof/>
                <w:webHidden/>
              </w:rPr>
              <w:instrText xml:space="preserve"> PAGEREF _Toc81995096 \h </w:instrText>
            </w:r>
            <w:r>
              <w:rPr>
                <w:noProof/>
                <w:webHidden/>
              </w:rPr>
            </w:r>
          </w:ins>
          <w:r>
            <w:rPr>
              <w:noProof/>
              <w:webHidden/>
            </w:rPr>
            <w:fldChar w:fldCharType="separate"/>
          </w:r>
          <w:ins w:id="346" w:author="JORGE CONTRERAS ORTIZ" w:date="2021-09-08T11:58:00Z">
            <w:r>
              <w:rPr>
                <w:noProof/>
                <w:webHidden/>
              </w:rPr>
              <w:t>28</w:t>
            </w:r>
            <w:r>
              <w:rPr>
                <w:noProof/>
                <w:webHidden/>
              </w:rPr>
              <w:fldChar w:fldCharType="end"/>
            </w:r>
            <w:r w:rsidRPr="00E461D3">
              <w:rPr>
                <w:rStyle w:val="Hipervnculo"/>
                <w:noProof/>
              </w:rPr>
              <w:fldChar w:fldCharType="end"/>
            </w:r>
          </w:ins>
        </w:p>
        <w:p w14:paraId="4227C80E" w14:textId="52933ED8" w:rsidR="00FE2C54" w:rsidRDefault="00FE2C54">
          <w:pPr>
            <w:pStyle w:val="TDC3"/>
            <w:rPr>
              <w:ins w:id="347" w:author="JORGE CONTRERAS ORTIZ" w:date="2021-09-08T11:58:00Z"/>
              <w:rFonts w:asciiTheme="minorHAnsi" w:hAnsiTheme="minorHAnsi" w:cstheme="minorBidi"/>
              <w:noProof/>
            </w:rPr>
          </w:pPr>
          <w:ins w:id="34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1.1.</w:t>
            </w:r>
            <w:r>
              <w:rPr>
                <w:rFonts w:asciiTheme="minorHAnsi" w:hAnsiTheme="minorHAnsi" w:cstheme="minorBidi"/>
                <w:noProof/>
              </w:rPr>
              <w:tab/>
            </w:r>
            <w:r w:rsidRPr="00E461D3">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995097 \h </w:instrText>
            </w:r>
            <w:r>
              <w:rPr>
                <w:noProof/>
                <w:webHidden/>
              </w:rPr>
            </w:r>
          </w:ins>
          <w:r>
            <w:rPr>
              <w:noProof/>
              <w:webHidden/>
            </w:rPr>
            <w:fldChar w:fldCharType="separate"/>
          </w:r>
          <w:ins w:id="349" w:author="JORGE CONTRERAS ORTIZ" w:date="2021-09-08T11:58:00Z">
            <w:r>
              <w:rPr>
                <w:noProof/>
                <w:webHidden/>
              </w:rPr>
              <w:t>29</w:t>
            </w:r>
            <w:r>
              <w:rPr>
                <w:noProof/>
                <w:webHidden/>
              </w:rPr>
              <w:fldChar w:fldCharType="end"/>
            </w:r>
            <w:r w:rsidRPr="00E461D3">
              <w:rPr>
                <w:rStyle w:val="Hipervnculo"/>
                <w:noProof/>
              </w:rPr>
              <w:fldChar w:fldCharType="end"/>
            </w:r>
          </w:ins>
        </w:p>
        <w:p w14:paraId="0B329622" w14:textId="2CA4A30C" w:rsidR="00FE2C54" w:rsidRDefault="00FE2C54">
          <w:pPr>
            <w:pStyle w:val="TDC4"/>
            <w:tabs>
              <w:tab w:val="left" w:pos="1760"/>
              <w:tab w:val="right" w:leader="dot" w:pos="9060"/>
            </w:tabs>
            <w:rPr>
              <w:ins w:id="350" w:author="JORGE CONTRERAS ORTIZ" w:date="2021-09-08T11:58:00Z"/>
              <w:rFonts w:asciiTheme="minorHAnsi" w:eastAsiaTheme="minorEastAsia" w:hAnsiTheme="minorHAnsi" w:cstheme="minorBidi"/>
              <w:noProof/>
              <w:lang w:eastAsia="es-ES"/>
            </w:rPr>
          </w:pPr>
          <w:ins w:id="35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E461D3">
              <w:rPr>
                <w:rStyle w:val="Hipervnculo"/>
                <w:noProof/>
              </w:rPr>
              <w:t>CARACTERÍSTICAS MÓDULO RF KTWM102</w:t>
            </w:r>
            <w:r>
              <w:rPr>
                <w:noProof/>
                <w:webHidden/>
              </w:rPr>
              <w:tab/>
            </w:r>
            <w:r>
              <w:rPr>
                <w:noProof/>
                <w:webHidden/>
              </w:rPr>
              <w:fldChar w:fldCharType="begin"/>
            </w:r>
            <w:r>
              <w:rPr>
                <w:noProof/>
                <w:webHidden/>
              </w:rPr>
              <w:instrText xml:space="preserve"> PAGEREF _Toc81995098 \h </w:instrText>
            </w:r>
            <w:r>
              <w:rPr>
                <w:noProof/>
                <w:webHidden/>
              </w:rPr>
            </w:r>
          </w:ins>
          <w:r>
            <w:rPr>
              <w:noProof/>
              <w:webHidden/>
            </w:rPr>
            <w:fldChar w:fldCharType="separate"/>
          </w:r>
          <w:ins w:id="352" w:author="JORGE CONTRERAS ORTIZ" w:date="2021-09-08T11:58:00Z">
            <w:r>
              <w:rPr>
                <w:noProof/>
                <w:webHidden/>
              </w:rPr>
              <w:t>29</w:t>
            </w:r>
            <w:r>
              <w:rPr>
                <w:noProof/>
                <w:webHidden/>
              </w:rPr>
              <w:fldChar w:fldCharType="end"/>
            </w:r>
            <w:r w:rsidRPr="00E461D3">
              <w:rPr>
                <w:rStyle w:val="Hipervnculo"/>
                <w:noProof/>
              </w:rPr>
              <w:fldChar w:fldCharType="end"/>
            </w:r>
          </w:ins>
        </w:p>
        <w:p w14:paraId="2EB6500C" w14:textId="177D89E8" w:rsidR="00FE2C54" w:rsidRDefault="00FE2C54">
          <w:pPr>
            <w:pStyle w:val="TDC4"/>
            <w:tabs>
              <w:tab w:val="left" w:pos="1760"/>
              <w:tab w:val="right" w:leader="dot" w:pos="9060"/>
            </w:tabs>
            <w:rPr>
              <w:ins w:id="353" w:author="JORGE CONTRERAS ORTIZ" w:date="2021-09-08T11:58:00Z"/>
              <w:rFonts w:asciiTheme="minorHAnsi" w:eastAsiaTheme="minorEastAsia" w:hAnsiTheme="minorHAnsi" w:cstheme="minorBidi"/>
              <w:noProof/>
              <w:lang w:eastAsia="es-ES"/>
            </w:rPr>
          </w:pPr>
          <w:ins w:id="35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E461D3">
              <w:rPr>
                <w:rStyle w:val="Hipervnculo"/>
                <w:noProof/>
              </w:rPr>
              <w:t>CARACTERÍSTICAS KTDG102 EVALUATION DONGLE</w:t>
            </w:r>
            <w:r>
              <w:rPr>
                <w:noProof/>
                <w:webHidden/>
              </w:rPr>
              <w:tab/>
            </w:r>
            <w:r>
              <w:rPr>
                <w:noProof/>
                <w:webHidden/>
              </w:rPr>
              <w:fldChar w:fldCharType="begin"/>
            </w:r>
            <w:r>
              <w:rPr>
                <w:noProof/>
                <w:webHidden/>
              </w:rPr>
              <w:instrText xml:space="preserve"> PAGEREF _Toc81995099 \h </w:instrText>
            </w:r>
            <w:r>
              <w:rPr>
                <w:noProof/>
                <w:webHidden/>
              </w:rPr>
            </w:r>
          </w:ins>
          <w:r>
            <w:rPr>
              <w:noProof/>
              <w:webHidden/>
            </w:rPr>
            <w:fldChar w:fldCharType="separate"/>
          </w:r>
          <w:ins w:id="355" w:author="JORGE CONTRERAS ORTIZ" w:date="2021-09-08T11:58:00Z">
            <w:r>
              <w:rPr>
                <w:noProof/>
                <w:webHidden/>
              </w:rPr>
              <w:t>29</w:t>
            </w:r>
            <w:r>
              <w:rPr>
                <w:noProof/>
                <w:webHidden/>
              </w:rPr>
              <w:fldChar w:fldCharType="end"/>
            </w:r>
            <w:r w:rsidRPr="00E461D3">
              <w:rPr>
                <w:rStyle w:val="Hipervnculo"/>
                <w:noProof/>
              </w:rPr>
              <w:fldChar w:fldCharType="end"/>
            </w:r>
          </w:ins>
        </w:p>
        <w:p w14:paraId="2329B0F5" w14:textId="3AC1183A" w:rsidR="00FE2C54" w:rsidRDefault="00FE2C54">
          <w:pPr>
            <w:pStyle w:val="TDC4"/>
            <w:tabs>
              <w:tab w:val="left" w:pos="1760"/>
              <w:tab w:val="right" w:leader="dot" w:pos="9060"/>
            </w:tabs>
            <w:rPr>
              <w:ins w:id="356" w:author="JORGE CONTRERAS ORTIZ" w:date="2021-09-08T11:58:00Z"/>
              <w:rFonts w:asciiTheme="minorHAnsi" w:eastAsiaTheme="minorEastAsia" w:hAnsiTheme="minorHAnsi" w:cstheme="minorBidi"/>
              <w:noProof/>
              <w:lang w:eastAsia="es-ES"/>
            </w:rPr>
          </w:pPr>
          <w:ins w:id="35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E461D3">
              <w:rPr>
                <w:rStyle w:val="Hipervnculo"/>
                <w:noProof/>
              </w:rPr>
              <w:t>CARACTERÍSTICAS DEL BORDER ROUTER KTBRN1</w:t>
            </w:r>
            <w:r>
              <w:rPr>
                <w:noProof/>
                <w:webHidden/>
              </w:rPr>
              <w:tab/>
            </w:r>
            <w:r>
              <w:rPr>
                <w:noProof/>
                <w:webHidden/>
              </w:rPr>
              <w:fldChar w:fldCharType="begin"/>
            </w:r>
            <w:r>
              <w:rPr>
                <w:noProof/>
                <w:webHidden/>
              </w:rPr>
              <w:instrText xml:space="preserve"> PAGEREF _Toc81995100 \h </w:instrText>
            </w:r>
            <w:r>
              <w:rPr>
                <w:noProof/>
                <w:webHidden/>
              </w:rPr>
            </w:r>
          </w:ins>
          <w:r>
            <w:rPr>
              <w:noProof/>
              <w:webHidden/>
            </w:rPr>
            <w:fldChar w:fldCharType="separate"/>
          </w:r>
          <w:ins w:id="358" w:author="JORGE CONTRERAS ORTIZ" w:date="2021-09-08T11:58:00Z">
            <w:r>
              <w:rPr>
                <w:noProof/>
                <w:webHidden/>
              </w:rPr>
              <w:t>30</w:t>
            </w:r>
            <w:r>
              <w:rPr>
                <w:noProof/>
                <w:webHidden/>
              </w:rPr>
              <w:fldChar w:fldCharType="end"/>
            </w:r>
            <w:r w:rsidRPr="00E461D3">
              <w:rPr>
                <w:rStyle w:val="Hipervnculo"/>
                <w:noProof/>
              </w:rPr>
              <w:fldChar w:fldCharType="end"/>
            </w:r>
          </w:ins>
        </w:p>
        <w:p w14:paraId="11765D41" w14:textId="44B860E5" w:rsidR="00FE2C54" w:rsidRDefault="00FE2C54">
          <w:pPr>
            <w:pStyle w:val="TDC4"/>
            <w:tabs>
              <w:tab w:val="left" w:pos="1760"/>
              <w:tab w:val="right" w:leader="dot" w:pos="9060"/>
            </w:tabs>
            <w:rPr>
              <w:ins w:id="359" w:author="JORGE CONTRERAS ORTIZ" w:date="2021-09-08T11:58:00Z"/>
              <w:rFonts w:asciiTheme="minorHAnsi" w:eastAsiaTheme="minorEastAsia" w:hAnsiTheme="minorHAnsi" w:cstheme="minorBidi"/>
              <w:noProof/>
              <w:lang w:eastAsia="es-ES"/>
            </w:rPr>
          </w:pPr>
          <w:ins w:id="36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E461D3">
              <w:rPr>
                <w:rStyle w:val="Hipervnculo"/>
                <w:noProof/>
              </w:rPr>
              <w:t>CARACTERÍSTICAS KINOS – NETWORK OS</w:t>
            </w:r>
            <w:r>
              <w:rPr>
                <w:noProof/>
                <w:webHidden/>
              </w:rPr>
              <w:tab/>
            </w:r>
            <w:r>
              <w:rPr>
                <w:noProof/>
                <w:webHidden/>
              </w:rPr>
              <w:fldChar w:fldCharType="begin"/>
            </w:r>
            <w:r>
              <w:rPr>
                <w:noProof/>
                <w:webHidden/>
              </w:rPr>
              <w:instrText xml:space="preserve"> PAGEREF _Toc81995101 \h </w:instrText>
            </w:r>
            <w:r>
              <w:rPr>
                <w:noProof/>
                <w:webHidden/>
              </w:rPr>
            </w:r>
          </w:ins>
          <w:r>
            <w:rPr>
              <w:noProof/>
              <w:webHidden/>
            </w:rPr>
            <w:fldChar w:fldCharType="separate"/>
          </w:r>
          <w:ins w:id="361" w:author="JORGE CONTRERAS ORTIZ" w:date="2021-09-08T11:58:00Z">
            <w:r>
              <w:rPr>
                <w:noProof/>
                <w:webHidden/>
              </w:rPr>
              <w:t>30</w:t>
            </w:r>
            <w:r>
              <w:rPr>
                <w:noProof/>
                <w:webHidden/>
              </w:rPr>
              <w:fldChar w:fldCharType="end"/>
            </w:r>
            <w:r w:rsidRPr="00E461D3">
              <w:rPr>
                <w:rStyle w:val="Hipervnculo"/>
                <w:noProof/>
              </w:rPr>
              <w:fldChar w:fldCharType="end"/>
            </w:r>
          </w:ins>
        </w:p>
        <w:p w14:paraId="04E44D93" w14:textId="3CA08035" w:rsidR="00FE2C54" w:rsidRDefault="00FE2C54">
          <w:pPr>
            <w:pStyle w:val="TDC3"/>
            <w:rPr>
              <w:ins w:id="362" w:author="JORGE CONTRERAS ORTIZ" w:date="2021-09-08T11:58:00Z"/>
              <w:rFonts w:asciiTheme="minorHAnsi" w:hAnsiTheme="minorHAnsi" w:cstheme="minorBidi"/>
              <w:noProof/>
            </w:rPr>
          </w:pPr>
          <w:ins w:id="36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1.2.</w:t>
            </w:r>
            <w:r>
              <w:rPr>
                <w:rFonts w:asciiTheme="minorHAnsi" w:hAnsiTheme="minorHAnsi" w:cstheme="minorBidi"/>
                <w:noProof/>
              </w:rPr>
              <w:tab/>
            </w:r>
            <w:r w:rsidRPr="00E461D3">
              <w:rPr>
                <w:rStyle w:val="Hipervnculo"/>
                <w:noProof/>
              </w:rPr>
              <w:t>EJEMPLOS DE OTROS DISPOSITIVOS</w:t>
            </w:r>
            <w:r>
              <w:rPr>
                <w:noProof/>
                <w:webHidden/>
              </w:rPr>
              <w:tab/>
            </w:r>
            <w:r>
              <w:rPr>
                <w:noProof/>
                <w:webHidden/>
              </w:rPr>
              <w:fldChar w:fldCharType="begin"/>
            </w:r>
            <w:r>
              <w:rPr>
                <w:noProof/>
                <w:webHidden/>
              </w:rPr>
              <w:instrText xml:space="preserve"> PAGEREF _Toc81995102 \h </w:instrText>
            </w:r>
            <w:r>
              <w:rPr>
                <w:noProof/>
                <w:webHidden/>
              </w:rPr>
            </w:r>
          </w:ins>
          <w:r>
            <w:rPr>
              <w:noProof/>
              <w:webHidden/>
            </w:rPr>
            <w:fldChar w:fldCharType="separate"/>
          </w:r>
          <w:ins w:id="364" w:author="JORGE CONTRERAS ORTIZ" w:date="2021-09-08T11:58:00Z">
            <w:r>
              <w:rPr>
                <w:noProof/>
                <w:webHidden/>
              </w:rPr>
              <w:t>31</w:t>
            </w:r>
            <w:r>
              <w:rPr>
                <w:noProof/>
                <w:webHidden/>
              </w:rPr>
              <w:fldChar w:fldCharType="end"/>
            </w:r>
            <w:r w:rsidRPr="00E461D3">
              <w:rPr>
                <w:rStyle w:val="Hipervnculo"/>
                <w:noProof/>
              </w:rPr>
              <w:fldChar w:fldCharType="end"/>
            </w:r>
          </w:ins>
        </w:p>
        <w:p w14:paraId="4580B467" w14:textId="621399C1" w:rsidR="00FE2C54" w:rsidRDefault="00FE2C54">
          <w:pPr>
            <w:pStyle w:val="TDC2"/>
            <w:tabs>
              <w:tab w:val="left" w:pos="880"/>
              <w:tab w:val="right" w:leader="dot" w:pos="9060"/>
            </w:tabs>
            <w:rPr>
              <w:ins w:id="365" w:author="JORGE CONTRERAS ORTIZ" w:date="2021-09-08T11:58:00Z"/>
              <w:rFonts w:asciiTheme="minorHAnsi" w:eastAsiaTheme="minorEastAsia" w:hAnsiTheme="minorHAnsi" w:cstheme="minorBidi"/>
              <w:noProof/>
              <w:lang w:eastAsia="es-ES"/>
            </w:rPr>
          </w:pPr>
          <w:ins w:id="36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w:t>
            </w:r>
            <w:r>
              <w:rPr>
                <w:rFonts w:asciiTheme="minorHAnsi" w:eastAsiaTheme="minorEastAsia" w:hAnsiTheme="minorHAnsi" w:cstheme="minorBidi"/>
                <w:noProof/>
                <w:lang w:eastAsia="es-ES"/>
              </w:rPr>
              <w:tab/>
            </w:r>
            <w:r w:rsidRPr="00E461D3">
              <w:rPr>
                <w:rStyle w:val="Hipervnculo"/>
                <w:noProof/>
              </w:rPr>
              <w:t>CONFIGURACIONES INICIALES</w:t>
            </w:r>
            <w:r>
              <w:rPr>
                <w:noProof/>
                <w:webHidden/>
              </w:rPr>
              <w:tab/>
            </w:r>
            <w:r>
              <w:rPr>
                <w:noProof/>
                <w:webHidden/>
              </w:rPr>
              <w:fldChar w:fldCharType="begin"/>
            </w:r>
            <w:r>
              <w:rPr>
                <w:noProof/>
                <w:webHidden/>
              </w:rPr>
              <w:instrText xml:space="preserve"> PAGEREF _Toc81995103 \h </w:instrText>
            </w:r>
            <w:r>
              <w:rPr>
                <w:noProof/>
                <w:webHidden/>
              </w:rPr>
            </w:r>
          </w:ins>
          <w:r>
            <w:rPr>
              <w:noProof/>
              <w:webHidden/>
            </w:rPr>
            <w:fldChar w:fldCharType="separate"/>
          </w:r>
          <w:ins w:id="367" w:author="JORGE CONTRERAS ORTIZ" w:date="2021-09-08T11:58:00Z">
            <w:r>
              <w:rPr>
                <w:noProof/>
                <w:webHidden/>
              </w:rPr>
              <w:t>32</w:t>
            </w:r>
            <w:r>
              <w:rPr>
                <w:noProof/>
                <w:webHidden/>
              </w:rPr>
              <w:fldChar w:fldCharType="end"/>
            </w:r>
            <w:r w:rsidRPr="00E461D3">
              <w:rPr>
                <w:rStyle w:val="Hipervnculo"/>
                <w:noProof/>
              </w:rPr>
              <w:fldChar w:fldCharType="end"/>
            </w:r>
          </w:ins>
        </w:p>
        <w:p w14:paraId="7595AF80" w14:textId="024CE1C8" w:rsidR="00FE2C54" w:rsidRDefault="00FE2C54">
          <w:pPr>
            <w:pStyle w:val="TDC3"/>
            <w:rPr>
              <w:ins w:id="368" w:author="JORGE CONTRERAS ORTIZ" w:date="2021-09-08T11:58:00Z"/>
              <w:rFonts w:asciiTheme="minorHAnsi" w:hAnsiTheme="minorHAnsi" w:cstheme="minorBidi"/>
              <w:noProof/>
            </w:rPr>
          </w:pPr>
          <w:ins w:id="36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w:t>
            </w:r>
            <w:r>
              <w:rPr>
                <w:rFonts w:asciiTheme="minorHAnsi" w:hAnsiTheme="minorHAnsi" w:cstheme="minorBidi"/>
                <w:noProof/>
              </w:rPr>
              <w:tab/>
            </w:r>
            <w:r w:rsidRPr="00E461D3">
              <w:rPr>
                <w:rStyle w:val="Hipervnculo"/>
                <w:noProof/>
              </w:rPr>
              <w:t>CONFIGURACIÓN DEL BORDER ROUTER</w:t>
            </w:r>
            <w:r>
              <w:rPr>
                <w:noProof/>
                <w:webHidden/>
              </w:rPr>
              <w:tab/>
            </w:r>
            <w:r>
              <w:rPr>
                <w:noProof/>
                <w:webHidden/>
              </w:rPr>
              <w:fldChar w:fldCharType="begin"/>
            </w:r>
            <w:r>
              <w:rPr>
                <w:noProof/>
                <w:webHidden/>
              </w:rPr>
              <w:instrText xml:space="preserve"> PAGEREF _Toc81995104 \h </w:instrText>
            </w:r>
            <w:r>
              <w:rPr>
                <w:noProof/>
                <w:webHidden/>
              </w:rPr>
            </w:r>
          </w:ins>
          <w:r>
            <w:rPr>
              <w:noProof/>
              <w:webHidden/>
            </w:rPr>
            <w:fldChar w:fldCharType="separate"/>
          </w:r>
          <w:ins w:id="370" w:author="JORGE CONTRERAS ORTIZ" w:date="2021-09-08T11:58:00Z">
            <w:r>
              <w:rPr>
                <w:noProof/>
                <w:webHidden/>
              </w:rPr>
              <w:t>32</w:t>
            </w:r>
            <w:r>
              <w:rPr>
                <w:noProof/>
                <w:webHidden/>
              </w:rPr>
              <w:fldChar w:fldCharType="end"/>
            </w:r>
            <w:r w:rsidRPr="00E461D3">
              <w:rPr>
                <w:rStyle w:val="Hipervnculo"/>
                <w:noProof/>
              </w:rPr>
              <w:fldChar w:fldCharType="end"/>
            </w:r>
          </w:ins>
        </w:p>
        <w:p w14:paraId="0A7ACAC6" w14:textId="1B279490" w:rsidR="00FE2C54" w:rsidRDefault="00FE2C54">
          <w:pPr>
            <w:pStyle w:val="TDC4"/>
            <w:tabs>
              <w:tab w:val="left" w:pos="1760"/>
              <w:tab w:val="right" w:leader="dot" w:pos="9060"/>
            </w:tabs>
            <w:rPr>
              <w:ins w:id="371" w:author="JORGE CONTRERAS ORTIZ" w:date="2021-09-08T11:58:00Z"/>
              <w:rFonts w:asciiTheme="minorHAnsi" w:eastAsiaTheme="minorEastAsia" w:hAnsiTheme="minorHAnsi" w:cstheme="minorBidi"/>
              <w:noProof/>
              <w:lang w:eastAsia="es-ES"/>
            </w:rPr>
          </w:pPr>
          <w:ins w:id="37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E461D3">
              <w:rPr>
                <w:rStyle w:val="Hipervnculo"/>
                <w:noProof/>
              </w:rPr>
              <w:t>REQUERIMIENTOS</w:t>
            </w:r>
            <w:r>
              <w:rPr>
                <w:noProof/>
                <w:webHidden/>
              </w:rPr>
              <w:tab/>
            </w:r>
            <w:r>
              <w:rPr>
                <w:noProof/>
                <w:webHidden/>
              </w:rPr>
              <w:fldChar w:fldCharType="begin"/>
            </w:r>
            <w:r>
              <w:rPr>
                <w:noProof/>
                <w:webHidden/>
              </w:rPr>
              <w:instrText xml:space="preserve"> PAGEREF _Toc81995105 \h </w:instrText>
            </w:r>
            <w:r>
              <w:rPr>
                <w:noProof/>
                <w:webHidden/>
              </w:rPr>
            </w:r>
          </w:ins>
          <w:r>
            <w:rPr>
              <w:noProof/>
              <w:webHidden/>
            </w:rPr>
            <w:fldChar w:fldCharType="separate"/>
          </w:r>
          <w:ins w:id="373" w:author="JORGE CONTRERAS ORTIZ" w:date="2021-09-08T11:58:00Z">
            <w:r>
              <w:rPr>
                <w:noProof/>
                <w:webHidden/>
              </w:rPr>
              <w:t>32</w:t>
            </w:r>
            <w:r>
              <w:rPr>
                <w:noProof/>
                <w:webHidden/>
              </w:rPr>
              <w:fldChar w:fldCharType="end"/>
            </w:r>
            <w:r w:rsidRPr="00E461D3">
              <w:rPr>
                <w:rStyle w:val="Hipervnculo"/>
                <w:noProof/>
              </w:rPr>
              <w:fldChar w:fldCharType="end"/>
            </w:r>
          </w:ins>
        </w:p>
        <w:p w14:paraId="23C1B86B" w14:textId="2FDCC46D" w:rsidR="00FE2C54" w:rsidRDefault="00FE2C54">
          <w:pPr>
            <w:pStyle w:val="TDC4"/>
            <w:tabs>
              <w:tab w:val="left" w:pos="1760"/>
              <w:tab w:val="right" w:leader="dot" w:pos="9060"/>
            </w:tabs>
            <w:rPr>
              <w:ins w:id="374" w:author="JORGE CONTRERAS ORTIZ" w:date="2021-09-08T11:58:00Z"/>
              <w:rFonts w:asciiTheme="minorHAnsi" w:eastAsiaTheme="minorEastAsia" w:hAnsiTheme="minorHAnsi" w:cstheme="minorBidi"/>
              <w:noProof/>
              <w:lang w:eastAsia="es-ES"/>
            </w:rPr>
          </w:pPr>
          <w:ins w:id="37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E461D3">
              <w:rPr>
                <w:rStyle w:val="Hipervnculo"/>
                <w:noProof/>
              </w:rPr>
              <w:t>GUÍA DE INSTALACIÓN</w:t>
            </w:r>
            <w:r>
              <w:rPr>
                <w:noProof/>
                <w:webHidden/>
              </w:rPr>
              <w:tab/>
            </w:r>
            <w:r>
              <w:rPr>
                <w:noProof/>
                <w:webHidden/>
              </w:rPr>
              <w:fldChar w:fldCharType="begin"/>
            </w:r>
            <w:r>
              <w:rPr>
                <w:noProof/>
                <w:webHidden/>
              </w:rPr>
              <w:instrText xml:space="preserve"> PAGEREF _Toc81995106 \h </w:instrText>
            </w:r>
            <w:r>
              <w:rPr>
                <w:noProof/>
                <w:webHidden/>
              </w:rPr>
            </w:r>
          </w:ins>
          <w:r>
            <w:rPr>
              <w:noProof/>
              <w:webHidden/>
            </w:rPr>
            <w:fldChar w:fldCharType="separate"/>
          </w:r>
          <w:ins w:id="376" w:author="JORGE CONTRERAS ORTIZ" w:date="2021-09-08T11:58:00Z">
            <w:r>
              <w:rPr>
                <w:noProof/>
                <w:webHidden/>
              </w:rPr>
              <w:t>32</w:t>
            </w:r>
            <w:r>
              <w:rPr>
                <w:noProof/>
                <w:webHidden/>
              </w:rPr>
              <w:fldChar w:fldCharType="end"/>
            </w:r>
            <w:r w:rsidRPr="00E461D3">
              <w:rPr>
                <w:rStyle w:val="Hipervnculo"/>
                <w:noProof/>
              </w:rPr>
              <w:fldChar w:fldCharType="end"/>
            </w:r>
          </w:ins>
        </w:p>
        <w:p w14:paraId="59CC93F9" w14:textId="22F74F54" w:rsidR="00FE2C54" w:rsidRDefault="00FE2C54">
          <w:pPr>
            <w:pStyle w:val="TDC5"/>
            <w:tabs>
              <w:tab w:val="left" w:pos="2017"/>
              <w:tab w:val="right" w:leader="dot" w:pos="9060"/>
            </w:tabs>
            <w:rPr>
              <w:ins w:id="377" w:author="JORGE CONTRERAS ORTIZ" w:date="2021-09-08T11:58:00Z"/>
              <w:rFonts w:asciiTheme="minorHAnsi" w:eastAsiaTheme="minorEastAsia" w:hAnsiTheme="minorHAnsi" w:cstheme="minorBidi"/>
              <w:noProof/>
              <w:lang w:eastAsia="es-ES"/>
            </w:rPr>
          </w:pPr>
          <w:ins w:id="37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2.1.</w:t>
            </w:r>
            <w:r>
              <w:rPr>
                <w:rFonts w:asciiTheme="minorHAnsi" w:eastAsiaTheme="minorEastAsia" w:hAnsiTheme="minorHAnsi" w:cstheme="minorBidi"/>
                <w:noProof/>
                <w:lang w:eastAsia="es-ES"/>
              </w:rPr>
              <w:tab/>
            </w:r>
            <w:r w:rsidRPr="00E461D3">
              <w:rPr>
                <w:rStyle w:val="Hipervnculo"/>
                <w:noProof/>
              </w:rPr>
              <w:t>DESCARGA DEL SOFTWARE REQUERIDO</w:t>
            </w:r>
            <w:r>
              <w:rPr>
                <w:noProof/>
                <w:webHidden/>
              </w:rPr>
              <w:tab/>
            </w:r>
            <w:r>
              <w:rPr>
                <w:noProof/>
                <w:webHidden/>
              </w:rPr>
              <w:fldChar w:fldCharType="begin"/>
            </w:r>
            <w:r>
              <w:rPr>
                <w:noProof/>
                <w:webHidden/>
              </w:rPr>
              <w:instrText xml:space="preserve"> PAGEREF _Toc81995107 \h </w:instrText>
            </w:r>
            <w:r>
              <w:rPr>
                <w:noProof/>
                <w:webHidden/>
              </w:rPr>
            </w:r>
          </w:ins>
          <w:r>
            <w:rPr>
              <w:noProof/>
              <w:webHidden/>
            </w:rPr>
            <w:fldChar w:fldCharType="separate"/>
          </w:r>
          <w:ins w:id="379" w:author="JORGE CONTRERAS ORTIZ" w:date="2021-09-08T11:58:00Z">
            <w:r>
              <w:rPr>
                <w:noProof/>
                <w:webHidden/>
              </w:rPr>
              <w:t>32</w:t>
            </w:r>
            <w:r>
              <w:rPr>
                <w:noProof/>
                <w:webHidden/>
              </w:rPr>
              <w:fldChar w:fldCharType="end"/>
            </w:r>
            <w:r w:rsidRPr="00E461D3">
              <w:rPr>
                <w:rStyle w:val="Hipervnculo"/>
                <w:noProof/>
              </w:rPr>
              <w:fldChar w:fldCharType="end"/>
            </w:r>
          </w:ins>
        </w:p>
        <w:p w14:paraId="18558CA7" w14:textId="2FE97640" w:rsidR="00FE2C54" w:rsidRDefault="00FE2C54">
          <w:pPr>
            <w:pStyle w:val="TDC5"/>
            <w:tabs>
              <w:tab w:val="left" w:pos="2017"/>
              <w:tab w:val="right" w:leader="dot" w:pos="9060"/>
            </w:tabs>
            <w:rPr>
              <w:ins w:id="380" w:author="JORGE CONTRERAS ORTIZ" w:date="2021-09-08T11:58:00Z"/>
              <w:rFonts w:asciiTheme="minorHAnsi" w:eastAsiaTheme="minorEastAsia" w:hAnsiTheme="minorHAnsi" w:cstheme="minorBidi"/>
              <w:noProof/>
              <w:lang w:eastAsia="es-ES"/>
            </w:rPr>
          </w:pPr>
          <w:ins w:id="38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2.2.</w:t>
            </w:r>
            <w:r>
              <w:rPr>
                <w:rFonts w:asciiTheme="minorHAnsi" w:eastAsiaTheme="minorEastAsia" w:hAnsiTheme="minorHAnsi" w:cstheme="minorBidi"/>
                <w:noProof/>
                <w:lang w:eastAsia="es-ES"/>
              </w:rPr>
              <w:tab/>
            </w:r>
            <w:r w:rsidRPr="00E461D3">
              <w:rPr>
                <w:rStyle w:val="Hipervnculo"/>
                <w:noProof/>
              </w:rPr>
              <w:t>FLASHEAR LA IMAGEN EN LA TARJETA SD</w:t>
            </w:r>
            <w:r>
              <w:rPr>
                <w:noProof/>
                <w:webHidden/>
              </w:rPr>
              <w:tab/>
            </w:r>
            <w:r>
              <w:rPr>
                <w:noProof/>
                <w:webHidden/>
              </w:rPr>
              <w:fldChar w:fldCharType="begin"/>
            </w:r>
            <w:r>
              <w:rPr>
                <w:noProof/>
                <w:webHidden/>
              </w:rPr>
              <w:instrText xml:space="preserve"> PAGEREF _Toc81995109 \h </w:instrText>
            </w:r>
            <w:r>
              <w:rPr>
                <w:noProof/>
                <w:webHidden/>
              </w:rPr>
            </w:r>
          </w:ins>
          <w:r>
            <w:rPr>
              <w:noProof/>
              <w:webHidden/>
            </w:rPr>
            <w:fldChar w:fldCharType="separate"/>
          </w:r>
          <w:ins w:id="382" w:author="JORGE CONTRERAS ORTIZ" w:date="2021-09-08T11:58:00Z">
            <w:r>
              <w:rPr>
                <w:noProof/>
                <w:webHidden/>
              </w:rPr>
              <w:t>33</w:t>
            </w:r>
            <w:r>
              <w:rPr>
                <w:noProof/>
                <w:webHidden/>
              </w:rPr>
              <w:fldChar w:fldCharType="end"/>
            </w:r>
            <w:r w:rsidRPr="00E461D3">
              <w:rPr>
                <w:rStyle w:val="Hipervnculo"/>
                <w:noProof/>
              </w:rPr>
              <w:fldChar w:fldCharType="end"/>
            </w:r>
          </w:ins>
        </w:p>
        <w:p w14:paraId="2501AA4D" w14:textId="34014D5B" w:rsidR="00FE2C54" w:rsidRDefault="00FE2C54">
          <w:pPr>
            <w:pStyle w:val="TDC5"/>
            <w:tabs>
              <w:tab w:val="left" w:pos="2017"/>
              <w:tab w:val="right" w:leader="dot" w:pos="9060"/>
            </w:tabs>
            <w:rPr>
              <w:ins w:id="383" w:author="JORGE CONTRERAS ORTIZ" w:date="2021-09-08T11:58:00Z"/>
              <w:rFonts w:asciiTheme="minorHAnsi" w:eastAsiaTheme="minorEastAsia" w:hAnsiTheme="minorHAnsi" w:cstheme="minorBidi"/>
              <w:noProof/>
              <w:lang w:eastAsia="es-ES"/>
            </w:rPr>
          </w:pPr>
          <w:ins w:id="38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2.3.</w:t>
            </w:r>
            <w:r>
              <w:rPr>
                <w:rFonts w:asciiTheme="minorHAnsi" w:eastAsiaTheme="minorEastAsia" w:hAnsiTheme="minorHAnsi" w:cstheme="minorBidi"/>
                <w:noProof/>
                <w:lang w:eastAsia="es-ES"/>
              </w:rPr>
              <w:tab/>
            </w:r>
            <w:r w:rsidRPr="00E461D3">
              <w:rPr>
                <w:rStyle w:val="Hipervnculo"/>
                <w:noProof/>
              </w:rPr>
              <w:t>PRIMERA INSTALACIÓN</w:t>
            </w:r>
            <w:r>
              <w:rPr>
                <w:noProof/>
                <w:webHidden/>
              </w:rPr>
              <w:tab/>
            </w:r>
            <w:r>
              <w:rPr>
                <w:noProof/>
                <w:webHidden/>
              </w:rPr>
              <w:fldChar w:fldCharType="begin"/>
            </w:r>
            <w:r>
              <w:rPr>
                <w:noProof/>
                <w:webHidden/>
              </w:rPr>
              <w:instrText xml:space="preserve"> PAGEREF _Toc81995110 \h </w:instrText>
            </w:r>
            <w:r>
              <w:rPr>
                <w:noProof/>
                <w:webHidden/>
              </w:rPr>
            </w:r>
          </w:ins>
          <w:r>
            <w:rPr>
              <w:noProof/>
              <w:webHidden/>
            </w:rPr>
            <w:fldChar w:fldCharType="separate"/>
          </w:r>
          <w:ins w:id="385" w:author="JORGE CONTRERAS ORTIZ" w:date="2021-09-08T11:58:00Z">
            <w:r>
              <w:rPr>
                <w:noProof/>
                <w:webHidden/>
              </w:rPr>
              <w:t>33</w:t>
            </w:r>
            <w:r>
              <w:rPr>
                <w:noProof/>
                <w:webHidden/>
              </w:rPr>
              <w:fldChar w:fldCharType="end"/>
            </w:r>
            <w:r w:rsidRPr="00E461D3">
              <w:rPr>
                <w:rStyle w:val="Hipervnculo"/>
                <w:noProof/>
              </w:rPr>
              <w:fldChar w:fldCharType="end"/>
            </w:r>
          </w:ins>
        </w:p>
        <w:p w14:paraId="4BEF1853" w14:textId="12C7AB8C" w:rsidR="00FE2C54" w:rsidRDefault="00FE2C54">
          <w:pPr>
            <w:pStyle w:val="TDC6"/>
            <w:tabs>
              <w:tab w:val="left" w:pos="2421"/>
              <w:tab w:val="right" w:leader="dot" w:pos="9060"/>
            </w:tabs>
            <w:rPr>
              <w:ins w:id="386" w:author="JORGE CONTRERAS ORTIZ" w:date="2021-09-08T11:58:00Z"/>
              <w:rFonts w:asciiTheme="minorHAnsi" w:eastAsiaTheme="minorEastAsia" w:hAnsiTheme="minorHAnsi" w:cstheme="minorBidi"/>
              <w:noProof/>
              <w:lang w:eastAsia="es-ES"/>
            </w:rPr>
          </w:pPr>
          <w:ins w:id="38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2.3.1.</w:t>
            </w:r>
            <w:r>
              <w:rPr>
                <w:rFonts w:asciiTheme="minorHAnsi" w:eastAsiaTheme="minorEastAsia" w:hAnsiTheme="minorHAnsi" w:cstheme="minorBidi"/>
                <w:noProof/>
                <w:lang w:eastAsia="es-ES"/>
              </w:rPr>
              <w:tab/>
            </w:r>
            <w:r w:rsidRPr="00E461D3">
              <w:rPr>
                <w:rStyle w:val="Hipervnculo"/>
                <w:noProof/>
              </w:rPr>
              <w:t>CONEXIÓN VÍA PUERTO USB SERIE</w:t>
            </w:r>
            <w:r>
              <w:rPr>
                <w:noProof/>
                <w:webHidden/>
              </w:rPr>
              <w:tab/>
            </w:r>
            <w:r>
              <w:rPr>
                <w:noProof/>
                <w:webHidden/>
              </w:rPr>
              <w:fldChar w:fldCharType="begin"/>
            </w:r>
            <w:r>
              <w:rPr>
                <w:noProof/>
                <w:webHidden/>
              </w:rPr>
              <w:instrText xml:space="preserve"> PAGEREF _Toc81995112 \h </w:instrText>
            </w:r>
            <w:r>
              <w:rPr>
                <w:noProof/>
                <w:webHidden/>
              </w:rPr>
            </w:r>
          </w:ins>
          <w:r>
            <w:rPr>
              <w:noProof/>
              <w:webHidden/>
            </w:rPr>
            <w:fldChar w:fldCharType="separate"/>
          </w:r>
          <w:ins w:id="388" w:author="JORGE CONTRERAS ORTIZ" w:date="2021-09-08T11:58:00Z">
            <w:r>
              <w:rPr>
                <w:noProof/>
                <w:webHidden/>
              </w:rPr>
              <w:t>34</w:t>
            </w:r>
            <w:r>
              <w:rPr>
                <w:noProof/>
                <w:webHidden/>
              </w:rPr>
              <w:fldChar w:fldCharType="end"/>
            </w:r>
            <w:r w:rsidRPr="00E461D3">
              <w:rPr>
                <w:rStyle w:val="Hipervnculo"/>
                <w:noProof/>
              </w:rPr>
              <w:fldChar w:fldCharType="end"/>
            </w:r>
          </w:ins>
        </w:p>
        <w:p w14:paraId="2E850584" w14:textId="1CDA5450" w:rsidR="00FE2C54" w:rsidRDefault="00FE2C54">
          <w:pPr>
            <w:pStyle w:val="TDC4"/>
            <w:tabs>
              <w:tab w:val="left" w:pos="1760"/>
              <w:tab w:val="right" w:leader="dot" w:pos="9060"/>
            </w:tabs>
            <w:rPr>
              <w:ins w:id="389" w:author="JORGE CONTRERAS ORTIZ" w:date="2021-09-08T11:58:00Z"/>
              <w:rFonts w:asciiTheme="minorHAnsi" w:eastAsiaTheme="minorEastAsia" w:hAnsiTheme="minorHAnsi" w:cstheme="minorBidi"/>
              <w:noProof/>
              <w:lang w:eastAsia="es-ES"/>
            </w:rPr>
          </w:pPr>
          <w:ins w:id="39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E461D3">
              <w:rPr>
                <w:rStyle w:val="Hipervnculo"/>
                <w:noProof/>
              </w:rPr>
              <w:t>PANEL DE ADMINISTRACIÓN WEB</w:t>
            </w:r>
            <w:r>
              <w:rPr>
                <w:noProof/>
                <w:webHidden/>
              </w:rPr>
              <w:tab/>
            </w:r>
            <w:r>
              <w:rPr>
                <w:noProof/>
                <w:webHidden/>
              </w:rPr>
              <w:fldChar w:fldCharType="begin"/>
            </w:r>
            <w:r>
              <w:rPr>
                <w:noProof/>
                <w:webHidden/>
              </w:rPr>
              <w:instrText xml:space="preserve"> PAGEREF _Toc81995113 \h </w:instrText>
            </w:r>
            <w:r>
              <w:rPr>
                <w:noProof/>
                <w:webHidden/>
              </w:rPr>
            </w:r>
          </w:ins>
          <w:r>
            <w:rPr>
              <w:noProof/>
              <w:webHidden/>
            </w:rPr>
            <w:fldChar w:fldCharType="separate"/>
          </w:r>
          <w:ins w:id="391" w:author="JORGE CONTRERAS ORTIZ" w:date="2021-09-08T11:58:00Z">
            <w:r>
              <w:rPr>
                <w:noProof/>
                <w:webHidden/>
              </w:rPr>
              <w:t>36</w:t>
            </w:r>
            <w:r>
              <w:rPr>
                <w:noProof/>
                <w:webHidden/>
              </w:rPr>
              <w:fldChar w:fldCharType="end"/>
            </w:r>
            <w:r w:rsidRPr="00E461D3">
              <w:rPr>
                <w:rStyle w:val="Hipervnculo"/>
                <w:noProof/>
              </w:rPr>
              <w:fldChar w:fldCharType="end"/>
            </w:r>
          </w:ins>
        </w:p>
        <w:p w14:paraId="403158DE" w14:textId="068243DD" w:rsidR="00FE2C54" w:rsidRDefault="00FE2C54">
          <w:pPr>
            <w:pStyle w:val="TDC5"/>
            <w:tabs>
              <w:tab w:val="left" w:pos="2017"/>
              <w:tab w:val="right" w:leader="dot" w:pos="9060"/>
            </w:tabs>
            <w:rPr>
              <w:ins w:id="392" w:author="JORGE CONTRERAS ORTIZ" w:date="2021-09-08T11:58:00Z"/>
              <w:rFonts w:asciiTheme="minorHAnsi" w:eastAsiaTheme="minorEastAsia" w:hAnsiTheme="minorHAnsi" w:cstheme="minorBidi"/>
              <w:noProof/>
              <w:lang w:eastAsia="es-ES"/>
            </w:rPr>
          </w:pPr>
          <w:ins w:id="39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1.</w:t>
            </w:r>
            <w:r>
              <w:rPr>
                <w:rFonts w:asciiTheme="minorHAnsi" w:eastAsiaTheme="minorEastAsia" w:hAnsiTheme="minorHAnsi" w:cstheme="minorBidi"/>
                <w:noProof/>
                <w:lang w:eastAsia="es-ES"/>
              </w:rPr>
              <w:tab/>
            </w:r>
            <w:r w:rsidRPr="00E461D3">
              <w:rPr>
                <w:rStyle w:val="Hipervnculo"/>
                <w:noProof/>
              </w:rPr>
              <w:t>CAMBIAR LA CONFIGURACIÓN DE RED</w:t>
            </w:r>
            <w:r>
              <w:rPr>
                <w:noProof/>
                <w:webHidden/>
              </w:rPr>
              <w:tab/>
            </w:r>
            <w:r>
              <w:rPr>
                <w:noProof/>
                <w:webHidden/>
              </w:rPr>
              <w:fldChar w:fldCharType="begin"/>
            </w:r>
            <w:r>
              <w:rPr>
                <w:noProof/>
                <w:webHidden/>
              </w:rPr>
              <w:instrText xml:space="preserve"> PAGEREF _Toc81995114 \h </w:instrText>
            </w:r>
            <w:r>
              <w:rPr>
                <w:noProof/>
                <w:webHidden/>
              </w:rPr>
            </w:r>
          </w:ins>
          <w:r>
            <w:rPr>
              <w:noProof/>
              <w:webHidden/>
            </w:rPr>
            <w:fldChar w:fldCharType="separate"/>
          </w:r>
          <w:ins w:id="394" w:author="JORGE CONTRERAS ORTIZ" w:date="2021-09-08T11:58:00Z">
            <w:r>
              <w:rPr>
                <w:noProof/>
                <w:webHidden/>
              </w:rPr>
              <w:t>37</w:t>
            </w:r>
            <w:r>
              <w:rPr>
                <w:noProof/>
                <w:webHidden/>
              </w:rPr>
              <w:fldChar w:fldCharType="end"/>
            </w:r>
            <w:r w:rsidRPr="00E461D3">
              <w:rPr>
                <w:rStyle w:val="Hipervnculo"/>
                <w:noProof/>
              </w:rPr>
              <w:fldChar w:fldCharType="end"/>
            </w:r>
          </w:ins>
        </w:p>
        <w:p w14:paraId="402B142A" w14:textId="47EB84CA" w:rsidR="00FE2C54" w:rsidRDefault="00FE2C54">
          <w:pPr>
            <w:pStyle w:val="TDC5"/>
            <w:tabs>
              <w:tab w:val="left" w:pos="2017"/>
              <w:tab w:val="right" w:leader="dot" w:pos="9060"/>
            </w:tabs>
            <w:rPr>
              <w:ins w:id="395" w:author="JORGE CONTRERAS ORTIZ" w:date="2021-09-08T11:58:00Z"/>
              <w:rFonts w:asciiTheme="minorHAnsi" w:eastAsiaTheme="minorEastAsia" w:hAnsiTheme="minorHAnsi" w:cstheme="minorBidi"/>
              <w:noProof/>
              <w:lang w:eastAsia="es-ES"/>
            </w:rPr>
          </w:pPr>
          <w:ins w:id="39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2.</w:t>
            </w:r>
            <w:r>
              <w:rPr>
                <w:rFonts w:asciiTheme="minorHAnsi" w:eastAsiaTheme="minorEastAsia" w:hAnsiTheme="minorHAnsi" w:cstheme="minorBidi"/>
                <w:noProof/>
                <w:lang w:eastAsia="es-ES"/>
              </w:rPr>
              <w:tab/>
            </w:r>
            <w:r w:rsidRPr="00E461D3">
              <w:rPr>
                <w:rStyle w:val="Hipervnculo"/>
                <w:noProof/>
              </w:rPr>
              <w:t>ACTUALIZAR KiBRA</w:t>
            </w:r>
            <w:r>
              <w:rPr>
                <w:noProof/>
                <w:webHidden/>
              </w:rPr>
              <w:tab/>
            </w:r>
            <w:r>
              <w:rPr>
                <w:noProof/>
                <w:webHidden/>
              </w:rPr>
              <w:fldChar w:fldCharType="begin"/>
            </w:r>
            <w:r>
              <w:rPr>
                <w:noProof/>
                <w:webHidden/>
              </w:rPr>
              <w:instrText xml:space="preserve"> PAGEREF _Toc81995115 \h </w:instrText>
            </w:r>
            <w:r>
              <w:rPr>
                <w:noProof/>
                <w:webHidden/>
              </w:rPr>
            </w:r>
          </w:ins>
          <w:r>
            <w:rPr>
              <w:noProof/>
              <w:webHidden/>
            </w:rPr>
            <w:fldChar w:fldCharType="separate"/>
          </w:r>
          <w:ins w:id="397" w:author="JORGE CONTRERAS ORTIZ" w:date="2021-09-08T11:58:00Z">
            <w:r>
              <w:rPr>
                <w:noProof/>
                <w:webHidden/>
              </w:rPr>
              <w:t>38</w:t>
            </w:r>
            <w:r>
              <w:rPr>
                <w:noProof/>
                <w:webHidden/>
              </w:rPr>
              <w:fldChar w:fldCharType="end"/>
            </w:r>
            <w:r w:rsidRPr="00E461D3">
              <w:rPr>
                <w:rStyle w:val="Hipervnculo"/>
                <w:noProof/>
              </w:rPr>
              <w:fldChar w:fldCharType="end"/>
            </w:r>
          </w:ins>
        </w:p>
        <w:p w14:paraId="4FB16F17" w14:textId="161D9E78" w:rsidR="00FE2C54" w:rsidRDefault="00FE2C54">
          <w:pPr>
            <w:pStyle w:val="TDC5"/>
            <w:tabs>
              <w:tab w:val="left" w:pos="2017"/>
              <w:tab w:val="right" w:leader="dot" w:pos="9060"/>
            </w:tabs>
            <w:rPr>
              <w:ins w:id="398" w:author="JORGE CONTRERAS ORTIZ" w:date="2021-09-08T11:58:00Z"/>
              <w:rFonts w:asciiTheme="minorHAnsi" w:eastAsiaTheme="minorEastAsia" w:hAnsiTheme="minorHAnsi" w:cstheme="minorBidi"/>
              <w:noProof/>
              <w:lang w:eastAsia="es-ES"/>
            </w:rPr>
          </w:pPr>
          <w:ins w:id="39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3.</w:t>
            </w:r>
            <w:r>
              <w:rPr>
                <w:rFonts w:asciiTheme="minorHAnsi" w:eastAsiaTheme="minorEastAsia" w:hAnsiTheme="minorHAnsi" w:cstheme="minorBidi"/>
                <w:noProof/>
                <w:lang w:eastAsia="es-ES"/>
              </w:rPr>
              <w:tab/>
            </w:r>
            <w:r w:rsidRPr="00E461D3">
              <w:rPr>
                <w:rStyle w:val="Hipervnculo"/>
                <w:noProof/>
              </w:rPr>
              <w:t>CONFIGURAR BORDER ROUTER</w:t>
            </w:r>
            <w:r>
              <w:rPr>
                <w:noProof/>
                <w:webHidden/>
              </w:rPr>
              <w:tab/>
            </w:r>
            <w:r>
              <w:rPr>
                <w:noProof/>
                <w:webHidden/>
              </w:rPr>
              <w:fldChar w:fldCharType="begin"/>
            </w:r>
            <w:r>
              <w:rPr>
                <w:noProof/>
                <w:webHidden/>
              </w:rPr>
              <w:instrText xml:space="preserve"> PAGEREF _Toc81995116 \h </w:instrText>
            </w:r>
            <w:r>
              <w:rPr>
                <w:noProof/>
                <w:webHidden/>
              </w:rPr>
            </w:r>
          </w:ins>
          <w:r>
            <w:rPr>
              <w:noProof/>
              <w:webHidden/>
            </w:rPr>
            <w:fldChar w:fldCharType="separate"/>
          </w:r>
          <w:ins w:id="400" w:author="JORGE CONTRERAS ORTIZ" w:date="2021-09-08T11:58:00Z">
            <w:r>
              <w:rPr>
                <w:noProof/>
                <w:webHidden/>
              </w:rPr>
              <w:t>39</w:t>
            </w:r>
            <w:r>
              <w:rPr>
                <w:noProof/>
                <w:webHidden/>
              </w:rPr>
              <w:fldChar w:fldCharType="end"/>
            </w:r>
            <w:r w:rsidRPr="00E461D3">
              <w:rPr>
                <w:rStyle w:val="Hipervnculo"/>
                <w:noProof/>
              </w:rPr>
              <w:fldChar w:fldCharType="end"/>
            </w:r>
          </w:ins>
        </w:p>
        <w:p w14:paraId="64FFAB68" w14:textId="5BB4CC6F" w:rsidR="00FE2C54" w:rsidRDefault="00FE2C54">
          <w:pPr>
            <w:pStyle w:val="TDC6"/>
            <w:tabs>
              <w:tab w:val="left" w:pos="2421"/>
              <w:tab w:val="right" w:leader="dot" w:pos="9060"/>
            </w:tabs>
            <w:rPr>
              <w:ins w:id="401" w:author="JORGE CONTRERAS ORTIZ" w:date="2021-09-08T11:58:00Z"/>
              <w:rFonts w:asciiTheme="minorHAnsi" w:eastAsiaTheme="minorEastAsia" w:hAnsiTheme="minorHAnsi" w:cstheme="minorBidi"/>
              <w:noProof/>
              <w:lang w:eastAsia="es-ES"/>
            </w:rPr>
          </w:pPr>
          <w:ins w:id="40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3.1.</w:t>
            </w:r>
            <w:r>
              <w:rPr>
                <w:rFonts w:asciiTheme="minorHAnsi" w:eastAsiaTheme="minorEastAsia" w:hAnsiTheme="minorHAnsi" w:cstheme="minorBidi"/>
                <w:noProof/>
                <w:lang w:eastAsia="es-ES"/>
              </w:rPr>
              <w:tab/>
            </w:r>
            <w:r w:rsidRPr="00E461D3">
              <w:rPr>
                <w:rStyle w:val="Hipervnculo"/>
                <w:noProof/>
              </w:rPr>
              <w:t>UNIRSE O FORMAR UNA RED THREAD</w:t>
            </w:r>
            <w:r>
              <w:rPr>
                <w:noProof/>
                <w:webHidden/>
              </w:rPr>
              <w:tab/>
            </w:r>
            <w:r>
              <w:rPr>
                <w:noProof/>
                <w:webHidden/>
              </w:rPr>
              <w:fldChar w:fldCharType="begin"/>
            </w:r>
            <w:r>
              <w:rPr>
                <w:noProof/>
                <w:webHidden/>
              </w:rPr>
              <w:instrText xml:space="preserve"> PAGEREF _Toc81995117 \h </w:instrText>
            </w:r>
            <w:r>
              <w:rPr>
                <w:noProof/>
                <w:webHidden/>
              </w:rPr>
            </w:r>
          </w:ins>
          <w:r>
            <w:rPr>
              <w:noProof/>
              <w:webHidden/>
            </w:rPr>
            <w:fldChar w:fldCharType="separate"/>
          </w:r>
          <w:ins w:id="403" w:author="JORGE CONTRERAS ORTIZ" w:date="2021-09-08T11:58:00Z">
            <w:r>
              <w:rPr>
                <w:noProof/>
                <w:webHidden/>
              </w:rPr>
              <w:t>39</w:t>
            </w:r>
            <w:r>
              <w:rPr>
                <w:noProof/>
                <w:webHidden/>
              </w:rPr>
              <w:fldChar w:fldCharType="end"/>
            </w:r>
            <w:r w:rsidRPr="00E461D3">
              <w:rPr>
                <w:rStyle w:val="Hipervnculo"/>
                <w:noProof/>
              </w:rPr>
              <w:fldChar w:fldCharType="end"/>
            </w:r>
          </w:ins>
        </w:p>
        <w:p w14:paraId="3F5F9DC2" w14:textId="4B88E1A4" w:rsidR="00FE2C54" w:rsidRDefault="00FE2C54">
          <w:pPr>
            <w:pStyle w:val="TDC6"/>
            <w:tabs>
              <w:tab w:val="left" w:pos="2421"/>
              <w:tab w:val="right" w:leader="dot" w:pos="9060"/>
            </w:tabs>
            <w:rPr>
              <w:ins w:id="404" w:author="JORGE CONTRERAS ORTIZ" w:date="2021-09-08T11:58:00Z"/>
              <w:rFonts w:asciiTheme="minorHAnsi" w:eastAsiaTheme="minorEastAsia" w:hAnsiTheme="minorHAnsi" w:cstheme="minorBidi"/>
              <w:noProof/>
              <w:lang w:eastAsia="es-ES"/>
            </w:rPr>
          </w:pPr>
          <w:ins w:id="40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3.2.</w:t>
            </w:r>
            <w:r>
              <w:rPr>
                <w:rFonts w:asciiTheme="minorHAnsi" w:eastAsiaTheme="minorEastAsia" w:hAnsiTheme="minorHAnsi" w:cstheme="minorBidi"/>
                <w:noProof/>
                <w:lang w:eastAsia="es-ES"/>
              </w:rPr>
              <w:tab/>
            </w:r>
            <w:r w:rsidRPr="00E461D3">
              <w:rPr>
                <w:rStyle w:val="Hipervnculo"/>
                <w:noProof/>
              </w:rPr>
              <w:t>BACKBONE ROUTER SERVER (BBR).</w:t>
            </w:r>
            <w:r>
              <w:rPr>
                <w:noProof/>
                <w:webHidden/>
              </w:rPr>
              <w:tab/>
            </w:r>
            <w:r>
              <w:rPr>
                <w:noProof/>
                <w:webHidden/>
              </w:rPr>
              <w:fldChar w:fldCharType="begin"/>
            </w:r>
            <w:r>
              <w:rPr>
                <w:noProof/>
                <w:webHidden/>
              </w:rPr>
              <w:instrText xml:space="preserve"> PAGEREF _Toc81995118 \h </w:instrText>
            </w:r>
            <w:r>
              <w:rPr>
                <w:noProof/>
                <w:webHidden/>
              </w:rPr>
            </w:r>
          </w:ins>
          <w:r>
            <w:rPr>
              <w:noProof/>
              <w:webHidden/>
            </w:rPr>
            <w:fldChar w:fldCharType="separate"/>
          </w:r>
          <w:ins w:id="406" w:author="JORGE CONTRERAS ORTIZ" w:date="2021-09-08T11:58:00Z">
            <w:r>
              <w:rPr>
                <w:noProof/>
                <w:webHidden/>
              </w:rPr>
              <w:t>40</w:t>
            </w:r>
            <w:r>
              <w:rPr>
                <w:noProof/>
                <w:webHidden/>
              </w:rPr>
              <w:fldChar w:fldCharType="end"/>
            </w:r>
            <w:r w:rsidRPr="00E461D3">
              <w:rPr>
                <w:rStyle w:val="Hipervnculo"/>
                <w:noProof/>
              </w:rPr>
              <w:fldChar w:fldCharType="end"/>
            </w:r>
          </w:ins>
        </w:p>
        <w:p w14:paraId="5233E14F" w14:textId="77A97BAC" w:rsidR="00FE2C54" w:rsidRDefault="00FE2C54">
          <w:pPr>
            <w:pStyle w:val="TDC6"/>
            <w:tabs>
              <w:tab w:val="left" w:pos="2421"/>
              <w:tab w:val="right" w:leader="dot" w:pos="9060"/>
            </w:tabs>
            <w:rPr>
              <w:ins w:id="407" w:author="JORGE CONTRERAS ORTIZ" w:date="2021-09-08T11:58:00Z"/>
              <w:rFonts w:asciiTheme="minorHAnsi" w:eastAsiaTheme="minorEastAsia" w:hAnsiTheme="minorHAnsi" w:cstheme="minorBidi"/>
              <w:noProof/>
              <w:lang w:eastAsia="es-ES"/>
            </w:rPr>
          </w:pPr>
          <w:ins w:id="40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3.3.</w:t>
            </w:r>
            <w:r>
              <w:rPr>
                <w:rFonts w:asciiTheme="minorHAnsi" w:eastAsiaTheme="minorEastAsia" w:hAnsiTheme="minorHAnsi" w:cstheme="minorBidi"/>
                <w:noProof/>
                <w:lang w:eastAsia="es-ES"/>
              </w:rPr>
              <w:tab/>
            </w:r>
            <w:r w:rsidRPr="00E461D3">
              <w:rPr>
                <w:rStyle w:val="Hipervnculo"/>
                <w:noProof/>
              </w:rPr>
              <w:t>PREFIJO DE RED (NETWORK PREFIX)</w:t>
            </w:r>
            <w:r>
              <w:rPr>
                <w:noProof/>
                <w:webHidden/>
              </w:rPr>
              <w:tab/>
            </w:r>
            <w:r>
              <w:rPr>
                <w:noProof/>
                <w:webHidden/>
              </w:rPr>
              <w:fldChar w:fldCharType="begin"/>
            </w:r>
            <w:r>
              <w:rPr>
                <w:noProof/>
                <w:webHidden/>
              </w:rPr>
              <w:instrText xml:space="preserve"> PAGEREF _Toc81995119 \h </w:instrText>
            </w:r>
            <w:r>
              <w:rPr>
                <w:noProof/>
                <w:webHidden/>
              </w:rPr>
            </w:r>
          </w:ins>
          <w:r>
            <w:rPr>
              <w:noProof/>
              <w:webHidden/>
            </w:rPr>
            <w:fldChar w:fldCharType="separate"/>
          </w:r>
          <w:ins w:id="409" w:author="JORGE CONTRERAS ORTIZ" w:date="2021-09-08T11:58:00Z">
            <w:r>
              <w:rPr>
                <w:noProof/>
                <w:webHidden/>
              </w:rPr>
              <w:t>41</w:t>
            </w:r>
            <w:r>
              <w:rPr>
                <w:noProof/>
                <w:webHidden/>
              </w:rPr>
              <w:fldChar w:fldCharType="end"/>
            </w:r>
            <w:r w:rsidRPr="00E461D3">
              <w:rPr>
                <w:rStyle w:val="Hipervnculo"/>
                <w:noProof/>
              </w:rPr>
              <w:fldChar w:fldCharType="end"/>
            </w:r>
          </w:ins>
        </w:p>
        <w:p w14:paraId="2B5778A1" w14:textId="279B4685" w:rsidR="00FE2C54" w:rsidRDefault="00FE2C54">
          <w:pPr>
            <w:pStyle w:val="TDC5"/>
            <w:tabs>
              <w:tab w:val="left" w:pos="2017"/>
              <w:tab w:val="right" w:leader="dot" w:pos="9060"/>
            </w:tabs>
            <w:rPr>
              <w:ins w:id="410" w:author="JORGE CONTRERAS ORTIZ" w:date="2021-09-08T11:58:00Z"/>
              <w:rFonts w:asciiTheme="minorHAnsi" w:eastAsiaTheme="minorEastAsia" w:hAnsiTheme="minorHAnsi" w:cstheme="minorBidi"/>
              <w:noProof/>
              <w:lang w:eastAsia="es-ES"/>
            </w:rPr>
          </w:pPr>
          <w:ins w:id="41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rPr>
              <w:t>3.2.1.3.4.</w:t>
            </w:r>
            <w:r>
              <w:rPr>
                <w:rFonts w:asciiTheme="minorHAnsi" w:eastAsiaTheme="minorEastAsia" w:hAnsiTheme="minorHAnsi" w:cstheme="minorBidi"/>
                <w:noProof/>
                <w:lang w:eastAsia="es-ES"/>
              </w:rPr>
              <w:tab/>
            </w:r>
            <w:r w:rsidRPr="00E461D3">
              <w:rPr>
                <w:rStyle w:val="Hipervnculo"/>
                <w:noProof/>
                <w:lang w:val="en-US"/>
              </w:rPr>
              <w:t>INICIO DEL BORDER ROUTER (START-UP).</w:t>
            </w:r>
            <w:r>
              <w:rPr>
                <w:noProof/>
                <w:webHidden/>
              </w:rPr>
              <w:tab/>
            </w:r>
            <w:r>
              <w:rPr>
                <w:noProof/>
                <w:webHidden/>
              </w:rPr>
              <w:fldChar w:fldCharType="begin"/>
            </w:r>
            <w:r>
              <w:rPr>
                <w:noProof/>
                <w:webHidden/>
              </w:rPr>
              <w:instrText xml:space="preserve"> PAGEREF _Toc81995120 \h </w:instrText>
            </w:r>
            <w:r>
              <w:rPr>
                <w:noProof/>
                <w:webHidden/>
              </w:rPr>
            </w:r>
          </w:ins>
          <w:r>
            <w:rPr>
              <w:noProof/>
              <w:webHidden/>
            </w:rPr>
            <w:fldChar w:fldCharType="separate"/>
          </w:r>
          <w:ins w:id="412" w:author="JORGE CONTRERAS ORTIZ" w:date="2021-09-08T11:58:00Z">
            <w:r>
              <w:rPr>
                <w:noProof/>
                <w:webHidden/>
              </w:rPr>
              <w:t>42</w:t>
            </w:r>
            <w:r>
              <w:rPr>
                <w:noProof/>
                <w:webHidden/>
              </w:rPr>
              <w:fldChar w:fldCharType="end"/>
            </w:r>
            <w:r w:rsidRPr="00E461D3">
              <w:rPr>
                <w:rStyle w:val="Hipervnculo"/>
                <w:noProof/>
              </w:rPr>
              <w:fldChar w:fldCharType="end"/>
            </w:r>
          </w:ins>
        </w:p>
        <w:p w14:paraId="55BB85AA" w14:textId="21B6E9E4" w:rsidR="00FE2C54" w:rsidRDefault="00FE2C54">
          <w:pPr>
            <w:pStyle w:val="TDC5"/>
            <w:tabs>
              <w:tab w:val="left" w:pos="2017"/>
              <w:tab w:val="right" w:leader="dot" w:pos="9060"/>
            </w:tabs>
            <w:rPr>
              <w:ins w:id="413" w:author="JORGE CONTRERAS ORTIZ" w:date="2021-09-08T11:58:00Z"/>
              <w:rFonts w:asciiTheme="minorHAnsi" w:eastAsiaTheme="minorEastAsia" w:hAnsiTheme="minorHAnsi" w:cstheme="minorBidi"/>
              <w:noProof/>
              <w:lang w:eastAsia="es-ES"/>
            </w:rPr>
          </w:pPr>
          <w:ins w:id="414" w:author="JORGE CONTRERAS ORTIZ" w:date="2021-09-08T11:58:00Z">
            <w:r w:rsidRPr="00E461D3">
              <w:rPr>
                <w:rStyle w:val="Hipervnculo"/>
                <w:noProof/>
              </w:rPr>
              <w:lastRenderedPageBreak/>
              <w:fldChar w:fldCharType="begin"/>
            </w:r>
            <w:r w:rsidRPr="00E461D3">
              <w:rPr>
                <w:rStyle w:val="Hipervnculo"/>
                <w:noProof/>
              </w:rPr>
              <w:instrText xml:space="preserve"> </w:instrText>
            </w:r>
            <w:r>
              <w:rPr>
                <w:noProof/>
              </w:rPr>
              <w:instrText>HYPERLINK \l "_Toc8199512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w:t>
            </w:r>
            <w:r>
              <w:rPr>
                <w:rFonts w:asciiTheme="minorHAnsi" w:eastAsiaTheme="minorEastAsia" w:hAnsiTheme="minorHAnsi" w:cstheme="minorBidi"/>
                <w:noProof/>
                <w:lang w:eastAsia="es-ES"/>
              </w:rPr>
              <w:tab/>
            </w:r>
            <w:r w:rsidRPr="00E461D3">
              <w:rPr>
                <w:rStyle w:val="Hipervnculo"/>
                <w:noProof/>
              </w:rPr>
              <w:t>SERVICIOS</w:t>
            </w:r>
            <w:r>
              <w:rPr>
                <w:noProof/>
                <w:webHidden/>
              </w:rPr>
              <w:tab/>
            </w:r>
            <w:r>
              <w:rPr>
                <w:noProof/>
                <w:webHidden/>
              </w:rPr>
              <w:fldChar w:fldCharType="begin"/>
            </w:r>
            <w:r>
              <w:rPr>
                <w:noProof/>
                <w:webHidden/>
              </w:rPr>
              <w:instrText xml:space="preserve"> PAGEREF _Toc81995121 \h </w:instrText>
            </w:r>
            <w:r>
              <w:rPr>
                <w:noProof/>
                <w:webHidden/>
              </w:rPr>
            </w:r>
          </w:ins>
          <w:r>
            <w:rPr>
              <w:noProof/>
              <w:webHidden/>
            </w:rPr>
            <w:fldChar w:fldCharType="separate"/>
          </w:r>
          <w:ins w:id="415" w:author="JORGE CONTRERAS ORTIZ" w:date="2021-09-08T11:58:00Z">
            <w:r>
              <w:rPr>
                <w:noProof/>
                <w:webHidden/>
              </w:rPr>
              <w:t>46</w:t>
            </w:r>
            <w:r>
              <w:rPr>
                <w:noProof/>
                <w:webHidden/>
              </w:rPr>
              <w:fldChar w:fldCharType="end"/>
            </w:r>
            <w:r w:rsidRPr="00E461D3">
              <w:rPr>
                <w:rStyle w:val="Hipervnculo"/>
                <w:noProof/>
              </w:rPr>
              <w:fldChar w:fldCharType="end"/>
            </w:r>
          </w:ins>
        </w:p>
        <w:p w14:paraId="1603A80C" w14:textId="1FDBF0A7" w:rsidR="00FE2C54" w:rsidRDefault="00FE2C54">
          <w:pPr>
            <w:pStyle w:val="TDC6"/>
            <w:tabs>
              <w:tab w:val="left" w:pos="2421"/>
              <w:tab w:val="right" w:leader="dot" w:pos="9060"/>
            </w:tabs>
            <w:rPr>
              <w:ins w:id="416" w:author="JORGE CONTRERAS ORTIZ" w:date="2021-09-08T11:58:00Z"/>
              <w:rFonts w:asciiTheme="minorHAnsi" w:eastAsiaTheme="minorEastAsia" w:hAnsiTheme="minorHAnsi" w:cstheme="minorBidi"/>
              <w:noProof/>
              <w:lang w:eastAsia="es-ES"/>
            </w:rPr>
          </w:pPr>
          <w:ins w:id="41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1.</w:t>
            </w:r>
            <w:r>
              <w:rPr>
                <w:rFonts w:asciiTheme="minorHAnsi" w:eastAsiaTheme="minorEastAsia" w:hAnsiTheme="minorHAnsi" w:cstheme="minorBidi"/>
                <w:noProof/>
                <w:lang w:eastAsia="es-ES"/>
              </w:rPr>
              <w:tab/>
            </w:r>
            <w:r w:rsidRPr="00E461D3">
              <w:rPr>
                <w:rStyle w:val="Hipervnculo"/>
                <w:noProof/>
              </w:rPr>
              <w:t>SERVIDOR BACKBONE ROUTER</w:t>
            </w:r>
            <w:r>
              <w:rPr>
                <w:noProof/>
                <w:webHidden/>
              </w:rPr>
              <w:tab/>
            </w:r>
            <w:r>
              <w:rPr>
                <w:noProof/>
                <w:webHidden/>
              </w:rPr>
              <w:fldChar w:fldCharType="begin"/>
            </w:r>
            <w:r>
              <w:rPr>
                <w:noProof/>
                <w:webHidden/>
              </w:rPr>
              <w:instrText xml:space="preserve"> PAGEREF _Toc81995122 \h </w:instrText>
            </w:r>
            <w:r>
              <w:rPr>
                <w:noProof/>
                <w:webHidden/>
              </w:rPr>
            </w:r>
          </w:ins>
          <w:r>
            <w:rPr>
              <w:noProof/>
              <w:webHidden/>
            </w:rPr>
            <w:fldChar w:fldCharType="separate"/>
          </w:r>
          <w:ins w:id="418" w:author="JORGE CONTRERAS ORTIZ" w:date="2021-09-08T11:58:00Z">
            <w:r>
              <w:rPr>
                <w:noProof/>
                <w:webHidden/>
              </w:rPr>
              <w:t>46</w:t>
            </w:r>
            <w:r>
              <w:rPr>
                <w:noProof/>
                <w:webHidden/>
              </w:rPr>
              <w:fldChar w:fldCharType="end"/>
            </w:r>
            <w:r w:rsidRPr="00E461D3">
              <w:rPr>
                <w:rStyle w:val="Hipervnculo"/>
                <w:noProof/>
              </w:rPr>
              <w:fldChar w:fldCharType="end"/>
            </w:r>
          </w:ins>
        </w:p>
        <w:p w14:paraId="25528D4F" w14:textId="49031A14" w:rsidR="00FE2C54" w:rsidRDefault="00FE2C54">
          <w:pPr>
            <w:pStyle w:val="TDC6"/>
            <w:tabs>
              <w:tab w:val="left" w:pos="2421"/>
              <w:tab w:val="right" w:leader="dot" w:pos="9060"/>
            </w:tabs>
            <w:rPr>
              <w:ins w:id="419" w:author="JORGE CONTRERAS ORTIZ" w:date="2021-09-08T11:58:00Z"/>
              <w:rFonts w:asciiTheme="minorHAnsi" w:eastAsiaTheme="minorEastAsia" w:hAnsiTheme="minorHAnsi" w:cstheme="minorBidi"/>
              <w:noProof/>
              <w:lang w:eastAsia="es-ES"/>
            </w:rPr>
          </w:pPr>
          <w:ins w:id="42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2.</w:t>
            </w:r>
            <w:r>
              <w:rPr>
                <w:rFonts w:asciiTheme="minorHAnsi" w:eastAsiaTheme="minorEastAsia" w:hAnsiTheme="minorHAnsi" w:cstheme="minorBidi"/>
                <w:noProof/>
                <w:lang w:eastAsia="es-ES"/>
              </w:rPr>
              <w:tab/>
            </w:r>
            <w:r w:rsidRPr="00E461D3">
              <w:rPr>
                <w:rStyle w:val="Hipervnculo"/>
                <w:noProof/>
              </w:rPr>
              <w:t>DHCP</w:t>
            </w:r>
            <w:r>
              <w:rPr>
                <w:noProof/>
                <w:webHidden/>
              </w:rPr>
              <w:tab/>
            </w:r>
            <w:r>
              <w:rPr>
                <w:noProof/>
                <w:webHidden/>
              </w:rPr>
              <w:fldChar w:fldCharType="begin"/>
            </w:r>
            <w:r>
              <w:rPr>
                <w:noProof/>
                <w:webHidden/>
              </w:rPr>
              <w:instrText xml:space="preserve"> PAGEREF _Toc81995123 \h </w:instrText>
            </w:r>
            <w:r>
              <w:rPr>
                <w:noProof/>
                <w:webHidden/>
              </w:rPr>
            </w:r>
          </w:ins>
          <w:r>
            <w:rPr>
              <w:noProof/>
              <w:webHidden/>
            </w:rPr>
            <w:fldChar w:fldCharType="separate"/>
          </w:r>
          <w:ins w:id="421" w:author="JORGE CONTRERAS ORTIZ" w:date="2021-09-08T11:58:00Z">
            <w:r>
              <w:rPr>
                <w:noProof/>
                <w:webHidden/>
              </w:rPr>
              <w:t>47</w:t>
            </w:r>
            <w:r>
              <w:rPr>
                <w:noProof/>
                <w:webHidden/>
              </w:rPr>
              <w:fldChar w:fldCharType="end"/>
            </w:r>
            <w:r w:rsidRPr="00E461D3">
              <w:rPr>
                <w:rStyle w:val="Hipervnculo"/>
                <w:noProof/>
              </w:rPr>
              <w:fldChar w:fldCharType="end"/>
            </w:r>
          </w:ins>
        </w:p>
        <w:p w14:paraId="6B03C4F9" w14:textId="196F7145" w:rsidR="00FE2C54" w:rsidRDefault="00FE2C54">
          <w:pPr>
            <w:pStyle w:val="TDC6"/>
            <w:tabs>
              <w:tab w:val="left" w:pos="2421"/>
              <w:tab w:val="right" w:leader="dot" w:pos="9060"/>
            </w:tabs>
            <w:rPr>
              <w:ins w:id="422" w:author="JORGE CONTRERAS ORTIZ" w:date="2021-09-08T11:58:00Z"/>
              <w:rFonts w:asciiTheme="minorHAnsi" w:eastAsiaTheme="minorEastAsia" w:hAnsiTheme="minorHAnsi" w:cstheme="minorBidi"/>
              <w:noProof/>
              <w:lang w:eastAsia="es-ES"/>
            </w:rPr>
          </w:pPr>
          <w:ins w:id="42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3.</w:t>
            </w:r>
            <w:r>
              <w:rPr>
                <w:rFonts w:asciiTheme="minorHAnsi" w:eastAsiaTheme="minorEastAsia" w:hAnsiTheme="minorHAnsi" w:cstheme="minorBidi"/>
                <w:noProof/>
                <w:lang w:eastAsia="es-ES"/>
              </w:rPr>
              <w:tab/>
            </w:r>
            <w:r w:rsidRPr="00E461D3">
              <w:rPr>
                <w:rStyle w:val="Hipervnculo"/>
                <w:noProof/>
              </w:rPr>
              <w:t>NAT64</w:t>
            </w:r>
            <w:r>
              <w:rPr>
                <w:noProof/>
                <w:webHidden/>
              </w:rPr>
              <w:tab/>
            </w:r>
            <w:r>
              <w:rPr>
                <w:noProof/>
                <w:webHidden/>
              </w:rPr>
              <w:fldChar w:fldCharType="begin"/>
            </w:r>
            <w:r>
              <w:rPr>
                <w:noProof/>
                <w:webHidden/>
              </w:rPr>
              <w:instrText xml:space="preserve"> PAGEREF _Toc81995124 \h </w:instrText>
            </w:r>
            <w:r>
              <w:rPr>
                <w:noProof/>
                <w:webHidden/>
              </w:rPr>
            </w:r>
          </w:ins>
          <w:r>
            <w:rPr>
              <w:noProof/>
              <w:webHidden/>
            </w:rPr>
            <w:fldChar w:fldCharType="separate"/>
          </w:r>
          <w:ins w:id="424" w:author="JORGE CONTRERAS ORTIZ" w:date="2021-09-08T11:58:00Z">
            <w:r>
              <w:rPr>
                <w:noProof/>
                <w:webHidden/>
              </w:rPr>
              <w:t>48</w:t>
            </w:r>
            <w:r>
              <w:rPr>
                <w:noProof/>
                <w:webHidden/>
              </w:rPr>
              <w:fldChar w:fldCharType="end"/>
            </w:r>
            <w:r w:rsidRPr="00E461D3">
              <w:rPr>
                <w:rStyle w:val="Hipervnculo"/>
                <w:noProof/>
              </w:rPr>
              <w:fldChar w:fldCharType="end"/>
            </w:r>
          </w:ins>
        </w:p>
        <w:p w14:paraId="0AA863EB" w14:textId="7C83C28A" w:rsidR="00FE2C54" w:rsidRDefault="00FE2C54">
          <w:pPr>
            <w:pStyle w:val="TDC6"/>
            <w:tabs>
              <w:tab w:val="left" w:pos="2421"/>
              <w:tab w:val="right" w:leader="dot" w:pos="9060"/>
            </w:tabs>
            <w:rPr>
              <w:ins w:id="425" w:author="JORGE CONTRERAS ORTIZ" w:date="2021-09-08T11:58:00Z"/>
              <w:rFonts w:asciiTheme="minorHAnsi" w:eastAsiaTheme="minorEastAsia" w:hAnsiTheme="minorHAnsi" w:cstheme="minorBidi"/>
              <w:noProof/>
              <w:lang w:eastAsia="es-ES"/>
            </w:rPr>
          </w:pPr>
          <w:ins w:id="42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4.</w:t>
            </w:r>
            <w:r>
              <w:rPr>
                <w:rFonts w:asciiTheme="minorHAnsi" w:eastAsiaTheme="minorEastAsia" w:hAnsiTheme="minorHAnsi" w:cstheme="minorBidi"/>
                <w:noProof/>
                <w:lang w:eastAsia="es-ES"/>
              </w:rPr>
              <w:tab/>
            </w:r>
            <w:r w:rsidRPr="00E461D3">
              <w:rPr>
                <w:rStyle w:val="Hipervnculo"/>
                <w:noProof/>
              </w:rPr>
              <w:t>COMMISSIONER</w:t>
            </w:r>
            <w:r>
              <w:rPr>
                <w:noProof/>
                <w:webHidden/>
              </w:rPr>
              <w:tab/>
            </w:r>
            <w:r>
              <w:rPr>
                <w:noProof/>
                <w:webHidden/>
              </w:rPr>
              <w:fldChar w:fldCharType="begin"/>
            </w:r>
            <w:r>
              <w:rPr>
                <w:noProof/>
                <w:webHidden/>
              </w:rPr>
              <w:instrText xml:space="preserve"> PAGEREF _Toc81995126 \h </w:instrText>
            </w:r>
            <w:r>
              <w:rPr>
                <w:noProof/>
                <w:webHidden/>
              </w:rPr>
            </w:r>
          </w:ins>
          <w:r>
            <w:rPr>
              <w:noProof/>
              <w:webHidden/>
            </w:rPr>
            <w:fldChar w:fldCharType="separate"/>
          </w:r>
          <w:ins w:id="427" w:author="JORGE CONTRERAS ORTIZ" w:date="2021-09-08T11:58:00Z">
            <w:r>
              <w:rPr>
                <w:noProof/>
                <w:webHidden/>
              </w:rPr>
              <w:t>49</w:t>
            </w:r>
            <w:r>
              <w:rPr>
                <w:noProof/>
                <w:webHidden/>
              </w:rPr>
              <w:fldChar w:fldCharType="end"/>
            </w:r>
            <w:r w:rsidRPr="00E461D3">
              <w:rPr>
                <w:rStyle w:val="Hipervnculo"/>
                <w:noProof/>
              </w:rPr>
              <w:fldChar w:fldCharType="end"/>
            </w:r>
          </w:ins>
        </w:p>
        <w:p w14:paraId="790DF1BA" w14:textId="2ED9242F" w:rsidR="00FE2C54" w:rsidRDefault="00FE2C54">
          <w:pPr>
            <w:pStyle w:val="TDC5"/>
            <w:tabs>
              <w:tab w:val="left" w:pos="2017"/>
              <w:tab w:val="right" w:leader="dot" w:pos="9060"/>
            </w:tabs>
            <w:rPr>
              <w:ins w:id="428" w:author="JORGE CONTRERAS ORTIZ" w:date="2021-09-08T11:58:00Z"/>
              <w:rFonts w:asciiTheme="minorHAnsi" w:eastAsiaTheme="minorEastAsia" w:hAnsiTheme="minorHAnsi" w:cstheme="minorBidi"/>
              <w:noProof/>
              <w:lang w:eastAsia="es-ES"/>
            </w:rPr>
          </w:pPr>
          <w:ins w:id="42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6.</w:t>
            </w:r>
            <w:r>
              <w:rPr>
                <w:rFonts w:asciiTheme="minorHAnsi" w:eastAsiaTheme="minorEastAsia" w:hAnsiTheme="minorHAnsi" w:cstheme="minorBidi"/>
                <w:noProof/>
                <w:lang w:eastAsia="es-ES"/>
              </w:rPr>
              <w:tab/>
            </w:r>
            <w:r w:rsidRPr="00E461D3">
              <w:rPr>
                <w:rStyle w:val="Hipervnculo"/>
                <w:noProof/>
              </w:rPr>
              <w:t>VISUAL NETWORK</w:t>
            </w:r>
            <w:r>
              <w:rPr>
                <w:noProof/>
                <w:webHidden/>
              </w:rPr>
              <w:tab/>
            </w:r>
            <w:r>
              <w:rPr>
                <w:noProof/>
                <w:webHidden/>
              </w:rPr>
              <w:fldChar w:fldCharType="begin"/>
            </w:r>
            <w:r>
              <w:rPr>
                <w:noProof/>
                <w:webHidden/>
              </w:rPr>
              <w:instrText xml:space="preserve"> PAGEREF _Toc81995127 \h </w:instrText>
            </w:r>
            <w:r>
              <w:rPr>
                <w:noProof/>
                <w:webHidden/>
              </w:rPr>
            </w:r>
          </w:ins>
          <w:r>
            <w:rPr>
              <w:noProof/>
              <w:webHidden/>
            </w:rPr>
            <w:fldChar w:fldCharType="separate"/>
          </w:r>
          <w:ins w:id="430" w:author="JORGE CONTRERAS ORTIZ" w:date="2021-09-08T11:58:00Z">
            <w:r>
              <w:rPr>
                <w:noProof/>
                <w:webHidden/>
              </w:rPr>
              <w:t>50</w:t>
            </w:r>
            <w:r>
              <w:rPr>
                <w:noProof/>
                <w:webHidden/>
              </w:rPr>
              <w:fldChar w:fldCharType="end"/>
            </w:r>
            <w:r w:rsidRPr="00E461D3">
              <w:rPr>
                <w:rStyle w:val="Hipervnculo"/>
                <w:noProof/>
              </w:rPr>
              <w:fldChar w:fldCharType="end"/>
            </w:r>
          </w:ins>
        </w:p>
        <w:p w14:paraId="26FF7817" w14:textId="060EAAC1" w:rsidR="00FE2C54" w:rsidRDefault="00FE2C54">
          <w:pPr>
            <w:pStyle w:val="TDC5"/>
            <w:tabs>
              <w:tab w:val="left" w:pos="2017"/>
              <w:tab w:val="right" w:leader="dot" w:pos="9060"/>
            </w:tabs>
            <w:rPr>
              <w:ins w:id="431" w:author="JORGE CONTRERAS ORTIZ" w:date="2021-09-08T11:58:00Z"/>
              <w:rFonts w:asciiTheme="minorHAnsi" w:eastAsiaTheme="minorEastAsia" w:hAnsiTheme="minorHAnsi" w:cstheme="minorBidi"/>
              <w:noProof/>
              <w:lang w:eastAsia="es-ES"/>
            </w:rPr>
          </w:pPr>
          <w:ins w:id="43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7.</w:t>
            </w:r>
            <w:r>
              <w:rPr>
                <w:rFonts w:asciiTheme="minorHAnsi" w:eastAsiaTheme="minorEastAsia" w:hAnsiTheme="minorHAnsi" w:cstheme="minorBidi"/>
                <w:noProof/>
                <w:lang w:eastAsia="es-ES"/>
              </w:rPr>
              <w:tab/>
            </w:r>
            <w:r w:rsidRPr="00E461D3">
              <w:rPr>
                <w:rStyle w:val="Hipervnculo"/>
                <w:noProof/>
              </w:rPr>
              <w:t>LOGS</w:t>
            </w:r>
            <w:r>
              <w:rPr>
                <w:noProof/>
                <w:webHidden/>
              </w:rPr>
              <w:tab/>
            </w:r>
            <w:r>
              <w:rPr>
                <w:noProof/>
                <w:webHidden/>
              </w:rPr>
              <w:fldChar w:fldCharType="begin"/>
            </w:r>
            <w:r>
              <w:rPr>
                <w:noProof/>
                <w:webHidden/>
              </w:rPr>
              <w:instrText xml:space="preserve"> PAGEREF _Toc81995128 \h </w:instrText>
            </w:r>
            <w:r>
              <w:rPr>
                <w:noProof/>
                <w:webHidden/>
              </w:rPr>
            </w:r>
          </w:ins>
          <w:r>
            <w:rPr>
              <w:noProof/>
              <w:webHidden/>
            </w:rPr>
            <w:fldChar w:fldCharType="separate"/>
          </w:r>
          <w:ins w:id="433" w:author="JORGE CONTRERAS ORTIZ" w:date="2021-09-08T11:58:00Z">
            <w:r>
              <w:rPr>
                <w:noProof/>
                <w:webHidden/>
              </w:rPr>
              <w:t>51</w:t>
            </w:r>
            <w:r>
              <w:rPr>
                <w:noProof/>
                <w:webHidden/>
              </w:rPr>
              <w:fldChar w:fldCharType="end"/>
            </w:r>
            <w:r w:rsidRPr="00E461D3">
              <w:rPr>
                <w:rStyle w:val="Hipervnculo"/>
                <w:noProof/>
              </w:rPr>
              <w:fldChar w:fldCharType="end"/>
            </w:r>
          </w:ins>
        </w:p>
        <w:p w14:paraId="31AEC639" w14:textId="215A3248" w:rsidR="00FE2C54" w:rsidRDefault="00FE2C54">
          <w:pPr>
            <w:pStyle w:val="TDC4"/>
            <w:tabs>
              <w:tab w:val="left" w:pos="1760"/>
              <w:tab w:val="right" w:leader="dot" w:pos="9060"/>
            </w:tabs>
            <w:rPr>
              <w:ins w:id="434" w:author="JORGE CONTRERAS ORTIZ" w:date="2021-09-08T11:58:00Z"/>
              <w:rFonts w:asciiTheme="minorHAnsi" w:eastAsiaTheme="minorEastAsia" w:hAnsiTheme="minorHAnsi" w:cstheme="minorBidi"/>
              <w:noProof/>
              <w:lang w:eastAsia="es-ES"/>
            </w:rPr>
          </w:pPr>
          <w:ins w:id="43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E461D3">
              <w:rPr>
                <w:rStyle w:val="Hipervnculo"/>
                <w:noProof/>
              </w:rPr>
              <w:t>BREVE RESUMEN</w:t>
            </w:r>
            <w:r>
              <w:rPr>
                <w:noProof/>
                <w:webHidden/>
              </w:rPr>
              <w:tab/>
            </w:r>
            <w:r>
              <w:rPr>
                <w:noProof/>
                <w:webHidden/>
              </w:rPr>
              <w:fldChar w:fldCharType="begin"/>
            </w:r>
            <w:r>
              <w:rPr>
                <w:noProof/>
                <w:webHidden/>
              </w:rPr>
              <w:instrText xml:space="preserve"> PAGEREF _Toc81995129 \h </w:instrText>
            </w:r>
            <w:r>
              <w:rPr>
                <w:noProof/>
                <w:webHidden/>
              </w:rPr>
            </w:r>
          </w:ins>
          <w:r>
            <w:rPr>
              <w:noProof/>
              <w:webHidden/>
            </w:rPr>
            <w:fldChar w:fldCharType="separate"/>
          </w:r>
          <w:ins w:id="436" w:author="JORGE CONTRERAS ORTIZ" w:date="2021-09-08T11:58:00Z">
            <w:r>
              <w:rPr>
                <w:noProof/>
                <w:webHidden/>
              </w:rPr>
              <w:t>52</w:t>
            </w:r>
            <w:r>
              <w:rPr>
                <w:noProof/>
                <w:webHidden/>
              </w:rPr>
              <w:fldChar w:fldCharType="end"/>
            </w:r>
            <w:r w:rsidRPr="00E461D3">
              <w:rPr>
                <w:rStyle w:val="Hipervnculo"/>
                <w:noProof/>
              </w:rPr>
              <w:fldChar w:fldCharType="end"/>
            </w:r>
          </w:ins>
        </w:p>
        <w:p w14:paraId="18F75792" w14:textId="3201CB5A" w:rsidR="00FE2C54" w:rsidRDefault="00FE2C54">
          <w:pPr>
            <w:pStyle w:val="TDC5"/>
            <w:tabs>
              <w:tab w:val="left" w:pos="2017"/>
              <w:tab w:val="right" w:leader="dot" w:pos="9060"/>
            </w:tabs>
            <w:rPr>
              <w:ins w:id="437" w:author="JORGE CONTRERAS ORTIZ" w:date="2021-09-08T11:58:00Z"/>
              <w:rFonts w:asciiTheme="minorHAnsi" w:eastAsiaTheme="minorEastAsia" w:hAnsiTheme="minorHAnsi" w:cstheme="minorBidi"/>
              <w:noProof/>
              <w:lang w:eastAsia="es-ES"/>
            </w:rPr>
          </w:pPr>
          <w:ins w:id="43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4.1.</w:t>
            </w:r>
            <w:r>
              <w:rPr>
                <w:rFonts w:asciiTheme="minorHAnsi" w:eastAsiaTheme="minorEastAsia" w:hAnsiTheme="minorHAnsi" w:cstheme="minorBidi"/>
                <w:noProof/>
                <w:lang w:eastAsia="es-ES"/>
              </w:rPr>
              <w:tab/>
            </w:r>
            <w:r w:rsidRPr="00E461D3">
              <w:rPr>
                <w:rStyle w:val="Hipervnculo"/>
                <w:noProof/>
              </w:rPr>
              <w:t>SISTEMA DE FICHEROS AVANZADO</w:t>
            </w:r>
            <w:r>
              <w:rPr>
                <w:noProof/>
                <w:webHidden/>
              </w:rPr>
              <w:tab/>
            </w:r>
            <w:r>
              <w:rPr>
                <w:noProof/>
                <w:webHidden/>
              </w:rPr>
              <w:fldChar w:fldCharType="begin"/>
            </w:r>
            <w:r>
              <w:rPr>
                <w:noProof/>
                <w:webHidden/>
              </w:rPr>
              <w:instrText xml:space="preserve"> PAGEREF _Toc81995130 \h </w:instrText>
            </w:r>
            <w:r>
              <w:rPr>
                <w:noProof/>
                <w:webHidden/>
              </w:rPr>
            </w:r>
          </w:ins>
          <w:r>
            <w:rPr>
              <w:noProof/>
              <w:webHidden/>
            </w:rPr>
            <w:fldChar w:fldCharType="separate"/>
          </w:r>
          <w:ins w:id="439" w:author="JORGE CONTRERAS ORTIZ" w:date="2021-09-08T11:58:00Z">
            <w:r>
              <w:rPr>
                <w:noProof/>
                <w:webHidden/>
              </w:rPr>
              <w:t>52</w:t>
            </w:r>
            <w:r>
              <w:rPr>
                <w:noProof/>
                <w:webHidden/>
              </w:rPr>
              <w:fldChar w:fldCharType="end"/>
            </w:r>
            <w:r w:rsidRPr="00E461D3">
              <w:rPr>
                <w:rStyle w:val="Hipervnculo"/>
                <w:noProof/>
              </w:rPr>
              <w:fldChar w:fldCharType="end"/>
            </w:r>
          </w:ins>
        </w:p>
        <w:p w14:paraId="63E72DDD" w14:textId="61B23F1F" w:rsidR="00FE2C54" w:rsidRDefault="00FE2C54">
          <w:pPr>
            <w:pStyle w:val="TDC5"/>
            <w:tabs>
              <w:tab w:val="left" w:pos="2017"/>
              <w:tab w:val="right" w:leader="dot" w:pos="9060"/>
            </w:tabs>
            <w:rPr>
              <w:ins w:id="440" w:author="JORGE CONTRERAS ORTIZ" w:date="2021-09-08T11:58:00Z"/>
              <w:rFonts w:asciiTheme="minorHAnsi" w:eastAsiaTheme="minorEastAsia" w:hAnsiTheme="minorHAnsi" w:cstheme="minorBidi"/>
              <w:noProof/>
              <w:lang w:eastAsia="es-ES"/>
            </w:rPr>
          </w:pPr>
          <w:ins w:id="44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4.2.</w:t>
            </w:r>
            <w:r>
              <w:rPr>
                <w:rFonts w:asciiTheme="minorHAnsi" w:eastAsiaTheme="minorEastAsia" w:hAnsiTheme="minorHAnsi" w:cstheme="minorBidi"/>
                <w:noProof/>
                <w:lang w:eastAsia="es-ES"/>
              </w:rPr>
              <w:tab/>
            </w:r>
            <w:r w:rsidRPr="00E461D3">
              <w:rPr>
                <w:rStyle w:val="Hipervnculo"/>
                <w:noProof/>
              </w:rPr>
              <w:t>SERVICIOS CRÍTICOS</w:t>
            </w:r>
            <w:r>
              <w:rPr>
                <w:noProof/>
                <w:webHidden/>
              </w:rPr>
              <w:tab/>
            </w:r>
            <w:r>
              <w:rPr>
                <w:noProof/>
                <w:webHidden/>
              </w:rPr>
              <w:fldChar w:fldCharType="begin"/>
            </w:r>
            <w:r>
              <w:rPr>
                <w:noProof/>
                <w:webHidden/>
              </w:rPr>
              <w:instrText xml:space="preserve"> PAGEREF _Toc81995131 \h </w:instrText>
            </w:r>
            <w:r>
              <w:rPr>
                <w:noProof/>
                <w:webHidden/>
              </w:rPr>
            </w:r>
          </w:ins>
          <w:r>
            <w:rPr>
              <w:noProof/>
              <w:webHidden/>
            </w:rPr>
            <w:fldChar w:fldCharType="separate"/>
          </w:r>
          <w:ins w:id="442" w:author="JORGE CONTRERAS ORTIZ" w:date="2021-09-08T11:58:00Z">
            <w:r>
              <w:rPr>
                <w:noProof/>
                <w:webHidden/>
              </w:rPr>
              <w:t>52</w:t>
            </w:r>
            <w:r>
              <w:rPr>
                <w:noProof/>
                <w:webHidden/>
              </w:rPr>
              <w:fldChar w:fldCharType="end"/>
            </w:r>
            <w:r w:rsidRPr="00E461D3">
              <w:rPr>
                <w:rStyle w:val="Hipervnculo"/>
                <w:noProof/>
              </w:rPr>
              <w:fldChar w:fldCharType="end"/>
            </w:r>
          </w:ins>
        </w:p>
        <w:p w14:paraId="36D76F79" w14:textId="78FF82EE" w:rsidR="00FE2C54" w:rsidRDefault="00FE2C54">
          <w:pPr>
            <w:pStyle w:val="TDC5"/>
            <w:tabs>
              <w:tab w:val="left" w:pos="2017"/>
              <w:tab w:val="right" w:leader="dot" w:pos="9060"/>
            </w:tabs>
            <w:rPr>
              <w:ins w:id="443" w:author="JORGE CONTRERAS ORTIZ" w:date="2021-09-08T11:58:00Z"/>
              <w:rFonts w:asciiTheme="minorHAnsi" w:eastAsiaTheme="minorEastAsia" w:hAnsiTheme="minorHAnsi" w:cstheme="minorBidi"/>
              <w:noProof/>
              <w:lang w:eastAsia="es-ES"/>
            </w:rPr>
          </w:pPr>
          <w:ins w:id="44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4.3.</w:t>
            </w:r>
            <w:r>
              <w:rPr>
                <w:rFonts w:asciiTheme="minorHAnsi" w:eastAsiaTheme="minorEastAsia" w:hAnsiTheme="minorHAnsi" w:cstheme="minorBidi"/>
                <w:noProof/>
                <w:lang w:eastAsia="es-ES"/>
              </w:rPr>
              <w:tab/>
            </w:r>
            <w:r w:rsidRPr="00E461D3">
              <w:rPr>
                <w:rStyle w:val="Hipervnculo"/>
                <w:noProof/>
              </w:rPr>
              <w:t>COMUNICACIÓN ENTRE PROCESOS</w:t>
            </w:r>
            <w:r>
              <w:rPr>
                <w:noProof/>
                <w:webHidden/>
              </w:rPr>
              <w:tab/>
            </w:r>
            <w:r>
              <w:rPr>
                <w:noProof/>
                <w:webHidden/>
              </w:rPr>
              <w:fldChar w:fldCharType="begin"/>
            </w:r>
            <w:r>
              <w:rPr>
                <w:noProof/>
                <w:webHidden/>
              </w:rPr>
              <w:instrText xml:space="preserve"> PAGEREF _Toc81995132 \h </w:instrText>
            </w:r>
            <w:r>
              <w:rPr>
                <w:noProof/>
                <w:webHidden/>
              </w:rPr>
            </w:r>
          </w:ins>
          <w:r>
            <w:rPr>
              <w:noProof/>
              <w:webHidden/>
            </w:rPr>
            <w:fldChar w:fldCharType="separate"/>
          </w:r>
          <w:ins w:id="445" w:author="JORGE CONTRERAS ORTIZ" w:date="2021-09-08T11:58:00Z">
            <w:r>
              <w:rPr>
                <w:noProof/>
                <w:webHidden/>
              </w:rPr>
              <w:t>53</w:t>
            </w:r>
            <w:r>
              <w:rPr>
                <w:noProof/>
                <w:webHidden/>
              </w:rPr>
              <w:fldChar w:fldCharType="end"/>
            </w:r>
            <w:r w:rsidRPr="00E461D3">
              <w:rPr>
                <w:rStyle w:val="Hipervnculo"/>
                <w:noProof/>
              </w:rPr>
              <w:fldChar w:fldCharType="end"/>
            </w:r>
          </w:ins>
        </w:p>
        <w:p w14:paraId="01DC35ED" w14:textId="67A9AA6E" w:rsidR="00FE2C54" w:rsidRDefault="00FE2C54">
          <w:pPr>
            <w:pStyle w:val="TDC3"/>
            <w:rPr>
              <w:ins w:id="446" w:author="JORGE CONTRERAS ORTIZ" w:date="2021-09-08T11:58:00Z"/>
              <w:rFonts w:asciiTheme="minorHAnsi" w:hAnsiTheme="minorHAnsi" w:cstheme="minorBidi"/>
              <w:noProof/>
            </w:rPr>
          </w:pPr>
          <w:ins w:id="44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rFonts w:eastAsiaTheme="minorHAnsi"/>
                <w:noProof/>
              </w:rPr>
              <w:t>3.2.2.</w:t>
            </w:r>
            <w:r>
              <w:rPr>
                <w:rFonts w:asciiTheme="minorHAnsi" w:hAnsiTheme="minorHAnsi" w:cstheme="minorBidi"/>
                <w:noProof/>
              </w:rPr>
              <w:tab/>
            </w:r>
            <w:r w:rsidRPr="00E461D3">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995133 \h </w:instrText>
            </w:r>
            <w:r>
              <w:rPr>
                <w:noProof/>
                <w:webHidden/>
              </w:rPr>
            </w:r>
          </w:ins>
          <w:r>
            <w:rPr>
              <w:noProof/>
              <w:webHidden/>
            </w:rPr>
            <w:fldChar w:fldCharType="separate"/>
          </w:r>
          <w:ins w:id="448" w:author="JORGE CONTRERAS ORTIZ" w:date="2021-09-08T11:58:00Z">
            <w:r>
              <w:rPr>
                <w:noProof/>
                <w:webHidden/>
              </w:rPr>
              <w:t>54</w:t>
            </w:r>
            <w:r>
              <w:rPr>
                <w:noProof/>
                <w:webHidden/>
              </w:rPr>
              <w:fldChar w:fldCharType="end"/>
            </w:r>
            <w:r w:rsidRPr="00E461D3">
              <w:rPr>
                <w:rStyle w:val="Hipervnculo"/>
                <w:noProof/>
              </w:rPr>
              <w:fldChar w:fldCharType="end"/>
            </w:r>
          </w:ins>
        </w:p>
        <w:p w14:paraId="780D64B7" w14:textId="2D6859E7" w:rsidR="00FE2C54" w:rsidRDefault="00FE2C54">
          <w:pPr>
            <w:pStyle w:val="TDC4"/>
            <w:tabs>
              <w:tab w:val="left" w:pos="1760"/>
              <w:tab w:val="right" w:leader="dot" w:pos="9060"/>
            </w:tabs>
            <w:rPr>
              <w:ins w:id="449" w:author="JORGE CONTRERAS ORTIZ" w:date="2021-09-08T11:58:00Z"/>
              <w:rFonts w:asciiTheme="minorHAnsi" w:eastAsiaTheme="minorEastAsia" w:hAnsiTheme="minorHAnsi" w:cstheme="minorBidi"/>
              <w:noProof/>
              <w:lang w:eastAsia="es-ES"/>
            </w:rPr>
          </w:pPr>
          <w:ins w:id="45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E461D3">
              <w:rPr>
                <w:rStyle w:val="Hipervnculo"/>
                <w:noProof/>
              </w:rPr>
              <w:t>INSTALACIÓN DE DRIVERS USB Y DEL BOOTLOADER</w:t>
            </w:r>
            <w:r>
              <w:rPr>
                <w:noProof/>
                <w:webHidden/>
              </w:rPr>
              <w:tab/>
            </w:r>
            <w:r>
              <w:rPr>
                <w:noProof/>
                <w:webHidden/>
              </w:rPr>
              <w:fldChar w:fldCharType="begin"/>
            </w:r>
            <w:r>
              <w:rPr>
                <w:noProof/>
                <w:webHidden/>
              </w:rPr>
              <w:instrText xml:space="preserve"> PAGEREF _Toc81995134 \h </w:instrText>
            </w:r>
            <w:r>
              <w:rPr>
                <w:noProof/>
                <w:webHidden/>
              </w:rPr>
            </w:r>
          </w:ins>
          <w:r>
            <w:rPr>
              <w:noProof/>
              <w:webHidden/>
            </w:rPr>
            <w:fldChar w:fldCharType="separate"/>
          </w:r>
          <w:ins w:id="451" w:author="JORGE CONTRERAS ORTIZ" w:date="2021-09-08T11:58:00Z">
            <w:r>
              <w:rPr>
                <w:noProof/>
                <w:webHidden/>
              </w:rPr>
              <w:t>54</w:t>
            </w:r>
            <w:r>
              <w:rPr>
                <w:noProof/>
                <w:webHidden/>
              </w:rPr>
              <w:fldChar w:fldCharType="end"/>
            </w:r>
            <w:r w:rsidRPr="00E461D3">
              <w:rPr>
                <w:rStyle w:val="Hipervnculo"/>
                <w:noProof/>
              </w:rPr>
              <w:fldChar w:fldCharType="end"/>
            </w:r>
          </w:ins>
        </w:p>
        <w:p w14:paraId="34DDB359" w14:textId="65823156" w:rsidR="00FE2C54" w:rsidRDefault="00FE2C54">
          <w:pPr>
            <w:pStyle w:val="TDC5"/>
            <w:tabs>
              <w:tab w:val="left" w:pos="2017"/>
              <w:tab w:val="right" w:leader="dot" w:pos="9060"/>
            </w:tabs>
            <w:rPr>
              <w:ins w:id="452" w:author="JORGE CONTRERAS ORTIZ" w:date="2021-09-08T11:58:00Z"/>
              <w:rFonts w:asciiTheme="minorHAnsi" w:eastAsiaTheme="minorEastAsia" w:hAnsiTheme="minorHAnsi" w:cstheme="minorBidi"/>
              <w:noProof/>
              <w:lang w:eastAsia="es-ES"/>
            </w:rPr>
          </w:pPr>
          <w:ins w:id="45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1.1.</w:t>
            </w:r>
            <w:r>
              <w:rPr>
                <w:rFonts w:asciiTheme="minorHAnsi" w:eastAsiaTheme="minorEastAsia" w:hAnsiTheme="minorHAnsi" w:cstheme="minorBidi"/>
                <w:noProof/>
                <w:lang w:eastAsia="es-ES"/>
              </w:rPr>
              <w:tab/>
            </w:r>
            <w:r w:rsidRPr="00E461D3">
              <w:rPr>
                <w:rStyle w:val="Hipervnculo"/>
                <w:noProof/>
              </w:rPr>
              <w:t>WINDOWS</w:t>
            </w:r>
            <w:r>
              <w:rPr>
                <w:noProof/>
                <w:webHidden/>
              </w:rPr>
              <w:tab/>
            </w:r>
            <w:r>
              <w:rPr>
                <w:noProof/>
                <w:webHidden/>
              </w:rPr>
              <w:fldChar w:fldCharType="begin"/>
            </w:r>
            <w:r>
              <w:rPr>
                <w:noProof/>
                <w:webHidden/>
              </w:rPr>
              <w:instrText xml:space="preserve"> PAGEREF _Toc81995135 \h </w:instrText>
            </w:r>
            <w:r>
              <w:rPr>
                <w:noProof/>
                <w:webHidden/>
              </w:rPr>
            </w:r>
          </w:ins>
          <w:r>
            <w:rPr>
              <w:noProof/>
              <w:webHidden/>
            </w:rPr>
            <w:fldChar w:fldCharType="separate"/>
          </w:r>
          <w:ins w:id="454" w:author="JORGE CONTRERAS ORTIZ" w:date="2021-09-08T11:58:00Z">
            <w:r>
              <w:rPr>
                <w:noProof/>
                <w:webHidden/>
              </w:rPr>
              <w:t>55</w:t>
            </w:r>
            <w:r>
              <w:rPr>
                <w:noProof/>
                <w:webHidden/>
              </w:rPr>
              <w:fldChar w:fldCharType="end"/>
            </w:r>
            <w:r w:rsidRPr="00E461D3">
              <w:rPr>
                <w:rStyle w:val="Hipervnculo"/>
                <w:noProof/>
              </w:rPr>
              <w:fldChar w:fldCharType="end"/>
            </w:r>
          </w:ins>
        </w:p>
        <w:p w14:paraId="38363945" w14:textId="1B5DA1A3" w:rsidR="00FE2C54" w:rsidRDefault="00FE2C54">
          <w:pPr>
            <w:pStyle w:val="TDC5"/>
            <w:tabs>
              <w:tab w:val="left" w:pos="2017"/>
              <w:tab w:val="right" w:leader="dot" w:pos="9060"/>
            </w:tabs>
            <w:rPr>
              <w:ins w:id="455" w:author="JORGE CONTRERAS ORTIZ" w:date="2021-09-08T11:58:00Z"/>
              <w:rFonts w:asciiTheme="minorHAnsi" w:eastAsiaTheme="minorEastAsia" w:hAnsiTheme="minorHAnsi" w:cstheme="minorBidi"/>
              <w:noProof/>
              <w:lang w:eastAsia="es-ES"/>
            </w:rPr>
          </w:pPr>
          <w:ins w:id="45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1.2.</w:t>
            </w:r>
            <w:r>
              <w:rPr>
                <w:rFonts w:asciiTheme="minorHAnsi" w:eastAsiaTheme="minorEastAsia" w:hAnsiTheme="minorHAnsi" w:cstheme="minorBidi"/>
                <w:noProof/>
                <w:lang w:eastAsia="es-ES"/>
              </w:rPr>
              <w:tab/>
            </w:r>
            <w:r w:rsidRPr="00E461D3">
              <w:rPr>
                <w:rStyle w:val="Hipervnculo"/>
                <w:noProof/>
              </w:rPr>
              <w:t>LINUX / MAC OS</w:t>
            </w:r>
            <w:r>
              <w:rPr>
                <w:noProof/>
                <w:webHidden/>
              </w:rPr>
              <w:tab/>
            </w:r>
            <w:r>
              <w:rPr>
                <w:noProof/>
                <w:webHidden/>
              </w:rPr>
              <w:fldChar w:fldCharType="begin"/>
            </w:r>
            <w:r>
              <w:rPr>
                <w:noProof/>
                <w:webHidden/>
              </w:rPr>
              <w:instrText xml:space="preserve"> PAGEREF _Toc81995136 \h </w:instrText>
            </w:r>
            <w:r>
              <w:rPr>
                <w:noProof/>
                <w:webHidden/>
              </w:rPr>
            </w:r>
          </w:ins>
          <w:r>
            <w:rPr>
              <w:noProof/>
              <w:webHidden/>
            </w:rPr>
            <w:fldChar w:fldCharType="separate"/>
          </w:r>
          <w:ins w:id="457" w:author="JORGE CONTRERAS ORTIZ" w:date="2021-09-08T11:58:00Z">
            <w:r>
              <w:rPr>
                <w:noProof/>
                <w:webHidden/>
              </w:rPr>
              <w:t>57</w:t>
            </w:r>
            <w:r>
              <w:rPr>
                <w:noProof/>
                <w:webHidden/>
              </w:rPr>
              <w:fldChar w:fldCharType="end"/>
            </w:r>
            <w:r w:rsidRPr="00E461D3">
              <w:rPr>
                <w:rStyle w:val="Hipervnculo"/>
                <w:noProof/>
              </w:rPr>
              <w:fldChar w:fldCharType="end"/>
            </w:r>
          </w:ins>
        </w:p>
        <w:p w14:paraId="133FE10A" w14:textId="220B8931" w:rsidR="00FE2C54" w:rsidRDefault="00FE2C54">
          <w:pPr>
            <w:pStyle w:val="TDC4"/>
            <w:tabs>
              <w:tab w:val="left" w:pos="1760"/>
              <w:tab w:val="right" w:leader="dot" w:pos="9060"/>
            </w:tabs>
            <w:rPr>
              <w:ins w:id="458" w:author="JORGE CONTRERAS ORTIZ" w:date="2021-09-08T11:58:00Z"/>
              <w:rFonts w:asciiTheme="minorHAnsi" w:eastAsiaTheme="minorEastAsia" w:hAnsiTheme="minorHAnsi" w:cstheme="minorBidi"/>
              <w:noProof/>
              <w:lang w:eastAsia="es-ES"/>
            </w:rPr>
          </w:pPr>
          <w:ins w:id="45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E461D3">
              <w:rPr>
                <w:rStyle w:val="Hipervnculo"/>
                <w:noProof/>
              </w:rPr>
              <w:t>INSTALL “DFU-UTIL”</w:t>
            </w:r>
            <w:r>
              <w:rPr>
                <w:noProof/>
                <w:webHidden/>
              </w:rPr>
              <w:tab/>
            </w:r>
            <w:r>
              <w:rPr>
                <w:noProof/>
                <w:webHidden/>
              </w:rPr>
              <w:fldChar w:fldCharType="begin"/>
            </w:r>
            <w:r>
              <w:rPr>
                <w:noProof/>
                <w:webHidden/>
              </w:rPr>
              <w:instrText xml:space="preserve"> PAGEREF _Toc81995138 \h </w:instrText>
            </w:r>
            <w:r>
              <w:rPr>
                <w:noProof/>
                <w:webHidden/>
              </w:rPr>
            </w:r>
          </w:ins>
          <w:r>
            <w:rPr>
              <w:noProof/>
              <w:webHidden/>
            </w:rPr>
            <w:fldChar w:fldCharType="separate"/>
          </w:r>
          <w:ins w:id="460" w:author="JORGE CONTRERAS ORTIZ" w:date="2021-09-08T11:58:00Z">
            <w:r>
              <w:rPr>
                <w:noProof/>
                <w:webHidden/>
              </w:rPr>
              <w:t>58</w:t>
            </w:r>
            <w:r>
              <w:rPr>
                <w:noProof/>
                <w:webHidden/>
              </w:rPr>
              <w:fldChar w:fldCharType="end"/>
            </w:r>
            <w:r w:rsidRPr="00E461D3">
              <w:rPr>
                <w:rStyle w:val="Hipervnculo"/>
                <w:noProof/>
              </w:rPr>
              <w:fldChar w:fldCharType="end"/>
            </w:r>
          </w:ins>
        </w:p>
        <w:p w14:paraId="14A8EF5D" w14:textId="46BF85B0" w:rsidR="00FE2C54" w:rsidRDefault="00FE2C54">
          <w:pPr>
            <w:pStyle w:val="TDC4"/>
            <w:tabs>
              <w:tab w:val="left" w:pos="1760"/>
              <w:tab w:val="right" w:leader="dot" w:pos="9060"/>
            </w:tabs>
            <w:rPr>
              <w:ins w:id="461" w:author="JORGE CONTRERAS ORTIZ" w:date="2021-09-08T11:58:00Z"/>
              <w:rFonts w:asciiTheme="minorHAnsi" w:eastAsiaTheme="minorEastAsia" w:hAnsiTheme="minorHAnsi" w:cstheme="minorBidi"/>
              <w:noProof/>
              <w:lang w:eastAsia="es-ES"/>
            </w:rPr>
          </w:pPr>
          <w:ins w:id="46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E461D3">
              <w:rPr>
                <w:rStyle w:val="Hipervnculo"/>
                <w:noProof/>
              </w:rPr>
              <w:t>ACTUALIZACIÓN DE FIRMWARE</w:t>
            </w:r>
            <w:r>
              <w:rPr>
                <w:noProof/>
                <w:webHidden/>
              </w:rPr>
              <w:tab/>
            </w:r>
            <w:r>
              <w:rPr>
                <w:noProof/>
                <w:webHidden/>
              </w:rPr>
              <w:fldChar w:fldCharType="begin"/>
            </w:r>
            <w:r>
              <w:rPr>
                <w:noProof/>
                <w:webHidden/>
              </w:rPr>
              <w:instrText xml:space="preserve"> PAGEREF _Toc81995139 \h </w:instrText>
            </w:r>
            <w:r>
              <w:rPr>
                <w:noProof/>
                <w:webHidden/>
              </w:rPr>
            </w:r>
          </w:ins>
          <w:r>
            <w:rPr>
              <w:noProof/>
              <w:webHidden/>
            </w:rPr>
            <w:fldChar w:fldCharType="separate"/>
          </w:r>
          <w:ins w:id="463" w:author="JORGE CONTRERAS ORTIZ" w:date="2021-09-08T11:58:00Z">
            <w:r>
              <w:rPr>
                <w:noProof/>
                <w:webHidden/>
              </w:rPr>
              <w:t>58</w:t>
            </w:r>
            <w:r>
              <w:rPr>
                <w:noProof/>
                <w:webHidden/>
              </w:rPr>
              <w:fldChar w:fldCharType="end"/>
            </w:r>
            <w:r w:rsidRPr="00E461D3">
              <w:rPr>
                <w:rStyle w:val="Hipervnculo"/>
                <w:noProof/>
              </w:rPr>
              <w:fldChar w:fldCharType="end"/>
            </w:r>
          </w:ins>
        </w:p>
        <w:p w14:paraId="2FF37523" w14:textId="056A4337" w:rsidR="00FE2C54" w:rsidRDefault="00FE2C54">
          <w:pPr>
            <w:pStyle w:val="TDC4"/>
            <w:tabs>
              <w:tab w:val="left" w:pos="1760"/>
              <w:tab w:val="right" w:leader="dot" w:pos="9060"/>
            </w:tabs>
            <w:rPr>
              <w:ins w:id="464" w:author="JORGE CONTRERAS ORTIZ" w:date="2021-09-08T11:58:00Z"/>
              <w:rFonts w:asciiTheme="minorHAnsi" w:eastAsiaTheme="minorEastAsia" w:hAnsiTheme="minorHAnsi" w:cstheme="minorBidi"/>
              <w:noProof/>
              <w:lang w:eastAsia="es-ES"/>
            </w:rPr>
          </w:pPr>
          <w:ins w:id="46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E461D3">
              <w:rPr>
                <w:rStyle w:val="Hipervnculo"/>
                <w:noProof/>
              </w:rPr>
              <w:t>RUNTIME – INSTALACIÓN DE DRIVERS USB</w:t>
            </w:r>
            <w:r>
              <w:rPr>
                <w:noProof/>
                <w:webHidden/>
              </w:rPr>
              <w:tab/>
            </w:r>
            <w:r>
              <w:rPr>
                <w:noProof/>
                <w:webHidden/>
              </w:rPr>
              <w:fldChar w:fldCharType="begin"/>
            </w:r>
            <w:r>
              <w:rPr>
                <w:noProof/>
                <w:webHidden/>
              </w:rPr>
              <w:instrText xml:space="preserve"> PAGEREF _Toc81995141 \h </w:instrText>
            </w:r>
            <w:r>
              <w:rPr>
                <w:noProof/>
                <w:webHidden/>
              </w:rPr>
            </w:r>
          </w:ins>
          <w:r>
            <w:rPr>
              <w:noProof/>
              <w:webHidden/>
            </w:rPr>
            <w:fldChar w:fldCharType="separate"/>
          </w:r>
          <w:ins w:id="466" w:author="JORGE CONTRERAS ORTIZ" w:date="2021-09-08T11:58:00Z">
            <w:r>
              <w:rPr>
                <w:noProof/>
                <w:webHidden/>
              </w:rPr>
              <w:t>60</w:t>
            </w:r>
            <w:r>
              <w:rPr>
                <w:noProof/>
                <w:webHidden/>
              </w:rPr>
              <w:fldChar w:fldCharType="end"/>
            </w:r>
            <w:r w:rsidRPr="00E461D3">
              <w:rPr>
                <w:rStyle w:val="Hipervnculo"/>
                <w:noProof/>
              </w:rPr>
              <w:fldChar w:fldCharType="end"/>
            </w:r>
          </w:ins>
        </w:p>
        <w:p w14:paraId="29E19BF4" w14:textId="34DD38F1" w:rsidR="00FE2C54" w:rsidRDefault="00FE2C54">
          <w:pPr>
            <w:pStyle w:val="TDC5"/>
            <w:tabs>
              <w:tab w:val="left" w:pos="2017"/>
              <w:tab w:val="right" w:leader="dot" w:pos="9060"/>
            </w:tabs>
            <w:rPr>
              <w:ins w:id="467" w:author="JORGE CONTRERAS ORTIZ" w:date="2021-09-08T11:58:00Z"/>
              <w:rFonts w:asciiTheme="minorHAnsi" w:eastAsiaTheme="minorEastAsia" w:hAnsiTheme="minorHAnsi" w:cstheme="minorBidi"/>
              <w:noProof/>
              <w:lang w:eastAsia="es-ES"/>
            </w:rPr>
          </w:pPr>
          <w:ins w:id="46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4.1.</w:t>
            </w:r>
            <w:r>
              <w:rPr>
                <w:rFonts w:asciiTheme="minorHAnsi" w:eastAsiaTheme="minorEastAsia" w:hAnsiTheme="minorHAnsi" w:cstheme="minorBidi"/>
                <w:noProof/>
                <w:lang w:eastAsia="es-ES"/>
              </w:rPr>
              <w:tab/>
            </w:r>
            <w:r w:rsidRPr="00E461D3">
              <w:rPr>
                <w:rStyle w:val="Hipervnculo"/>
                <w:noProof/>
              </w:rPr>
              <w:t>WINDOWS</w:t>
            </w:r>
            <w:r>
              <w:rPr>
                <w:noProof/>
                <w:webHidden/>
              </w:rPr>
              <w:tab/>
            </w:r>
            <w:r>
              <w:rPr>
                <w:noProof/>
                <w:webHidden/>
              </w:rPr>
              <w:fldChar w:fldCharType="begin"/>
            </w:r>
            <w:r>
              <w:rPr>
                <w:noProof/>
                <w:webHidden/>
              </w:rPr>
              <w:instrText xml:space="preserve"> PAGEREF _Toc81995142 \h </w:instrText>
            </w:r>
            <w:r>
              <w:rPr>
                <w:noProof/>
                <w:webHidden/>
              </w:rPr>
            </w:r>
          </w:ins>
          <w:r>
            <w:rPr>
              <w:noProof/>
              <w:webHidden/>
            </w:rPr>
            <w:fldChar w:fldCharType="separate"/>
          </w:r>
          <w:ins w:id="469" w:author="JORGE CONTRERAS ORTIZ" w:date="2021-09-08T11:58:00Z">
            <w:r>
              <w:rPr>
                <w:noProof/>
                <w:webHidden/>
              </w:rPr>
              <w:t>60</w:t>
            </w:r>
            <w:r>
              <w:rPr>
                <w:noProof/>
                <w:webHidden/>
              </w:rPr>
              <w:fldChar w:fldCharType="end"/>
            </w:r>
            <w:r w:rsidRPr="00E461D3">
              <w:rPr>
                <w:rStyle w:val="Hipervnculo"/>
                <w:noProof/>
              </w:rPr>
              <w:fldChar w:fldCharType="end"/>
            </w:r>
          </w:ins>
        </w:p>
        <w:p w14:paraId="4F28AA1E" w14:textId="4DC00E8F" w:rsidR="00FE2C54" w:rsidRDefault="00FE2C54">
          <w:pPr>
            <w:pStyle w:val="TDC5"/>
            <w:tabs>
              <w:tab w:val="left" w:pos="2017"/>
              <w:tab w:val="right" w:leader="dot" w:pos="9060"/>
            </w:tabs>
            <w:rPr>
              <w:ins w:id="470" w:author="JORGE CONTRERAS ORTIZ" w:date="2021-09-08T11:58:00Z"/>
              <w:rFonts w:asciiTheme="minorHAnsi" w:eastAsiaTheme="minorEastAsia" w:hAnsiTheme="minorHAnsi" w:cstheme="minorBidi"/>
              <w:noProof/>
              <w:lang w:eastAsia="es-ES"/>
            </w:rPr>
          </w:pPr>
          <w:ins w:id="47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4.2.</w:t>
            </w:r>
            <w:r>
              <w:rPr>
                <w:rFonts w:asciiTheme="minorHAnsi" w:eastAsiaTheme="minorEastAsia" w:hAnsiTheme="minorHAnsi" w:cstheme="minorBidi"/>
                <w:noProof/>
                <w:lang w:eastAsia="es-ES"/>
              </w:rPr>
              <w:tab/>
            </w:r>
            <w:r w:rsidRPr="00E461D3">
              <w:rPr>
                <w:rStyle w:val="Hipervnculo"/>
                <w:noProof/>
              </w:rPr>
              <w:t>LINUX</w:t>
            </w:r>
            <w:r>
              <w:rPr>
                <w:noProof/>
                <w:webHidden/>
              </w:rPr>
              <w:tab/>
            </w:r>
            <w:r>
              <w:rPr>
                <w:noProof/>
                <w:webHidden/>
              </w:rPr>
              <w:fldChar w:fldCharType="begin"/>
            </w:r>
            <w:r>
              <w:rPr>
                <w:noProof/>
                <w:webHidden/>
              </w:rPr>
              <w:instrText xml:space="preserve"> PAGEREF _Toc81995143 \h </w:instrText>
            </w:r>
            <w:r>
              <w:rPr>
                <w:noProof/>
                <w:webHidden/>
              </w:rPr>
            </w:r>
          </w:ins>
          <w:r>
            <w:rPr>
              <w:noProof/>
              <w:webHidden/>
            </w:rPr>
            <w:fldChar w:fldCharType="separate"/>
          </w:r>
          <w:ins w:id="472" w:author="JORGE CONTRERAS ORTIZ" w:date="2021-09-08T11:58:00Z">
            <w:r>
              <w:rPr>
                <w:noProof/>
                <w:webHidden/>
              </w:rPr>
              <w:t>62</w:t>
            </w:r>
            <w:r>
              <w:rPr>
                <w:noProof/>
                <w:webHidden/>
              </w:rPr>
              <w:fldChar w:fldCharType="end"/>
            </w:r>
            <w:r w:rsidRPr="00E461D3">
              <w:rPr>
                <w:rStyle w:val="Hipervnculo"/>
                <w:noProof/>
              </w:rPr>
              <w:fldChar w:fldCharType="end"/>
            </w:r>
          </w:ins>
        </w:p>
        <w:p w14:paraId="66132FDE" w14:textId="27B08853" w:rsidR="00FE2C54" w:rsidRDefault="00FE2C54">
          <w:pPr>
            <w:pStyle w:val="TDC5"/>
            <w:tabs>
              <w:tab w:val="left" w:pos="2017"/>
              <w:tab w:val="right" w:leader="dot" w:pos="9060"/>
            </w:tabs>
            <w:rPr>
              <w:ins w:id="473" w:author="JORGE CONTRERAS ORTIZ" w:date="2021-09-08T11:58:00Z"/>
              <w:rFonts w:asciiTheme="minorHAnsi" w:eastAsiaTheme="minorEastAsia" w:hAnsiTheme="minorHAnsi" w:cstheme="minorBidi"/>
              <w:noProof/>
              <w:lang w:eastAsia="es-ES"/>
            </w:rPr>
          </w:pPr>
          <w:ins w:id="47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4.3.</w:t>
            </w:r>
            <w:r>
              <w:rPr>
                <w:rFonts w:asciiTheme="minorHAnsi" w:eastAsiaTheme="minorEastAsia" w:hAnsiTheme="minorHAnsi" w:cstheme="minorBidi"/>
                <w:noProof/>
                <w:lang w:eastAsia="es-ES"/>
              </w:rPr>
              <w:tab/>
            </w:r>
            <w:r w:rsidRPr="00E461D3">
              <w:rPr>
                <w:rStyle w:val="Hipervnculo"/>
                <w:noProof/>
              </w:rPr>
              <w:t>MAC OS</w:t>
            </w:r>
            <w:r>
              <w:rPr>
                <w:noProof/>
                <w:webHidden/>
              </w:rPr>
              <w:tab/>
            </w:r>
            <w:r>
              <w:rPr>
                <w:noProof/>
                <w:webHidden/>
              </w:rPr>
              <w:fldChar w:fldCharType="begin"/>
            </w:r>
            <w:r>
              <w:rPr>
                <w:noProof/>
                <w:webHidden/>
              </w:rPr>
              <w:instrText xml:space="preserve"> PAGEREF _Toc81995144 \h </w:instrText>
            </w:r>
            <w:r>
              <w:rPr>
                <w:noProof/>
                <w:webHidden/>
              </w:rPr>
            </w:r>
          </w:ins>
          <w:r>
            <w:rPr>
              <w:noProof/>
              <w:webHidden/>
            </w:rPr>
            <w:fldChar w:fldCharType="separate"/>
          </w:r>
          <w:ins w:id="475" w:author="JORGE CONTRERAS ORTIZ" w:date="2021-09-08T11:58:00Z">
            <w:r>
              <w:rPr>
                <w:noProof/>
                <w:webHidden/>
              </w:rPr>
              <w:t>63</w:t>
            </w:r>
            <w:r>
              <w:rPr>
                <w:noProof/>
                <w:webHidden/>
              </w:rPr>
              <w:fldChar w:fldCharType="end"/>
            </w:r>
            <w:r w:rsidRPr="00E461D3">
              <w:rPr>
                <w:rStyle w:val="Hipervnculo"/>
                <w:noProof/>
              </w:rPr>
              <w:fldChar w:fldCharType="end"/>
            </w:r>
          </w:ins>
        </w:p>
        <w:p w14:paraId="092031DE" w14:textId="69EF6720" w:rsidR="00FE2C54" w:rsidRDefault="00FE2C54">
          <w:pPr>
            <w:pStyle w:val="TDC4"/>
            <w:tabs>
              <w:tab w:val="left" w:pos="1760"/>
              <w:tab w:val="right" w:leader="dot" w:pos="9060"/>
            </w:tabs>
            <w:rPr>
              <w:ins w:id="476" w:author="JORGE CONTRERAS ORTIZ" w:date="2021-09-08T11:58:00Z"/>
              <w:rFonts w:asciiTheme="minorHAnsi" w:eastAsiaTheme="minorEastAsia" w:hAnsiTheme="minorHAnsi" w:cstheme="minorBidi"/>
              <w:noProof/>
              <w:lang w:eastAsia="es-ES"/>
            </w:rPr>
          </w:pPr>
          <w:ins w:id="47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E461D3">
              <w:rPr>
                <w:rStyle w:val="Hipervnculo"/>
                <w:noProof/>
              </w:rPr>
              <w:t>CONFIGURACIÓN DE TERMINAL COM</w:t>
            </w:r>
            <w:r>
              <w:rPr>
                <w:noProof/>
                <w:webHidden/>
              </w:rPr>
              <w:tab/>
            </w:r>
            <w:r>
              <w:rPr>
                <w:noProof/>
                <w:webHidden/>
              </w:rPr>
              <w:fldChar w:fldCharType="begin"/>
            </w:r>
            <w:r>
              <w:rPr>
                <w:noProof/>
                <w:webHidden/>
              </w:rPr>
              <w:instrText xml:space="preserve"> PAGEREF _Toc81995145 \h </w:instrText>
            </w:r>
            <w:r>
              <w:rPr>
                <w:noProof/>
                <w:webHidden/>
              </w:rPr>
            </w:r>
          </w:ins>
          <w:r>
            <w:rPr>
              <w:noProof/>
              <w:webHidden/>
            </w:rPr>
            <w:fldChar w:fldCharType="separate"/>
          </w:r>
          <w:ins w:id="478" w:author="JORGE CONTRERAS ORTIZ" w:date="2021-09-08T11:58:00Z">
            <w:r>
              <w:rPr>
                <w:noProof/>
                <w:webHidden/>
              </w:rPr>
              <w:t>63</w:t>
            </w:r>
            <w:r>
              <w:rPr>
                <w:noProof/>
                <w:webHidden/>
              </w:rPr>
              <w:fldChar w:fldCharType="end"/>
            </w:r>
            <w:r w:rsidRPr="00E461D3">
              <w:rPr>
                <w:rStyle w:val="Hipervnculo"/>
                <w:noProof/>
              </w:rPr>
              <w:fldChar w:fldCharType="end"/>
            </w:r>
          </w:ins>
        </w:p>
        <w:p w14:paraId="3325B970" w14:textId="7F3EAE04" w:rsidR="00FE2C54" w:rsidRDefault="00FE2C54">
          <w:pPr>
            <w:pStyle w:val="TDC5"/>
            <w:tabs>
              <w:tab w:val="left" w:pos="2017"/>
              <w:tab w:val="right" w:leader="dot" w:pos="9060"/>
            </w:tabs>
            <w:rPr>
              <w:ins w:id="479" w:author="JORGE CONTRERAS ORTIZ" w:date="2021-09-08T11:58:00Z"/>
              <w:rFonts w:asciiTheme="minorHAnsi" w:eastAsiaTheme="minorEastAsia" w:hAnsiTheme="minorHAnsi" w:cstheme="minorBidi"/>
              <w:noProof/>
              <w:lang w:eastAsia="es-ES"/>
            </w:rPr>
          </w:pPr>
          <w:ins w:id="48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5.1.</w:t>
            </w:r>
            <w:r>
              <w:rPr>
                <w:rFonts w:asciiTheme="minorHAnsi" w:eastAsiaTheme="minorEastAsia" w:hAnsiTheme="minorHAnsi" w:cstheme="minorBidi"/>
                <w:noProof/>
                <w:lang w:eastAsia="es-ES"/>
              </w:rPr>
              <w:tab/>
            </w:r>
            <w:r w:rsidRPr="00E461D3">
              <w:rPr>
                <w:rStyle w:val="Hipervnculo"/>
                <w:noProof/>
              </w:rPr>
              <w:t>WINDOWS</w:t>
            </w:r>
            <w:r>
              <w:rPr>
                <w:noProof/>
                <w:webHidden/>
              </w:rPr>
              <w:tab/>
            </w:r>
            <w:r>
              <w:rPr>
                <w:noProof/>
                <w:webHidden/>
              </w:rPr>
              <w:fldChar w:fldCharType="begin"/>
            </w:r>
            <w:r>
              <w:rPr>
                <w:noProof/>
                <w:webHidden/>
              </w:rPr>
              <w:instrText xml:space="preserve"> PAGEREF _Toc81995146 \h </w:instrText>
            </w:r>
            <w:r>
              <w:rPr>
                <w:noProof/>
                <w:webHidden/>
              </w:rPr>
            </w:r>
          </w:ins>
          <w:r>
            <w:rPr>
              <w:noProof/>
              <w:webHidden/>
            </w:rPr>
            <w:fldChar w:fldCharType="separate"/>
          </w:r>
          <w:ins w:id="481" w:author="JORGE CONTRERAS ORTIZ" w:date="2021-09-08T11:58:00Z">
            <w:r>
              <w:rPr>
                <w:noProof/>
                <w:webHidden/>
              </w:rPr>
              <w:t>63</w:t>
            </w:r>
            <w:r>
              <w:rPr>
                <w:noProof/>
                <w:webHidden/>
              </w:rPr>
              <w:fldChar w:fldCharType="end"/>
            </w:r>
            <w:r w:rsidRPr="00E461D3">
              <w:rPr>
                <w:rStyle w:val="Hipervnculo"/>
                <w:noProof/>
              </w:rPr>
              <w:fldChar w:fldCharType="end"/>
            </w:r>
          </w:ins>
        </w:p>
        <w:p w14:paraId="4947C279" w14:textId="4BC05461" w:rsidR="00FE2C54" w:rsidRDefault="00FE2C54">
          <w:pPr>
            <w:pStyle w:val="TDC5"/>
            <w:tabs>
              <w:tab w:val="left" w:pos="2017"/>
              <w:tab w:val="right" w:leader="dot" w:pos="9060"/>
            </w:tabs>
            <w:rPr>
              <w:ins w:id="482" w:author="JORGE CONTRERAS ORTIZ" w:date="2021-09-08T11:58:00Z"/>
              <w:rFonts w:asciiTheme="minorHAnsi" w:eastAsiaTheme="minorEastAsia" w:hAnsiTheme="minorHAnsi" w:cstheme="minorBidi"/>
              <w:noProof/>
              <w:lang w:eastAsia="es-ES"/>
            </w:rPr>
          </w:pPr>
          <w:ins w:id="48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5.2.</w:t>
            </w:r>
            <w:r>
              <w:rPr>
                <w:rFonts w:asciiTheme="minorHAnsi" w:eastAsiaTheme="minorEastAsia" w:hAnsiTheme="minorHAnsi" w:cstheme="minorBidi"/>
                <w:noProof/>
                <w:lang w:eastAsia="es-ES"/>
              </w:rPr>
              <w:tab/>
            </w:r>
            <w:r w:rsidRPr="00E461D3">
              <w:rPr>
                <w:rStyle w:val="Hipervnculo"/>
                <w:noProof/>
              </w:rPr>
              <w:t>LINUX / MAC OS</w:t>
            </w:r>
            <w:r>
              <w:rPr>
                <w:noProof/>
                <w:webHidden/>
              </w:rPr>
              <w:tab/>
            </w:r>
            <w:r>
              <w:rPr>
                <w:noProof/>
                <w:webHidden/>
              </w:rPr>
              <w:fldChar w:fldCharType="begin"/>
            </w:r>
            <w:r>
              <w:rPr>
                <w:noProof/>
                <w:webHidden/>
              </w:rPr>
              <w:instrText xml:space="preserve"> PAGEREF _Toc81995147 \h </w:instrText>
            </w:r>
            <w:r>
              <w:rPr>
                <w:noProof/>
                <w:webHidden/>
              </w:rPr>
            </w:r>
          </w:ins>
          <w:r>
            <w:rPr>
              <w:noProof/>
              <w:webHidden/>
            </w:rPr>
            <w:fldChar w:fldCharType="separate"/>
          </w:r>
          <w:ins w:id="484" w:author="JORGE CONTRERAS ORTIZ" w:date="2021-09-08T11:58:00Z">
            <w:r>
              <w:rPr>
                <w:noProof/>
                <w:webHidden/>
              </w:rPr>
              <w:t>64</w:t>
            </w:r>
            <w:r>
              <w:rPr>
                <w:noProof/>
                <w:webHidden/>
              </w:rPr>
              <w:fldChar w:fldCharType="end"/>
            </w:r>
            <w:r w:rsidRPr="00E461D3">
              <w:rPr>
                <w:rStyle w:val="Hipervnculo"/>
                <w:noProof/>
              </w:rPr>
              <w:fldChar w:fldCharType="end"/>
            </w:r>
          </w:ins>
        </w:p>
        <w:p w14:paraId="60FC6C0E" w14:textId="29C0C9B0" w:rsidR="00FE2C54" w:rsidRDefault="00FE2C54">
          <w:pPr>
            <w:pStyle w:val="TDC2"/>
            <w:tabs>
              <w:tab w:val="left" w:pos="880"/>
              <w:tab w:val="right" w:leader="dot" w:pos="9060"/>
            </w:tabs>
            <w:rPr>
              <w:ins w:id="485" w:author="JORGE CONTRERAS ORTIZ" w:date="2021-09-08T11:58:00Z"/>
              <w:rFonts w:asciiTheme="minorHAnsi" w:eastAsiaTheme="minorEastAsia" w:hAnsiTheme="minorHAnsi" w:cstheme="minorBidi"/>
              <w:noProof/>
              <w:lang w:eastAsia="es-ES"/>
            </w:rPr>
          </w:pPr>
          <w:ins w:id="48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3.</w:t>
            </w:r>
            <w:r>
              <w:rPr>
                <w:rFonts w:asciiTheme="minorHAnsi" w:eastAsiaTheme="minorEastAsia" w:hAnsiTheme="minorHAnsi" w:cstheme="minorBidi"/>
                <w:noProof/>
                <w:lang w:eastAsia="es-ES"/>
              </w:rPr>
              <w:tab/>
            </w:r>
            <w:r w:rsidRPr="00E461D3">
              <w:rPr>
                <w:rStyle w:val="Hipervnculo"/>
                <w:noProof/>
              </w:rPr>
              <w:t>CONFIGURACIÓN DE RED PARA KTWM102</w:t>
            </w:r>
            <w:r>
              <w:rPr>
                <w:noProof/>
                <w:webHidden/>
              </w:rPr>
              <w:tab/>
            </w:r>
            <w:r>
              <w:rPr>
                <w:noProof/>
                <w:webHidden/>
              </w:rPr>
              <w:fldChar w:fldCharType="begin"/>
            </w:r>
            <w:r>
              <w:rPr>
                <w:noProof/>
                <w:webHidden/>
              </w:rPr>
              <w:instrText xml:space="preserve"> PAGEREF _Toc81995150 \h </w:instrText>
            </w:r>
            <w:r>
              <w:rPr>
                <w:noProof/>
                <w:webHidden/>
              </w:rPr>
            </w:r>
          </w:ins>
          <w:r>
            <w:rPr>
              <w:noProof/>
              <w:webHidden/>
            </w:rPr>
            <w:fldChar w:fldCharType="separate"/>
          </w:r>
          <w:ins w:id="487" w:author="JORGE CONTRERAS ORTIZ" w:date="2021-09-08T11:58:00Z">
            <w:r>
              <w:rPr>
                <w:noProof/>
                <w:webHidden/>
              </w:rPr>
              <w:t>66</w:t>
            </w:r>
            <w:r>
              <w:rPr>
                <w:noProof/>
                <w:webHidden/>
              </w:rPr>
              <w:fldChar w:fldCharType="end"/>
            </w:r>
            <w:r w:rsidRPr="00E461D3">
              <w:rPr>
                <w:rStyle w:val="Hipervnculo"/>
                <w:noProof/>
              </w:rPr>
              <w:fldChar w:fldCharType="end"/>
            </w:r>
          </w:ins>
        </w:p>
        <w:p w14:paraId="4ECA3598" w14:textId="4FFFDC13" w:rsidR="00FE2C54" w:rsidRDefault="00FE2C54">
          <w:pPr>
            <w:pStyle w:val="TDC3"/>
            <w:rPr>
              <w:ins w:id="488" w:author="JORGE CONTRERAS ORTIZ" w:date="2021-09-08T11:58:00Z"/>
              <w:rFonts w:asciiTheme="minorHAnsi" w:hAnsiTheme="minorHAnsi" w:cstheme="minorBidi"/>
              <w:noProof/>
            </w:rPr>
          </w:pPr>
          <w:ins w:id="48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rPr>
              <w:t>3.3.1.</w:t>
            </w:r>
            <w:r>
              <w:rPr>
                <w:rFonts w:asciiTheme="minorHAnsi" w:hAnsiTheme="minorHAnsi" w:cstheme="minorBidi"/>
                <w:noProof/>
              </w:rPr>
              <w:tab/>
            </w:r>
            <w:r w:rsidRPr="00E461D3">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995152 \h </w:instrText>
            </w:r>
            <w:r>
              <w:rPr>
                <w:noProof/>
                <w:webHidden/>
              </w:rPr>
            </w:r>
          </w:ins>
          <w:r>
            <w:rPr>
              <w:noProof/>
              <w:webHidden/>
            </w:rPr>
            <w:fldChar w:fldCharType="separate"/>
          </w:r>
          <w:ins w:id="490" w:author="JORGE CONTRERAS ORTIZ" w:date="2021-09-08T11:58:00Z">
            <w:r>
              <w:rPr>
                <w:noProof/>
                <w:webHidden/>
              </w:rPr>
              <w:t>66</w:t>
            </w:r>
            <w:r>
              <w:rPr>
                <w:noProof/>
                <w:webHidden/>
              </w:rPr>
              <w:fldChar w:fldCharType="end"/>
            </w:r>
            <w:r w:rsidRPr="00E461D3">
              <w:rPr>
                <w:rStyle w:val="Hipervnculo"/>
                <w:noProof/>
              </w:rPr>
              <w:fldChar w:fldCharType="end"/>
            </w:r>
          </w:ins>
        </w:p>
        <w:p w14:paraId="3E76E043" w14:textId="2DF1C342" w:rsidR="00FE2C54" w:rsidRDefault="00FE2C54">
          <w:pPr>
            <w:pStyle w:val="TDC4"/>
            <w:tabs>
              <w:tab w:val="left" w:pos="1760"/>
              <w:tab w:val="right" w:leader="dot" w:pos="9060"/>
            </w:tabs>
            <w:rPr>
              <w:ins w:id="491" w:author="JORGE CONTRERAS ORTIZ" w:date="2021-09-08T11:58:00Z"/>
              <w:rFonts w:asciiTheme="minorHAnsi" w:eastAsiaTheme="minorEastAsia" w:hAnsiTheme="minorHAnsi" w:cstheme="minorBidi"/>
              <w:noProof/>
              <w:lang w:eastAsia="es-ES"/>
            </w:rPr>
          </w:pPr>
          <w:ins w:id="49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E461D3">
              <w:rPr>
                <w:rStyle w:val="Hipervnculo"/>
                <w:noProof/>
              </w:rPr>
              <w:t>SINTAXIS DE LOS COMANDOS</w:t>
            </w:r>
            <w:r>
              <w:rPr>
                <w:noProof/>
                <w:webHidden/>
              </w:rPr>
              <w:tab/>
            </w:r>
            <w:r>
              <w:rPr>
                <w:noProof/>
                <w:webHidden/>
              </w:rPr>
              <w:fldChar w:fldCharType="begin"/>
            </w:r>
            <w:r>
              <w:rPr>
                <w:noProof/>
                <w:webHidden/>
              </w:rPr>
              <w:instrText xml:space="preserve"> PAGEREF _Toc81995153 \h </w:instrText>
            </w:r>
            <w:r>
              <w:rPr>
                <w:noProof/>
                <w:webHidden/>
              </w:rPr>
            </w:r>
          </w:ins>
          <w:r>
            <w:rPr>
              <w:noProof/>
              <w:webHidden/>
            </w:rPr>
            <w:fldChar w:fldCharType="separate"/>
          </w:r>
          <w:ins w:id="493" w:author="JORGE CONTRERAS ORTIZ" w:date="2021-09-08T11:58:00Z">
            <w:r>
              <w:rPr>
                <w:noProof/>
                <w:webHidden/>
              </w:rPr>
              <w:t>66</w:t>
            </w:r>
            <w:r>
              <w:rPr>
                <w:noProof/>
                <w:webHidden/>
              </w:rPr>
              <w:fldChar w:fldCharType="end"/>
            </w:r>
            <w:r w:rsidRPr="00E461D3">
              <w:rPr>
                <w:rStyle w:val="Hipervnculo"/>
                <w:noProof/>
              </w:rPr>
              <w:fldChar w:fldCharType="end"/>
            </w:r>
          </w:ins>
        </w:p>
        <w:p w14:paraId="71862E39" w14:textId="301900FE" w:rsidR="00FE2C54" w:rsidRDefault="00FE2C54">
          <w:pPr>
            <w:pStyle w:val="TDC4"/>
            <w:tabs>
              <w:tab w:val="left" w:pos="1760"/>
              <w:tab w:val="right" w:leader="dot" w:pos="9060"/>
            </w:tabs>
            <w:rPr>
              <w:ins w:id="494" w:author="JORGE CONTRERAS ORTIZ" w:date="2021-09-08T11:58:00Z"/>
              <w:rFonts w:asciiTheme="minorHAnsi" w:eastAsiaTheme="minorEastAsia" w:hAnsiTheme="minorHAnsi" w:cstheme="minorBidi"/>
              <w:noProof/>
              <w:lang w:eastAsia="es-ES"/>
            </w:rPr>
          </w:pPr>
          <w:ins w:id="49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E461D3">
              <w:rPr>
                <w:rStyle w:val="Hipervnculo"/>
                <w:noProof/>
              </w:rPr>
              <w:t>SINTAXIS DE LOS PARÁMETROS</w:t>
            </w:r>
            <w:r>
              <w:rPr>
                <w:noProof/>
                <w:webHidden/>
              </w:rPr>
              <w:tab/>
            </w:r>
            <w:r>
              <w:rPr>
                <w:noProof/>
                <w:webHidden/>
              </w:rPr>
              <w:fldChar w:fldCharType="begin"/>
            </w:r>
            <w:r>
              <w:rPr>
                <w:noProof/>
                <w:webHidden/>
              </w:rPr>
              <w:instrText xml:space="preserve"> PAGEREF _Toc81995154 \h </w:instrText>
            </w:r>
            <w:r>
              <w:rPr>
                <w:noProof/>
                <w:webHidden/>
              </w:rPr>
            </w:r>
          </w:ins>
          <w:r>
            <w:rPr>
              <w:noProof/>
              <w:webHidden/>
            </w:rPr>
            <w:fldChar w:fldCharType="separate"/>
          </w:r>
          <w:ins w:id="496" w:author="JORGE CONTRERAS ORTIZ" w:date="2021-09-08T11:58:00Z">
            <w:r>
              <w:rPr>
                <w:noProof/>
                <w:webHidden/>
              </w:rPr>
              <w:t>67</w:t>
            </w:r>
            <w:r>
              <w:rPr>
                <w:noProof/>
                <w:webHidden/>
              </w:rPr>
              <w:fldChar w:fldCharType="end"/>
            </w:r>
            <w:r w:rsidRPr="00E461D3">
              <w:rPr>
                <w:rStyle w:val="Hipervnculo"/>
                <w:noProof/>
              </w:rPr>
              <w:fldChar w:fldCharType="end"/>
            </w:r>
          </w:ins>
        </w:p>
        <w:p w14:paraId="43A83046" w14:textId="6AFED159" w:rsidR="00FE2C54" w:rsidRDefault="00FE2C54">
          <w:pPr>
            <w:pStyle w:val="TDC4"/>
            <w:tabs>
              <w:tab w:val="left" w:pos="1760"/>
              <w:tab w:val="right" w:leader="dot" w:pos="9060"/>
            </w:tabs>
            <w:rPr>
              <w:ins w:id="497" w:author="JORGE CONTRERAS ORTIZ" w:date="2021-09-08T11:58:00Z"/>
              <w:rFonts w:asciiTheme="minorHAnsi" w:eastAsiaTheme="minorEastAsia" w:hAnsiTheme="minorHAnsi" w:cstheme="minorBidi"/>
              <w:noProof/>
              <w:lang w:eastAsia="es-ES"/>
            </w:rPr>
          </w:pPr>
          <w:ins w:id="49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E461D3">
              <w:rPr>
                <w:rStyle w:val="Hipervnculo"/>
                <w:noProof/>
              </w:rPr>
              <w:t>MENSAJES DE RESPUESTA</w:t>
            </w:r>
            <w:r>
              <w:rPr>
                <w:noProof/>
                <w:webHidden/>
              </w:rPr>
              <w:tab/>
            </w:r>
            <w:r>
              <w:rPr>
                <w:noProof/>
                <w:webHidden/>
              </w:rPr>
              <w:fldChar w:fldCharType="begin"/>
            </w:r>
            <w:r>
              <w:rPr>
                <w:noProof/>
                <w:webHidden/>
              </w:rPr>
              <w:instrText xml:space="preserve"> PAGEREF _Toc81995156 \h </w:instrText>
            </w:r>
            <w:r>
              <w:rPr>
                <w:noProof/>
                <w:webHidden/>
              </w:rPr>
            </w:r>
          </w:ins>
          <w:r>
            <w:rPr>
              <w:noProof/>
              <w:webHidden/>
            </w:rPr>
            <w:fldChar w:fldCharType="separate"/>
          </w:r>
          <w:ins w:id="499" w:author="JORGE CONTRERAS ORTIZ" w:date="2021-09-08T11:58:00Z">
            <w:r>
              <w:rPr>
                <w:noProof/>
                <w:webHidden/>
              </w:rPr>
              <w:t>68</w:t>
            </w:r>
            <w:r>
              <w:rPr>
                <w:noProof/>
                <w:webHidden/>
              </w:rPr>
              <w:fldChar w:fldCharType="end"/>
            </w:r>
            <w:r w:rsidRPr="00E461D3">
              <w:rPr>
                <w:rStyle w:val="Hipervnculo"/>
                <w:noProof/>
              </w:rPr>
              <w:fldChar w:fldCharType="end"/>
            </w:r>
          </w:ins>
        </w:p>
        <w:p w14:paraId="2650D91B" w14:textId="3F597612" w:rsidR="00FE2C54" w:rsidRDefault="00FE2C54">
          <w:pPr>
            <w:pStyle w:val="TDC3"/>
            <w:rPr>
              <w:ins w:id="500" w:author="JORGE CONTRERAS ORTIZ" w:date="2021-09-08T11:58:00Z"/>
              <w:rFonts w:asciiTheme="minorHAnsi" w:hAnsiTheme="minorHAnsi" w:cstheme="minorBidi"/>
              <w:noProof/>
            </w:rPr>
          </w:pPr>
          <w:ins w:id="50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rPr>
              <w:t>3.3.2.</w:t>
            </w:r>
            <w:r>
              <w:rPr>
                <w:rFonts w:asciiTheme="minorHAnsi" w:hAnsiTheme="minorHAnsi" w:cstheme="minorBidi"/>
                <w:noProof/>
              </w:rPr>
              <w:tab/>
            </w:r>
            <w:r w:rsidRPr="00E461D3">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995157 \h </w:instrText>
            </w:r>
            <w:r>
              <w:rPr>
                <w:noProof/>
                <w:webHidden/>
              </w:rPr>
            </w:r>
          </w:ins>
          <w:r>
            <w:rPr>
              <w:noProof/>
              <w:webHidden/>
            </w:rPr>
            <w:fldChar w:fldCharType="separate"/>
          </w:r>
          <w:ins w:id="502" w:author="JORGE CONTRERAS ORTIZ" w:date="2021-09-08T11:58:00Z">
            <w:r>
              <w:rPr>
                <w:noProof/>
                <w:webHidden/>
              </w:rPr>
              <w:t>69</w:t>
            </w:r>
            <w:r>
              <w:rPr>
                <w:noProof/>
                <w:webHidden/>
              </w:rPr>
              <w:fldChar w:fldCharType="end"/>
            </w:r>
            <w:r w:rsidRPr="00E461D3">
              <w:rPr>
                <w:rStyle w:val="Hipervnculo"/>
                <w:noProof/>
              </w:rPr>
              <w:fldChar w:fldCharType="end"/>
            </w:r>
          </w:ins>
        </w:p>
        <w:p w14:paraId="06A594F6" w14:textId="6D4F47CF" w:rsidR="00FE2C54" w:rsidRDefault="00FE2C54">
          <w:pPr>
            <w:pStyle w:val="TDC4"/>
            <w:tabs>
              <w:tab w:val="left" w:pos="1760"/>
              <w:tab w:val="right" w:leader="dot" w:pos="9060"/>
            </w:tabs>
            <w:rPr>
              <w:ins w:id="503" w:author="JORGE CONTRERAS ORTIZ" w:date="2021-09-08T11:58:00Z"/>
              <w:rFonts w:asciiTheme="minorHAnsi" w:eastAsiaTheme="minorEastAsia" w:hAnsiTheme="minorHAnsi" w:cstheme="minorBidi"/>
              <w:noProof/>
              <w:lang w:eastAsia="es-ES"/>
            </w:rPr>
          </w:pPr>
          <w:ins w:id="50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E461D3">
              <w:rPr>
                <w:rStyle w:val="Hipervnculo"/>
                <w:noProof/>
              </w:rPr>
              <w:t>OPERACIÓN DE INTERFAZ</w:t>
            </w:r>
            <w:r>
              <w:rPr>
                <w:noProof/>
                <w:webHidden/>
              </w:rPr>
              <w:tab/>
            </w:r>
            <w:r>
              <w:rPr>
                <w:noProof/>
                <w:webHidden/>
              </w:rPr>
              <w:fldChar w:fldCharType="begin"/>
            </w:r>
            <w:r>
              <w:rPr>
                <w:noProof/>
                <w:webHidden/>
              </w:rPr>
              <w:instrText xml:space="preserve"> PAGEREF _Toc81995158 \h </w:instrText>
            </w:r>
            <w:r>
              <w:rPr>
                <w:noProof/>
                <w:webHidden/>
              </w:rPr>
            </w:r>
          </w:ins>
          <w:r>
            <w:rPr>
              <w:noProof/>
              <w:webHidden/>
            </w:rPr>
            <w:fldChar w:fldCharType="separate"/>
          </w:r>
          <w:ins w:id="505" w:author="JORGE CONTRERAS ORTIZ" w:date="2021-09-08T11:58:00Z">
            <w:r>
              <w:rPr>
                <w:noProof/>
                <w:webHidden/>
              </w:rPr>
              <w:t>69</w:t>
            </w:r>
            <w:r>
              <w:rPr>
                <w:noProof/>
                <w:webHidden/>
              </w:rPr>
              <w:fldChar w:fldCharType="end"/>
            </w:r>
            <w:r w:rsidRPr="00E461D3">
              <w:rPr>
                <w:rStyle w:val="Hipervnculo"/>
                <w:noProof/>
              </w:rPr>
              <w:fldChar w:fldCharType="end"/>
            </w:r>
          </w:ins>
        </w:p>
        <w:p w14:paraId="19506508" w14:textId="511256DF" w:rsidR="00FE2C54" w:rsidRDefault="00FE2C54">
          <w:pPr>
            <w:pStyle w:val="TDC4"/>
            <w:tabs>
              <w:tab w:val="left" w:pos="1760"/>
              <w:tab w:val="right" w:leader="dot" w:pos="9060"/>
            </w:tabs>
            <w:rPr>
              <w:ins w:id="506" w:author="JORGE CONTRERAS ORTIZ" w:date="2021-09-08T11:58:00Z"/>
              <w:rFonts w:asciiTheme="minorHAnsi" w:eastAsiaTheme="minorEastAsia" w:hAnsiTheme="minorHAnsi" w:cstheme="minorBidi"/>
              <w:noProof/>
              <w:lang w:eastAsia="es-ES"/>
            </w:rPr>
          </w:pPr>
          <w:ins w:id="50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E461D3">
              <w:rPr>
                <w:rStyle w:val="Hipervnculo"/>
                <w:noProof/>
              </w:rPr>
              <w:t>FORMATO DEL PAQUETE</w:t>
            </w:r>
            <w:r>
              <w:rPr>
                <w:noProof/>
                <w:webHidden/>
              </w:rPr>
              <w:tab/>
            </w:r>
            <w:r>
              <w:rPr>
                <w:noProof/>
                <w:webHidden/>
              </w:rPr>
              <w:fldChar w:fldCharType="begin"/>
            </w:r>
            <w:r>
              <w:rPr>
                <w:noProof/>
                <w:webHidden/>
              </w:rPr>
              <w:instrText xml:space="preserve"> PAGEREF _Toc81995160 \h </w:instrText>
            </w:r>
            <w:r>
              <w:rPr>
                <w:noProof/>
                <w:webHidden/>
              </w:rPr>
            </w:r>
          </w:ins>
          <w:r>
            <w:rPr>
              <w:noProof/>
              <w:webHidden/>
            </w:rPr>
            <w:fldChar w:fldCharType="separate"/>
          </w:r>
          <w:ins w:id="508" w:author="JORGE CONTRERAS ORTIZ" w:date="2021-09-08T11:58:00Z">
            <w:r>
              <w:rPr>
                <w:noProof/>
                <w:webHidden/>
              </w:rPr>
              <w:t>70</w:t>
            </w:r>
            <w:r>
              <w:rPr>
                <w:noProof/>
                <w:webHidden/>
              </w:rPr>
              <w:fldChar w:fldCharType="end"/>
            </w:r>
            <w:r w:rsidRPr="00E461D3">
              <w:rPr>
                <w:rStyle w:val="Hipervnculo"/>
                <w:noProof/>
              </w:rPr>
              <w:fldChar w:fldCharType="end"/>
            </w:r>
          </w:ins>
        </w:p>
        <w:p w14:paraId="3C409835" w14:textId="1A383269" w:rsidR="00FE2C54" w:rsidRDefault="00FE2C54">
          <w:pPr>
            <w:pStyle w:val="TDC4"/>
            <w:tabs>
              <w:tab w:val="left" w:pos="1760"/>
              <w:tab w:val="right" w:leader="dot" w:pos="9060"/>
            </w:tabs>
            <w:rPr>
              <w:ins w:id="509" w:author="JORGE CONTRERAS ORTIZ" w:date="2021-09-08T11:58:00Z"/>
              <w:rFonts w:asciiTheme="minorHAnsi" w:eastAsiaTheme="minorEastAsia" w:hAnsiTheme="minorHAnsi" w:cstheme="minorBidi"/>
              <w:noProof/>
              <w:lang w:eastAsia="es-ES"/>
            </w:rPr>
          </w:pPr>
          <w:ins w:id="51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E461D3">
              <w:rPr>
                <w:rStyle w:val="Hipervnculo"/>
                <w:noProof/>
              </w:rPr>
              <w:t>REPRESENTACIÓN DE DATOS</w:t>
            </w:r>
            <w:r>
              <w:rPr>
                <w:noProof/>
                <w:webHidden/>
              </w:rPr>
              <w:tab/>
            </w:r>
            <w:r>
              <w:rPr>
                <w:noProof/>
                <w:webHidden/>
              </w:rPr>
              <w:fldChar w:fldCharType="begin"/>
            </w:r>
            <w:r>
              <w:rPr>
                <w:noProof/>
                <w:webHidden/>
              </w:rPr>
              <w:instrText xml:space="preserve"> PAGEREF _Toc81995163 \h </w:instrText>
            </w:r>
            <w:r>
              <w:rPr>
                <w:noProof/>
                <w:webHidden/>
              </w:rPr>
            </w:r>
          </w:ins>
          <w:r>
            <w:rPr>
              <w:noProof/>
              <w:webHidden/>
            </w:rPr>
            <w:fldChar w:fldCharType="separate"/>
          </w:r>
          <w:ins w:id="511" w:author="JORGE CONTRERAS ORTIZ" w:date="2021-09-08T11:58:00Z">
            <w:r>
              <w:rPr>
                <w:noProof/>
                <w:webHidden/>
              </w:rPr>
              <w:t>71</w:t>
            </w:r>
            <w:r>
              <w:rPr>
                <w:noProof/>
                <w:webHidden/>
              </w:rPr>
              <w:fldChar w:fldCharType="end"/>
            </w:r>
            <w:r w:rsidRPr="00E461D3">
              <w:rPr>
                <w:rStyle w:val="Hipervnculo"/>
                <w:noProof/>
              </w:rPr>
              <w:fldChar w:fldCharType="end"/>
            </w:r>
          </w:ins>
        </w:p>
        <w:p w14:paraId="151BFADB" w14:textId="41B9C3E6" w:rsidR="00FE2C54" w:rsidRDefault="00FE2C54">
          <w:pPr>
            <w:pStyle w:val="TDC4"/>
            <w:tabs>
              <w:tab w:val="left" w:pos="1760"/>
              <w:tab w:val="right" w:leader="dot" w:pos="9060"/>
            </w:tabs>
            <w:rPr>
              <w:ins w:id="512" w:author="JORGE CONTRERAS ORTIZ" w:date="2021-09-08T11:58:00Z"/>
              <w:rFonts w:asciiTheme="minorHAnsi" w:eastAsiaTheme="minorEastAsia" w:hAnsiTheme="minorHAnsi" w:cstheme="minorBidi"/>
              <w:noProof/>
              <w:lang w:eastAsia="es-ES"/>
            </w:rPr>
          </w:pPr>
          <w:ins w:id="51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E461D3">
              <w:rPr>
                <w:rStyle w:val="Hipervnculo"/>
                <w:noProof/>
              </w:rPr>
              <w:t>COMANDOS Y RESPUESTAS</w:t>
            </w:r>
            <w:r>
              <w:rPr>
                <w:noProof/>
                <w:webHidden/>
              </w:rPr>
              <w:tab/>
            </w:r>
            <w:r>
              <w:rPr>
                <w:noProof/>
                <w:webHidden/>
              </w:rPr>
              <w:fldChar w:fldCharType="begin"/>
            </w:r>
            <w:r>
              <w:rPr>
                <w:noProof/>
                <w:webHidden/>
              </w:rPr>
              <w:instrText xml:space="preserve"> PAGEREF _Toc81995164 \h </w:instrText>
            </w:r>
            <w:r>
              <w:rPr>
                <w:noProof/>
                <w:webHidden/>
              </w:rPr>
            </w:r>
          </w:ins>
          <w:r>
            <w:rPr>
              <w:noProof/>
              <w:webHidden/>
            </w:rPr>
            <w:fldChar w:fldCharType="separate"/>
          </w:r>
          <w:ins w:id="514" w:author="JORGE CONTRERAS ORTIZ" w:date="2021-09-08T11:58:00Z">
            <w:r>
              <w:rPr>
                <w:noProof/>
                <w:webHidden/>
              </w:rPr>
              <w:t>72</w:t>
            </w:r>
            <w:r>
              <w:rPr>
                <w:noProof/>
                <w:webHidden/>
              </w:rPr>
              <w:fldChar w:fldCharType="end"/>
            </w:r>
            <w:r w:rsidRPr="00E461D3">
              <w:rPr>
                <w:rStyle w:val="Hipervnculo"/>
                <w:noProof/>
              </w:rPr>
              <w:fldChar w:fldCharType="end"/>
            </w:r>
          </w:ins>
        </w:p>
        <w:p w14:paraId="6D734F9D" w14:textId="5E8C551A" w:rsidR="00FE2C54" w:rsidRDefault="00FE2C54">
          <w:pPr>
            <w:pStyle w:val="TDC4"/>
            <w:tabs>
              <w:tab w:val="left" w:pos="1760"/>
              <w:tab w:val="right" w:leader="dot" w:pos="9060"/>
            </w:tabs>
            <w:rPr>
              <w:ins w:id="515" w:author="JORGE CONTRERAS ORTIZ" w:date="2021-09-08T11:58:00Z"/>
              <w:rFonts w:asciiTheme="minorHAnsi" w:eastAsiaTheme="minorEastAsia" w:hAnsiTheme="minorHAnsi" w:cstheme="minorBidi"/>
              <w:noProof/>
              <w:lang w:eastAsia="es-ES"/>
            </w:rPr>
          </w:pPr>
          <w:ins w:id="51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E461D3">
              <w:rPr>
                <w:rStyle w:val="Hipervnculo"/>
                <w:noProof/>
              </w:rPr>
              <w:t>NOTIFICACIONES</w:t>
            </w:r>
            <w:r>
              <w:rPr>
                <w:noProof/>
                <w:webHidden/>
              </w:rPr>
              <w:tab/>
            </w:r>
            <w:r>
              <w:rPr>
                <w:noProof/>
                <w:webHidden/>
              </w:rPr>
              <w:fldChar w:fldCharType="begin"/>
            </w:r>
            <w:r>
              <w:rPr>
                <w:noProof/>
                <w:webHidden/>
              </w:rPr>
              <w:instrText xml:space="preserve"> PAGEREF _Toc81995166 \h </w:instrText>
            </w:r>
            <w:r>
              <w:rPr>
                <w:noProof/>
                <w:webHidden/>
              </w:rPr>
            </w:r>
          </w:ins>
          <w:r>
            <w:rPr>
              <w:noProof/>
              <w:webHidden/>
            </w:rPr>
            <w:fldChar w:fldCharType="separate"/>
          </w:r>
          <w:ins w:id="517" w:author="JORGE CONTRERAS ORTIZ" w:date="2021-09-08T11:58:00Z">
            <w:r>
              <w:rPr>
                <w:noProof/>
                <w:webHidden/>
              </w:rPr>
              <w:t>73</w:t>
            </w:r>
            <w:r>
              <w:rPr>
                <w:noProof/>
                <w:webHidden/>
              </w:rPr>
              <w:fldChar w:fldCharType="end"/>
            </w:r>
            <w:r w:rsidRPr="00E461D3">
              <w:rPr>
                <w:rStyle w:val="Hipervnculo"/>
                <w:noProof/>
              </w:rPr>
              <w:fldChar w:fldCharType="end"/>
            </w:r>
          </w:ins>
        </w:p>
        <w:p w14:paraId="7BC232BE" w14:textId="133E0CE6" w:rsidR="00FE2C54" w:rsidRDefault="00FE2C54">
          <w:pPr>
            <w:pStyle w:val="TDC3"/>
            <w:rPr>
              <w:ins w:id="518" w:author="JORGE CONTRERAS ORTIZ" w:date="2021-09-08T11:58:00Z"/>
              <w:rFonts w:asciiTheme="minorHAnsi" w:hAnsiTheme="minorHAnsi" w:cstheme="minorBidi"/>
              <w:noProof/>
            </w:rPr>
          </w:pPr>
          <w:ins w:id="51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3.3.</w:t>
            </w:r>
            <w:r>
              <w:rPr>
                <w:rFonts w:asciiTheme="minorHAnsi" w:hAnsiTheme="minorHAnsi" w:cstheme="minorBidi"/>
                <w:noProof/>
              </w:rPr>
              <w:tab/>
            </w:r>
            <w:r w:rsidRPr="00E461D3">
              <w:rPr>
                <w:rStyle w:val="Hipervnculo"/>
                <w:noProof/>
              </w:rPr>
              <w:t>CONFIGURACIÓN DE RED</w:t>
            </w:r>
            <w:r>
              <w:rPr>
                <w:noProof/>
                <w:webHidden/>
              </w:rPr>
              <w:tab/>
            </w:r>
            <w:r>
              <w:rPr>
                <w:noProof/>
                <w:webHidden/>
              </w:rPr>
              <w:fldChar w:fldCharType="begin"/>
            </w:r>
            <w:r>
              <w:rPr>
                <w:noProof/>
                <w:webHidden/>
              </w:rPr>
              <w:instrText xml:space="preserve"> PAGEREF _Toc81995167 \h </w:instrText>
            </w:r>
            <w:r>
              <w:rPr>
                <w:noProof/>
                <w:webHidden/>
              </w:rPr>
            </w:r>
          </w:ins>
          <w:r>
            <w:rPr>
              <w:noProof/>
              <w:webHidden/>
            </w:rPr>
            <w:fldChar w:fldCharType="separate"/>
          </w:r>
          <w:ins w:id="520" w:author="JORGE CONTRERAS ORTIZ" w:date="2021-09-08T11:58:00Z">
            <w:r>
              <w:rPr>
                <w:noProof/>
                <w:webHidden/>
              </w:rPr>
              <w:t>73</w:t>
            </w:r>
            <w:r>
              <w:rPr>
                <w:noProof/>
                <w:webHidden/>
              </w:rPr>
              <w:fldChar w:fldCharType="end"/>
            </w:r>
            <w:r w:rsidRPr="00E461D3">
              <w:rPr>
                <w:rStyle w:val="Hipervnculo"/>
                <w:noProof/>
              </w:rPr>
              <w:fldChar w:fldCharType="end"/>
            </w:r>
          </w:ins>
        </w:p>
        <w:p w14:paraId="642194D6" w14:textId="491045DA" w:rsidR="00FE2C54" w:rsidRDefault="00FE2C54">
          <w:pPr>
            <w:pStyle w:val="TDC4"/>
            <w:tabs>
              <w:tab w:val="left" w:pos="1760"/>
              <w:tab w:val="right" w:leader="dot" w:pos="9060"/>
            </w:tabs>
            <w:rPr>
              <w:ins w:id="521" w:author="JORGE CONTRERAS ORTIZ" w:date="2021-09-08T11:58:00Z"/>
              <w:rFonts w:asciiTheme="minorHAnsi" w:eastAsiaTheme="minorEastAsia" w:hAnsiTheme="minorHAnsi" w:cstheme="minorBidi"/>
              <w:noProof/>
              <w:lang w:eastAsia="es-ES"/>
            </w:rPr>
          </w:pPr>
          <w:ins w:id="52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E461D3">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995170 \h </w:instrText>
            </w:r>
            <w:r>
              <w:rPr>
                <w:noProof/>
                <w:webHidden/>
              </w:rPr>
            </w:r>
          </w:ins>
          <w:r>
            <w:rPr>
              <w:noProof/>
              <w:webHidden/>
            </w:rPr>
            <w:fldChar w:fldCharType="separate"/>
          </w:r>
          <w:ins w:id="523" w:author="JORGE CONTRERAS ORTIZ" w:date="2021-09-08T11:58:00Z">
            <w:r>
              <w:rPr>
                <w:noProof/>
                <w:webHidden/>
              </w:rPr>
              <w:t>73</w:t>
            </w:r>
            <w:r>
              <w:rPr>
                <w:noProof/>
                <w:webHidden/>
              </w:rPr>
              <w:fldChar w:fldCharType="end"/>
            </w:r>
            <w:r w:rsidRPr="00E461D3">
              <w:rPr>
                <w:rStyle w:val="Hipervnculo"/>
                <w:noProof/>
              </w:rPr>
              <w:fldChar w:fldCharType="end"/>
            </w:r>
          </w:ins>
        </w:p>
        <w:p w14:paraId="7757D2A5" w14:textId="3596F224" w:rsidR="00FE2C54" w:rsidRDefault="00FE2C54">
          <w:pPr>
            <w:pStyle w:val="TDC4"/>
            <w:tabs>
              <w:tab w:val="left" w:pos="1760"/>
              <w:tab w:val="right" w:leader="dot" w:pos="9060"/>
            </w:tabs>
            <w:rPr>
              <w:ins w:id="524" w:author="JORGE CONTRERAS ORTIZ" w:date="2021-09-08T11:58:00Z"/>
              <w:rFonts w:asciiTheme="minorHAnsi" w:eastAsiaTheme="minorEastAsia" w:hAnsiTheme="minorHAnsi" w:cstheme="minorBidi"/>
              <w:noProof/>
              <w:lang w:eastAsia="es-ES"/>
            </w:rPr>
          </w:pPr>
          <w:ins w:id="525" w:author="JORGE CONTRERAS ORTIZ" w:date="2021-09-08T11:58:00Z">
            <w:r w:rsidRPr="00E461D3">
              <w:rPr>
                <w:rStyle w:val="Hipervnculo"/>
                <w:noProof/>
              </w:rPr>
              <w:lastRenderedPageBreak/>
              <w:fldChar w:fldCharType="begin"/>
            </w:r>
            <w:r w:rsidRPr="00E461D3">
              <w:rPr>
                <w:rStyle w:val="Hipervnculo"/>
                <w:noProof/>
              </w:rPr>
              <w:instrText xml:space="preserve"> </w:instrText>
            </w:r>
            <w:r>
              <w:rPr>
                <w:noProof/>
              </w:rPr>
              <w:instrText>HYPERLINK \l "_Toc8199517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E461D3">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995171 \h </w:instrText>
            </w:r>
            <w:r>
              <w:rPr>
                <w:noProof/>
                <w:webHidden/>
              </w:rPr>
            </w:r>
          </w:ins>
          <w:r>
            <w:rPr>
              <w:noProof/>
              <w:webHidden/>
            </w:rPr>
            <w:fldChar w:fldCharType="separate"/>
          </w:r>
          <w:ins w:id="526" w:author="JORGE CONTRERAS ORTIZ" w:date="2021-09-08T11:58:00Z">
            <w:r>
              <w:rPr>
                <w:noProof/>
                <w:webHidden/>
              </w:rPr>
              <w:t>74</w:t>
            </w:r>
            <w:r>
              <w:rPr>
                <w:noProof/>
                <w:webHidden/>
              </w:rPr>
              <w:fldChar w:fldCharType="end"/>
            </w:r>
            <w:r w:rsidRPr="00E461D3">
              <w:rPr>
                <w:rStyle w:val="Hipervnculo"/>
                <w:noProof/>
              </w:rPr>
              <w:fldChar w:fldCharType="end"/>
            </w:r>
          </w:ins>
        </w:p>
        <w:p w14:paraId="7F38FC46" w14:textId="12949C4E" w:rsidR="00FE2C54" w:rsidRDefault="00FE2C54">
          <w:pPr>
            <w:pStyle w:val="TDC1"/>
            <w:tabs>
              <w:tab w:val="left" w:pos="442"/>
              <w:tab w:val="right" w:leader="dot" w:pos="9060"/>
            </w:tabs>
            <w:rPr>
              <w:ins w:id="527" w:author="JORGE CONTRERAS ORTIZ" w:date="2021-09-08T11:58:00Z"/>
              <w:rFonts w:asciiTheme="minorHAnsi" w:eastAsiaTheme="minorEastAsia" w:hAnsiTheme="minorHAnsi" w:cstheme="minorBidi"/>
              <w:noProof/>
              <w:lang w:eastAsia="es-ES"/>
            </w:rPr>
          </w:pPr>
          <w:ins w:id="52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w:t>
            </w:r>
            <w:r>
              <w:rPr>
                <w:rFonts w:asciiTheme="minorHAnsi" w:eastAsiaTheme="minorEastAsia" w:hAnsiTheme="minorHAnsi" w:cstheme="minorBidi"/>
                <w:noProof/>
                <w:lang w:eastAsia="es-ES"/>
              </w:rPr>
              <w:tab/>
            </w:r>
            <w:r w:rsidRPr="00E461D3">
              <w:rPr>
                <w:rStyle w:val="Hipervnculo"/>
                <w:noProof/>
              </w:rPr>
              <w:t>DISEÑO E IMPLEMENTACIÓN HARDWARE</w:t>
            </w:r>
            <w:r>
              <w:rPr>
                <w:noProof/>
                <w:webHidden/>
              </w:rPr>
              <w:tab/>
            </w:r>
            <w:r>
              <w:rPr>
                <w:noProof/>
                <w:webHidden/>
              </w:rPr>
              <w:fldChar w:fldCharType="begin"/>
            </w:r>
            <w:r>
              <w:rPr>
                <w:noProof/>
                <w:webHidden/>
              </w:rPr>
              <w:instrText xml:space="preserve"> PAGEREF _Toc81995172 \h </w:instrText>
            </w:r>
            <w:r>
              <w:rPr>
                <w:noProof/>
                <w:webHidden/>
              </w:rPr>
            </w:r>
          </w:ins>
          <w:r>
            <w:rPr>
              <w:noProof/>
              <w:webHidden/>
            </w:rPr>
            <w:fldChar w:fldCharType="separate"/>
          </w:r>
          <w:ins w:id="529" w:author="JORGE CONTRERAS ORTIZ" w:date="2021-09-08T11:58:00Z">
            <w:r>
              <w:rPr>
                <w:noProof/>
                <w:webHidden/>
              </w:rPr>
              <w:t>75</w:t>
            </w:r>
            <w:r>
              <w:rPr>
                <w:noProof/>
                <w:webHidden/>
              </w:rPr>
              <w:fldChar w:fldCharType="end"/>
            </w:r>
            <w:r w:rsidRPr="00E461D3">
              <w:rPr>
                <w:rStyle w:val="Hipervnculo"/>
                <w:noProof/>
              </w:rPr>
              <w:fldChar w:fldCharType="end"/>
            </w:r>
          </w:ins>
        </w:p>
        <w:p w14:paraId="4832FED8" w14:textId="24D44081" w:rsidR="00FE2C54" w:rsidRDefault="00FE2C54">
          <w:pPr>
            <w:pStyle w:val="TDC2"/>
            <w:tabs>
              <w:tab w:val="left" w:pos="880"/>
              <w:tab w:val="right" w:leader="dot" w:pos="9060"/>
            </w:tabs>
            <w:rPr>
              <w:ins w:id="530" w:author="JORGE CONTRERAS ORTIZ" w:date="2021-09-08T11:58:00Z"/>
              <w:rFonts w:asciiTheme="minorHAnsi" w:eastAsiaTheme="minorEastAsia" w:hAnsiTheme="minorHAnsi" w:cstheme="minorBidi"/>
              <w:noProof/>
              <w:lang w:eastAsia="es-ES"/>
            </w:rPr>
          </w:pPr>
          <w:ins w:id="53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1.</w:t>
            </w:r>
            <w:r>
              <w:rPr>
                <w:rFonts w:asciiTheme="minorHAnsi" w:eastAsiaTheme="minorEastAsia" w:hAnsiTheme="minorHAnsi" w:cstheme="minorBidi"/>
                <w:noProof/>
                <w:lang w:eastAsia="es-ES"/>
              </w:rPr>
              <w:tab/>
            </w:r>
            <w:r w:rsidRPr="00E461D3">
              <w:rPr>
                <w:rStyle w:val="Hipervnculo"/>
                <w:noProof/>
              </w:rPr>
              <w:t>COMPONENTES COMERCIALES UTILIZADOS</w:t>
            </w:r>
            <w:r>
              <w:rPr>
                <w:noProof/>
                <w:webHidden/>
              </w:rPr>
              <w:tab/>
            </w:r>
            <w:r>
              <w:rPr>
                <w:noProof/>
                <w:webHidden/>
              </w:rPr>
              <w:fldChar w:fldCharType="begin"/>
            </w:r>
            <w:r>
              <w:rPr>
                <w:noProof/>
                <w:webHidden/>
              </w:rPr>
              <w:instrText xml:space="preserve"> PAGEREF _Toc81995173 \h </w:instrText>
            </w:r>
            <w:r>
              <w:rPr>
                <w:noProof/>
                <w:webHidden/>
              </w:rPr>
            </w:r>
          </w:ins>
          <w:r>
            <w:rPr>
              <w:noProof/>
              <w:webHidden/>
            </w:rPr>
            <w:fldChar w:fldCharType="separate"/>
          </w:r>
          <w:ins w:id="532" w:author="JORGE CONTRERAS ORTIZ" w:date="2021-09-08T11:58:00Z">
            <w:r>
              <w:rPr>
                <w:noProof/>
                <w:webHidden/>
              </w:rPr>
              <w:t>75</w:t>
            </w:r>
            <w:r>
              <w:rPr>
                <w:noProof/>
                <w:webHidden/>
              </w:rPr>
              <w:fldChar w:fldCharType="end"/>
            </w:r>
            <w:r w:rsidRPr="00E461D3">
              <w:rPr>
                <w:rStyle w:val="Hipervnculo"/>
                <w:noProof/>
              </w:rPr>
              <w:fldChar w:fldCharType="end"/>
            </w:r>
          </w:ins>
        </w:p>
        <w:p w14:paraId="67677038" w14:textId="18601C34" w:rsidR="00FE2C54" w:rsidRDefault="00FE2C54">
          <w:pPr>
            <w:pStyle w:val="TDC3"/>
            <w:rPr>
              <w:ins w:id="533" w:author="JORGE CONTRERAS ORTIZ" w:date="2021-09-08T11:58:00Z"/>
              <w:rFonts w:asciiTheme="minorHAnsi" w:hAnsiTheme="minorHAnsi" w:cstheme="minorBidi"/>
              <w:noProof/>
            </w:rPr>
          </w:pPr>
          <w:ins w:id="53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1.1.</w:t>
            </w:r>
            <w:r>
              <w:rPr>
                <w:rFonts w:asciiTheme="minorHAnsi" w:hAnsiTheme="minorHAnsi" w:cstheme="minorBidi"/>
                <w:noProof/>
              </w:rPr>
              <w:tab/>
            </w:r>
            <w:r w:rsidRPr="00E461D3">
              <w:rPr>
                <w:rStyle w:val="Hipervnculo"/>
                <w:noProof/>
              </w:rPr>
              <w:t>ELEMENTOS HARDWARE UTILIZADOS</w:t>
            </w:r>
            <w:r>
              <w:rPr>
                <w:noProof/>
                <w:webHidden/>
              </w:rPr>
              <w:tab/>
            </w:r>
            <w:r>
              <w:rPr>
                <w:noProof/>
                <w:webHidden/>
              </w:rPr>
              <w:fldChar w:fldCharType="begin"/>
            </w:r>
            <w:r>
              <w:rPr>
                <w:noProof/>
                <w:webHidden/>
              </w:rPr>
              <w:instrText xml:space="preserve"> PAGEREF _Toc81995174 \h </w:instrText>
            </w:r>
            <w:r>
              <w:rPr>
                <w:noProof/>
                <w:webHidden/>
              </w:rPr>
            </w:r>
          </w:ins>
          <w:r>
            <w:rPr>
              <w:noProof/>
              <w:webHidden/>
            </w:rPr>
            <w:fldChar w:fldCharType="separate"/>
          </w:r>
          <w:ins w:id="535" w:author="JORGE CONTRERAS ORTIZ" w:date="2021-09-08T11:58:00Z">
            <w:r>
              <w:rPr>
                <w:noProof/>
                <w:webHidden/>
              </w:rPr>
              <w:t>75</w:t>
            </w:r>
            <w:r>
              <w:rPr>
                <w:noProof/>
                <w:webHidden/>
              </w:rPr>
              <w:fldChar w:fldCharType="end"/>
            </w:r>
            <w:r w:rsidRPr="00E461D3">
              <w:rPr>
                <w:rStyle w:val="Hipervnculo"/>
                <w:noProof/>
              </w:rPr>
              <w:fldChar w:fldCharType="end"/>
            </w:r>
          </w:ins>
        </w:p>
        <w:p w14:paraId="064906B0" w14:textId="12DA28B8" w:rsidR="00FE2C54" w:rsidRDefault="00FE2C54">
          <w:pPr>
            <w:pStyle w:val="TDC3"/>
            <w:rPr>
              <w:ins w:id="536" w:author="JORGE CONTRERAS ORTIZ" w:date="2021-09-08T11:58:00Z"/>
              <w:rFonts w:asciiTheme="minorHAnsi" w:hAnsiTheme="minorHAnsi" w:cstheme="minorBidi"/>
              <w:noProof/>
            </w:rPr>
          </w:pPr>
          <w:ins w:id="53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1.2.</w:t>
            </w:r>
            <w:r>
              <w:rPr>
                <w:rFonts w:asciiTheme="minorHAnsi" w:hAnsiTheme="minorHAnsi" w:cstheme="minorBidi"/>
                <w:noProof/>
              </w:rPr>
              <w:tab/>
            </w:r>
            <w:r w:rsidRPr="00E461D3">
              <w:rPr>
                <w:rStyle w:val="Hipervnculo"/>
                <w:noProof/>
              </w:rPr>
              <w:t>ELEMENTOS SOFTWARE UTILIZADOS</w:t>
            </w:r>
            <w:r>
              <w:rPr>
                <w:noProof/>
                <w:webHidden/>
              </w:rPr>
              <w:tab/>
            </w:r>
            <w:r>
              <w:rPr>
                <w:noProof/>
                <w:webHidden/>
              </w:rPr>
              <w:fldChar w:fldCharType="begin"/>
            </w:r>
            <w:r>
              <w:rPr>
                <w:noProof/>
                <w:webHidden/>
              </w:rPr>
              <w:instrText xml:space="preserve"> PAGEREF _Toc81995177 \h </w:instrText>
            </w:r>
            <w:r>
              <w:rPr>
                <w:noProof/>
                <w:webHidden/>
              </w:rPr>
            </w:r>
          </w:ins>
          <w:r>
            <w:rPr>
              <w:noProof/>
              <w:webHidden/>
            </w:rPr>
            <w:fldChar w:fldCharType="separate"/>
          </w:r>
          <w:ins w:id="538" w:author="JORGE CONTRERAS ORTIZ" w:date="2021-09-08T11:58:00Z">
            <w:r>
              <w:rPr>
                <w:noProof/>
                <w:webHidden/>
              </w:rPr>
              <w:t>78</w:t>
            </w:r>
            <w:r>
              <w:rPr>
                <w:noProof/>
                <w:webHidden/>
              </w:rPr>
              <w:fldChar w:fldCharType="end"/>
            </w:r>
            <w:r w:rsidRPr="00E461D3">
              <w:rPr>
                <w:rStyle w:val="Hipervnculo"/>
                <w:noProof/>
              </w:rPr>
              <w:fldChar w:fldCharType="end"/>
            </w:r>
          </w:ins>
        </w:p>
        <w:p w14:paraId="3A924875" w14:textId="5366A29C" w:rsidR="00FE2C54" w:rsidRDefault="00FE2C54">
          <w:pPr>
            <w:pStyle w:val="TDC2"/>
            <w:tabs>
              <w:tab w:val="left" w:pos="880"/>
              <w:tab w:val="right" w:leader="dot" w:pos="9060"/>
            </w:tabs>
            <w:rPr>
              <w:ins w:id="539" w:author="JORGE CONTRERAS ORTIZ" w:date="2021-09-08T11:58:00Z"/>
              <w:rFonts w:asciiTheme="minorHAnsi" w:eastAsiaTheme="minorEastAsia" w:hAnsiTheme="minorHAnsi" w:cstheme="minorBidi"/>
              <w:noProof/>
              <w:lang w:eastAsia="es-ES"/>
            </w:rPr>
          </w:pPr>
          <w:ins w:id="54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w:t>
            </w:r>
            <w:r>
              <w:rPr>
                <w:rFonts w:asciiTheme="minorHAnsi" w:eastAsiaTheme="minorEastAsia" w:hAnsiTheme="minorHAnsi" w:cstheme="minorBidi"/>
                <w:noProof/>
                <w:lang w:eastAsia="es-ES"/>
              </w:rPr>
              <w:tab/>
            </w:r>
            <w:r w:rsidRPr="00E461D3">
              <w:rPr>
                <w:rStyle w:val="Hipervnculo"/>
                <w:noProof/>
              </w:rPr>
              <w:t>DISEÑO DE ESQUEMÁTICO PCB</w:t>
            </w:r>
            <w:r>
              <w:rPr>
                <w:noProof/>
                <w:webHidden/>
              </w:rPr>
              <w:tab/>
            </w:r>
            <w:r>
              <w:rPr>
                <w:noProof/>
                <w:webHidden/>
              </w:rPr>
              <w:fldChar w:fldCharType="begin"/>
            </w:r>
            <w:r>
              <w:rPr>
                <w:noProof/>
                <w:webHidden/>
              </w:rPr>
              <w:instrText xml:space="preserve"> PAGEREF _Toc81995178 \h </w:instrText>
            </w:r>
            <w:r>
              <w:rPr>
                <w:noProof/>
                <w:webHidden/>
              </w:rPr>
            </w:r>
          </w:ins>
          <w:r>
            <w:rPr>
              <w:noProof/>
              <w:webHidden/>
            </w:rPr>
            <w:fldChar w:fldCharType="separate"/>
          </w:r>
          <w:ins w:id="541" w:author="JORGE CONTRERAS ORTIZ" w:date="2021-09-08T11:58:00Z">
            <w:r>
              <w:rPr>
                <w:noProof/>
                <w:webHidden/>
              </w:rPr>
              <w:t>79</w:t>
            </w:r>
            <w:r>
              <w:rPr>
                <w:noProof/>
                <w:webHidden/>
              </w:rPr>
              <w:fldChar w:fldCharType="end"/>
            </w:r>
            <w:r w:rsidRPr="00E461D3">
              <w:rPr>
                <w:rStyle w:val="Hipervnculo"/>
                <w:noProof/>
              </w:rPr>
              <w:fldChar w:fldCharType="end"/>
            </w:r>
          </w:ins>
        </w:p>
        <w:p w14:paraId="18F28507" w14:textId="20E930DA" w:rsidR="00FE2C54" w:rsidRDefault="00FE2C54">
          <w:pPr>
            <w:pStyle w:val="TDC3"/>
            <w:rPr>
              <w:ins w:id="542" w:author="JORGE CONTRERAS ORTIZ" w:date="2021-09-08T11:58:00Z"/>
              <w:rFonts w:asciiTheme="minorHAnsi" w:hAnsiTheme="minorHAnsi" w:cstheme="minorBidi"/>
              <w:noProof/>
            </w:rPr>
          </w:pPr>
          <w:ins w:id="54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1.</w:t>
            </w:r>
            <w:r>
              <w:rPr>
                <w:rFonts w:asciiTheme="minorHAnsi" w:hAnsiTheme="minorHAnsi" w:cstheme="minorBidi"/>
                <w:noProof/>
              </w:rPr>
              <w:tab/>
            </w:r>
            <w:r w:rsidRPr="00E461D3">
              <w:rPr>
                <w:rStyle w:val="Hipervnculo"/>
                <w:noProof/>
              </w:rPr>
              <w:t>JERARQUÍA DEL CIRCUITO</w:t>
            </w:r>
            <w:r>
              <w:rPr>
                <w:noProof/>
                <w:webHidden/>
              </w:rPr>
              <w:tab/>
            </w:r>
            <w:r>
              <w:rPr>
                <w:noProof/>
                <w:webHidden/>
              </w:rPr>
              <w:fldChar w:fldCharType="begin"/>
            </w:r>
            <w:r>
              <w:rPr>
                <w:noProof/>
                <w:webHidden/>
              </w:rPr>
              <w:instrText xml:space="preserve"> PAGEREF _Toc81995179 \h </w:instrText>
            </w:r>
            <w:r>
              <w:rPr>
                <w:noProof/>
                <w:webHidden/>
              </w:rPr>
            </w:r>
          </w:ins>
          <w:r>
            <w:rPr>
              <w:noProof/>
              <w:webHidden/>
            </w:rPr>
            <w:fldChar w:fldCharType="separate"/>
          </w:r>
          <w:ins w:id="544" w:author="JORGE CONTRERAS ORTIZ" w:date="2021-09-08T11:58:00Z">
            <w:r>
              <w:rPr>
                <w:noProof/>
                <w:webHidden/>
              </w:rPr>
              <w:t>79</w:t>
            </w:r>
            <w:r>
              <w:rPr>
                <w:noProof/>
                <w:webHidden/>
              </w:rPr>
              <w:fldChar w:fldCharType="end"/>
            </w:r>
            <w:r w:rsidRPr="00E461D3">
              <w:rPr>
                <w:rStyle w:val="Hipervnculo"/>
                <w:noProof/>
              </w:rPr>
              <w:fldChar w:fldCharType="end"/>
            </w:r>
          </w:ins>
        </w:p>
        <w:p w14:paraId="2AE60CD3" w14:textId="33DC6136" w:rsidR="00FE2C54" w:rsidRDefault="00FE2C54">
          <w:pPr>
            <w:pStyle w:val="TDC3"/>
            <w:rPr>
              <w:ins w:id="545" w:author="JORGE CONTRERAS ORTIZ" w:date="2021-09-08T11:58:00Z"/>
              <w:rFonts w:asciiTheme="minorHAnsi" w:hAnsiTheme="minorHAnsi" w:cstheme="minorBidi"/>
              <w:noProof/>
            </w:rPr>
          </w:pPr>
          <w:ins w:id="54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2.</w:t>
            </w:r>
            <w:r>
              <w:rPr>
                <w:rFonts w:asciiTheme="minorHAnsi" w:hAnsiTheme="minorHAnsi" w:cstheme="minorBidi"/>
                <w:noProof/>
              </w:rPr>
              <w:tab/>
            </w:r>
            <w:r w:rsidRPr="00E461D3">
              <w:rPr>
                <w:rStyle w:val="Hipervnculo"/>
                <w:noProof/>
              </w:rPr>
              <w:t>CIRCUITO DE ALIMENTACIÓN</w:t>
            </w:r>
            <w:r>
              <w:rPr>
                <w:noProof/>
                <w:webHidden/>
              </w:rPr>
              <w:tab/>
            </w:r>
            <w:r>
              <w:rPr>
                <w:noProof/>
                <w:webHidden/>
              </w:rPr>
              <w:fldChar w:fldCharType="begin"/>
            </w:r>
            <w:r>
              <w:rPr>
                <w:noProof/>
                <w:webHidden/>
              </w:rPr>
              <w:instrText xml:space="preserve"> PAGEREF _Toc81995180 \h </w:instrText>
            </w:r>
            <w:r>
              <w:rPr>
                <w:noProof/>
                <w:webHidden/>
              </w:rPr>
            </w:r>
          </w:ins>
          <w:r>
            <w:rPr>
              <w:noProof/>
              <w:webHidden/>
            </w:rPr>
            <w:fldChar w:fldCharType="separate"/>
          </w:r>
          <w:ins w:id="547" w:author="JORGE CONTRERAS ORTIZ" w:date="2021-09-08T11:58:00Z">
            <w:r>
              <w:rPr>
                <w:noProof/>
                <w:webHidden/>
              </w:rPr>
              <w:t>80</w:t>
            </w:r>
            <w:r>
              <w:rPr>
                <w:noProof/>
                <w:webHidden/>
              </w:rPr>
              <w:fldChar w:fldCharType="end"/>
            </w:r>
            <w:r w:rsidRPr="00E461D3">
              <w:rPr>
                <w:rStyle w:val="Hipervnculo"/>
                <w:noProof/>
              </w:rPr>
              <w:fldChar w:fldCharType="end"/>
            </w:r>
          </w:ins>
        </w:p>
        <w:p w14:paraId="5686C5BB" w14:textId="02899FFD" w:rsidR="00FE2C54" w:rsidRDefault="00FE2C54">
          <w:pPr>
            <w:pStyle w:val="TDC3"/>
            <w:rPr>
              <w:ins w:id="548" w:author="JORGE CONTRERAS ORTIZ" w:date="2021-09-08T11:58:00Z"/>
              <w:rFonts w:asciiTheme="minorHAnsi" w:hAnsiTheme="minorHAnsi" w:cstheme="minorBidi"/>
              <w:noProof/>
            </w:rPr>
          </w:pPr>
          <w:ins w:id="54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3.</w:t>
            </w:r>
            <w:r>
              <w:rPr>
                <w:rFonts w:asciiTheme="minorHAnsi" w:hAnsiTheme="minorHAnsi" w:cstheme="minorBidi"/>
                <w:noProof/>
              </w:rPr>
              <w:tab/>
            </w:r>
            <w:r w:rsidRPr="00E461D3">
              <w:rPr>
                <w:rStyle w:val="Hipervnculo"/>
                <w:noProof/>
              </w:rPr>
              <w:t>INTEGRACIÓN DEL MÓDULO KTWM102</w:t>
            </w:r>
            <w:r>
              <w:rPr>
                <w:noProof/>
                <w:webHidden/>
              </w:rPr>
              <w:tab/>
            </w:r>
            <w:r>
              <w:rPr>
                <w:noProof/>
                <w:webHidden/>
              </w:rPr>
              <w:fldChar w:fldCharType="begin"/>
            </w:r>
            <w:r>
              <w:rPr>
                <w:noProof/>
                <w:webHidden/>
              </w:rPr>
              <w:instrText xml:space="preserve"> PAGEREF _Toc81995181 \h </w:instrText>
            </w:r>
            <w:r>
              <w:rPr>
                <w:noProof/>
                <w:webHidden/>
              </w:rPr>
            </w:r>
          </w:ins>
          <w:r>
            <w:rPr>
              <w:noProof/>
              <w:webHidden/>
            </w:rPr>
            <w:fldChar w:fldCharType="separate"/>
          </w:r>
          <w:ins w:id="550" w:author="JORGE CONTRERAS ORTIZ" w:date="2021-09-08T11:58:00Z">
            <w:r>
              <w:rPr>
                <w:noProof/>
                <w:webHidden/>
              </w:rPr>
              <w:t>81</w:t>
            </w:r>
            <w:r>
              <w:rPr>
                <w:noProof/>
                <w:webHidden/>
              </w:rPr>
              <w:fldChar w:fldCharType="end"/>
            </w:r>
            <w:r w:rsidRPr="00E461D3">
              <w:rPr>
                <w:rStyle w:val="Hipervnculo"/>
                <w:noProof/>
              </w:rPr>
              <w:fldChar w:fldCharType="end"/>
            </w:r>
          </w:ins>
        </w:p>
        <w:p w14:paraId="0B5C70ED" w14:textId="397E3B63" w:rsidR="00FE2C54" w:rsidRDefault="00FE2C54">
          <w:pPr>
            <w:pStyle w:val="TDC3"/>
            <w:rPr>
              <w:ins w:id="551" w:author="JORGE CONTRERAS ORTIZ" w:date="2021-09-08T11:58:00Z"/>
              <w:rFonts w:asciiTheme="minorHAnsi" w:hAnsiTheme="minorHAnsi" w:cstheme="minorBidi"/>
              <w:noProof/>
            </w:rPr>
          </w:pPr>
          <w:ins w:id="55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4.</w:t>
            </w:r>
            <w:r>
              <w:rPr>
                <w:rFonts w:asciiTheme="minorHAnsi" w:hAnsiTheme="minorHAnsi" w:cstheme="minorBidi"/>
                <w:noProof/>
              </w:rPr>
              <w:tab/>
            </w:r>
            <w:r w:rsidRPr="00E461D3">
              <w:rPr>
                <w:rStyle w:val="Hipervnculo"/>
                <w:noProof/>
              </w:rPr>
              <w:t>COOKIE CONNECTOR</w:t>
            </w:r>
            <w:r>
              <w:rPr>
                <w:noProof/>
                <w:webHidden/>
              </w:rPr>
              <w:tab/>
            </w:r>
            <w:r>
              <w:rPr>
                <w:noProof/>
                <w:webHidden/>
              </w:rPr>
              <w:fldChar w:fldCharType="begin"/>
            </w:r>
            <w:r>
              <w:rPr>
                <w:noProof/>
                <w:webHidden/>
              </w:rPr>
              <w:instrText xml:space="preserve"> PAGEREF _Toc81995183 \h </w:instrText>
            </w:r>
            <w:r>
              <w:rPr>
                <w:noProof/>
                <w:webHidden/>
              </w:rPr>
            </w:r>
          </w:ins>
          <w:r>
            <w:rPr>
              <w:noProof/>
              <w:webHidden/>
            </w:rPr>
            <w:fldChar w:fldCharType="separate"/>
          </w:r>
          <w:ins w:id="553" w:author="JORGE CONTRERAS ORTIZ" w:date="2021-09-08T11:58:00Z">
            <w:r>
              <w:rPr>
                <w:noProof/>
                <w:webHidden/>
              </w:rPr>
              <w:t>82</w:t>
            </w:r>
            <w:r>
              <w:rPr>
                <w:noProof/>
                <w:webHidden/>
              </w:rPr>
              <w:fldChar w:fldCharType="end"/>
            </w:r>
            <w:r w:rsidRPr="00E461D3">
              <w:rPr>
                <w:rStyle w:val="Hipervnculo"/>
                <w:noProof/>
              </w:rPr>
              <w:fldChar w:fldCharType="end"/>
            </w:r>
          </w:ins>
        </w:p>
        <w:p w14:paraId="7464ED57" w14:textId="53D07F04" w:rsidR="00FE2C54" w:rsidRDefault="00FE2C54">
          <w:pPr>
            <w:pStyle w:val="TDC3"/>
            <w:rPr>
              <w:ins w:id="554" w:author="JORGE CONTRERAS ORTIZ" w:date="2021-09-08T11:58:00Z"/>
              <w:rFonts w:asciiTheme="minorHAnsi" w:hAnsiTheme="minorHAnsi" w:cstheme="minorBidi"/>
              <w:noProof/>
            </w:rPr>
          </w:pPr>
          <w:ins w:id="55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5.</w:t>
            </w:r>
            <w:r>
              <w:rPr>
                <w:rFonts w:asciiTheme="minorHAnsi" w:hAnsiTheme="minorHAnsi" w:cstheme="minorBidi"/>
                <w:noProof/>
              </w:rPr>
              <w:tab/>
            </w:r>
            <w:r w:rsidRPr="00E461D3">
              <w:rPr>
                <w:rStyle w:val="Hipervnculo"/>
                <w:noProof/>
              </w:rPr>
              <w:t>USB</w:t>
            </w:r>
            <w:r>
              <w:rPr>
                <w:noProof/>
                <w:webHidden/>
              </w:rPr>
              <w:tab/>
            </w:r>
            <w:r>
              <w:rPr>
                <w:noProof/>
                <w:webHidden/>
              </w:rPr>
              <w:fldChar w:fldCharType="begin"/>
            </w:r>
            <w:r>
              <w:rPr>
                <w:noProof/>
                <w:webHidden/>
              </w:rPr>
              <w:instrText xml:space="preserve"> PAGEREF _Toc81995184 \h </w:instrText>
            </w:r>
            <w:r>
              <w:rPr>
                <w:noProof/>
                <w:webHidden/>
              </w:rPr>
            </w:r>
          </w:ins>
          <w:r>
            <w:rPr>
              <w:noProof/>
              <w:webHidden/>
            </w:rPr>
            <w:fldChar w:fldCharType="separate"/>
          </w:r>
          <w:ins w:id="556" w:author="JORGE CONTRERAS ORTIZ" w:date="2021-09-08T11:58:00Z">
            <w:r>
              <w:rPr>
                <w:noProof/>
                <w:webHidden/>
              </w:rPr>
              <w:t>83</w:t>
            </w:r>
            <w:r>
              <w:rPr>
                <w:noProof/>
                <w:webHidden/>
              </w:rPr>
              <w:fldChar w:fldCharType="end"/>
            </w:r>
            <w:r w:rsidRPr="00E461D3">
              <w:rPr>
                <w:rStyle w:val="Hipervnculo"/>
                <w:noProof/>
              </w:rPr>
              <w:fldChar w:fldCharType="end"/>
            </w:r>
          </w:ins>
        </w:p>
        <w:p w14:paraId="5EF21A1D" w14:textId="47D40B2C" w:rsidR="00FE2C54" w:rsidRDefault="00FE2C54">
          <w:pPr>
            <w:pStyle w:val="TDC2"/>
            <w:tabs>
              <w:tab w:val="left" w:pos="880"/>
              <w:tab w:val="right" w:leader="dot" w:pos="9060"/>
            </w:tabs>
            <w:rPr>
              <w:ins w:id="557" w:author="JORGE CONTRERAS ORTIZ" w:date="2021-09-08T11:58:00Z"/>
              <w:rFonts w:asciiTheme="minorHAnsi" w:eastAsiaTheme="minorEastAsia" w:hAnsiTheme="minorHAnsi" w:cstheme="minorBidi"/>
              <w:noProof/>
              <w:lang w:eastAsia="es-ES"/>
            </w:rPr>
          </w:pPr>
          <w:ins w:id="55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3.</w:t>
            </w:r>
            <w:r>
              <w:rPr>
                <w:rFonts w:asciiTheme="minorHAnsi" w:eastAsiaTheme="minorEastAsia" w:hAnsiTheme="minorHAnsi" w:cstheme="minorBidi"/>
                <w:noProof/>
                <w:lang w:eastAsia="es-ES"/>
              </w:rPr>
              <w:tab/>
            </w:r>
            <w:r w:rsidRPr="00E461D3">
              <w:rPr>
                <w:rStyle w:val="Hipervnculo"/>
                <w:noProof/>
              </w:rPr>
              <w:t>LAYOUT</w:t>
            </w:r>
            <w:r>
              <w:rPr>
                <w:noProof/>
                <w:webHidden/>
              </w:rPr>
              <w:tab/>
            </w:r>
            <w:r>
              <w:rPr>
                <w:noProof/>
                <w:webHidden/>
              </w:rPr>
              <w:fldChar w:fldCharType="begin"/>
            </w:r>
            <w:r>
              <w:rPr>
                <w:noProof/>
                <w:webHidden/>
              </w:rPr>
              <w:instrText xml:space="preserve"> PAGEREF _Toc81995185 \h </w:instrText>
            </w:r>
            <w:r>
              <w:rPr>
                <w:noProof/>
                <w:webHidden/>
              </w:rPr>
            </w:r>
          </w:ins>
          <w:r>
            <w:rPr>
              <w:noProof/>
              <w:webHidden/>
            </w:rPr>
            <w:fldChar w:fldCharType="separate"/>
          </w:r>
          <w:ins w:id="559" w:author="JORGE CONTRERAS ORTIZ" w:date="2021-09-08T11:58:00Z">
            <w:r>
              <w:rPr>
                <w:noProof/>
                <w:webHidden/>
              </w:rPr>
              <w:t>84</w:t>
            </w:r>
            <w:r>
              <w:rPr>
                <w:noProof/>
                <w:webHidden/>
              </w:rPr>
              <w:fldChar w:fldCharType="end"/>
            </w:r>
            <w:r w:rsidRPr="00E461D3">
              <w:rPr>
                <w:rStyle w:val="Hipervnculo"/>
                <w:noProof/>
              </w:rPr>
              <w:fldChar w:fldCharType="end"/>
            </w:r>
          </w:ins>
        </w:p>
        <w:p w14:paraId="08E0BFF4" w14:textId="63406572" w:rsidR="00FE2C54" w:rsidRDefault="00FE2C54">
          <w:pPr>
            <w:pStyle w:val="TDC3"/>
            <w:rPr>
              <w:ins w:id="560" w:author="JORGE CONTRERAS ORTIZ" w:date="2021-09-08T11:58:00Z"/>
              <w:rFonts w:asciiTheme="minorHAnsi" w:hAnsiTheme="minorHAnsi" w:cstheme="minorBidi"/>
              <w:noProof/>
            </w:rPr>
          </w:pPr>
          <w:ins w:id="56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3.1.</w:t>
            </w:r>
            <w:r>
              <w:rPr>
                <w:rFonts w:asciiTheme="minorHAnsi" w:hAnsiTheme="minorHAnsi" w:cstheme="minorBidi"/>
                <w:noProof/>
              </w:rPr>
              <w:tab/>
            </w:r>
            <w:r w:rsidRPr="00E461D3">
              <w:rPr>
                <w:rStyle w:val="Hipervnculo"/>
                <w:noProof/>
              </w:rPr>
              <w:t>LAYOUT CAPA TOP</w:t>
            </w:r>
            <w:r>
              <w:rPr>
                <w:noProof/>
                <w:webHidden/>
              </w:rPr>
              <w:tab/>
            </w:r>
            <w:r>
              <w:rPr>
                <w:noProof/>
                <w:webHidden/>
              </w:rPr>
              <w:fldChar w:fldCharType="begin"/>
            </w:r>
            <w:r>
              <w:rPr>
                <w:noProof/>
                <w:webHidden/>
              </w:rPr>
              <w:instrText xml:space="preserve"> PAGEREF _Toc81995186 \h </w:instrText>
            </w:r>
            <w:r>
              <w:rPr>
                <w:noProof/>
                <w:webHidden/>
              </w:rPr>
            </w:r>
          </w:ins>
          <w:r>
            <w:rPr>
              <w:noProof/>
              <w:webHidden/>
            </w:rPr>
            <w:fldChar w:fldCharType="separate"/>
          </w:r>
          <w:ins w:id="562" w:author="JORGE CONTRERAS ORTIZ" w:date="2021-09-08T11:58:00Z">
            <w:r>
              <w:rPr>
                <w:noProof/>
                <w:webHidden/>
              </w:rPr>
              <w:t>85</w:t>
            </w:r>
            <w:r>
              <w:rPr>
                <w:noProof/>
                <w:webHidden/>
              </w:rPr>
              <w:fldChar w:fldCharType="end"/>
            </w:r>
            <w:r w:rsidRPr="00E461D3">
              <w:rPr>
                <w:rStyle w:val="Hipervnculo"/>
                <w:noProof/>
              </w:rPr>
              <w:fldChar w:fldCharType="end"/>
            </w:r>
          </w:ins>
        </w:p>
        <w:p w14:paraId="313098F5" w14:textId="2C7EC0AB" w:rsidR="00FE2C54" w:rsidRDefault="00FE2C54">
          <w:pPr>
            <w:pStyle w:val="TDC3"/>
            <w:rPr>
              <w:ins w:id="563" w:author="JORGE CONTRERAS ORTIZ" w:date="2021-09-08T11:58:00Z"/>
              <w:rFonts w:asciiTheme="minorHAnsi" w:hAnsiTheme="minorHAnsi" w:cstheme="minorBidi"/>
              <w:noProof/>
            </w:rPr>
          </w:pPr>
          <w:ins w:id="56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3.2.</w:t>
            </w:r>
            <w:r>
              <w:rPr>
                <w:rFonts w:asciiTheme="minorHAnsi" w:hAnsiTheme="minorHAnsi" w:cstheme="minorBidi"/>
                <w:noProof/>
              </w:rPr>
              <w:tab/>
            </w:r>
            <w:r w:rsidRPr="00E461D3">
              <w:rPr>
                <w:rStyle w:val="Hipervnculo"/>
                <w:noProof/>
              </w:rPr>
              <w:t>LAYOUT CAPA BOTTOM</w:t>
            </w:r>
            <w:r>
              <w:rPr>
                <w:noProof/>
                <w:webHidden/>
              </w:rPr>
              <w:tab/>
            </w:r>
            <w:r>
              <w:rPr>
                <w:noProof/>
                <w:webHidden/>
              </w:rPr>
              <w:fldChar w:fldCharType="begin"/>
            </w:r>
            <w:r>
              <w:rPr>
                <w:noProof/>
                <w:webHidden/>
              </w:rPr>
              <w:instrText xml:space="preserve"> PAGEREF _Toc81995187 \h </w:instrText>
            </w:r>
            <w:r>
              <w:rPr>
                <w:noProof/>
                <w:webHidden/>
              </w:rPr>
            </w:r>
          </w:ins>
          <w:r>
            <w:rPr>
              <w:noProof/>
              <w:webHidden/>
            </w:rPr>
            <w:fldChar w:fldCharType="separate"/>
          </w:r>
          <w:ins w:id="565" w:author="JORGE CONTRERAS ORTIZ" w:date="2021-09-08T11:58:00Z">
            <w:r>
              <w:rPr>
                <w:noProof/>
                <w:webHidden/>
              </w:rPr>
              <w:t>86</w:t>
            </w:r>
            <w:r>
              <w:rPr>
                <w:noProof/>
                <w:webHidden/>
              </w:rPr>
              <w:fldChar w:fldCharType="end"/>
            </w:r>
            <w:r w:rsidRPr="00E461D3">
              <w:rPr>
                <w:rStyle w:val="Hipervnculo"/>
                <w:noProof/>
              </w:rPr>
              <w:fldChar w:fldCharType="end"/>
            </w:r>
          </w:ins>
        </w:p>
        <w:p w14:paraId="3068B404" w14:textId="6E5AF405" w:rsidR="00FE2C54" w:rsidRDefault="00FE2C54">
          <w:pPr>
            <w:pStyle w:val="TDC3"/>
            <w:rPr>
              <w:ins w:id="566" w:author="JORGE CONTRERAS ORTIZ" w:date="2021-09-08T11:58:00Z"/>
              <w:rFonts w:asciiTheme="minorHAnsi" w:hAnsiTheme="minorHAnsi" w:cstheme="minorBidi"/>
              <w:noProof/>
            </w:rPr>
          </w:pPr>
          <w:ins w:id="56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3.3.</w:t>
            </w:r>
            <w:r>
              <w:rPr>
                <w:rFonts w:asciiTheme="minorHAnsi" w:hAnsiTheme="minorHAnsi" w:cstheme="minorBidi"/>
                <w:noProof/>
              </w:rPr>
              <w:tab/>
            </w:r>
            <w:r w:rsidRPr="00E461D3">
              <w:rPr>
                <w:rStyle w:val="Hipervnculo"/>
                <w:noProof/>
              </w:rPr>
              <w:t>RESULTADO FINAL DEL DISEÑO</w:t>
            </w:r>
            <w:r>
              <w:rPr>
                <w:noProof/>
                <w:webHidden/>
              </w:rPr>
              <w:tab/>
            </w:r>
            <w:r>
              <w:rPr>
                <w:noProof/>
                <w:webHidden/>
              </w:rPr>
              <w:fldChar w:fldCharType="begin"/>
            </w:r>
            <w:r>
              <w:rPr>
                <w:noProof/>
                <w:webHidden/>
              </w:rPr>
              <w:instrText xml:space="preserve"> PAGEREF _Toc81995188 \h </w:instrText>
            </w:r>
            <w:r>
              <w:rPr>
                <w:noProof/>
                <w:webHidden/>
              </w:rPr>
            </w:r>
          </w:ins>
          <w:r>
            <w:rPr>
              <w:noProof/>
              <w:webHidden/>
            </w:rPr>
            <w:fldChar w:fldCharType="separate"/>
          </w:r>
          <w:ins w:id="568" w:author="JORGE CONTRERAS ORTIZ" w:date="2021-09-08T11:58:00Z">
            <w:r>
              <w:rPr>
                <w:noProof/>
                <w:webHidden/>
              </w:rPr>
              <w:t>87</w:t>
            </w:r>
            <w:r>
              <w:rPr>
                <w:noProof/>
                <w:webHidden/>
              </w:rPr>
              <w:fldChar w:fldCharType="end"/>
            </w:r>
            <w:r w:rsidRPr="00E461D3">
              <w:rPr>
                <w:rStyle w:val="Hipervnculo"/>
                <w:noProof/>
              </w:rPr>
              <w:fldChar w:fldCharType="end"/>
            </w:r>
          </w:ins>
        </w:p>
        <w:p w14:paraId="3BCEBC18" w14:textId="10AC60EF" w:rsidR="00FE2C54" w:rsidRDefault="00FE2C54">
          <w:pPr>
            <w:pStyle w:val="TDC1"/>
            <w:tabs>
              <w:tab w:val="left" w:pos="442"/>
              <w:tab w:val="right" w:leader="dot" w:pos="9060"/>
            </w:tabs>
            <w:rPr>
              <w:ins w:id="569" w:author="JORGE CONTRERAS ORTIZ" w:date="2021-09-08T11:58:00Z"/>
              <w:rFonts w:asciiTheme="minorHAnsi" w:eastAsiaTheme="minorEastAsia" w:hAnsiTheme="minorHAnsi" w:cstheme="minorBidi"/>
              <w:noProof/>
              <w:lang w:eastAsia="es-ES"/>
            </w:rPr>
          </w:pPr>
          <w:ins w:id="57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w:t>
            </w:r>
            <w:r>
              <w:rPr>
                <w:rFonts w:asciiTheme="minorHAnsi" w:eastAsiaTheme="minorEastAsia" w:hAnsiTheme="minorHAnsi" w:cstheme="minorBidi"/>
                <w:noProof/>
                <w:lang w:eastAsia="es-ES"/>
              </w:rPr>
              <w:tab/>
            </w:r>
            <w:r w:rsidRPr="00E461D3">
              <w:rPr>
                <w:rStyle w:val="Hipervnculo"/>
                <w:noProof/>
              </w:rPr>
              <w:t>PRUEBAS EXPERIMENTALES</w:t>
            </w:r>
            <w:r>
              <w:rPr>
                <w:noProof/>
                <w:webHidden/>
              </w:rPr>
              <w:tab/>
            </w:r>
            <w:r>
              <w:rPr>
                <w:noProof/>
                <w:webHidden/>
              </w:rPr>
              <w:fldChar w:fldCharType="begin"/>
            </w:r>
            <w:r>
              <w:rPr>
                <w:noProof/>
                <w:webHidden/>
              </w:rPr>
              <w:instrText xml:space="preserve"> PAGEREF _Toc81995212 \h </w:instrText>
            </w:r>
            <w:r>
              <w:rPr>
                <w:noProof/>
                <w:webHidden/>
              </w:rPr>
            </w:r>
          </w:ins>
          <w:r>
            <w:rPr>
              <w:noProof/>
              <w:webHidden/>
            </w:rPr>
            <w:fldChar w:fldCharType="separate"/>
          </w:r>
          <w:ins w:id="571" w:author="JORGE CONTRERAS ORTIZ" w:date="2021-09-08T11:58:00Z">
            <w:r>
              <w:rPr>
                <w:noProof/>
                <w:webHidden/>
              </w:rPr>
              <w:t>88</w:t>
            </w:r>
            <w:r>
              <w:rPr>
                <w:noProof/>
                <w:webHidden/>
              </w:rPr>
              <w:fldChar w:fldCharType="end"/>
            </w:r>
            <w:r w:rsidRPr="00E461D3">
              <w:rPr>
                <w:rStyle w:val="Hipervnculo"/>
                <w:noProof/>
              </w:rPr>
              <w:fldChar w:fldCharType="end"/>
            </w:r>
          </w:ins>
        </w:p>
        <w:p w14:paraId="0512B8DE" w14:textId="305BE12A" w:rsidR="00FE2C54" w:rsidRDefault="00FE2C54">
          <w:pPr>
            <w:pStyle w:val="TDC2"/>
            <w:tabs>
              <w:tab w:val="left" w:pos="880"/>
              <w:tab w:val="right" w:leader="dot" w:pos="9060"/>
            </w:tabs>
            <w:rPr>
              <w:ins w:id="572" w:author="JORGE CONTRERAS ORTIZ" w:date="2021-09-08T11:58:00Z"/>
              <w:rFonts w:asciiTheme="minorHAnsi" w:eastAsiaTheme="minorEastAsia" w:hAnsiTheme="minorHAnsi" w:cstheme="minorBidi"/>
              <w:noProof/>
              <w:lang w:eastAsia="es-ES"/>
            </w:rPr>
          </w:pPr>
          <w:ins w:id="57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1.</w:t>
            </w:r>
            <w:r>
              <w:rPr>
                <w:rFonts w:asciiTheme="minorHAnsi" w:eastAsiaTheme="minorEastAsia" w:hAnsiTheme="minorHAnsi" w:cstheme="minorBidi"/>
                <w:noProof/>
                <w:lang w:eastAsia="es-ES"/>
              </w:rPr>
              <w:tab/>
            </w:r>
            <w:r w:rsidRPr="00E461D3">
              <w:rPr>
                <w:rStyle w:val="Hipervnculo"/>
                <w:noProof/>
              </w:rPr>
              <w:t>PRIMERA INTERACCIÓN CON DONGLE USB</w:t>
            </w:r>
            <w:r>
              <w:rPr>
                <w:noProof/>
                <w:webHidden/>
              </w:rPr>
              <w:tab/>
            </w:r>
            <w:r>
              <w:rPr>
                <w:noProof/>
                <w:webHidden/>
              </w:rPr>
              <w:fldChar w:fldCharType="begin"/>
            </w:r>
            <w:r>
              <w:rPr>
                <w:noProof/>
                <w:webHidden/>
              </w:rPr>
              <w:instrText xml:space="preserve"> PAGEREF _Toc81995213 \h </w:instrText>
            </w:r>
            <w:r>
              <w:rPr>
                <w:noProof/>
                <w:webHidden/>
              </w:rPr>
            </w:r>
          </w:ins>
          <w:r>
            <w:rPr>
              <w:noProof/>
              <w:webHidden/>
            </w:rPr>
            <w:fldChar w:fldCharType="separate"/>
          </w:r>
          <w:ins w:id="574" w:author="JORGE CONTRERAS ORTIZ" w:date="2021-09-08T11:58:00Z">
            <w:r>
              <w:rPr>
                <w:noProof/>
                <w:webHidden/>
              </w:rPr>
              <w:t>88</w:t>
            </w:r>
            <w:r>
              <w:rPr>
                <w:noProof/>
                <w:webHidden/>
              </w:rPr>
              <w:fldChar w:fldCharType="end"/>
            </w:r>
            <w:r w:rsidRPr="00E461D3">
              <w:rPr>
                <w:rStyle w:val="Hipervnculo"/>
                <w:noProof/>
              </w:rPr>
              <w:fldChar w:fldCharType="end"/>
            </w:r>
          </w:ins>
        </w:p>
        <w:p w14:paraId="3A4ACF73" w14:textId="3D543175" w:rsidR="00FE2C54" w:rsidRDefault="00FE2C54">
          <w:pPr>
            <w:pStyle w:val="TDC2"/>
            <w:tabs>
              <w:tab w:val="left" w:pos="880"/>
              <w:tab w:val="right" w:leader="dot" w:pos="9060"/>
            </w:tabs>
            <w:rPr>
              <w:ins w:id="575" w:author="JORGE CONTRERAS ORTIZ" w:date="2021-09-08T11:58:00Z"/>
              <w:rFonts w:asciiTheme="minorHAnsi" w:eastAsiaTheme="minorEastAsia" w:hAnsiTheme="minorHAnsi" w:cstheme="minorBidi"/>
              <w:noProof/>
              <w:lang w:eastAsia="es-ES"/>
            </w:rPr>
          </w:pPr>
          <w:ins w:id="57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2.</w:t>
            </w:r>
            <w:r>
              <w:rPr>
                <w:rFonts w:asciiTheme="minorHAnsi" w:eastAsiaTheme="minorEastAsia" w:hAnsiTheme="minorHAnsi" w:cstheme="minorBidi"/>
                <w:noProof/>
                <w:lang w:eastAsia="es-ES"/>
              </w:rPr>
              <w:tab/>
            </w:r>
            <w:r w:rsidRPr="00E461D3">
              <w:rPr>
                <w:rStyle w:val="Hipervnculo"/>
                <w:noProof/>
              </w:rPr>
              <w:t>RED DE DOS NODOS</w:t>
            </w:r>
            <w:r>
              <w:rPr>
                <w:noProof/>
                <w:webHidden/>
              </w:rPr>
              <w:tab/>
            </w:r>
            <w:r>
              <w:rPr>
                <w:noProof/>
                <w:webHidden/>
              </w:rPr>
              <w:fldChar w:fldCharType="begin"/>
            </w:r>
            <w:r>
              <w:rPr>
                <w:noProof/>
                <w:webHidden/>
              </w:rPr>
              <w:instrText xml:space="preserve"> PAGEREF _Toc81995215 \h </w:instrText>
            </w:r>
            <w:r>
              <w:rPr>
                <w:noProof/>
                <w:webHidden/>
              </w:rPr>
            </w:r>
          </w:ins>
          <w:r>
            <w:rPr>
              <w:noProof/>
              <w:webHidden/>
            </w:rPr>
            <w:fldChar w:fldCharType="separate"/>
          </w:r>
          <w:ins w:id="577" w:author="JORGE CONTRERAS ORTIZ" w:date="2021-09-08T11:58:00Z">
            <w:r>
              <w:rPr>
                <w:noProof/>
                <w:webHidden/>
              </w:rPr>
              <w:t>89</w:t>
            </w:r>
            <w:r>
              <w:rPr>
                <w:noProof/>
                <w:webHidden/>
              </w:rPr>
              <w:fldChar w:fldCharType="end"/>
            </w:r>
            <w:r w:rsidRPr="00E461D3">
              <w:rPr>
                <w:rStyle w:val="Hipervnculo"/>
                <w:noProof/>
              </w:rPr>
              <w:fldChar w:fldCharType="end"/>
            </w:r>
          </w:ins>
        </w:p>
        <w:p w14:paraId="63054E75" w14:textId="6F1784F0" w:rsidR="00FE2C54" w:rsidRDefault="00FE2C54">
          <w:pPr>
            <w:pStyle w:val="TDC3"/>
            <w:rPr>
              <w:ins w:id="578" w:author="JORGE CONTRERAS ORTIZ" w:date="2021-09-08T11:58:00Z"/>
              <w:rFonts w:asciiTheme="minorHAnsi" w:hAnsiTheme="minorHAnsi" w:cstheme="minorBidi"/>
              <w:noProof/>
            </w:rPr>
          </w:pPr>
          <w:ins w:id="57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2.1.</w:t>
            </w:r>
            <w:r>
              <w:rPr>
                <w:rFonts w:asciiTheme="minorHAnsi" w:hAnsiTheme="minorHAnsi" w:cstheme="minorBidi"/>
                <w:noProof/>
              </w:rPr>
              <w:tab/>
            </w:r>
            <w:r w:rsidRPr="00E461D3">
              <w:rPr>
                <w:rStyle w:val="Hipervnculo"/>
                <w:noProof/>
              </w:rPr>
              <w:t>CREACIÓN DE LA RED</w:t>
            </w:r>
            <w:r>
              <w:rPr>
                <w:noProof/>
                <w:webHidden/>
              </w:rPr>
              <w:tab/>
            </w:r>
            <w:r>
              <w:rPr>
                <w:noProof/>
                <w:webHidden/>
              </w:rPr>
              <w:fldChar w:fldCharType="begin"/>
            </w:r>
            <w:r>
              <w:rPr>
                <w:noProof/>
                <w:webHidden/>
              </w:rPr>
              <w:instrText xml:space="preserve"> PAGEREF _Toc81995216 \h </w:instrText>
            </w:r>
            <w:r>
              <w:rPr>
                <w:noProof/>
                <w:webHidden/>
              </w:rPr>
            </w:r>
          </w:ins>
          <w:r>
            <w:rPr>
              <w:noProof/>
              <w:webHidden/>
            </w:rPr>
            <w:fldChar w:fldCharType="separate"/>
          </w:r>
          <w:ins w:id="580" w:author="JORGE CONTRERAS ORTIZ" w:date="2021-09-08T11:58:00Z">
            <w:r>
              <w:rPr>
                <w:noProof/>
                <w:webHidden/>
              </w:rPr>
              <w:t>89</w:t>
            </w:r>
            <w:r>
              <w:rPr>
                <w:noProof/>
                <w:webHidden/>
              </w:rPr>
              <w:fldChar w:fldCharType="end"/>
            </w:r>
            <w:r w:rsidRPr="00E461D3">
              <w:rPr>
                <w:rStyle w:val="Hipervnculo"/>
                <w:noProof/>
              </w:rPr>
              <w:fldChar w:fldCharType="end"/>
            </w:r>
          </w:ins>
        </w:p>
        <w:p w14:paraId="5D9FDCFB" w14:textId="65BA56B6" w:rsidR="00FE2C54" w:rsidRDefault="00FE2C54">
          <w:pPr>
            <w:pStyle w:val="TDC3"/>
            <w:rPr>
              <w:ins w:id="581" w:author="JORGE CONTRERAS ORTIZ" w:date="2021-09-08T11:58:00Z"/>
              <w:rFonts w:asciiTheme="minorHAnsi" w:hAnsiTheme="minorHAnsi" w:cstheme="minorBidi"/>
              <w:noProof/>
            </w:rPr>
          </w:pPr>
          <w:ins w:id="58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2.2.</w:t>
            </w:r>
            <w:r>
              <w:rPr>
                <w:rFonts w:asciiTheme="minorHAnsi" w:hAnsiTheme="minorHAnsi" w:cstheme="minorBidi"/>
                <w:noProof/>
              </w:rPr>
              <w:tab/>
            </w:r>
            <w:r w:rsidRPr="00E461D3">
              <w:rPr>
                <w:rStyle w:val="Hipervnculo"/>
                <w:noProof/>
              </w:rPr>
              <w:t>PING ENTRE NODOS</w:t>
            </w:r>
            <w:r>
              <w:rPr>
                <w:noProof/>
                <w:webHidden/>
              </w:rPr>
              <w:tab/>
            </w:r>
            <w:r>
              <w:rPr>
                <w:noProof/>
                <w:webHidden/>
              </w:rPr>
              <w:fldChar w:fldCharType="begin"/>
            </w:r>
            <w:r>
              <w:rPr>
                <w:noProof/>
                <w:webHidden/>
              </w:rPr>
              <w:instrText xml:space="preserve"> PAGEREF _Toc81995218 \h </w:instrText>
            </w:r>
            <w:r>
              <w:rPr>
                <w:noProof/>
                <w:webHidden/>
              </w:rPr>
            </w:r>
          </w:ins>
          <w:r>
            <w:rPr>
              <w:noProof/>
              <w:webHidden/>
            </w:rPr>
            <w:fldChar w:fldCharType="separate"/>
          </w:r>
          <w:ins w:id="583" w:author="JORGE CONTRERAS ORTIZ" w:date="2021-09-08T11:58:00Z">
            <w:r>
              <w:rPr>
                <w:noProof/>
                <w:webHidden/>
              </w:rPr>
              <w:t>90</w:t>
            </w:r>
            <w:r>
              <w:rPr>
                <w:noProof/>
                <w:webHidden/>
              </w:rPr>
              <w:fldChar w:fldCharType="end"/>
            </w:r>
            <w:r w:rsidRPr="00E461D3">
              <w:rPr>
                <w:rStyle w:val="Hipervnculo"/>
                <w:noProof/>
              </w:rPr>
              <w:fldChar w:fldCharType="end"/>
            </w:r>
          </w:ins>
        </w:p>
        <w:p w14:paraId="58ED7A66" w14:textId="30E68697" w:rsidR="00FE2C54" w:rsidRDefault="00FE2C54">
          <w:pPr>
            <w:pStyle w:val="TDC3"/>
            <w:rPr>
              <w:ins w:id="584" w:author="JORGE CONTRERAS ORTIZ" w:date="2021-09-08T11:58:00Z"/>
              <w:rFonts w:asciiTheme="minorHAnsi" w:hAnsiTheme="minorHAnsi" w:cstheme="minorBidi"/>
              <w:noProof/>
            </w:rPr>
          </w:pPr>
          <w:ins w:id="58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2.3.</w:t>
            </w:r>
            <w:r>
              <w:rPr>
                <w:rFonts w:asciiTheme="minorHAnsi" w:hAnsiTheme="minorHAnsi" w:cstheme="minorBidi"/>
                <w:noProof/>
              </w:rPr>
              <w:tab/>
            </w:r>
            <w:r w:rsidRPr="00E461D3">
              <w:rPr>
                <w:rStyle w:val="Hipervnculo"/>
                <w:noProof/>
              </w:rPr>
              <w:t>ENVÍO DE MENSAJES UDP ENTRE AMBOS NODOS</w:t>
            </w:r>
            <w:r>
              <w:rPr>
                <w:noProof/>
                <w:webHidden/>
              </w:rPr>
              <w:tab/>
            </w:r>
            <w:r>
              <w:rPr>
                <w:noProof/>
                <w:webHidden/>
              </w:rPr>
              <w:fldChar w:fldCharType="begin"/>
            </w:r>
            <w:r>
              <w:rPr>
                <w:noProof/>
                <w:webHidden/>
              </w:rPr>
              <w:instrText xml:space="preserve"> PAGEREF _Toc81995219 \h </w:instrText>
            </w:r>
            <w:r>
              <w:rPr>
                <w:noProof/>
                <w:webHidden/>
              </w:rPr>
            </w:r>
          </w:ins>
          <w:r>
            <w:rPr>
              <w:noProof/>
              <w:webHidden/>
            </w:rPr>
            <w:fldChar w:fldCharType="separate"/>
          </w:r>
          <w:ins w:id="586" w:author="JORGE CONTRERAS ORTIZ" w:date="2021-09-08T11:58:00Z">
            <w:r>
              <w:rPr>
                <w:noProof/>
                <w:webHidden/>
              </w:rPr>
              <w:t>90</w:t>
            </w:r>
            <w:r>
              <w:rPr>
                <w:noProof/>
                <w:webHidden/>
              </w:rPr>
              <w:fldChar w:fldCharType="end"/>
            </w:r>
            <w:r w:rsidRPr="00E461D3">
              <w:rPr>
                <w:rStyle w:val="Hipervnculo"/>
                <w:noProof/>
              </w:rPr>
              <w:fldChar w:fldCharType="end"/>
            </w:r>
          </w:ins>
        </w:p>
        <w:p w14:paraId="297D8681" w14:textId="723629C2" w:rsidR="00FE2C54" w:rsidRDefault="00FE2C54">
          <w:pPr>
            <w:pStyle w:val="TDC2"/>
            <w:tabs>
              <w:tab w:val="left" w:pos="880"/>
              <w:tab w:val="right" w:leader="dot" w:pos="9060"/>
            </w:tabs>
            <w:rPr>
              <w:ins w:id="587" w:author="JORGE CONTRERAS ORTIZ" w:date="2021-09-08T11:58:00Z"/>
              <w:rFonts w:asciiTheme="minorHAnsi" w:eastAsiaTheme="minorEastAsia" w:hAnsiTheme="minorHAnsi" w:cstheme="minorBidi"/>
              <w:noProof/>
              <w:lang w:eastAsia="es-ES"/>
            </w:rPr>
          </w:pPr>
          <w:ins w:id="58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w:t>
            </w:r>
            <w:r>
              <w:rPr>
                <w:rFonts w:asciiTheme="minorHAnsi" w:eastAsiaTheme="minorEastAsia" w:hAnsiTheme="minorHAnsi" w:cstheme="minorBidi"/>
                <w:noProof/>
                <w:lang w:eastAsia="es-ES"/>
              </w:rPr>
              <w:tab/>
            </w:r>
            <w:r w:rsidRPr="00E461D3">
              <w:rPr>
                <w:rStyle w:val="Hipervnculo"/>
                <w:noProof/>
              </w:rPr>
              <w:t>PRUEBAS CON EL BORDER ROUTER</w:t>
            </w:r>
            <w:r>
              <w:rPr>
                <w:noProof/>
                <w:webHidden/>
              </w:rPr>
              <w:tab/>
            </w:r>
            <w:r>
              <w:rPr>
                <w:noProof/>
                <w:webHidden/>
              </w:rPr>
              <w:fldChar w:fldCharType="begin"/>
            </w:r>
            <w:r>
              <w:rPr>
                <w:noProof/>
                <w:webHidden/>
              </w:rPr>
              <w:instrText xml:space="preserve"> PAGEREF _Toc81995222 \h </w:instrText>
            </w:r>
            <w:r>
              <w:rPr>
                <w:noProof/>
                <w:webHidden/>
              </w:rPr>
            </w:r>
          </w:ins>
          <w:r>
            <w:rPr>
              <w:noProof/>
              <w:webHidden/>
            </w:rPr>
            <w:fldChar w:fldCharType="separate"/>
          </w:r>
          <w:ins w:id="589" w:author="JORGE CONTRERAS ORTIZ" w:date="2021-09-08T11:58:00Z">
            <w:r>
              <w:rPr>
                <w:noProof/>
                <w:webHidden/>
              </w:rPr>
              <w:t>92</w:t>
            </w:r>
            <w:r>
              <w:rPr>
                <w:noProof/>
                <w:webHidden/>
              </w:rPr>
              <w:fldChar w:fldCharType="end"/>
            </w:r>
            <w:r w:rsidRPr="00E461D3">
              <w:rPr>
                <w:rStyle w:val="Hipervnculo"/>
                <w:noProof/>
              </w:rPr>
              <w:fldChar w:fldCharType="end"/>
            </w:r>
          </w:ins>
        </w:p>
        <w:p w14:paraId="4F9DC879" w14:textId="69B58C2D" w:rsidR="00FE2C54" w:rsidRDefault="00FE2C54">
          <w:pPr>
            <w:pStyle w:val="TDC3"/>
            <w:rPr>
              <w:ins w:id="590" w:author="JORGE CONTRERAS ORTIZ" w:date="2021-09-08T11:58:00Z"/>
              <w:rFonts w:asciiTheme="minorHAnsi" w:hAnsiTheme="minorHAnsi" w:cstheme="minorBidi"/>
              <w:noProof/>
            </w:rPr>
          </w:pPr>
          <w:ins w:id="59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1.</w:t>
            </w:r>
            <w:r>
              <w:rPr>
                <w:rFonts w:asciiTheme="minorHAnsi" w:hAnsiTheme="minorHAnsi" w:cstheme="minorBidi"/>
                <w:noProof/>
              </w:rPr>
              <w:tab/>
            </w:r>
            <w:r w:rsidRPr="00E461D3">
              <w:rPr>
                <w:rStyle w:val="Hipervnculo"/>
                <w:noProof/>
              </w:rPr>
              <w:t>INTRODUCCIÓN A LA CONFIGURACIÓN DEL ROUTER.</w:t>
            </w:r>
            <w:r>
              <w:rPr>
                <w:noProof/>
                <w:webHidden/>
              </w:rPr>
              <w:tab/>
            </w:r>
            <w:r>
              <w:rPr>
                <w:noProof/>
                <w:webHidden/>
              </w:rPr>
              <w:fldChar w:fldCharType="begin"/>
            </w:r>
            <w:r>
              <w:rPr>
                <w:noProof/>
                <w:webHidden/>
              </w:rPr>
              <w:instrText xml:space="preserve"> PAGEREF _Toc81995223 \h </w:instrText>
            </w:r>
            <w:r>
              <w:rPr>
                <w:noProof/>
                <w:webHidden/>
              </w:rPr>
            </w:r>
          </w:ins>
          <w:r>
            <w:rPr>
              <w:noProof/>
              <w:webHidden/>
            </w:rPr>
            <w:fldChar w:fldCharType="separate"/>
          </w:r>
          <w:ins w:id="592" w:author="JORGE CONTRERAS ORTIZ" w:date="2021-09-08T11:58:00Z">
            <w:r>
              <w:rPr>
                <w:noProof/>
                <w:webHidden/>
              </w:rPr>
              <w:t>92</w:t>
            </w:r>
            <w:r>
              <w:rPr>
                <w:noProof/>
                <w:webHidden/>
              </w:rPr>
              <w:fldChar w:fldCharType="end"/>
            </w:r>
            <w:r w:rsidRPr="00E461D3">
              <w:rPr>
                <w:rStyle w:val="Hipervnculo"/>
                <w:noProof/>
              </w:rPr>
              <w:fldChar w:fldCharType="end"/>
            </w:r>
          </w:ins>
        </w:p>
        <w:p w14:paraId="732099FA" w14:textId="7B22156A" w:rsidR="00FE2C54" w:rsidRDefault="00FE2C54">
          <w:pPr>
            <w:pStyle w:val="TDC3"/>
            <w:rPr>
              <w:ins w:id="593" w:author="JORGE CONTRERAS ORTIZ" w:date="2021-09-08T11:58:00Z"/>
              <w:rFonts w:asciiTheme="minorHAnsi" w:hAnsiTheme="minorHAnsi" w:cstheme="minorBidi"/>
              <w:noProof/>
            </w:rPr>
          </w:pPr>
          <w:ins w:id="59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2.</w:t>
            </w:r>
            <w:r>
              <w:rPr>
                <w:rFonts w:asciiTheme="minorHAnsi" w:hAnsiTheme="minorHAnsi" w:cstheme="minorBidi"/>
                <w:noProof/>
              </w:rPr>
              <w:tab/>
            </w:r>
            <w:r w:rsidRPr="00E461D3">
              <w:rPr>
                <w:rStyle w:val="Hipervnculo"/>
                <w:noProof/>
              </w:rPr>
              <w:t>PRUEBA DE CONECTIVIDAD IP ENTRE RED THREAD Y LAN</w:t>
            </w:r>
            <w:r>
              <w:rPr>
                <w:noProof/>
                <w:webHidden/>
              </w:rPr>
              <w:tab/>
            </w:r>
            <w:r>
              <w:rPr>
                <w:noProof/>
                <w:webHidden/>
              </w:rPr>
              <w:fldChar w:fldCharType="begin"/>
            </w:r>
            <w:r>
              <w:rPr>
                <w:noProof/>
                <w:webHidden/>
              </w:rPr>
              <w:instrText xml:space="preserve"> PAGEREF _Toc81995226 \h </w:instrText>
            </w:r>
            <w:r>
              <w:rPr>
                <w:noProof/>
                <w:webHidden/>
              </w:rPr>
            </w:r>
          </w:ins>
          <w:r>
            <w:rPr>
              <w:noProof/>
              <w:webHidden/>
            </w:rPr>
            <w:fldChar w:fldCharType="separate"/>
          </w:r>
          <w:ins w:id="595" w:author="JORGE CONTRERAS ORTIZ" w:date="2021-09-08T11:58:00Z">
            <w:r>
              <w:rPr>
                <w:noProof/>
                <w:webHidden/>
              </w:rPr>
              <w:t>93</w:t>
            </w:r>
            <w:r>
              <w:rPr>
                <w:noProof/>
                <w:webHidden/>
              </w:rPr>
              <w:fldChar w:fldCharType="end"/>
            </w:r>
            <w:r w:rsidRPr="00E461D3">
              <w:rPr>
                <w:rStyle w:val="Hipervnculo"/>
                <w:noProof/>
              </w:rPr>
              <w:fldChar w:fldCharType="end"/>
            </w:r>
          </w:ins>
        </w:p>
        <w:p w14:paraId="44C00BB9" w14:textId="46050015" w:rsidR="00FE2C54" w:rsidRDefault="00FE2C54">
          <w:pPr>
            <w:pStyle w:val="TDC3"/>
            <w:rPr>
              <w:ins w:id="596" w:author="JORGE CONTRERAS ORTIZ" w:date="2021-09-08T11:58:00Z"/>
              <w:rFonts w:asciiTheme="minorHAnsi" w:hAnsiTheme="minorHAnsi" w:cstheme="minorBidi"/>
              <w:noProof/>
            </w:rPr>
          </w:pPr>
          <w:ins w:id="59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3.</w:t>
            </w:r>
            <w:r>
              <w:rPr>
                <w:rFonts w:asciiTheme="minorHAnsi" w:hAnsiTheme="minorHAnsi" w:cstheme="minorBidi"/>
                <w:noProof/>
              </w:rPr>
              <w:tab/>
            </w:r>
            <w:r w:rsidRPr="00E461D3">
              <w:rPr>
                <w:rStyle w:val="Hipervnculo"/>
                <w:noProof/>
              </w:rPr>
              <w:t>RED CON EL BR Y DOS NODOS KTDG102</w:t>
            </w:r>
            <w:r>
              <w:rPr>
                <w:noProof/>
                <w:webHidden/>
              </w:rPr>
              <w:tab/>
            </w:r>
            <w:r>
              <w:rPr>
                <w:noProof/>
                <w:webHidden/>
              </w:rPr>
              <w:fldChar w:fldCharType="begin"/>
            </w:r>
            <w:r>
              <w:rPr>
                <w:noProof/>
                <w:webHidden/>
              </w:rPr>
              <w:instrText xml:space="preserve"> PAGEREF _Toc81995227 \h </w:instrText>
            </w:r>
            <w:r>
              <w:rPr>
                <w:noProof/>
                <w:webHidden/>
              </w:rPr>
            </w:r>
          </w:ins>
          <w:r>
            <w:rPr>
              <w:noProof/>
              <w:webHidden/>
            </w:rPr>
            <w:fldChar w:fldCharType="separate"/>
          </w:r>
          <w:ins w:id="598" w:author="JORGE CONTRERAS ORTIZ" w:date="2021-09-08T11:58:00Z">
            <w:r>
              <w:rPr>
                <w:noProof/>
                <w:webHidden/>
              </w:rPr>
              <w:t>93</w:t>
            </w:r>
            <w:r>
              <w:rPr>
                <w:noProof/>
                <w:webHidden/>
              </w:rPr>
              <w:fldChar w:fldCharType="end"/>
            </w:r>
            <w:r w:rsidRPr="00E461D3">
              <w:rPr>
                <w:rStyle w:val="Hipervnculo"/>
                <w:noProof/>
              </w:rPr>
              <w:fldChar w:fldCharType="end"/>
            </w:r>
          </w:ins>
        </w:p>
        <w:p w14:paraId="168E9472" w14:textId="033CF699" w:rsidR="00FE2C54" w:rsidRDefault="00FE2C54">
          <w:pPr>
            <w:pStyle w:val="TDC3"/>
            <w:rPr>
              <w:ins w:id="599" w:author="JORGE CONTRERAS ORTIZ" w:date="2021-09-08T11:58:00Z"/>
              <w:rFonts w:asciiTheme="minorHAnsi" w:hAnsiTheme="minorHAnsi" w:cstheme="minorBidi"/>
              <w:noProof/>
            </w:rPr>
          </w:pPr>
          <w:ins w:id="60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4.</w:t>
            </w:r>
            <w:r>
              <w:rPr>
                <w:rFonts w:asciiTheme="minorHAnsi" w:hAnsiTheme="minorHAnsi" w:cstheme="minorBidi"/>
                <w:noProof/>
              </w:rPr>
              <w:tab/>
            </w:r>
            <w:r w:rsidRPr="00E461D3">
              <w:rPr>
                <w:rStyle w:val="Hipervnculo"/>
                <w:noProof/>
              </w:rPr>
              <w:t>ENVÍO DE MENSAJES UDP POR SOCKETS</w:t>
            </w:r>
            <w:r>
              <w:rPr>
                <w:noProof/>
                <w:webHidden/>
              </w:rPr>
              <w:tab/>
            </w:r>
            <w:r>
              <w:rPr>
                <w:noProof/>
                <w:webHidden/>
              </w:rPr>
              <w:fldChar w:fldCharType="begin"/>
            </w:r>
            <w:r>
              <w:rPr>
                <w:noProof/>
                <w:webHidden/>
              </w:rPr>
              <w:instrText xml:space="preserve"> PAGEREF _Toc81995228 \h </w:instrText>
            </w:r>
            <w:r>
              <w:rPr>
                <w:noProof/>
                <w:webHidden/>
              </w:rPr>
            </w:r>
          </w:ins>
          <w:r>
            <w:rPr>
              <w:noProof/>
              <w:webHidden/>
            </w:rPr>
            <w:fldChar w:fldCharType="separate"/>
          </w:r>
          <w:ins w:id="601" w:author="JORGE CONTRERAS ORTIZ" w:date="2021-09-08T11:58:00Z">
            <w:r>
              <w:rPr>
                <w:noProof/>
                <w:webHidden/>
              </w:rPr>
              <w:t>96</w:t>
            </w:r>
            <w:r>
              <w:rPr>
                <w:noProof/>
                <w:webHidden/>
              </w:rPr>
              <w:fldChar w:fldCharType="end"/>
            </w:r>
            <w:r w:rsidRPr="00E461D3">
              <w:rPr>
                <w:rStyle w:val="Hipervnculo"/>
                <w:noProof/>
              </w:rPr>
              <w:fldChar w:fldCharType="end"/>
            </w:r>
          </w:ins>
        </w:p>
        <w:p w14:paraId="76E1A3E4" w14:textId="3A3B7B30" w:rsidR="00FE2C54" w:rsidRDefault="00FE2C54">
          <w:pPr>
            <w:pStyle w:val="TDC2"/>
            <w:tabs>
              <w:tab w:val="left" w:pos="880"/>
              <w:tab w:val="right" w:leader="dot" w:pos="9060"/>
            </w:tabs>
            <w:rPr>
              <w:ins w:id="602" w:author="JORGE CONTRERAS ORTIZ" w:date="2021-09-08T11:58:00Z"/>
              <w:rFonts w:asciiTheme="minorHAnsi" w:eastAsiaTheme="minorEastAsia" w:hAnsiTheme="minorHAnsi" w:cstheme="minorBidi"/>
              <w:noProof/>
              <w:lang w:eastAsia="es-ES"/>
            </w:rPr>
          </w:pPr>
          <w:ins w:id="60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4.</w:t>
            </w:r>
            <w:r>
              <w:rPr>
                <w:rFonts w:asciiTheme="minorHAnsi" w:eastAsiaTheme="minorEastAsia" w:hAnsiTheme="minorHAnsi" w:cstheme="minorBidi"/>
                <w:noProof/>
                <w:lang w:eastAsia="es-ES"/>
              </w:rPr>
              <w:tab/>
            </w:r>
            <w:r w:rsidRPr="00E461D3">
              <w:rPr>
                <w:rStyle w:val="Hipervnculo"/>
                <w:noProof/>
              </w:rPr>
              <w:t>PRUEBAS CON PCB COOKIE THREAD COMO CUARTO NODO</w:t>
            </w:r>
            <w:r>
              <w:rPr>
                <w:noProof/>
                <w:webHidden/>
              </w:rPr>
              <w:tab/>
            </w:r>
            <w:r>
              <w:rPr>
                <w:noProof/>
                <w:webHidden/>
              </w:rPr>
              <w:fldChar w:fldCharType="begin"/>
            </w:r>
            <w:r>
              <w:rPr>
                <w:noProof/>
                <w:webHidden/>
              </w:rPr>
              <w:instrText xml:space="preserve"> PAGEREF _Toc81995229 \h </w:instrText>
            </w:r>
            <w:r>
              <w:rPr>
                <w:noProof/>
                <w:webHidden/>
              </w:rPr>
            </w:r>
          </w:ins>
          <w:r>
            <w:rPr>
              <w:noProof/>
              <w:webHidden/>
            </w:rPr>
            <w:fldChar w:fldCharType="separate"/>
          </w:r>
          <w:ins w:id="604" w:author="JORGE CONTRERAS ORTIZ" w:date="2021-09-08T11:58:00Z">
            <w:r>
              <w:rPr>
                <w:noProof/>
                <w:webHidden/>
              </w:rPr>
              <w:t>98</w:t>
            </w:r>
            <w:r>
              <w:rPr>
                <w:noProof/>
                <w:webHidden/>
              </w:rPr>
              <w:fldChar w:fldCharType="end"/>
            </w:r>
            <w:r w:rsidRPr="00E461D3">
              <w:rPr>
                <w:rStyle w:val="Hipervnculo"/>
                <w:noProof/>
              </w:rPr>
              <w:fldChar w:fldCharType="end"/>
            </w:r>
          </w:ins>
        </w:p>
        <w:p w14:paraId="495950CC" w14:textId="72146457" w:rsidR="00FE2C54" w:rsidRDefault="00FE2C54">
          <w:pPr>
            <w:pStyle w:val="TDC3"/>
            <w:rPr>
              <w:ins w:id="605" w:author="JORGE CONTRERAS ORTIZ" w:date="2021-09-08T11:58:00Z"/>
              <w:rFonts w:asciiTheme="minorHAnsi" w:hAnsiTheme="minorHAnsi" w:cstheme="minorBidi"/>
              <w:noProof/>
            </w:rPr>
          </w:pPr>
          <w:ins w:id="60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4.1.</w:t>
            </w:r>
            <w:r>
              <w:rPr>
                <w:rFonts w:asciiTheme="minorHAnsi" w:hAnsiTheme="minorHAnsi" w:cstheme="minorBidi"/>
                <w:noProof/>
              </w:rPr>
              <w:tab/>
            </w:r>
            <w:r w:rsidRPr="00E461D3">
              <w:rPr>
                <w:rStyle w:val="Hipervnculo"/>
                <w:noProof/>
              </w:rPr>
              <w:t>PRUEBAS DE CONECTIVIDAD CON EL CUARTO NODO</w:t>
            </w:r>
            <w:r>
              <w:rPr>
                <w:noProof/>
                <w:webHidden/>
              </w:rPr>
              <w:tab/>
            </w:r>
            <w:r>
              <w:rPr>
                <w:noProof/>
                <w:webHidden/>
              </w:rPr>
              <w:fldChar w:fldCharType="begin"/>
            </w:r>
            <w:r>
              <w:rPr>
                <w:noProof/>
                <w:webHidden/>
              </w:rPr>
              <w:instrText xml:space="preserve"> PAGEREF _Toc81995230 \h </w:instrText>
            </w:r>
            <w:r>
              <w:rPr>
                <w:noProof/>
                <w:webHidden/>
              </w:rPr>
            </w:r>
          </w:ins>
          <w:r>
            <w:rPr>
              <w:noProof/>
              <w:webHidden/>
            </w:rPr>
            <w:fldChar w:fldCharType="separate"/>
          </w:r>
          <w:ins w:id="607" w:author="JORGE CONTRERAS ORTIZ" w:date="2021-09-08T11:58:00Z">
            <w:r>
              <w:rPr>
                <w:noProof/>
                <w:webHidden/>
              </w:rPr>
              <w:t>99</w:t>
            </w:r>
            <w:r>
              <w:rPr>
                <w:noProof/>
                <w:webHidden/>
              </w:rPr>
              <w:fldChar w:fldCharType="end"/>
            </w:r>
            <w:r w:rsidRPr="00E461D3">
              <w:rPr>
                <w:rStyle w:val="Hipervnculo"/>
                <w:noProof/>
              </w:rPr>
              <w:fldChar w:fldCharType="end"/>
            </w:r>
          </w:ins>
        </w:p>
        <w:p w14:paraId="027D7C67" w14:textId="3C3E6CA3" w:rsidR="00FE2C54" w:rsidRDefault="00FE2C54">
          <w:pPr>
            <w:pStyle w:val="TDC3"/>
            <w:rPr>
              <w:ins w:id="608" w:author="JORGE CONTRERAS ORTIZ" w:date="2021-09-08T11:58:00Z"/>
              <w:rFonts w:asciiTheme="minorHAnsi" w:hAnsiTheme="minorHAnsi" w:cstheme="minorBidi"/>
              <w:noProof/>
            </w:rPr>
          </w:pPr>
          <w:ins w:id="60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4.2.</w:t>
            </w:r>
            <w:r>
              <w:rPr>
                <w:rFonts w:asciiTheme="minorHAnsi" w:hAnsiTheme="minorHAnsi" w:cstheme="minorBidi"/>
                <w:noProof/>
              </w:rPr>
              <w:tab/>
            </w:r>
            <w:r w:rsidRPr="00E461D3">
              <w:rPr>
                <w:rStyle w:val="Hipervnculo"/>
                <w:noProof/>
              </w:rPr>
              <w:t>ENVÍO / RECIBO DE SOCKETS</w:t>
            </w:r>
            <w:r>
              <w:rPr>
                <w:noProof/>
                <w:webHidden/>
              </w:rPr>
              <w:tab/>
            </w:r>
            <w:r>
              <w:rPr>
                <w:noProof/>
                <w:webHidden/>
              </w:rPr>
              <w:fldChar w:fldCharType="begin"/>
            </w:r>
            <w:r>
              <w:rPr>
                <w:noProof/>
                <w:webHidden/>
              </w:rPr>
              <w:instrText xml:space="preserve"> PAGEREF _Toc81995231 \h </w:instrText>
            </w:r>
            <w:r>
              <w:rPr>
                <w:noProof/>
                <w:webHidden/>
              </w:rPr>
            </w:r>
          </w:ins>
          <w:r>
            <w:rPr>
              <w:noProof/>
              <w:webHidden/>
            </w:rPr>
            <w:fldChar w:fldCharType="separate"/>
          </w:r>
          <w:ins w:id="610" w:author="JORGE CONTRERAS ORTIZ" w:date="2021-09-08T11:58:00Z">
            <w:r>
              <w:rPr>
                <w:noProof/>
                <w:webHidden/>
              </w:rPr>
              <w:t>100</w:t>
            </w:r>
            <w:r>
              <w:rPr>
                <w:noProof/>
                <w:webHidden/>
              </w:rPr>
              <w:fldChar w:fldCharType="end"/>
            </w:r>
            <w:r w:rsidRPr="00E461D3">
              <w:rPr>
                <w:rStyle w:val="Hipervnculo"/>
                <w:noProof/>
              </w:rPr>
              <w:fldChar w:fldCharType="end"/>
            </w:r>
          </w:ins>
        </w:p>
        <w:p w14:paraId="231A2A2D" w14:textId="0DB3B15A" w:rsidR="00FE2C54" w:rsidRDefault="00FE2C54">
          <w:pPr>
            <w:pStyle w:val="TDC2"/>
            <w:tabs>
              <w:tab w:val="left" w:pos="880"/>
              <w:tab w:val="right" w:leader="dot" w:pos="9060"/>
            </w:tabs>
            <w:rPr>
              <w:ins w:id="611" w:author="JORGE CONTRERAS ORTIZ" w:date="2021-09-08T11:58:00Z"/>
              <w:rFonts w:asciiTheme="minorHAnsi" w:eastAsiaTheme="minorEastAsia" w:hAnsiTheme="minorHAnsi" w:cstheme="minorBidi"/>
              <w:noProof/>
              <w:lang w:eastAsia="es-ES"/>
            </w:rPr>
          </w:pPr>
          <w:ins w:id="61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5.</w:t>
            </w:r>
            <w:r>
              <w:rPr>
                <w:rFonts w:asciiTheme="minorHAnsi" w:eastAsiaTheme="minorEastAsia" w:hAnsiTheme="minorHAnsi" w:cstheme="minorBidi"/>
                <w:noProof/>
                <w:lang w:eastAsia="es-ES"/>
              </w:rPr>
              <w:tab/>
            </w:r>
            <w:r w:rsidRPr="00E461D3">
              <w:rPr>
                <w:rStyle w:val="Hipervnculo"/>
                <w:noProof/>
              </w:rPr>
              <w:t>PRUEBAS DE ESTABILIDAD CON 5 NODOS</w:t>
            </w:r>
            <w:r>
              <w:rPr>
                <w:noProof/>
                <w:webHidden/>
              </w:rPr>
              <w:tab/>
            </w:r>
            <w:r>
              <w:rPr>
                <w:noProof/>
                <w:webHidden/>
              </w:rPr>
              <w:fldChar w:fldCharType="begin"/>
            </w:r>
            <w:r>
              <w:rPr>
                <w:noProof/>
                <w:webHidden/>
              </w:rPr>
              <w:instrText xml:space="preserve"> PAGEREF _Toc81995232 \h </w:instrText>
            </w:r>
            <w:r>
              <w:rPr>
                <w:noProof/>
                <w:webHidden/>
              </w:rPr>
            </w:r>
          </w:ins>
          <w:r>
            <w:rPr>
              <w:noProof/>
              <w:webHidden/>
            </w:rPr>
            <w:fldChar w:fldCharType="separate"/>
          </w:r>
          <w:ins w:id="613" w:author="JORGE CONTRERAS ORTIZ" w:date="2021-09-08T11:58:00Z">
            <w:r>
              <w:rPr>
                <w:noProof/>
                <w:webHidden/>
              </w:rPr>
              <w:t>101</w:t>
            </w:r>
            <w:r>
              <w:rPr>
                <w:noProof/>
                <w:webHidden/>
              </w:rPr>
              <w:fldChar w:fldCharType="end"/>
            </w:r>
            <w:r w:rsidRPr="00E461D3">
              <w:rPr>
                <w:rStyle w:val="Hipervnculo"/>
                <w:noProof/>
              </w:rPr>
              <w:fldChar w:fldCharType="end"/>
            </w:r>
          </w:ins>
        </w:p>
        <w:p w14:paraId="3DD0C103" w14:textId="745D603D" w:rsidR="00FE2C54" w:rsidRDefault="00FE2C54">
          <w:pPr>
            <w:pStyle w:val="TDC3"/>
            <w:rPr>
              <w:ins w:id="614" w:author="JORGE CONTRERAS ORTIZ" w:date="2021-09-08T11:58:00Z"/>
              <w:rFonts w:asciiTheme="minorHAnsi" w:hAnsiTheme="minorHAnsi" w:cstheme="minorBidi"/>
              <w:noProof/>
            </w:rPr>
          </w:pPr>
          <w:ins w:id="61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5.1.</w:t>
            </w:r>
            <w:r>
              <w:rPr>
                <w:rFonts w:asciiTheme="minorHAnsi" w:hAnsiTheme="minorHAnsi" w:cstheme="minorBidi"/>
                <w:noProof/>
              </w:rPr>
              <w:tab/>
            </w:r>
            <w:r w:rsidRPr="00E461D3">
              <w:rPr>
                <w:rStyle w:val="Hipervnculo"/>
                <w:noProof/>
              </w:rPr>
              <w:t>PRUEBAS DE CONECTIVIDAD</w:t>
            </w:r>
            <w:r>
              <w:rPr>
                <w:noProof/>
                <w:webHidden/>
              </w:rPr>
              <w:tab/>
            </w:r>
            <w:r>
              <w:rPr>
                <w:noProof/>
                <w:webHidden/>
              </w:rPr>
              <w:fldChar w:fldCharType="begin"/>
            </w:r>
            <w:r>
              <w:rPr>
                <w:noProof/>
                <w:webHidden/>
              </w:rPr>
              <w:instrText xml:space="preserve"> PAGEREF _Toc81995233 \h </w:instrText>
            </w:r>
            <w:r>
              <w:rPr>
                <w:noProof/>
                <w:webHidden/>
              </w:rPr>
            </w:r>
          </w:ins>
          <w:r>
            <w:rPr>
              <w:noProof/>
              <w:webHidden/>
            </w:rPr>
            <w:fldChar w:fldCharType="separate"/>
          </w:r>
          <w:ins w:id="616" w:author="JORGE CONTRERAS ORTIZ" w:date="2021-09-08T11:58:00Z">
            <w:r>
              <w:rPr>
                <w:noProof/>
                <w:webHidden/>
              </w:rPr>
              <w:t>102</w:t>
            </w:r>
            <w:r>
              <w:rPr>
                <w:noProof/>
                <w:webHidden/>
              </w:rPr>
              <w:fldChar w:fldCharType="end"/>
            </w:r>
            <w:r w:rsidRPr="00E461D3">
              <w:rPr>
                <w:rStyle w:val="Hipervnculo"/>
                <w:noProof/>
              </w:rPr>
              <w:fldChar w:fldCharType="end"/>
            </w:r>
          </w:ins>
        </w:p>
        <w:p w14:paraId="0C897792" w14:textId="79DDC138" w:rsidR="00FE2C54" w:rsidRDefault="00FE2C54">
          <w:pPr>
            <w:pStyle w:val="TDC3"/>
            <w:rPr>
              <w:ins w:id="617" w:author="JORGE CONTRERAS ORTIZ" w:date="2021-09-08T11:58:00Z"/>
              <w:rFonts w:asciiTheme="minorHAnsi" w:hAnsiTheme="minorHAnsi" w:cstheme="minorBidi"/>
              <w:noProof/>
            </w:rPr>
          </w:pPr>
          <w:ins w:id="61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5.2.</w:t>
            </w:r>
            <w:r>
              <w:rPr>
                <w:rFonts w:asciiTheme="minorHAnsi" w:hAnsiTheme="minorHAnsi" w:cstheme="minorBidi"/>
                <w:noProof/>
              </w:rPr>
              <w:tab/>
            </w:r>
            <w:r w:rsidRPr="00E461D3">
              <w:rPr>
                <w:rStyle w:val="Hipervnculo"/>
                <w:noProof/>
              </w:rPr>
              <w:t>ENVÍO / RECIBO DE SOCKETS</w:t>
            </w:r>
            <w:r>
              <w:rPr>
                <w:noProof/>
                <w:webHidden/>
              </w:rPr>
              <w:tab/>
            </w:r>
            <w:r>
              <w:rPr>
                <w:noProof/>
                <w:webHidden/>
              </w:rPr>
              <w:fldChar w:fldCharType="begin"/>
            </w:r>
            <w:r>
              <w:rPr>
                <w:noProof/>
                <w:webHidden/>
              </w:rPr>
              <w:instrText xml:space="preserve"> PAGEREF _Toc81995234 \h </w:instrText>
            </w:r>
            <w:r>
              <w:rPr>
                <w:noProof/>
                <w:webHidden/>
              </w:rPr>
            </w:r>
          </w:ins>
          <w:r>
            <w:rPr>
              <w:noProof/>
              <w:webHidden/>
            </w:rPr>
            <w:fldChar w:fldCharType="separate"/>
          </w:r>
          <w:ins w:id="619" w:author="JORGE CONTRERAS ORTIZ" w:date="2021-09-08T11:58:00Z">
            <w:r>
              <w:rPr>
                <w:noProof/>
                <w:webHidden/>
              </w:rPr>
              <w:t>103</w:t>
            </w:r>
            <w:r>
              <w:rPr>
                <w:noProof/>
                <w:webHidden/>
              </w:rPr>
              <w:fldChar w:fldCharType="end"/>
            </w:r>
            <w:r w:rsidRPr="00E461D3">
              <w:rPr>
                <w:rStyle w:val="Hipervnculo"/>
                <w:noProof/>
              </w:rPr>
              <w:fldChar w:fldCharType="end"/>
            </w:r>
          </w:ins>
        </w:p>
        <w:p w14:paraId="10BCC999" w14:textId="4D097DDB" w:rsidR="00FE2C54" w:rsidRDefault="00FE2C54">
          <w:pPr>
            <w:pStyle w:val="TDC2"/>
            <w:tabs>
              <w:tab w:val="left" w:pos="880"/>
              <w:tab w:val="right" w:leader="dot" w:pos="9060"/>
            </w:tabs>
            <w:rPr>
              <w:ins w:id="620" w:author="JORGE CONTRERAS ORTIZ" w:date="2021-09-08T11:58:00Z"/>
              <w:rFonts w:asciiTheme="minorHAnsi" w:eastAsiaTheme="minorEastAsia" w:hAnsiTheme="minorHAnsi" w:cstheme="minorBidi"/>
              <w:noProof/>
              <w:lang w:eastAsia="es-ES"/>
            </w:rPr>
          </w:pPr>
          <w:ins w:id="62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6.</w:t>
            </w:r>
            <w:r>
              <w:rPr>
                <w:rFonts w:asciiTheme="minorHAnsi" w:eastAsiaTheme="minorEastAsia" w:hAnsiTheme="minorHAnsi" w:cstheme="minorBidi"/>
                <w:noProof/>
                <w:lang w:eastAsia="es-ES"/>
              </w:rPr>
              <w:tab/>
            </w:r>
            <w:r w:rsidRPr="00E461D3">
              <w:rPr>
                <w:rStyle w:val="Hipervnculo"/>
                <w:noProof/>
              </w:rPr>
              <w:t>PRUEBAS CON 6 NODOS Y CON ENVÍOS MULTISALTO</w:t>
            </w:r>
            <w:r>
              <w:rPr>
                <w:noProof/>
                <w:webHidden/>
              </w:rPr>
              <w:tab/>
            </w:r>
            <w:r>
              <w:rPr>
                <w:noProof/>
                <w:webHidden/>
              </w:rPr>
              <w:fldChar w:fldCharType="begin"/>
            </w:r>
            <w:r>
              <w:rPr>
                <w:noProof/>
                <w:webHidden/>
              </w:rPr>
              <w:instrText xml:space="preserve"> PAGEREF _Toc81995235 \h </w:instrText>
            </w:r>
            <w:r>
              <w:rPr>
                <w:noProof/>
                <w:webHidden/>
              </w:rPr>
            </w:r>
          </w:ins>
          <w:r>
            <w:rPr>
              <w:noProof/>
              <w:webHidden/>
            </w:rPr>
            <w:fldChar w:fldCharType="separate"/>
          </w:r>
          <w:ins w:id="622" w:author="JORGE CONTRERAS ORTIZ" w:date="2021-09-08T11:58:00Z">
            <w:r>
              <w:rPr>
                <w:noProof/>
                <w:webHidden/>
              </w:rPr>
              <w:t>104</w:t>
            </w:r>
            <w:r>
              <w:rPr>
                <w:noProof/>
                <w:webHidden/>
              </w:rPr>
              <w:fldChar w:fldCharType="end"/>
            </w:r>
            <w:r w:rsidRPr="00E461D3">
              <w:rPr>
                <w:rStyle w:val="Hipervnculo"/>
                <w:noProof/>
              </w:rPr>
              <w:fldChar w:fldCharType="end"/>
            </w:r>
          </w:ins>
        </w:p>
        <w:p w14:paraId="358EB6D8" w14:textId="4B26CB9E" w:rsidR="00FE2C54" w:rsidRDefault="00FE2C54">
          <w:pPr>
            <w:pStyle w:val="TDC1"/>
            <w:tabs>
              <w:tab w:val="left" w:pos="442"/>
              <w:tab w:val="right" w:leader="dot" w:pos="9060"/>
            </w:tabs>
            <w:rPr>
              <w:ins w:id="623" w:author="JORGE CONTRERAS ORTIZ" w:date="2021-09-08T11:58:00Z"/>
              <w:rFonts w:asciiTheme="minorHAnsi" w:eastAsiaTheme="minorEastAsia" w:hAnsiTheme="minorHAnsi" w:cstheme="minorBidi"/>
              <w:noProof/>
              <w:lang w:eastAsia="es-ES"/>
            </w:rPr>
          </w:pPr>
          <w:ins w:id="62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6.</w:t>
            </w:r>
            <w:r>
              <w:rPr>
                <w:rFonts w:asciiTheme="minorHAnsi" w:eastAsiaTheme="minorEastAsia" w:hAnsiTheme="minorHAnsi" w:cstheme="minorBidi"/>
                <w:noProof/>
                <w:lang w:eastAsia="es-ES"/>
              </w:rPr>
              <w:tab/>
            </w:r>
            <w:r w:rsidRPr="00E461D3">
              <w:rPr>
                <w:rStyle w:val="Hipervnculo"/>
                <w:noProof/>
              </w:rPr>
              <w:t>CONCLUSIONES Y LÍNEAS FUTURAS</w:t>
            </w:r>
            <w:r>
              <w:rPr>
                <w:noProof/>
                <w:webHidden/>
              </w:rPr>
              <w:tab/>
            </w:r>
            <w:r>
              <w:rPr>
                <w:noProof/>
                <w:webHidden/>
              </w:rPr>
              <w:fldChar w:fldCharType="begin"/>
            </w:r>
            <w:r>
              <w:rPr>
                <w:noProof/>
                <w:webHidden/>
              </w:rPr>
              <w:instrText xml:space="preserve"> PAGEREF _Toc81995237 \h </w:instrText>
            </w:r>
            <w:r>
              <w:rPr>
                <w:noProof/>
                <w:webHidden/>
              </w:rPr>
            </w:r>
          </w:ins>
          <w:r>
            <w:rPr>
              <w:noProof/>
              <w:webHidden/>
            </w:rPr>
            <w:fldChar w:fldCharType="separate"/>
          </w:r>
          <w:ins w:id="625" w:author="JORGE CONTRERAS ORTIZ" w:date="2021-09-08T11:58:00Z">
            <w:r>
              <w:rPr>
                <w:noProof/>
                <w:webHidden/>
              </w:rPr>
              <w:t>107</w:t>
            </w:r>
            <w:r>
              <w:rPr>
                <w:noProof/>
                <w:webHidden/>
              </w:rPr>
              <w:fldChar w:fldCharType="end"/>
            </w:r>
            <w:r w:rsidRPr="00E461D3">
              <w:rPr>
                <w:rStyle w:val="Hipervnculo"/>
                <w:noProof/>
              </w:rPr>
              <w:fldChar w:fldCharType="end"/>
            </w:r>
          </w:ins>
        </w:p>
        <w:p w14:paraId="3F094227" w14:textId="625476D2" w:rsidR="00FE2C54" w:rsidRDefault="00FE2C54">
          <w:pPr>
            <w:pStyle w:val="TDC2"/>
            <w:tabs>
              <w:tab w:val="left" w:pos="880"/>
              <w:tab w:val="right" w:leader="dot" w:pos="9060"/>
            </w:tabs>
            <w:rPr>
              <w:ins w:id="626" w:author="JORGE CONTRERAS ORTIZ" w:date="2021-09-08T11:58:00Z"/>
              <w:rFonts w:asciiTheme="minorHAnsi" w:eastAsiaTheme="minorEastAsia" w:hAnsiTheme="minorHAnsi" w:cstheme="minorBidi"/>
              <w:noProof/>
              <w:lang w:eastAsia="es-ES"/>
            </w:rPr>
          </w:pPr>
          <w:ins w:id="62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6.1.</w:t>
            </w:r>
            <w:r>
              <w:rPr>
                <w:rFonts w:asciiTheme="minorHAnsi" w:eastAsiaTheme="minorEastAsia" w:hAnsiTheme="minorHAnsi" w:cstheme="minorBidi"/>
                <w:noProof/>
                <w:lang w:eastAsia="es-ES"/>
              </w:rPr>
              <w:tab/>
            </w:r>
            <w:r w:rsidRPr="00E461D3">
              <w:rPr>
                <w:rStyle w:val="Hipervnculo"/>
                <w:noProof/>
              </w:rPr>
              <w:t>CONCLUSIONES</w:t>
            </w:r>
            <w:r>
              <w:rPr>
                <w:noProof/>
                <w:webHidden/>
              </w:rPr>
              <w:tab/>
            </w:r>
            <w:r>
              <w:rPr>
                <w:noProof/>
                <w:webHidden/>
              </w:rPr>
              <w:fldChar w:fldCharType="begin"/>
            </w:r>
            <w:r>
              <w:rPr>
                <w:noProof/>
                <w:webHidden/>
              </w:rPr>
              <w:instrText xml:space="preserve"> PAGEREF _Toc81995238 \h </w:instrText>
            </w:r>
            <w:r>
              <w:rPr>
                <w:noProof/>
                <w:webHidden/>
              </w:rPr>
            </w:r>
          </w:ins>
          <w:r>
            <w:rPr>
              <w:noProof/>
              <w:webHidden/>
            </w:rPr>
            <w:fldChar w:fldCharType="separate"/>
          </w:r>
          <w:ins w:id="628" w:author="JORGE CONTRERAS ORTIZ" w:date="2021-09-08T11:58:00Z">
            <w:r>
              <w:rPr>
                <w:noProof/>
                <w:webHidden/>
              </w:rPr>
              <w:t>107</w:t>
            </w:r>
            <w:r>
              <w:rPr>
                <w:noProof/>
                <w:webHidden/>
              </w:rPr>
              <w:fldChar w:fldCharType="end"/>
            </w:r>
            <w:r w:rsidRPr="00E461D3">
              <w:rPr>
                <w:rStyle w:val="Hipervnculo"/>
                <w:noProof/>
              </w:rPr>
              <w:fldChar w:fldCharType="end"/>
            </w:r>
          </w:ins>
        </w:p>
        <w:p w14:paraId="613BA928" w14:textId="571D7073" w:rsidR="00FE2C54" w:rsidRDefault="00FE2C54">
          <w:pPr>
            <w:pStyle w:val="TDC2"/>
            <w:tabs>
              <w:tab w:val="left" w:pos="880"/>
              <w:tab w:val="right" w:leader="dot" w:pos="9060"/>
            </w:tabs>
            <w:rPr>
              <w:ins w:id="629" w:author="JORGE CONTRERAS ORTIZ" w:date="2021-09-08T11:58:00Z"/>
              <w:rFonts w:asciiTheme="minorHAnsi" w:eastAsiaTheme="minorEastAsia" w:hAnsiTheme="minorHAnsi" w:cstheme="minorBidi"/>
              <w:noProof/>
              <w:lang w:eastAsia="es-ES"/>
            </w:rPr>
          </w:pPr>
          <w:ins w:id="63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6.2.</w:t>
            </w:r>
            <w:r>
              <w:rPr>
                <w:rFonts w:asciiTheme="minorHAnsi" w:eastAsiaTheme="minorEastAsia" w:hAnsiTheme="minorHAnsi" w:cstheme="minorBidi"/>
                <w:noProof/>
                <w:lang w:eastAsia="es-ES"/>
              </w:rPr>
              <w:tab/>
            </w:r>
            <w:r w:rsidRPr="00E461D3">
              <w:rPr>
                <w:rStyle w:val="Hipervnculo"/>
                <w:noProof/>
              </w:rPr>
              <w:t>LÍNEAS FUTURAS</w:t>
            </w:r>
            <w:r>
              <w:rPr>
                <w:noProof/>
                <w:webHidden/>
              </w:rPr>
              <w:tab/>
            </w:r>
            <w:r>
              <w:rPr>
                <w:noProof/>
                <w:webHidden/>
              </w:rPr>
              <w:fldChar w:fldCharType="begin"/>
            </w:r>
            <w:r>
              <w:rPr>
                <w:noProof/>
                <w:webHidden/>
              </w:rPr>
              <w:instrText xml:space="preserve"> PAGEREF _Toc81995239 \h </w:instrText>
            </w:r>
            <w:r>
              <w:rPr>
                <w:noProof/>
                <w:webHidden/>
              </w:rPr>
            </w:r>
          </w:ins>
          <w:r>
            <w:rPr>
              <w:noProof/>
              <w:webHidden/>
            </w:rPr>
            <w:fldChar w:fldCharType="separate"/>
          </w:r>
          <w:ins w:id="631" w:author="JORGE CONTRERAS ORTIZ" w:date="2021-09-08T11:58:00Z">
            <w:r>
              <w:rPr>
                <w:noProof/>
                <w:webHidden/>
              </w:rPr>
              <w:t>108</w:t>
            </w:r>
            <w:r>
              <w:rPr>
                <w:noProof/>
                <w:webHidden/>
              </w:rPr>
              <w:fldChar w:fldCharType="end"/>
            </w:r>
            <w:r w:rsidRPr="00E461D3">
              <w:rPr>
                <w:rStyle w:val="Hipervnculo"/>
                <w:noProof/>
              </w:rPr>
              <w:fldChar w:fldCharType="end"/>
            </w:r>
          </w:ins>
        </w:p>
        <w:p w14:paraId="48D55F50" w14:textId="328E8D2D" w:rsidR="00FE2C54" w:rsidRDefault="00FE2C54">
          <w:pPr>
            <w:pStyle w:val="TDC1"/>
            <w:tabs>
              <w:tab w:val="left" w:pos="442"/>
              <w:tab w:val="right" w:leader="dot" w:pos="9060"/>
            </w:tabs>
            <w:rPr>
              <w:ins w:id="632" w:author="JORGE CONTRERAS ORTIZ" w:date="2021-09-08T11:58:00Z"/>
              <w:rFonts w:asciiTheme="minorHAnsi" w:eastAsiaTheme="minorEastAsia" w:hAnsiTheme="minorHAnsi" w:cstheme="minorBidi"/>
              <w:noProof/>
              <w:lang w:eastAsia="es-ES"/>
            </w:rPr>
          </w:pPr>
          <w:ins w:id="63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4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7.</w:t>
            </w:r>
            <w:r>
              <w:rPr>
                <w:rFonts w:asciiTheme="minorHAnsi" w:eastAsiaTheme="minorEastAsia" w:hAnsiTheme="minorHAnsi" w:cstheme="minorBidi"/>
                <w:noProof/>
                <w:lang w:eastAsia="es-ES"/>
              </w:rPr>
              <w:tab/>
            </w:r>
            <w:r w:rsidRPr="00E461D3">
              <w:rPr>
                <w:rStyle w:val="Hipervnculo"/>
                <w:noProof/>
              </w:rPr>
              <w:t>BIBLIOGRAFÍA</w:t>
            </w:r>
            <w:r>
              <w:rPr>
                <w:noProof/>
                <w:webHidden/>
              </w:rPr>
              <w:tab/>
            </w:r>
            <w:r>
              <w:rPr>
                <w:noProof/>
                <w:webHidden/>
              </w:rPr>
              <w:fldChar w:fldCharType="begin"/>
            </w:r>
            <w:r>
              <w:rPr>
                <w:noProof/>
                <w:webHidden/>
              </w:rPr>
              <w:instrText xml:space="preserve"> PAGEREF _Toc81995240 \h </w:instrText>
            </w:r>
            <w:r>
              <w:rPr>
                <w:noProof/>
                <w:webHidden/>
              </w:rPr>
            </w:r>
          </w:ins>
          <w:r>
            <w:rPr>
              <w:noProof/>
              <w:webHidden/>
            </w:rPr>
            <w:fldChar w:fldCharType="separate"/>
          </w:r>
          <w:ins w:id="634" w:author="JORGE CONTRERAS ORTIZ" w:date="2021-09-08T11:58:00Z">
            <w:r>
              <w:rPr>
                <w:noProof/>
                <w:webHidden/>
              </w:rPr>
              <w:t>109</w:t>
            </w:r>
            <w:r>
              <w:rPr>
                <w:noProof/>
                <w:webHidden/>
              </w:rPr>
              <w:fldChar w:fldCharType="end"/>
            </w:r>
            <w:r w:rsidRPr="00E461D3">
              <w:rPr>
                <w:rStyle w:val="Hipervnculo"/>
                <w:noProof/>
              </w:rPr>
              <w:fldChar w:fldCharType="end"/>
            </w:r>
          </w:ins>
        </w:p>
        <w:p w14:paraId="617DD2C7" w14:textId="3CB65C99" w:rsidR="00F21168" w:rsidDel="005B42F0" w:rsidRDefault="00F21168">
          <w:pPr>
            <w:pStyle w:val="TDC1"/>
            <w:tabs>
              <w:tab w:val="right" w:leader="dot" w:pos="8494"/>
            </w:tabs>
            <w:rPr>
              <w:del w:id="635" w:author="JORGE CONTRERAS ORTIZ" w:date="2021-09-04T09:26:00Z"/>
              <w:rFonts w:asciiTheme="minorHAnsi" w:eastAsiaTheme="minorEastAsia" w:hAnsiTheme="minorHAnsi" w:cstheme="minorBidi"/>
              <w:noProof/>
              <w:lang w:eastAsia="es-ES"/>
            </w:rPr>
          </w:pPr>
          <w:del w:id="636" w:author="JORGE CONTRERAS ORTIZ" w:date="2021-09-04T09:26:00Z">
            <w:r w:rsidRPr="005B42F0" w:rsidDel="005B42F0">
              <w:rPr>
                <w:noProof/>
                <w:rPrChange w:id="637" w:author="JORGE CONTRERAS ORTIZ" w:date="2021-09-04T09:26:00Z">
                  <w:rPr>
                    <w:rStyle w:val="Hipervnculo"/>
                    <w:noProof/>
                  </w:rPr>
                </w:rPrChange>
              </w:rPr>
              <w:lastRenderedPageBreak/>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638" w:author="JORGE CONTRERAS ORTIZ" w:date="2021-09-04T09:26:00Z"/>
              <w:rFonts w:asciiTheme="minorHAnsi" w:eastAsiaTheme="minorEastAsia" w:hAnsiTheme="minorHAnsi" w:cstheme="minorBidi"/>
              <w:noProof/>
              <w:lang w:eastAsia="es-ES"/>
            </w:rPr>
          </w:pPr>
          <w:del w:id="639" w:author="JORGE CONTRERAS ORTIZ" w:date="2021-09-04T09:26:00Z">
            <w:r w:rsidRPr="005B42F0" w:rsidDel="005B42F0">
              <w:rPr>
                <w:noProof/>
                <w:rPrChange w:id="640"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641" w:author="JORGE CONTRERAS ORTIZ" w:date="2021-09-04T09:26:00Z"/>
              <w:rFonts w:asciiTheme="minorHAnsi" w:eastAsiaTheme="minorEastAsia" w:hAnsiTheme="minorHAnsi" w:cstheme="minorBidi"/>
              <w:noProof/>
              <w:lang w:eastAsia="es-ES"/>
            </w:rPr>
          </w:pPr>
          <w:del w:id="642" w:author="JORGE CONTRERAS ORTIZ" w:date="2021-09-04T09:26:00Z">
            <w:r w:rsidRPr="005B42F0" w:rsidDel="005B42F0">
              <w:rPr>
                <w:noProof/>
                <w:rPrChange w:id="643"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644" w:author="JORGE CONTRERAS ORTIZ" w:date="2021-09-04T09:26:00Z"/>
              <w:rFonts w:asciiTheme="minorHAnsi" w:eastAsiaTheme="minorEastAsia" w:hAnsiTheme="minorHAnsi" w:cstheme="minorBidi"/>
              <w:noProof/>
              <w:lang w:eastAsia="es-ES"/>
            </w:rPr>
          </w:pPr>
          <w:del w:id="645" w:author="JORGE CONTRERAS ORTIZ" w:date="2021-09-04T09:26:00Z">
            <w:r w:rsidRPr="005B42F0" w:rsidDel="005B42F0">
              <w:rPr>
                <w:noProof/>
                <w:rPrChange w:id="646"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647" w:author="JORGE CONTRERAS ORTIZ" w:date="2021-09-04T09:26:00Z"/>
              <w:rFonts w:asciiTheme="minorHAnsi" w:eastAsiaTheme="minorEastAsia" w:hAnsiTheme="minorHAnsi" w:cstheme="minorBidi"/>
              <w:noProof/>
              <w:lang w:eastAsia="es-ES"/>
            </w:rPr>
          </w:pPr>
          <w:del w:id="648" w:author="JORGE CONTRERAS ORTIZ" w:date="2021-09-04T09:26:00Z">
            <w:r w:rsidRPr="005B42F0" w:rsidDel="005B42F0">
              <w:rPr>
                <w:noProof/>
                <w:rPrChange w:id="649"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650" w:author="JORGE CONTRERAS ORTIZ" w:date="2021-09-04T09:26:00Z"/>
              <w:rFonts w:asciiTheme="minorHAnsi" w:eastAsiaTheme="minorEastAsia" w:hAnsiTheme="minorHAnsi" w:cstheme="minorBidi"/>
              <w:noProof/>
              <w:lang w:eastAsia="es-ES"/>
            </w:rPr>
          </w:pPr>
          <w:del w:id="651" w:author="JORGE CONTRERAS ORTIZ" w:date="2021-09-04T09:26:00Z">
            <w:r w:rsidRPr="005B42F0" w:rsidDel="005B42F0">
              <w:rPr>
                <w:noProof/>
                <w:rPrChange w:id="652"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653" w:author="JORGE CONTRERAS ORTIZ" w:date="2021-09-04T09:26:00Z"/>
              <w:rFonts w:asciiTheme="minorHAnsi" w:eastAsiaTheme="minorEastAsia" w:hAnsiTheme="minorHAnsi" w:cstheme="minorBidi"/>
              <w:noProof/>
              <w:lang w:eastAsia="es-ES"/>
            </w:rPr>
          </w:pPr>
          <w:del w:id="654" w:author="JORGE CONTRERAS ORTIZ" w:date="2021-09-04T09:26:00Z">
            <w:r w:rsidRPr="005B42F0" w:rsidDel="005B42F0">
              <w:rPr>
                <w:noProof/>
                <w:rPrChange w:id="655"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656" w:author="JORGE CONTRERAS ORTIZ" w:date="2021-09-04T09:26:00Z"/>
              <w:rFonts w:asciiTheme="minorHAnsi" w:eastAsiaTheme="minorEastAsia" w:hAnsiTheme="minorHAnsi" w:cstheme="minorBidi"/>
              <w:noProof/>
              <w:lang w:eastAsia="es-ES"/>
            </w:rPr>
          </w:pPr>
          <w:del w:id="657" w:author="JORGE CONTRERAS ORTIZ" w:date="2021-09-04T09:26:00Z">
            <w:r w:rsidRPr="005B42F0" w:rsidDel="005B42F0">
              <w:rPr>
                <w:noProof/>
                <w:rPrChange w:id="658"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659" w:author="JORGE CONTRERAS ORTIZ" w:date="2021-09-04T09:26:00Z"/>
              <w:rFonts w:asciiTheme="minorHAnsi" w:eastAsiaTheme="minorEastAsia" w:hAnsiTheme="minorHAnsi" w:cstheme="minorBidi"/>
              <w:noProof/>
              <w:lang w:eastAsia="es-ES"/>
            </w:rPr>
          </w:pPr>
          <w:del w:id="660" w:author="JORGE CONTRERAS ORTIZ" w:date="2021-09-04T09:26:00Z">
            <w:r w:rsidRPr="005B42F0" w:rsidDel="005B42F0">
              <w:rPr>
                <w:noProof/>
                <w:rPrChange w:id="661"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noProof/>
                <w:rPrChange w:id="662"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663" w:author="JORGE CONTRERAS ORTIZ" w:date="2021-09-04T09:26:00Z"/>
              <w:rFonts w:asciiTheme="minorHAnsi" w:eastAsiaTheme="minorEastAsia" w:hAnsiTheme="minorHAnsi" w:cstheme="minorBidi"/>
              <w:noProof/>
              <w:lang w:eastAsia="es-ES"/>
            </w:rPr>
          </w:pPr>
          <w:del w:id="664" w:author="JORGE CONTRERAS ORTIZ" w:date="2021-09-04T09:26:00Z">
            <w:r w:rsidRPr="005B42F0" w:rsidDel="005B42F0">
              <w:rPr>
                <w:noProof/>
                <w:rPrChange w:id="665"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noProof/>
                <w:rPrChange w:id="666"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667" w:author="JORGE CONTRERAS ORTIZ" w:date="2021-09-04T09:26:00Z"/>
              <w:rFonts w:asciiTheme="minorHAnsi" w:eastAsiaTheme="minorEastAsia" w:hAnsiTheme="minorHAnsi" w:cstheme="minorBidi"/>
              <w:noProof/>
              <w:lang w:eastAsia="es-ES"/>
            </w:rPr>
          </w:pPr>
          <w:del w:id="668" w:author="JORGE CONTRERAS ORTIZ" w:date="2021-09-04T09:26:00Z">
            <w:r w:rsidRPr="005B42F0" w:rsidDel="005B42F0">
              <w:rPr>
                <w:noProof/>
                <w:rPrChange w:id="669"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noProof/>
                <w:rPrChange w:id="670"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671" w:author="JORGE CONTRERAS ORTIZ" w:date="2021-09-04T09:26:00Z"/>
              <w:rFonts w:asciiTheme="minorHAnsi" w:hAnsiTheme="minorHAnsi" w:cstheme="minorBidi"/>
              <w:noProof/>
            </w:rPr>
          </w:pPr>
          <w:del w:id="672" w:author="JORGE CONTRERAS ORTIZ" w:date="2021-09-04T09:26:00Z">
            <w:r w:rsidRPr="005B42F0" w:rsidDel="005B42F0">
              <w:rPr>
                <w:noProof/>
                <w:rPrChange w:id="673"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noProof/>
                <w:rPrChange w:id="674"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675" w:author="JORGE CONTRERAS ORTIZ" w:date="2021-09-04T09:26:00Z"/>
              <w:rFonts w:asciiTheme="minorHAnsi" w:hAnsiTheme="minorHAnsi" w:cstheme="minorBidi"/>
              <w:noProof/>
            </w:rPr>
          </w:pPr>
          <w:del w:id="676" w:author="JORGE CONTRERAS ORTIZ" w:date="2021-09-04T09:26:00Z">
            <w:r w:rsidRPr="005B42F0" w:rsidDel="005B42F0">
              <w:rPr>
                <w:noProof/>
                <w:rPrChange w:id="677"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noProof/>
                <w:rPrChange w:id="678"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679" w:author="JORGE CONTRERAS ORTIZ" w:date="2021-09-04T09:26:00Z"/>
              <w:rFonts w:asciiTheme="minorHAnsi" w:eastAsiaTheme="minorEastAsia" w:hAnsiTheme="minorHAnsi" w:cstheme="minorBidi"/>
              <w:noProof/>
              <w:lang w:eastAsia="es-ES"/>
            </w:rPr>
          </w:pPr>
          <w:del w:id="680" w:author="JORGE CONTRERAS ORTIZ" w:date="2021-09-04T09:26:00Z">
            <w:r w:rsidRPr="005B42F0" w:rsidDel="005B42F0">
              <w:rPr>
                <w:noProof/>
                <w:rPrChange w:id="681"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noProof/>
                <w:rPrChange w:id="682"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683" w:author="JORGE CONTRERAS ORTIZ" w:date="2021-09-04T09:26:00Z"/>
              <w:rFonts w:asciiTheme="minorHAnsi" w:eastAsiaTheme="minorEastAsia" w:hAnsiTheme="minorHAnsi" w:cstheme="minorBidi"/>
              <w:noProof/>
              <w:lang w:eastAsia="es-ES"/>
            </w:rPr>
          </w:pPr>
          <w:del w:id="684" w:author="JORGE CONTRERAS ORTIZ" w:date="2021-09-04T09:26:00Z">
            <w:r w:rsidRPr="005B42F0" w:rsidDel="005B42F0">
              <w:rPr>
                <w:noProof/>
                <w:rPrChange w:id="685"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noProof/>
                <w:rPrChange w:id="686"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687" w:author="JORGE CONTRERAS ORTIZ" w:date="2021-09-04T09:26:00Z"/>
              <w:rFonts w:asciiTheme="minorHAnsi" w:eastAsiaTheme="minorEastAsia" w:hAnsiTheme="minorHAnsi" w:cstheme="minorBidi"/>
              <w:noProof/>
              <w:lang w:eastAsia="es-ES"/>
            </w:rPr>
          </w:pPr>
          <w:del w:id="688" w:author="JORGE CONTRERAS ORTIZ" w:date="2021-09-04T09:26:00Z">
            <w:r w:rsidRPr="005B42F0" w:rsidDel="005B42F0">
              <w:rPr>
                <w:noProof/>
                <w:rPrChange w:id="689"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noProof/>
                <w:rPrChange w:id="690"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691" w:author="JORGE CONTRERAS ORTIZ" w:date="2021-09-04T09:26:00Z"/>
              <w:rFonts w:asciiTheme="minorHAnsi" w:eastAsiaTheme="minorEastAsia" w:hAnsiTheme="minorHAnsi" w:cstheme="minorBidi"/>
              <w:noProof/>
              <w:lang w:eastAsia="es-ES"/>
            </w:rPr>
          </w:pPr>
          <w:del w:id="692" w:author="JORGE CONTRERAS ORTIZ" w:date="2021-09-04T09:26:00Z">
            <w:r w:rsidRPr="005B42F0" w:rsidDel="005B42F0">
              <w:rPr>
                <w:noProof/>
                <w:rPrChange w:id="693"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noProof/>
                <w:rPrChange w:id="694"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695" w:author="JORGE CONTRERAS ORTIZ" w:date="2021-09-04T09:26:00Z"/>
              <w:rFonts w:asciiTheme="minorHAnsi" w:eastAsiaTheme="minorEastAsia" w:hAnsiTheme="minorHAnsi" w:cstheme="minorBidi"/>
              <w:noProof/>
              <w:lang w:eastAsia="es-ES"/>
            </w:rPr>
          </w:pPr>
          <w:del w:id="696" w:author="JORGE CONTRERAS ORTIZ" w:date="2021-09-04T09:26:00Z">
            <w:r w:rsidRPr="005B42F0" w:rsidDel="005B42F0">
              <w:rPr>
                <w:noProof/>
                <w:rPrChange w:id="697"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noProof/>
                <w:rPrChange w:id="698"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699" w:author="JORGE CONTRERAS ORTIZ" w:date="2021-09-04T09:26:00Z"/>
              <w:rFonts w:asciiTheme="minorHAnsi" w:hAnsiTheme="minorHAnsi" w:cstheme="minorBidi"/>
              <w:noProof/>
            </w:rPr>
          </w:pPr>
          <w:del w:id="700" w:author="JORGE CONTRERAS ORTIZ" w:date="2021-09-04T09:26:00Z">
            <w:r w:rsidRPr="005B42F0" w:rsidDel="005B42F0">
              <w:rPr>
                <w:noProof/>
                <w:rPrChange w:id="701"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noProof/>
                <w:rPrChange w:id="702"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703" w:author="JORGE CONTRERAS ORTIZ" w:date="2021-09-04T09:26:00Z"/>
              <w:rFonts w:asciiTheme="minorHAnsi" w:hAnsiTheme="minorHAnsi" w:cstheme="minorBidi"/>
              <w:noProof/>
            </w:rPr>
          </w:pPr>
          <w:del w:id="704" w:author="JORGE CONTRERAS ORTIZ" w:date="2021-09-04T09:26:00Z">
            <w:r w:rsidRPr="005B42F0" w:rsidDel="005B42F0">
              <w:rPr>
                <w:noProof/>
                <w:rPrChange w:id="705"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noProof/>
                <w:rPrChange w:id="706"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707" w:author="JORGE CONTRERAS ORTIZ" w:date="2021-09-04T09:26:00Z"/>
              <w:rFonts w:asciiTheme="minorHAnsi" w:eastAsiaTheme="minorEastAsia" w:hAnsiTheme="minorHAnsi" w:cstheme="minorBidi"/>
              <w:noProof/>
              <w:lang w:eastAsia="es-ES"/>
            </w:rPr>
          </w:pPr>
          <w:del w:id="708" w:author="JORGE CONTRERAS ORTIZ" w:date="2021-09-04T09:26:00Z">
            <w:r w:rsidRPr="005B42F0" w:rsidDel="005B42F0">
              <w:rPr>
                <w:noProof/>
                <w:rPrChange w:id="709"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noProof/>
                <w:rPrChange w:id="710"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711" w:author="JORGE CONTRERAS ORTIZ" w:date="2021-09-04T09:26:00Z"/>
              <w:rFonts w:asciiTheme="minorHAnsi" w:eastAsiaTheme="minorEastAsia" w:hAnsiTheme="minorHAnsi" w:cstheme="minorBidi"/>
              <w:noProof/>
              <w:lang w:eastAsia="es-ES"/>
            </w:rPr>
          </w:pPr>
          <w:del w:id="712" w:author="JORGE CONTRERAS ORTIZ" w:date="2021-09-04T09:26:00Z">
            <w:r w:rsidRPr="005B42F0" w:rsidDel="005B42F0">
              <w:rPr>
                <w:noProof/>
                <w:rPrChange w:id="713"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noProof/>
                <w:rPrChange w:id="714"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715" w:author="JORGE CONTRERAS ORTIZ" w:date="2021-09-04T09:26:00Z"/>
              <w:rFonts w:asciiTheme="minorHAnsi" w:eastAsiaTheme="minorEastAsia" w:hAnsiTheme="minorHAnsi" w:cstheme="minorBidi"/>
              <w:noProof/>
              <w:lang w:eastAsia="es-ES"/>
            </w:rPr>
          </w:pPr>
          <w:del w:id="716" w:author="JORGE CONTRERAS ORTIZ" w:date="2021-09-04T09:26:00Z">
            <w:r w:rsidRPr="005B42F0" w:rsidDel="005B42F0">
              <w:rPr>
                <w:noProof/>
                <w:rPrChange w:id="717"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noProof/>
                <w:rPrChange w:id="718"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719" w:author="JORGE CONTRERAS ORTIZ" w:date="2021-09-04T09:26:00Z"/>
              <w:rFonts w:asciiTheme="minorHAnsi" w:eastAsiaTheme="minorEastAsia" w:hAnsiTheme="minorHAnsi" w:cstheme="minorBidi"/>
              <w:noProof/>
              <w:lang w:eastAsia="es-ES"/>
            </w:rPr>
          </w:pPr>
          <w:del w:id="720" w:author="JORGE CONTRERAS ORTIZ" w:date="2021-09-04T09:26:00Z">
            <w:r w:rsidRPr="005B42F0" w:rsidDel="005B42F0">
              <w:rPr>
                <w:noProof/>
                <w:rPrChange w:id="721"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noProof/>
                <w:rPrChange w:id="722"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723" w:author="JORGE CONTRERAS ORTIZ" w:date="2021-09-04T09:26:00Z"/>
              <w:rFonts w:asciiTheme="minorHAnsi" w:eastAsiaTheme="minorEastAsia" w:hAnsiTheme="minorHAnsi" w:cstheme="minorBidi"/>
              <w:noProof/>
              <w:lang w:eastAsia="es-ES"/>
            </w:rPr>
          </w:pPr>
          <w:del w:id="724" w:author="JORGE CONTRERAS ORTIZ" w:date="2021-09-04T09:26:00Z">
            <w:r w:rsidRPr="005B42F0" w:rsidDel="005B42F0">
              <w:rPr>
                <w:noProof/>
                <w:rPrChange w:id="725"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noProof/>
                <w:rPrChange w:id="726"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727" w:author="JORGE CONTRERAS ORTIZ" w:date="2021-09-04T09:26:00Z"/>
              <w:rFonts w:asciiTheme="minorHAnsi" w:hAnsiTheme="minorHAnsi" w:cstheme="minorBidi"/>
              <w:noProof/>
            </w:rPr>
          </w:pPr>
          <w:del w:id="728" w:author="JORGE CONTRERAS ORTIZ" w:date="2021-09-04T09:26:00Z">
            <w:r w:rsidRPr="005B42F0" w:rsidDel="005B42F0">
              <w:rPr>
                <w:noProof/>
                <w:rPrChange w:id="729"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noProof/>
                <w:rPrChange w:id="730"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731" w:author="JORGE CONTRERAS ORTIZ" w:date="2021-09-04T09:26:00Z"/>
              <w:rFonts w:asciiTheme="minorHAnsi" w:hAnsiTheme="minorHAnsi" w:cstheme="minorBidi"/>
              <w:noProof/>
            </w:rPr>
          </w:pPr>
          <w:del w:id="732" w:author="JORGE CONTRERAS ORTIZ" w:date="2021-09-04T09:26:00Z">
            <w:r w:rsidRPr="005B42F0" w:rsidDel="005B42F0">
              <w:rPr>
                <w:noProof/>
                <w:rPrChange w:id="733"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noProof/>
                <w:rPrChange w:id="734"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735" w:author="JORGE CONTRERAS ORTIZ" w:date="2021-09-04T09:26:00Z"/>
              <w:rFonts w:asciiTheme="minorHAnsi" w:hAnsiTheme="minorHAnsi" w:cstheme="minorBidi"/>
              <w:noProof/>
            </w:rPr>
          </w:pPr>
          <w:del w:id="736" w:author="JORGE CONTRERAS ORTIZ" w:date="2021-09-04T09:26:00Z">
            <w:r w:rsidRPr="005B42F0" w:rsidDel="005B42F0">
              <w:rPr>
                <w:noProof/>
                <w:rPrChange w:id="737"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noProof/>
                <w:rPrChange w:id="738"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739" w:author="JORGE CONTRERAS ORTIZ" w:date="2021-09-04T09:26:00Z"/>
              <w:rFonts w:asciiTheme="minorHAnsi" w:eastAsiaTheme="minorEastAsia" w:hAnsiTheme="minorHAnsi" w:cstheme="minorBidi"/>
              <w:noProof/>
              <w:lang w:eastAsia="es-ES"/>
            </w:rPr>
          </w:pPr>
          <w:del w:id="740" w:author="JORGE CONTRERAS ORTIZ" w:date="2021-09-04T09:26:00Z">
            <w:r w:rsidRPr="005B42F0" w:rsidDel="005B42F0">
              <w:rPr>
                <w:noProof/>
                <w:rPrChange w:id="741"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noProof/>
                <w:rPrChange w:id="742"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743" w:author="JORGE CONTRERAS ORTIZ" w:date="2021-09-04T09:26:00Z"/>
              <w:rFonts w:asciiTheme="minorHAnsi" w:eastAsiaTheme="minorEastAsia" w:hAnsiTheme="minorHAnsi" w:cstheme="minorBidi"/>
              <w:noProof/>
              <w:lang w:eastAsia="es-ES"/>
            </w:rPr>
          </w:pPr>
          <w:del w:id="744" w:author="JORGE CONTRERAS ORTIZ" w:date="2021-09-04T09:26:00Z">
            <w:r w:rsidRPr="005B42F0" w:rsidDel="005B42F0">
              <w:rPr>
                <w:noProof/>
                <w:rPrChange w:id="745"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noProof/>
                <w:rPrChange w:id="746"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747" w:author="JORGE CONTRERAS ORTIZ" w:date="2021-09-04T09:26:00Z"/>
              <w:rFonts w:asciiTheme="minorHAnsi" w:eastAsiaTheme="minorEastAsia" w:hAnsiTheme="minorHAnsi" w:cstheme="minorBidi"/>
              <w:noProof/>
              <w:lang w:eastAsia="es-ES"/>
            </w:rPr>
          </w:pPr>
          <w:del w:id="748" w:author="JORGE CONTRERAS ORTIZ" w:date="2021-09-04T09:26:00Z">
            <w:r w:rsidRPr="005B42F0" w:rsidDel="005B42F0">
              <w:rPr>
                <w:noProof/>
                <w:rPrChange w:id="749"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noProof/>
                <w:rPrChange w:id="750"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751" w:author="JORGE CONTRERAS ORTIZ" w:date="2021-09-04T09:26:00Z"/>
              <w:rFonts w:asciiTheme="minorHAnsi" w:eastAsiaTheme="minorEastAsia" w:hAnsiTheme="minorHAnsi" w:cstheme="minorBidi"/>
              <w:noProof/>
              <w:lang w:eastAsia="es-ES"/>
            </w:rPr>
          </w:pPr>
          <w:del w:id="752" w:author="JORGE CONTRERAS ORTIZ" w:date="2021-09-04T09:26:00Z">
            <w:r w:rsidRPr="005B42F0" w:rsidDel="005B42F0">
              <w:rPr>
                <w:noProof/>
                <w:rPrChange w:id="753"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noProof/>
                <w:rPrChange w:id="754"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755" w:author="JORGE CONTRERAS ORTIZ" w:date="2021-09-04T09:26:00Z"/>
              <w:rFonts w:asciiTheme="minorHAnsi" w:hAnsiTheme="minorHAnsi" w:cstheme="minorBidi"/>
              <w:noProof/>
            </w:rPr>
          </w:pPr>
          <w:del w:id="756" w:author="JORGE CONTRERAS ORTIZ" w:date="2021-09-04T09:26:00Z">
            <w:r w:rsidRPr="005B42F0" w:rsidDel="005B42F0">
              <w:rPr>
                <w:noProof/>
                <w:rPrChange w:id="757"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noProof/>
                <w:rPrChange w:id="758"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759" w:author="JORGE CONTRERAS ORTIZ" w:date="2021-09-04T09:26:00Z"/>
              <w:rFonts w:asciiTheme="minorHAnsi" w:hAnsiTheme="minorHAnsi" w:cstheme="minorBidi"/>
              <w:noProof/>
            </w:rPr>
          </w:pPr>
          <w:del w:id="760" w:author="JORGE CONTRERAS ORTIZ" w:date="2021-09-04T09:26:00Z">
            <w:r w:rsidRPr="005B42F0" w:rsidDel="005B42F0">
              <w:rPr>
                <w:noProof/>
                <w:rPrChange w:id="761"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noProof/>
                <w:rPrChange w:id="762"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763" w:author="JORGE CONTRERAS ORTIZ" w:date="2021-09-04T09:26:00Z"/>
              <w:rFonts w:asciiTheme="minorHAnsi" w:eastAsiaTheme="minorEastAsia" w:hAnsiTheme="minorHAnsi" w:cstheme="minorBidi"/>
              <w:noProof/>
              <w:lang w:eastAsia="es-ES"/>
            </w:rPr>
          </w:pPr>
          <w:del w:id="764" w:author="JORGE CONTRERAS ORTIZ" w:date="2021-09-04T09:26:00Z">
            <w:r w:rsidRPr="005B42F0" w:rsidDel="005B42F0">
              <w:rPr>
                <w:noProof/>
                <w:rPrChange w:id="765"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noProof/>
                <w:rPrChange w:id="766"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767" w:author="JORGE CONTRERAS ORTIZ" w:date="2021-09-04T09:26:00Z"/>
              <w:rFonts w:asciiTheme="minorHAnsi" w:eastAsiaTheme="minorEastAsia" w:hAnsiTheme="minorHAnsi" w:cstheme="minorBidi"/>
              <w:noProof/>
              <w:lang w:eastAsia="es-ES"/>
            </w:rPr>
          </w:pPr>
          <w:del w:id="768" w:author="JORGE CONTRERAS ORTIZ" w:date="2021-09-04T09:26:00Z">
            <w:r w:rsidRPr="005B42F0" w:rsidDel="005B42F0">
              <w:rPr>
                <w:noProof/>
                <w:rPrChange w:id="769"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noProof/>
                <w:rPrChange w:id="770"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771" w:author="JORGE CONTRERAS ORTIZ" w:date="2021-09-04T09:26:00Z"/>
              <w:rFonts w:asciiTheme="minorHAnsi" w:eastAsiaTheme="minorEastAsia" w:hAnsiTheme="minorHAnsi" w:cstheme="minorBidi"/>
              <w:noProof/>
              <w:lang w:eastAsia="es-ES"/>
            </w:rPr>
          </w:pPr>
          <w:del w:id="772" w:author="JORGE CONTRERAS ORTIZ" w:date="2021-09-04T09:26:00Z">
            <w:r w:rsidRPr="005B42F0" w:rsidDel="005B42F0">
              <w:rPr>
                <w:noProof/>
                <w:rPrChange w:id="773"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noProof/>
                <w:rPrChange w:id="774"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775" w:author="JORGE CONTRERAS ORTIZ" w:date="2021-09-04T09:26:00Z"/>
              <w:rFonts w:asciiTheme="minorHAnsi" w:eastAsiaTheme="minorEastAsia" w:hAnsiTheme="minorHAnsi" w:cstheme="minorBidi"/>
              <w:noProof/>
              <w:lang w:eastAsia="es-ES"/>
            </w:rPr>
          </w:pPr>
          <w:del w:id="776" w:author="JORGE CONTRERAS ORTIZ" w:date="2021-09-04T09:26:00Z">
            <w:r w:rsidRPr="005B42F0" w:rsidDel="005B42F0">
              <w:rPr>
                <w:noProof/>
                <w:rPrChange w:id="777"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noProof/>
                <w:rPrChange w:id="778"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779" w:author="JORGE CONTRERAS ORTIZ" w:date="2021-09-04T09:26:00Z"/>
              <w:rFonts w:asciiTheme="minorHAnsi" w:hAnsiTheme="minorHAnsi" w:cstheme="minorBidi"/>
              <w:noProof/>
            </w:rPr>
          </w:pPr>
          <w:del w:id="780" w:author="JORGE CONTRERAS ORTIZ" w:date="2021-09-04T09:26:00Z">
            <w:r w:rsidRPr="005B42F0" w:rsidDel="005B42F0">
              <w:rPr>
                <w:noProof/>
                <w:rPrChange w:id="781"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noProof/>
                <w:rPrChange w:id="782"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783" w:author="JORGE CONTRERAS ORTIZ" w:date="2021-09-04T09:26:00Z"/>
              <w:rFonts w:asciiTheme="minorHAnsi" w:hAnsiTheme="minorHAnsi" w:cstheme="minorBidi"/>
              <w:noProof/>
            </w:rPr>
          </w:pPr>
          <w:del w:id="784" w:author="JORGE CONTRERAS ORTIZ" w:date="2021-09-04T09:26:00Z">
            <w:r w:rsidRPr="005B42F0" w:rsidDel="005B42F0">
              <w:rPr>
                <w:noProof/>
                <w:rPrChange w:id="785"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noProof/>
                <w:rPrChange w:id="786"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787" w:author="JORGE CONTRERAS ORTIZ" w:date="2021-09-04T09:26:00Z"/>
              <w:rFonts w:asciiTheme="minorHAnsi" w:hAnsiTheme="minorHAnsi" w:cstheme="minorBidi"/>
              <w:noProof/>
            </w:rPr>
          </w:pPr>
          <w:del w:id="788" w:author="JORGE CONTRERAS ORTIZ" w:date="2021-09-04T09:26:00Z">
            <w:r w:rsidRPr="005B42F0" w:rsidDel="005B42F0">
              <w:rPr>
                <w:noProof/>
                <w:rPrChange w:id="789"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noProof/>
                <w:rPrChange w:id="790"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791" w:author="JORGE CONTRERAS ORTIZ" w:date="2021-09-04T09:26:00Z"/>
              <w:rFonts w:asciiTheme="minorHAnsi" w:eastAsiaTheme="minorEastAsia" w:hAnsiTheme="minorHAnsi" w:cstheme="minorBidi"/>
              <w:noProof/>
              <w:lang w:eastAsia="es-ES"/>
            </w:rPr>
          </w:pPr>
          <w:del w:id="792" w:author="JORGE CONTRERAS ORTIZ" w:date="2021-09-04T09:26:00Z">
            <w:r w:rsidRPr="005B42F0" w:rsidDel="005B42F0">
              <w:rPr>
                <w:noProof/>
                <w:rPrChange w:id="793"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noProof/>
                <w:rPrChange w:id="794"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795" w:author="JORGE CONTRERAS ORTIZ" w:date="2021-09-04T09:26:00Z"/>
              <w:rFonts w:asciiTheme="minorHAnsi" w:eastAsiaTheme="minorEastAsia" w:hAnsiTheme="minorHAnsi" w:cstheme="minorBidi"/>
              <w:noProof/>
              <w:lang w:eastAsia="es-ES"/>
            </w:rPr>
          </w:pPr>
          <w:del w:id="796" w:author="JORGE CONTRERAS ORTIZ" w:date="2021-09-04T09:26:00Z">
            <w:r w:rsidRPr="005B42F0" w:rsidDel="005B42F0">
              <w:rPr>
                <w:noProof/>
                <w:rPrChange w:id="797"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noProof/>
                <w:rPrChange w:id="798"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799" w:author="JORGE CONTRERAS ORTIZ" w:date="2021-09-04T09:26:00Z"/>
              <w:rFonts w:asciiTheme="minorHAnsi" w:eastAsiaTheme="minorEastAsia" w:hAnsiTheme="minorHAnsi" w:cstheme="minorBidi"/>
              <w:noProof/>
              <w:lang w:eastAsia="es-ES"/>
            </w:rPr>
          </w:pPr>
          <w:del w:id="800" w:author="JORGE CONTRERAS ORTIZ" w:date="2021-09-04T09:26:00Z">
            <w:r w:rsidRPr="005B42F0" w:rsidDel="005B42F0">
              <w:rPr>
                <w:noProof/>
                <w:rPrChange w:id="801"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noProof/>
                <w:rPrChange w:id="802"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803" w:author="JORGE CONTRERAS ORTIZ" w:date="2021-09-04T09:26:00Z"/>
              <w:rFonts w:asciiTheme="minorHAnsi" w:eastAsiaTheme="minorEastAsia" w:hAnsiTheme="minorHAnsi" w:cstheme="minorBidi"/>
              <w:noProof/>
              <w:lang w:eastAsia="es-ES"/>
            </w:rPr>
          </w:pPr>
          <w:del w:id="804" w:author="JORGE CONTRERAS ORTIZ" w:date="2021-09-04T09:26:00Z">
            <w:r w:rsidRPr="005B42F0" w:rsidDel="005B42F0">
              <w:rPr>
                <w:noProof/>
                <w:rPrChange w:id="805"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noProof/>
                <w:rPrChange w:id="806"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807" w:author="JORGE CONTRERAS ORTIZ" w:date="2021-09-04T09:26:00Z"/>
              <w:rFonts w:asciiTheme="minorHAnsi" w:eastAsiaTheme="minorEastAsia" w:hAnsiTheme="minorHAnsi" w:cstheme="minorBidi"/>
              <w:noProof/>
              <w:lang w:eastAsia="es-ES"/>
            </w:rPr>
          </w:pPr>
          <w:del w:id="808" w:author="JORGE CONTRERAS ORTIZ" w:date="2021-09-04T09:26:00Z">
            <w:r w:rsidRPr="005B42F0" w:rsidDel="005B42F0">
              <w:rPr>
                <w:noProof/>
                <w:rPrChange w:id="809"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noProof/>
                <w:rPrChange w:id="810"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811" w:author="JORGE CONTRERAS ORTIZ" w:date="2021-09-04T09:26:00Z"/>
              <w:rFonts w:asciiTheme="minorHAnsi" w:eastAsiaTheme="minorEastAsia" w:hAnsiTheme="minorHAnsi" w:cstheme="minorBidi"/>
              <w:noProof/>
              <w:lang w:eastAsia="es-ES"/>
            </w:rPr>
          </w:pPr>
          <w:del w:id="812" w:author="JORGE CONTRERAS ORTIZ" w:date="2021-09-04T09:26:00Z">
            <w:r w:rsidRPr="005B42F0" w:rsidDel="005B42F0">
              <w:rPr>
                <w:noProof/>
                <w:rPrChange w:id="813"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noProof/>
                <w:rPrChange w:id="814"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815" w:author="JORGE CONTRERAS ORTIZ" w:date="2021-09-04T09:26:00Z"/>
              <w:rFonts w:asciiTheme="minorHAnsi" w:eastAsiaTheme="minorEastAsia" w:hAnsiTheme="minorHAnsi" w:cstheme="minorBidi"/>
              <w:noProof/>
              <w:lang w:eastAsia="es-ES"/>
            </w:rPr>
          </w:pPr>
          <w:del w:id="816" w:author="JORGE CONTRERAS ORTIZ" w:date="2021-09-04T09:26:00Z">
            <w:r w:rsidRPr="005B42F0" w:rsidDel="005B42F0">
              <w:rPr>
                <w:noProof/>
                <w:rPrChange w:id="817"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noProof/>
                <w:rPrChange w:id="818"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819" w:author="JORGE CONTRERAS ORTIZ" w:date="2021-09-04T09:26:00Z"/>
              <w:rFonts w:asciiTheme="minorHAnsi" w:eastAsiaTheme="minorEastAsia" w:hAnsiTheme="minorHAnsi" w:cstheme="minorBidi"/>
              <w:noProof/>
              <w:lang w:eastAsia="es-ES"/>
            </w:rPr>
          </w:pPr>
          <w:del w:id="820" w:author="JORGE CONTRERAS ORTIZ" w:date="2021-09-04T09:26:00Z">
            <w:r w:rsidRPr="005B42F0" w:rsidDel="005B42F0">
              <w:rPr>
                <w:noProof/>
                <w:rPrChange w:id="821"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noProof/>
                <w:rPrChange w:id="822"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823" w:author="JORGE CONTRERAS ORTIZ" w:date="2021-09-04T09:26:00Z"/>
              <w:rFonts w:asciiTheme="minorHAnsi" w:eastAsiaTheme="minorEastAsia" w:hAnsiTheme="minorHAnsi" w:cstheme="minorBidi"/>
              <w:noProof/>
              <w:lang w:eastAsia="es-ES"/>
            </w:rPr>
          </w:pPr>
          <w:del w:id="824" w:author="JORGE CONTRERAS ORTIZ" w:date="2021-09-04T09:26:00Z">
            <w:r w:rsidRPr="005B42F0" w:rsidDel="005B42F0">
              <w:rPr>
                <w:noProof/>
                <w:rPrChange w:id="825"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noProof/>
                <w:rPrChange w:id="826"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827" w:author="JORGE CONTRERAS ORTIZ" w:date="2021-09-04T09:26:00Z"/>
              <w:rFonts w:asciiTheme="minorHAnsi" w:eastAsiaTheme="minorEastAsia" w:hAnsiTheme="minorHAnsi" w:cstheme="minorBidi"/>
              <w:noProof/>
              <w:lang w:eastAsia="es-ES"/>
            </w:rPr>
          </w:pPr>
          <w:del w:id="828" w:author="JORGE CONTRERAS ORTIZ" w:date="2021-09-04T09:26:00Z">
            <w:r w:rsidRPr="005B42F0" w:rsidDel="005B42F0">
              <w:rPr>
                <w:noProof/>
                <w:rPrChange w:id="829"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noProof/>
                <w:rPrChange w:id="830"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831" w:author="JORGE CONTRERAS ORTIZ" w:date="2021-09-04T09:26:00Z"/>
              <w:rFonts w:asciiTheme="minorHAnsi" w:eastAsiaTheme="minorEastAsia" w:hAnsiTheme="minorHAnsi" w:cstheme="minorBidi"/>
              <w:noProof/>
              <w:lang w:eastAsia="es-ES"/>
            </w:rPr>
          </w:pPr>
          <w:del w:id="832" w:author="JORGE CONTRERAS ORTIZ" w:date="2021-09-04T09:26:00Z">
            <w:r w:rsidRPr="005B42F0" w:rsidDel="005B42F0">
              <w:rPr>
                <w:noProof/>
                <w:rPrChange w:id="833"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noProof/>
                <w:rPrChange w:id="834"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835" w:author="JORGE CONTRERAS ORTIZ" w:date="2021-09-04T09:26:00Z"/>
              <w:rFonts w:asciiTheme="minorHAnsi" w:hAnsiTheme="minorHAnsi" w:cstheme="minorBidi"/>
              <w:noProof/>
            </w:rPr>
          </w:pPr>
          <w:del w:id="836" w:author="JORGE CONTRERAS ORTIZ" w:date="2021-09-04T09:26:00Z">
            <w:r w:rsidRPr="005B42F0" w:rsidDel="005B42F0">
              <w:rPr>
                <w:noProof/>
                <w:rPrChange w:id="837"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noProof/>
                <w:rPrChange w:id="838"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839" w:author="JORGE CONTRERAS ORTIZ" w:date="2021-09-04T09:26:00Z"/>
              <w:rFonts w:asciiTheme="minorHAnsi" w:hAnsiTheme="minorHAnsi" w:cstheme="minorBidi"/>
              <w:noProof/>
            </w:rPr>
          </w:pPr>
          <w:del w:id="840" w:author="JORGE CONTRERAS ORTIZ" w:date="2021-09-04T09:26:00Z">
            <w:r w:rsidRPr="005B42F0" w:rsidDel="005B42F0">
              <w:rPr>
                <w:noProof/>
                <w:rPrChange w:id="841"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noProof/>
                <w:rPrChange w:id="842"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843" w:author="JORGE CONTRERAS ORTIZ" w:date="2021-09-04T09:26:00Z"/>
              <w:rFonts w:asciiTheme="minorHAnsi" w:hAnsiTheme="minorHAnsi" w:cstheme="minorBidi"/>
              <w:noProof/>
            </w:rPr>
          </w:pPr>
          <w:del w:id="844" w:author="JORGE CONTRERAS ORTIZ" w:date="2021-09-04T09:26:00Z">
            <w:r w:rsidRPr="005B42F0" w:rsidDel="005B42F0">
              <w:rPr>
                <w:noProof/>
                <w:rPrChange w:id="845"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noProof/>
                <w:rPrChange w:id="846"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847" w:author="JORGE CONTRERAS ORTIZ" w:date="2021-09-04T09:26:00Z"/>
              <w:rFonts w:asciiTheme="minorHAnsi" w:eastAsiaTheme="minorEastAsia" w:hAnsiTheme="minorHAnsi" w:cstheme="minorBidi"/>
              <w:noProof/>
              <w:lang w:eastAsia="es-ES"/>
            </w:rPr>
          </w:pPr>
          <w:del w:id="848" w:author="JORGE CONTRERAS ORTIZ" w:date="2021-09-04T09:26:00Z">
            <w:r w:rsidRPr="005B42F0" w:rsidDel="005B42F0">
              <w:rPr>
                <w:noProof/>
                <w:rPrChange w:id="849"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noProof/>
                <w:rPrChange w:id="850"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851" w:author="JORGE CONTRERAS ORTIZ" w:date="2021-09-04T09:26:00Z"/>
              <w:rFonts w:asciiTheme="minorHAnsi" w:hAnsiTheme="minorHAnsi" w:cstheme="minorBidi"/>
              <w:noProof/>
            </w:rPr>
          </w:pPr>
          <w:del w:id="852" w:author="JORGE CONTRERAS ORTIZ" w:date="2021-09-04T09:26:00Z">
            <w:r w:rsidRPr="005B42F0" w:rsidDel="005B42F0">
              <w:rPr>
                <w:noProof/>
                <w:rPrChange w:id="853"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noProof/>
                <w:rPrChange w:id="854"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855" w:author="JORGE CONTRERAS ORTIZ" w:date="2021-09-04T09:26:00Z"/>
              <w:rFonts w:asciiTheme="minorHAnsi" w:eastAsiaTheme="minorEastAsia" w:hAnsiTheme="minorHAnsi" w:cstheme="minorBidi"/>
              <w:noProof/>
              <w:lang w:eastAsia="es-ES"/>
            </w:rPr>
          </w:pPr>
          <w:del w:id="856" w:author="JORGE CONTRERAS ORTIZ" w:date="2021-09-04T09:26:00Z">
            <w:r w:rsidRPr="005B42F0" w:rsidDel="005B42F0">
              <w:rPr>
                <w:noProof/>
                <w:rPrChange w:id="857"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noProof/>
                <w:rPrChange w:id="858"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859" w:author="JORGE CONTRERAS ORTIZ" w:date="2021-09-04T09:26:00Z"/>
              <w:rFonts w:asciiTheme="minorHAnsi" w:eastAsiaTheme="minorEastAsia" w:hAnsiTheme="minorHAnsi" w:cstheme="minorBidi"/>
              <w:noProof/>
              <w:lang w:eastAsia="es-ES"/>
            </w:rPr>
          </w:pPr>
          <w:del w:id="860" w:author="JORGE CONTRERAS ORTIZ" w:date="2021-09-04T09:26:00Z">
            <w:r w:rsidRPr="005B42F0" w:rsidDel="005B42F0">
              <w:rPr>
                <w:noProof/>
                <w:rPrChange w:id="861"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noProof/>
                <w:rPrChange w:id="862"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863" w:author="JORGE CONTRERAS ORTIZ" w:date="2021-09-04T09:26:00Z"/>
              <w:rFonts w:asciiTheme="minorHAnsi" w:eastAsiaTheme="minorEastAsia" w:hAnsiTheme="minorHAnsi" w:cstheme="minorBidi"/>
              <w:noProof/>
              <w:lang w:eastAsia="es-ES"/>
            </w:rPr>
          </w:pPr>
          <w:del w:id="864" w:author="JORGE CONTRERAS ORTIZ" w:date="2021-09-04T09:26:00Z">
            <w:r w:rsidRPr="005B42F0" w:rsidDel="005B42F0">
              <w:rPr>
                <w:noProof/>
                <w:rPrChange w:id="865"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noProof/>
                <w:rPrChange w:id="866"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867" w:author="JORGE CONTRERAS ORTIZ" w:date="2021-09-04T09:26:00Z"/>
              <w:rFonts w:asciiTheme="minorHAnsi" w:eastAsiaTheme="minorEastAsia" w:hAnsiTheme="minorHAnsi" w:cstheme="minorBidi"/>
              <w:noProof/>
              <w:lang w:eastAsia="es-ES"/>
            </w:rPr>
          </w:pPr>
          <w:del w:id="868" w:author="JORGE CONTRERAS ORTIZ" w:date="2021-09-04T09:26:00Z">
            <w:r w:rsidRPr="005B42F0" w:rsidDel="005B42F0">
              <w:rPr>
                <w:noProof/>
                <w:rPrChange w:id="869"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noProof/>
                <w:rPrChange w:id="870"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871" w:author="JORGE CONTRERAS ORTIZ" w:date="2021-09-04T09:26:00Z"/>
              <w:rFonts w:asciiTheme="minorHAnsi" w:eastAsiaTheme="minorEastAsia" w:hAnsiTheme="minorHAnsi" w:cstheme="minorBidi"/>
              <w:noProof/>
              <w:lang w:eastAsia="es-ES"/>
            </w:rPr>
          </w:pPr>
          <w:del w:id="872" w:author="JORGE CONTRERAS ORTIZ" w:date="2021-09-04T09:26:00Z">
            <w:r w:rsidRPr="005B42F0" w:rsidDel="005B42F0">
              <w:rPr>
                <w:noProof/>
                <w:rPrChange w:id="873"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noProof/>
                <w:rPrChange w:id="874"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875" w:author="JORGE CONTRERAS ORTIZ" w:date="2021-09-04T09:26:00Z"/>
              <w:rFonts w:asciiTheme="minorHAnsi" w:eastAsiaTheme="minorEastAsia" w:hAnsiTheme="minorHAnsi" w:cstheme="minorBidi"/>
              <w:noProof/>
              <w:lang w:eastAsia="es-ES"/>
            </w:rPr>
          </w:pPr>
          <w:del w:id="876" w:author="JORGE CONTRERAS ORTIZ" w:date="2021-09-04T09:26:00Z">
            <w:r w:rsidRPr="005B42F0" w:rsidDel="005B42F0">
              <w:rPr>
                <w:noProof/>
                <w:rPrChange w:id="877"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noProof/>
                <w:rPrChange w:id="878"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879" w:author="JORGE CONTRERAS ORTIZ" w:date="2021-09-04T09:26:00Z"/>
              <w:rFonts w:asciiTheme="minorHAnsi" w:eastAsiaTheme="minorEastAsia" w:hAnsiTheme="minorHAnsi" w:cstheme="minorBidi"/>
              <w:noProof/>
              <w:lang w:eastAsia="es-ES"/>
            </w:rPr>
          </w:pPr>
          <w:del w:id="880" w:author="JORGE CONTRERAS ORTIZ" w:date="2021-09-04T09:26:00Z">
            <w:r w:rsidRPr="005B42F0" w:rsidDel="005B42F0">
              <w:rPr>
                <w:noProof/>
                <w:rPrChange w:id="881"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noProof/>
                <w:rPrChange w:id="882"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883" w:author="JORGE CONTRERAS ORTIZ" w:date="2021-09-04T09:26:00Z"/>
              <w:rFonts w:asciiTheme="minorHAnsi" w:eastAsiaTheme="minorEastAsia" w:hAnsiTheme="minorHAnsi" w:cstheme="minorBidi"/>
              <w:noProof/>
              <w:lang w:eastAsia="es-ES"/>
            </w:rPr>
          </w:pPr>
          <w:del w:id="884" w:author="JORGE CONTRERAS ORTIZ" w:date="2021-09-04T09:26:00Z">
            <w:r w:rsidRPr="005B42F0" w:rsidDel="005B42F0">
              <w:rPr>
                <w:noProof/>
                <w:rPrChange w:id="885"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noProof/>
                <w:rPrChange w:id="886"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887" w:author="JORGE CONTRERAS ORTIZ" w:date="2021-09-04T09:26:00Z"/>
              <w:rFonts w:asciiTheme="minorHAnsi" w:eastAsiaTheme="minorEastAsia" w:hAnsiTheme="minorHAnsi" w:cstheme="minorBidi"/>
              <w:noProof/>
              <w:lang w:eastAsia="es-ES"/>
            </w:rPr>
          </w:pPr>
          <w:del w:id="888" w:author="JORGE CONTRERAS ORTIZ" w:date="2021-09-04T09:26:00Z">
            <w:r w:rsidRPr="005B42F0" w:rsidDel="005B42F0">
              <w:rPr>
                <w:noProof/>
                <w:rPrChange w:id="889"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noProof/>
                <w:rPrChange w:id="890"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891" w:author="JORGE CONTRERAS ORTIZ" w:date="2021-09-04T09:26:00Z"/>
              <w:rFonts w:asciiTheme="minorHAnsi" w:eastAsiaTheme="minorEastAsia" w:hAnsiTheme="minorHAnsi" w:cstheme="minorBidi"/>
              <w:noProof/>
              <w:lang w:eastAsia="es-ES"/>
            </w:rPr>
          </w:pPr>
          <w:del w:id="892" w:author="JORGE CONTRERAS ORTIZ" w:date="2021-09-04T09:26:00Z">
            <w:r w:rsidRPr="005B42F0" w:rsidDel="005B42F0">
              <w:rPr>
                <w:noProof/>
                <w:rPrChange w:id="893"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noProof/>
                <w:rPrChange w:id="894"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895" w:author="JORGE CONTRERAS ORTIZ" w:date="2021-09-04T09:26:00Z"/>
              <w:rFonts w:asciiTheme="minorHAnsi" w:eastAsiaTheme="minorEastAsia" w:hAnsiTheme="minorHAnsi" w:cstheme="minorBidi"/>
              <w:noProof/>
              <w:lang w:eastAsia="es-ES"/>
            </w:rPr>
          </w:pPr>
          <w:del w:id="896" w:author="JORGE CONTRERAS ORTIZ" w:date="2021-09-04T09:26:00Z">
            <w:r w:rsidRPr="005B42F0" w:rsidDel="005B42F0">
              <w:rPr>
                <w:noProof/>
                <w:rPrChange w:id="897"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noProof/>
                <w:rPrChange w:id="898"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899" w:author="JORGE CONTRERAS ORTIZ" w:date="2021-09-04T09:26:00Z"/>
              <w:rFonts w:asciiTheme="minorHAnsi" w:eastAsiaTheme="minorEastAsia" w:hAnsiTheme="minorHAnsi" w:cstheme="minorBidi"/>
              <w:noProof/>
              <w:lang w:eastAsia="es-ES"/>
            </w:rPr>
          </w:pPr>
          <w:del w:id="900" w:author="JORGE CONTRERAS ORTIZ" w:date="2021-09-04T09:26:00Z">
            <w:r w:rsidRPr="005B42F0" w:rsidDel="005B42F0">
              <w:rPr>
                <w:noProof/>
                <w:rPrChange w:id="901"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noProof/>
                <w:rPrChange w:id="902"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903" w:author="JORGE CONTRERAS ORTIZ" w:date="2021-09-04T09:26:00Z"/>
              <w:rFonts w:asciiTheme="minorHAnsi" w:eastAsiaTheme="minorEastAsia" w:hAnsiTheme="minorHAnsi" w:cstheme="minorBidi"/>
              <w:noProof/>
              <w:lang w:eastAsia="es-ES"/>
            </w:rPr>
          </w:pPr>
          <w:del w:id="904" w:author="JORGE CONTRERAS ORTIZ" w:date="2021-09-04T09:26:00Z">
            <w:r w:rsidRPr="005B42F0" w:rsidDel="005B42F0">
              <w:rPr>
                <w:noProof/>
                <w:rPrChange w:id="905"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noProof/>
                <w:rPrChange w:id="906"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907" w:author="JORGE CONTRERAS ORTIZ" w:date="2021-09-04T09:26:00Z"/>
              <w:rFonts w:asciiTheme="minorHAnsi" w:eastAsiaTheme="minorEastAsia" w:hAnsiTheme="minorHAnsi" w:cstheme="minorBidi"/>
              <w:noProof/>
              <w:lang w:eastAsia="es-ES"/>
            </w:rPr>
          </w:pPr>
          <w:del w:id="908" w:author="JORGE CONTRERAS ORTIZ" w:date="2021-09-04T09:26:00Z">
            <w:r w:rsidRPr="005B42F0" w:rsidDel="005B42F0">
              <w:rPr>
                <w:noProof/>
                <w:rPrChange w:id="909"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noProof/>
                <w:rPrChange w:id="910"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911" w:author="JORGE CONTRERAS ORTIZ" w:date="2021-09-04T09:26:00Z"/>
              <w:rFonts w:asciiTheme="minorHAnsi" w:eastAsiaTheme="minorEastAsia" w:hAnsiTheme="minorHAnsi" w:cstheme="minorBidi"/>
              <w:noProof/>
              <w:lang w:eastAsia="es-ES"/>
            </w:rPr>
          </w:pPr>
          <w:del w:id="912" w:author="JORGE CONTRERAS ORTIZ" w:date="2021-09-04T09:26:00Z">
            <w:r w:rsidRPr="005B42F0" w:rsidDel="005B42F0">
              <w:rPr>
                <w:noProof/>
                <w:rPrChange w:id="913"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noProof/>
                <w:rPrChange w:id="914"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915" w:author="JORGE CONTRERAS ORTIZ" w:date="2021-09-04T09:26:00Z"/>
              <w:rFonts w:asciiTheme="minorHAnsi" w:eastAsiaTheme="minorEastAsia" w:hAnsiTheme="minorHAnsi" w:cstheme="minorBidi"/>
              <w:noProof/>
              <w:lang w:eastAsia="es-ES"/>
            </w:rPr>
          </w:pPr>
          <w:del w:id="916" w:author="JORGE CONTRERAS ORTIZ" w:date="2021-09-04T09:26:00Z">
            <w:r w:rsidRPr="005B42F0" w:rsidDel="005B42F0">
              <w:rPr>
                <w:noProof/>
                <w:rPrChange w:id="917"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noProof/>
                <w:rPrChange w:id="918"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919" w:author="JORGE CONTRERAS ORTIZ" w:date="2021-09-04T09:26:00Z"/>
              <w:rFonts w:asciiTheme="minorHAnsi" w:eastAsiaTheme="minorEastAsia" w:hAnsiTheme="minorHAnsi" w:cstheme="minorBidi"/>
              <w:noProof/>
              <w:lang w:eastAsia="es-ES"/>
            </w:rPr>
          </w:pPr>
          <w:del w:id="920" w:author="JORGE CONTRERAS ORTIZ" w:date="2021-09-04T09:26:00Z">
            <w:r w:rsidRPr="005B42F0" w:rsidDel="005B42F0">
              <w:rPr>
                <w:noProof/>
                <w:rPrChange w:id="921"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noProof/>
                <w:rPrChange w:id="922"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923" w:author="JORGE CONTRERAS ORTIZ" w:date="2021-09-04T09:26:00Z"/>
              <w:rFonts w:asciiTheme="minorHAnsi" w:eastAsiaTheme="minorEastAsia" w:hAnsiTheme="minorHAnsi" w:cstheme="minorBidi"/>
              <w:noProof/>
              <w:lang w:eastAsia="es-ES"/>
            </w:rPr>
          </w:pPr>
          <w:del w:id="924" w:author="JORGE CONTRERAS ORTIZ" w:date="2021-09-04T09:26:00Z">
            <w:r w:rsidRPr="005B42F0" w:rsidDel="005B42F0">
              <w:rPr>
                <w:noProof/>
                <w:rPrChange w:id="925"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noProof/>
                <w:rPrChange w:id="926"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927" w:author="JORGE CONTRERAS ORTIZ" w:date="2021-09-04T09:26:00Z"/>
              <w:rFonts w:asciiTheme="minorHAnsi" w:eastAsiaTheme="minorEastAsia" w:hAnsiTheme="minorHAnsi" w:cstheme="minorBidi"/>
              <w:noProof/>
              <w:lang w:eastAsia="es-ES"/>
            </w:rPr>
          </w:pPr>
          <w:del w:id="928" w:author="JORGE CONTRERAS ORTIZ" w:date="2021-09-04T09:26:00Z">
            <w:r w:rsidRPr="005B42F0" w:rsidDel="005B42F0">
              <w:rPr>
                <w:noProof/>
                <w:rPrChange w:id="929"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noProof/>
                <w:rPrChange w:id="930"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931" w:author="JORGE CONTRERAS ORTIZ" w:date="2021-09-04T09:26:00Z"/>
              <w:rFonts w:asciiTheme="minorHAnsi" w:eastAsiaTheme="minorEastAsia" w:hAnsiTheme="minorHAnsi" w:cstheme="minorBidi"/>
              <w:noProof/>
              <w:lang w:eastAsia="es-ES"/>
            </w:rPr>
          </w:pPr>
          <w:del w:id="932" w:author="JORGE CONTRERAS ORTIZ" w:date="2021-09-04T09:26:00Z">
            <w:r w:rsidRPr="005B42F0" w:rsidDel="005B42F0">
              <w:rPr>
                <w:noProof/>
                <w:rPrChange w:id="933"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noProof/>
                <w:rPrChange w:id="934"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935" w:author="JORGE CONTRERAS ORTIZ" w:date="2021-09-04T09:26:00Z"/>
              <w:rFonts w:asciiTheme="minorHAnsi" w:eastAsiaTheme="minorEastAsia" w:hAnsiTheme="minorHAnsi" w:cstheme="minorBidi"/>
              <w:noProof/>
              <w:lang w:eastAsia="es-ES"/>
            </w:rPr>
          </w:pPr>
          <w:del w:id="936" w:author="JORGE CONTRERAS ORTIZ" w:date="2021-09-04T09:26:00Z">
            <w:r w:rsidRPr="005B42F0" w:rsidDel="005B42F0">
              <w:rPr>
                <w:noProof/>
                <w:rPrChange w:id="937"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noProof/>
                <w:rPrChange w:id="938"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939" w:author="JORGE CONTRERAS ORTIZ" w:date="2021-09-04T09:26:00Z"/>
              <w:rFonts w:asciiTheme="minorHAnsi" w:eastAsiaTheme="minorEastAsia" w:hAnsiTheme="minorHAnsi" w:cstheme="minorBidi"/>
              <w:noProof/>
              <w:lang w:eastAsia="es-ES"/>
            </w:rPr>
          </w:pPr>
          <w:del w:id="940" w:author="JORGE CONTRERAS ORTIZ" w:date="2021-09-04T09:26:00Z">
            <w:r w:rsidRPr="005B42F0" w:rsidDel="005B42F0">
              <w:rPr>
                <w:noProof/>
                <w:rPrChange w:id="941"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noProof/>
                <w:rPrChange w:id="942"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943" w:author="JORGE CONTRERAS ORTIZ" w:date="2021-09-04T09:26:00Z"/>
              <w:rFonts w:asciiTheme="minorHAnsi" w:eastAsiaTheme="minorEastAsia" w:hAnsiTheme="minorHAnsi" w:cstheme="minorBidi"/>
              <w:noProof/>
              <w:lang w:eastAsia="es-ES"/>
            </w:rPr>
          </w:pPr>
          <w:del w:id="944" w:author="JORGE CONTRERAS ORTIZ" w:date="2021-09-04T09:26:00Z">
            <w:r w:rsidRPr="005B42F0" w:rsidDel="005B42F0">
              <w:rPr>
                <w:noProof/>
                <w:rPrChange w:id="945"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noProof/>
                <w:rPrChange w:id="946"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947" w:author="JORGE CONTRERAS ORTIZ" w:date="2021-09-04T09:26:00Z"/>
              <w:rFonts w:asciiTheme="minorHAnsi" w:eastAsiaTheme="minorEastAsia" w:hAnsiTheme="minorHAnsi" w:cstheme="minorBidi"/>
              <w:noProof/>
              <w:lang w:eastAsia="es-ES"/>
            </w:rPr>
          </w:pPr>
          <w:del w:id="948" w:author="JORGE CONTRERAS ORTIZ" w:date="2021-09-04T09:26:00Z">
            <w:r w:rsidRPr="005B42F0" w:rsidDel="005B42F0">
              <w:rPr>
                <w:noProof/>
                <w:rPrChange w:id="949"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noProof/>
                <w:rPrChange w:id="950"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951" w:author="JORGE CONTRERAS ORTIZ" w:date="2021-09-04T09:26:00Z"/>
              <w:rFonts w:asciiTheme="minorHAnsi" w:eastAsiaTheme="minorEastAsia" w:hAnsiTheme="minorHAnsi" w:cstheme="minorBidi"/>
              <w:noProof/>
              <w:lang w:eastAsia="es-ES"/>
            </w:rPr>
          </w:pPr>
          <w:del w:id="952" w:author="JORGE CONTRERAS ORTIZ" w:date="2021-09-04T09:26:00Z">
            <w:r w:rsidRPr="005B42F0" w:rsidDel="005B42F0">
              <w:rPr>
                <w:noProof/>
                <w:rPrChange w:id="953"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noProof/>
                <w:rPrChange w:id="954"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955" w:author="JORGE CONTRERAS ORTIZ" w:date="2021-09-04T09:26:00Z"/>
              <w:rFonts w:asciiTheme="minorHAnsi" w:hAnsiTheme="minorHAnsi" w:cstheme="minorBidi"/>
              <w:noProof/>
            </w:rPr>
          </w:pPr>
          <w:del w:id="956" w:author="JORGE CONTRERAS ORTIZ" w:date="2021-09-04T09:26:00Z">
            <w:r w:rsidRPr="005B42F0" w:rsidDel="005B42F0">
              <w:rPr>
                <w:noProof/>
                <w:rPrChange w:id="957"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noProof/>
                <w:rPrChange w:id="958"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959" w:author="JORGE CONTRERAS ORTIZ" w:date="2021-09-04T09:26:00Z"/>
              <w:rFonts w:asciiTheme="minorHAnsi" w:eastAsiaTheme="minorEastAsia" w:hAnsiTheme="minorHAnsi" w:cstheme="minorBidi"/>
              <w:noProof/>
              <w:lang w:eastAsia="es-ES"/>
            </w:rPr>
          </w:pPr>
          <w:del w:id="960" w:author="JORGE CONTRERAS ORTIZ" w:date="2021-09-04T09:26:00Z">
            <w:r w:rsidRPr="005B42F0" w:rsidDel="005B42F0">
              <w:rPr>
                <w:noProof/>
                <w:rPrChange w:id="961"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noProof/>
                <w:rPrChange w:id="962"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963" w:author="JORGE CONTRERAS ORTIZ" w:date="2021-09-04T09:26:00Z"/>
              <w:rFonts w:asciiTheme="minorHAnsi" w:eastAsiaTheme="minorEastAsia" w:hAnsiTheme="minorHAnsi" w:cstheme="minorBidi"/>
              <w:noProof/>
              <w:lang w:eastAsia="es-ES"/>
            </w:rPr>
          </w:pPr>
          <w:del w:id="964" w:author="JORGE CONTRERAS ORTIZ" w:date="2021-09-04T09:26:00Z">
            <w:r w:rsidRPr="005B42F0" w:rsidDel="005B42F0">
              <w:rPr>
                <w:noProof/>
                <w:rPrChange w:id="965"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noProof/>
                <w:rPrChange w:id="966"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967" w:author="JORGE CONTRERAS ORTIZ" w:date="2021-09-04T09:26:00Z"/>
              <w:rFonts w:asciiTheme="minorHAnsi" w:eastAsiaTheme="minorEastAsia" w:hAnsiTheme="minorHAnsi" w:cstheme="minorBidi"/>
              <w:noProof/>
              <w:lang w:eastAsia="es-ES"/>
            </w:rPr>
          </w:pPr>
          <w:del w:id="968" w:author="JORGE CONTRERAS ORTIZ" w:date="2021-09-04T09:26:00Z">
            <w:r w:rsidRPr="005B42F0" w:rsidDel="005B42F0">
              <w:rPr>
                <w:noProof/>
                <w:rPrChange w:id="969"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noProof/>
                <w:rPrChange w:id="970"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971" w:author="JORGE CONTRERAS ORTIZ" w:date="2021-09-04T09:26:00Z"/>
              <w:rFonts w:asciiTheme="minorHAnsi" w:eastAsiaTheme="minorEastAsia" w:hAnsiTheme="minorHAnsi" w:cstheme="minorBidi"/>
              <w:noProof/>
              <w:lang w:eastAsia="es-ES"/>
            </w:rPr>
          </w:pPr>
          <w:del w:id="972" w:author="JORGE CONTRERAS ORTIZ" w:date="2021-09-04T09:26:00Z">
            <w:r w:rsidRPr="005B42F0" w:rsidDel="005B42F0">
              <w:rPr>
                <w:noProof/>
                <w:rPrChange w:id="973"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noProof/>
                <w:rPrChange w:id="974"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975" w:author="JORGE CONTRERAS ORTIZ" w:date="2021-09-04T09:26:00Z"/>
              <w:rFonts w:asciiTheme="minorHAnsi" w:eastAsiaTheme="minorEastAsia" w:hAnsiTheme="minorHAnsi" w:cstheme="minorBidi"/>
              <w:noProof/>
              <w:lang w:eastAsia="es-ES"/>
            </w:rPr>
          </w:pPr>
          <w:del w:id="976" w:author="JORGE CONTRERAS ORTIZ" w:date="2021-09-04T09:26:00Z">
            <w:r w:rsidRPr="005B42F0" w:rsidDel="005B42F0">
              <w:rPr>
                <w:noProof/>
                <w:rPrChange w:id="977"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noProof/>
                <w:rPrChange w:id="978"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979" w:author="JORGE CONTRERAS ORTIZ" w:date="2021-09-04T09:26:00Z"/>
              <w:rFonts w:asciiTheme="minorHAnsi" w:eastAsiaTheme="minorEastAsia" w:hAnsiTheme="minorHAnsi" w:cstheme="minorBidi"/>
              <w:noProof/>
              <w:lang w:eastAsia="es-ES"/>
            </w:rPr>
          </w:pPr>
          <w:del w:id="980" w:author="JORGE CONTRERAS ORTIZ" w:date="2021-09-04T09:26:00Z">
            <w:r w:rsidRPr="005B42F0" w:rsidDel="005B42F0">
              <w:rPr>
                <w:noProof/>
                <w:rPrChange w:id="981"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noProof/>
                <w:rPrChange w:id="982"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983" w:author="JORGE CONTRERAS ORTIZ" w:date="2021-09-04T09:26:00Z"/>
              <w:rFonts w:asciiTheme="minorHAnsi" w:eastAsiaTheme="minorEastAsia" w:hAnsiTheme="minorHAnsi" w:cstheme="minorBidi"/>
              <w:noProof/>
              <w:lang w:eastAsia="es-ES"/>
            </w:rPr>
          </w:pPr>
          <w:del w:id="984" w:author="JORGE CONTRERAS ORTIZ" w:date="2021-09-04T09:26:00Z">
            <w:r w:rsidRPr="005B42F0" w:rsidDel="005B42F0">
              <w:rPr>
                <w:noProof/>
                <w:rPrChange w:id="985"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noProof/>
                <w:rPrChange w:id="986"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987" w:author="JORGE CONTRERAS ORTIZ" w:date="2021-09-04T09:26:00Z"/>
              <w:rFonts w:asciiTheme="minorHAnsi" w:eastAsiaTheme="minorEastAsia" w:hAnsiTheme="minorHAnsi" w:cstheme="minorBidi"/>
              <w:noProof/>
              <w:lang w:eastAsia="es-ES"/>
            </w:rPr>
          </w:pPr>
          <w:del w:id="988" w:author="JORGE CONTRERAS ORTIZ" w:date="2021-09-04T09:26:00Z">
            <w:r w:rsidRPr="005B42F0" w:rsidDel="005B42F0">
              <w:rPr>
                <w:noProof/>
                <w:rPrChange w:id="989"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noProof/>
                <w:rPrChange w:id="990"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991" w:author="JORGE CONTRERAS ORTIZ" w:date="2021-09-04T09:26:00Z"/>
              <w:rFonts w:asciiTheme="minorHAnsi" w:eastAsiaTheme="minorEastAsia" w:hAnsiTheme="minorHAnsi" w:cstheme="minorBidi"/>
              <w:noProof/>
              <w:lang w:eastAsia="es-ES"/>
            </w:rPr>
          </w:pPr>
          <w:del w:id="992" w:author="JORGE CONTRERAS ORTIZ" w:date="2021-09-04T09:26:00Z">
            <w:r w:rsidRPr="005B42F0" w:rsidDel="005B42F0">
              <w:rPr>
                <w:noProof/>
                <w:rPrChange w:id="993"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noProof/>
                <w:rPrChange w:id="994"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995" w:author="JORGE CONTRERAS ORTIZ" w:date="2021-09-04T09:26:00Z"/>
              <w:rFonts w:asciiTheme="minorHAnsi" w:eastAsiaTheme="minorEastAsia" w:hAnsiTheme="minorHAnsi" w:cstheme="minorBidi"/>
              <w:noProof/>
              <w:lang w:eastAsia="es-ES"/>
            </w:rPr>
          </w:pPr>
          <w:del w:id="996" w:author="JORGE CONTRERAS ORTIZ" w:date="2021-09-04T09:26:00Z">
            <w:r w:rsidRPr="005B42F0" w:rsidDel="005B42F0">
              <w:rPr>
                <w:noProof/>
                <w:rPrChange w:id="997"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noProof/>
                <w:rPrChange w:id="998"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999" w:author="JORGE CONTRERAS ORTIZ" w:date="2021-09-04T09:26:00Z"/>
              <w:rFonts w:asciiTheme="minorHAnsi" w:eastAsiaTheme="minorEastAsia" w:hAnsiTheme="minorHAnsi" w:cstheme="minorBidi"/>
              <w:noProof/>
              <w:lang w:eastAsia="es-ES"/>
            </w:rPr>
          </w:pPr>
          <w:del w:id="1000" w:author="JORGE CONTRERAS ORTIZ" w:date="2021-09-04T09:26:00Z">
            <w:r w:rsidRPr="005B42F0" w:rsidDel="005B42F0">
              <w:rPr>
                <w:noProof/>
                <w:rPrChange w:id="1001"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noProof/>
                <w:rPrChange w:id="1002"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1003" w:author="JORGE CONTRERAS ORTIZ" w:date="2021-09-04T09:26:00Z"/>
              <w:rFonts w:asciiTheme="minorHAnsi" w:eastAsiaTheme="minorEastAsia" w:hAnsiTheme="minorHAnsi" w:cstheme="minorBidi"/>
              <w:noProof/>
              <w:lang w:eastAsia="es-ES"/>
            </w:rPr>
          </w:pPr>
          <w:del w:id="1004" w:author="JORGE CONTRERAS ORTIZ" w:date="2021-09-04T09:26:00Z">
            <w:r w:rsidRPr="005B42F0" w:rsidDel="005B42F0">
              <w:rPr>
                <w:noProof/>
                <w:rPrChange w:id="1005"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noProof/>
                <w:rPrChange w:id="1006"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1007" w:author="JORGE CONTRERAS ORTIZ" w:date="2021-09-04T09:26:00Z"/>
              <w:rFonts w:asciiTheme="minorHAnsi" w:eastAsiaTheme="minorEastAsia" w:hAnsiTheme="minorHAnsi" w:cstheme="minorBidi"/>
              <w:noProof/>
              <w:lang w:eastAsia="es-ES"/>
            </w:rPr>
          </w:pPr>
          <w:del w:id="1008" w:author="JORGE CONTRERAS ORTIZ" w:date="2021-09-04T09:26:00Z">
            <w:r w:rsidRPr="005B42F0" w:rsidDel="005B42F0">
              <w:rPr>
                <w:noProof/>
                <w:rPrChange w:id="1009"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noProof/>
                <w:rPrChange w:id="1010"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1011" w:author="JORGE CONTRERAS ORTIZ" w:date="2021-09-04T09:26:00Z"/>
              <w:rFonts w:asciiTheme="minorHAnsi" w:hAnsiTheme="minorHAnsi" w:cstheme="minorBidi"/>
              <w:noProof/>
            </w:rPr>
          </w:pPr>
          <w:del w:id="1012" w:author="JORGE CONTRERAS ORTIZ" w:date="2021-09-04T09:26:00Z">
            <w:r w:rsidRPr="005B42F0" w:rsidDel="005B42F0">
              <w:rPr>
                <w:noProof/>
                <w:rPrChange w:id="1013"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noProof/>
                <w:rPrChange w:id="1014"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1015" w:author="JORGE CONTRERAS ORTIZ" w:date="2021-09-04T09:26:00Z"/>
              <w:rFonts w:asciiTheme="minorHAnsi" w:eastAsiaTheme="minorEastAsia" w:hAnsiTheme="minorHAnsi" w:cstheme="minorBidi"/>
              <w:noProof/>
              <w:lang w:eastAsia="es-ES"/>
            </w:rPr>
          </w:pPr>
          <w:del w:id="1016" w:author="JORGE CONTRERAS ORTIZ" w:date="2021-09-04T09:26:00Z">
            <w:r w:rsidRPr="005B42F0" w:rsidDel="005B42F0">
              <w:rPr>
                <w:noProof/>
                <w:rPrChange w:id="1017"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noProof/>
                <w:rPrChange w:id="1018"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1019" w:author="JORGE CONTRERAS ORTIZ" w:date="2021-09-04T09:26:00Z"/>
              <w:rFonts w:asciiTheme="minorHAnsi" w:eastAsiaTheme="minorEastAsia" w:hAnsiTheme="minorHAnsi" w:cstheme="minorBidi"/>
              <w:noProof/>
              <w:lang w:eastAsia="es-ES"/>
            </w:rPr>
          </w:pPr>
          <w:del w:id="1020" w:author="JORGE CONTRERAS ORTIZ" w:date="2021-09-04T09:26:00Z">
            <w:r w:rsidRPr="005B42F0" w:rsidDel="005B42F0">
              <w:rPr>
                <w:noProof/>
                <w:rPrChange w:id="1021"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noProof/>
                <w:rPrChange w:id="1022"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1023" w:author="JORGE CONTRERAS ORTIZ" w:date="2021-09-04T09:26:00Z"/>
              <w:rFonts w:asciiTheme="minorHAnsi" w:eastAsiaTheme="minorEastAsia" w:hAnsiTheme="minorHAnsi" w:cstheme="minorBidi"/>
              <w:noProof/>
              <w:lang w:eastAsia="es-ES"/>
            </w:rPr>
          </w:pPr>
          <w:del w:id="1024" w:author="JORGE CONTRERAS ORTIZ" w:date="2021-09-04T09:26:00Z">
            <w:r w:rsidRPr="005B42F0" w:rsidDel="005B42F0">
              <w:rPr>
                <w:noProof/>
                <w:rPrChange w:id="1025"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noProof/>
                <w:rPrChange w:id="1026"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1027" w:author="JORGE CONTRERAS ORTIZ" w:date="2021-09-04T09:26:00Z"/>
              <w:rFonts w:asciiTheme="minorHAnsi" w:hAnsiTheme="minorHAnsi" w:cstheme="minorBidi"/>
              <w:noProof/>
            </w:rPr>
          </w:pPr>
          <w:del w:id="1028" w:author="JORGE CONTRERAS ORTIZ" w:date="2021-09-04T09:26:00Z">
            <w:r w:rsidRPr="005B42F0" w:rsidDel="005B42F0">
              <w:rPr>
                <w:noProof/>
                <w:rPrChange w:id="1029"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noProof/>
                <w:rPrChange w:id="1030"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1031" w:author="JORGE CONTRERAS ORTIZ" w:date="2021-09-04T09:26:00Z"/>
              <w:rFonts w:asciiTheme="minorHAnsi" w:eastAsiaTheme="minorEastAsia" w:hAnsiTheme="minorHAnsi" w:cstheme="minorBidi"/>
              <w:noProof/>
              <w:lang w:eastAsia="es-ES"/>
            </w:rPr>
          </w:pPr>
          <w:del w:id="1032" w:author="JORGE CONTRERAS ORTIZ" w:date="2021-09-04T09:26:00Z">
            <w:r w:rsidRPr="005B42F0" w:rsidDel="005B42F0">
              <w:rPr>
                <w:noProof/>
                <w:rPrChange w:id="1033"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noProof/>
                <w:rPrChange w:id="1034"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1035" w:author="JORGE CONTRERAS ORTIZ" w:date="2021-09-04T09:26:00Z"/>
              <w:rFonts w:asciiTheme="minorHAnsi" w:eastAsiaTheme="minorEastAsia" w:hAnsiTheme="minorHAnsi" w:cstheme="minorBidi"/>
              <w:noProof/>
              <w:lang w:eastAsia="es-ES"/>
            </w:rPr>
          </w:pPr>
          <w:del w:id="1036" w:author="JORGE CONTRERAS ORTIZ" w:date="2021-09-04T09:26:00Z">
            <w:r w:rsidRPr="005B42F0" w:rsidDel="005B42F0">
              <w:rPr>
                <w:noProof/>
                <w:rPrChange w:id="1037"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noProof/>
                <w:rPrChange w:id="1038"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1039" w:author="JORGE CONTRERAS ORTIZ" w:date="2021-09-04T09:26:00Z"/>
              <w:rFonts w:asciiTheme="minorHAnsi" w:eastAsiaTheme="minorEastAsia" w:hAnsiTheme="minorHAnsi" w:cstheme="minorBidi"/>
              <w:noProof/>
              <w:lang w:eastAsia="es-ES"/>
            </w:rPr>
          </w:pPr>
          <w:del w:id="1040" w:author="JORGE CONTRERAS ORTIZ" w:date="2021-09-04T09:26:00Z">
            <w:r w:rsidRPr="005B42F0" w:rsidDel="005B42F0">
              <w:rPr>
                <w:noProof/>
                <w:rPrChange w:id="1041"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noProof/>
                <w:rPrChange w:id="1042"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1043" w:author="JORGE CONTRERAS ORTIZ" w:date="2021-09-04T09:26:00Z"/>
              <w:rFonts w:asciiTheme="minorHAnsi" w:eastAsiaTheme="minorEastAsia" w:hAnsiTheme="minorHAnsi" w:cstheme="minorBidi"/>
              <w:noProof/>
              <w:lang w:eastAsia="es-ES"/>
            </w:rPr>
          </w:pPr>
          <w:del w:id="1044" w:author="JORGE CONTRERAS ORTIZ" w:date="2021-09-04T09:26:00Z">
            <w:r w:rsidRPr="005B42F0" w:rsidDel="005B42F0">
              <w:rPr>
                <w:noProof/>
                <w:rPrChange w:id="1045"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noProof/>
                <w:rPrChange w:id="1046"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1047" w:author="JORGE CONTRERAS ORTIZ" w:date="2021-09-04T09:26:00Z"/>
              <w:rFonts w:asciiTheme="minorHAnsi" w:eastAsiaTheme="minorEastAsia" w:hAnsiTheme="minorHAnsi" w:cstheme="minorBidi"/>
              <w:noProof/>
              <w:lang w:eastAsia="es-ES"/>
            </w:rPr>
          </w:pPr>
          <w:del w:id="1048" w:author="JORGE CONTRERAS ORTIZ" w:date="2021-09-04T09:26:00Z">
            <w:r w:rsidRPr="005B42F0" w:rsidDel="005B42F0">
              <w:rPr>
                <w:noProof/>
                <w:rPrChange w:id="1049"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noProof/>
                <w:rPrChange w:id="1050"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1051" w:author="JORGE CONTRERAS ORTIZ" w:date="2021-09-04T09:26:00Z"/>
              <w:rFonts w:asciiTheme="minorHAnsi" w:hAnsiTheme="minorHAnsi" w:cstheme="minorBidi"/>
              <w:noProof/>
            </w:rPr>
          </w:pPr>
          <w:del w:id="1052" w:author="JORGE CONTRERAS ORTIZ" w:date="2021-09-04T09:26:00Z">
            <w:r w:rsidRPr="005B42F0" w:rsidDel="005B42F0">
              <w:rPr>
                <w:noProof/>
                <w:rPrChange w:id="1053"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noProof/>
                <w:rPrChange w:id="1054"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1055" w:author="JORGE CONTRERAS ORTIZ" w:date="2021-09-04T09:26:00Z"/>
              <w:rFonts w:asciiTheme="minorHAnsi" w:eastAsiaTheme="minorEastAsia" w:hAnsiTheme="minorHAnsi" w:cstheme="minorBidi"/>
              <w:noProof/>
              <w:lang w:eastAsia="es-ES"/>
            </w:rPr>
          </w:pPr>
          <w:del w:id="1056" w:author="JORGE CONTRERAS ORTIZ" w:date="2021-09-04T09:26:00Z">
            <w:r w:rsidRPr="005B42F0" w:rsidDel="005B42F0">
              <w:rPr>
                <w:noProof/>
                <w:rPrChange w:id="1057"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noProof/>
                <w:rPrChange w:id="1058"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1059" w:author="JORGE CONTRERAS ORTIZ" w:date="2021-09-04T09:26:00Z"/>
              <w:rFonts w:asciiTheme="minorHAnsi" w:eastAsiaTheme="minorEastAsia" w:hAnsiTheme="minorHAnsi" w:cstheme="minorBidi"/>
              <w:noProof/>
              <w:lang w:eastAsia="es-ES"/>
            </w:rPr>
          </w:pPr>
          <w:del w:id="1060" w:author="JORGE CONTRERAS ORTIZ" w:date="2021-09-04T09:26:00Z">
            <w:r w:rsidRPr="005B42F0" w:rsidDel="005B42F0">
              <w:rPr>
                <w:noProof/>
                <w:rPrChange w:id="1061"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noProof/>
                <w:rPrChange w:id="1062"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1063" w:author="JORGE CONTRERAS ORTIZ" w:date="2021-09-04T09:26:00Z"/>
              <w:rFonts w:asciiTheme="minorHAnsi" w:eastAsiaTheme="minorEastAsia" w:hAnsiTheme="minorHAnsi" w:cstheme="minorBidi"/>
              <w:noProof/>
              <w:lang w:eastAsia="es-ES"/>
            </w:rPr>
          </w:pPr>
          <w:del w:id="1064" w:author="JORGE CONTRERAS ORTIZ" w:date="2021-09-04T09:26:00Z">
            <w:r w:rsidRPr="005B42F0" w:rsidDel="005B42F0">
              <w:rPr>
                <w:noProof/>
                <w:rPrChange w:id="1065"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noProof/>
                <w:rPrChange w:id="1066"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1067" w:author="JORGE CONTRERAS ORTIZ" w:date="2021-09-04T09:26:00Z"/>
              <w:rFonts w:asciiTheme="minorHAnsi" w:eastAsiaTheme="minorEastAsia" w:hAnsiTheme="minorHAnsi" w:cstheme="minorBidi"/>
              <w:noProof/>
              <w:lang w:eastAsia="es-ES"/>
            </w:rPr>
          </w:pPr>
          <w:del w:id="1068" w:author="JORGE CONTRERAS ORTIZ" w:date="2021-09-04T09:26:00Z">
            <w:r w:rsidRPr="005B42F0" w:rsidDel="005B42F0">
              <w:rPr>
                <w:noProof/>
                <w:rPrChange w:id="1069"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noProof/>
                <w:rPrChange w:id="1070"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1071" w:author="JORGE CONTRERAS ORTIZ" w:date="2021-09-04T09:26:00Z"/>
              <w:rFonts w:asciiTheme="minorHAnsi" w:hAnsiTheme="minorHAnsi" w:cstheme="minorBidi"/>
              <w:noProof/>
            </w:rPr>
          </w:pPr>
          <w:del w:id="1072" w:author="JORGE CONTRERAS ORTIZ" w:date="2021-09-04T09:26:00Z">
            <w:r w:rsidRPr="005B42F0" w:rsidDel="005B42F0">
              <w:rPr>
                <w:noProof/>
                <w:rPrChange w:id="1073"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noProof/>
                <w:rPrChange w:id="1074"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1075" w:author="JORGE CONTRERAS ORTIZ" w:date="2021-09-04T09:26:00Z"/>
              <w:rFonts w:asciiTheme="minorHAnsi" w:hAnsiTheme="minorHAnsi" w:cstheme="minorBidi"/>
              <w:noProof/>
            </w:rPr>
          </w:pPr>
          <w:del w:id="1076" w:author="JORGE CONTRERAS ORTIZ" w:date="2021-09-04T09:26:00Z">
            <w:r w:rsidRPr="005B42F0" w:rsidDel="005B42F0">
              <w:rPr>
                <w:noProof/>
                <w:rPrChange w:id="1077"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noProof/>
                <w:rPrChange w:id="1078"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1079" w:author="JORGE CONTRERAS ORTIZ" w:date="2021-09-04T09:26:00Z"/>
              <w:rFonts w:asciiTheme="minorHAnsi" w:hAnsiTheme="minorHAnsi" w:cstheme="minorBidi"/>
              <w:noProof/>
            </w:rPr>
          </w:pPr>
          <w:del w:id="1080" w:author="JORGE CONTRERAS ORTIZ" w:date="2021-09-04T09:26:00Z">
            <w:r w:rsidRPr="005B42F0" w:rsidDel="005B42F0">
              <w:rPr>
                <w:noProof/>
                <w:rPrChange w:id="1081"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noProof/>
                <w:rPrChange w:id="1082"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1083" w:author="JORGE CONTRERAS ORTIZ" w:date="2021-09-04T09:26:00Z"/>
              <w:rFonts w:asciiTheme="minorHAnsi" w:hAnsiTheme="minorHAnsi" w:cstheme="minorBidi"/>
              <w:noProof/>
            </w:rPr>
          </w:pPr>
          <w:del w:id="1084" w:author="JORGE CONTRERAS ORTIZ" w:date="2021-09-04T09:26:00Z">
            <w:r w:rsidRPr="005B42F0" w:rsidDel="005B42F0">
              <w:rPr>
                <w:noProof/>
                <w:rPrChange w:id="1085"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noProof/>
                <w:rPrChange w:id="1086"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1087" w:author="JORGE CONTRERAS ORTIZ" w:date="2021-09-04T09:26:00Z"/>
              <w:rFonts w:asciiTheme="minorHAnsi" w:hAnsiTheme="minorHAnsi" w:cstheme="minorBidi"/>
              <w:noProof/>
            </w:rPr>
          </w:pPr>
          <w:del w:id="1088" w:author="JORGE CONTRERAS ORTIZ" w:date="2021-09-04T09:26:00Z">
            <w:r w:rsidRPr="005B42F0" w:rsidDel="005B42F0">
              <w:rPr>
                <w:noProof/>
                <w:rPrChange w:id="1089"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noProof/>
                <w:rPrChange w:id="1090"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1091" w:author="JORGE CONTRERAS ORTIZ" w:date="2021-09-04T09:26:00Z"/>
              <w:rFonts w:asciiTheme="minorHAnsi" w:eastAsiaTheme="minorEastAsia" w:hAnsiTheme="minorHAnsi" w:cstheme="minorBidi"/>
              <w:noProof/>
              <w:lang w:eastAsia="es-ES"/>
            </w:rPr>
          </w:pPr>
          <w:del w:id="1092" w:author="JORGE CONTRERAS ORTIZ" w:date="2021-09-04T09:26:00Z">
            <w:r w:rsidRPr="005B42F0" w:rsidDel="005B42F0">
              <w:rPr>
                <w:noProof/>
                <w:rPrChange w:id="1093"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noProof/>
                <w:rPrChange w:id="1094"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1095" w:author="JORGE CONTRERAS ORTIZ" w:date="2021-09-04T09:26:00Z"/>
              <w:rFonts w:asciiTheme="minorHAnsi" w:hAnsiTheme="minorHAnsi" w:cstheme="minorBidi"/>
              <w:noProof/>
            </w:rPr>
          </w:pPr>
          <w:del w:id="1096" w:author="JORGE CONTRERAS ORTIZ" w:date="2021-09-04T09:26:00Z">
            <w:r w:rsidRPr="005B42F0" w:rsidDel="005B42F0">
              <w:rPr>
                <w:noProof/>
                <w:rPrChange w:id="1097"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noProof/>
                <w:rPrChange w:id="1098"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1099" w:author="JORGE CONTRERAS ORTIZ" w:date="2021-09-04T09:26:00Z"/>
              <w:rFonts w:asciiTheme="minorHAnsi" w:hAnsiTheme="minorHAnsi" w:cstheme="minorBidi"/>
              <w:noProof/>
            </w:rPr>
          </w:pPr>
          <w:del w:id="1100" w:author="JORGE CONTRERAS ORTIZ" w:date="2021-09-04T09:26:00Z">
            <w:r w:rsidRPr="005B42F0" w:rsidDel="005B42F0">
              <w:rPr>
                <w:noProof/>
                <w:rPrChange w:id="1101"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noProof/>
                <w:rPrChange w:id="1102"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1103" w:author="JORGE CONTRERAS ORTIZ" w:date="2021-09-04T09:26:00Z"/>
              <w:rFonts w:asciiTheme="minorHAnsi" w:eastAsiaTheme="minorEastAsia" w:hAnsiTheme="minorHAnsi" w:cstheme="minorBidi"/>
              <w:noProof/>
              <w:lang w:eastAsia="es-ES"/>
            </w:rPr>
          </w:pPr>
          <w:del w:id="1104" w:author="JORGE CONTRERAS ORTIZ" w:date="2021-09-04T09:26:00Z">
            <w:r w:rsidRPr="005B42F0" w:rsidDel="005B42F0">
              <w:rPr>
                <w:noProof/>
                <w:rPrChange w:id="1105"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noProof/>
                <w:rPrChange w:id="1106"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1107" w:author="JORGE CONTRERAS ORTIZ" w:date="2021-09-04T09:26:00Z"/>
              <w:rFonts w:asciiTheme="minorHAnsi" w:hAnsiTheme="minorHAnsi" w:cstheme="minorBidi"/>
              <w:noProof/>
            </w:rPr>
          </w:pPr>
          <w:del w:id="1108" w:author="JORGE CONTRERAS ORTIZ" w:date="2021-09-04T09:26:00Z">
            <w:r w:rsidRPr="005B42F0" w:rsidDel="005B42F0">
              <w:rPr>
                <w:noProof/>
                <w:rPrChange w:id="1109"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noProof/>
                <w:rPrChange w:id="1110"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1111" w:author="JORGE CONTRERAS ORTIZ" w:date="2021-09-04T09:26:00Z"/>
              <w:rFonts w:asciiTheme="minorHAnsi" w:eastAsiaTheme="minorEastAsia" w:hAnsiTheme="minorHAnsi" w:cstheme="minorBidi"/>
              <w:noProof/>
              <w:lang w:eastAsia="es-ES"/>
            </w:rPr>
          </w:pPr>
          <w:del w:id="1112" w:author="JORGE CONTRERAS ORTIZ" w:date="2021-09-04T09:26:00Z">
            <w:r w:rsidRPr="005B42F0" w:rsidDel="005B42F0">
              <w:rPr>
                <w:noProof/>
                <w:rPrChange w:id="1113"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noProof/>
                <w:rPrChange w:id="1114"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1115" w:author="JORGE CONTRERAS ORTIZ" w:date="2021-09-04T09:26:00Z"/>
              <w:rFonts w:asciiTheme="minorHAnsi" w:eastAsiaTheme="minorEastAsia" w:hAnsiTheme="minorHAnsi" w:cstheme="minorBidi"/>
              <w:noProof/>
              <w:lang w:eastAsia="es-ES"/>
            </w:rPr>
          </w:pPr>
          <w:del w:id="1116" w:author="JORGE CONTRERAS ORTIZ" w:date="2021-09-04T09:26:00Z">
            <w:r w:rsidRPr="005B42F0" w:rsidDel="005B42F0">
              <w:rPr>
                <w:noProof/>
                <w:rPrChange w:id="1117"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noProof/>
                <w:rPrChange w:id="1118"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1119" w:author="JORGE CONTRERAS ORTIZ" w:date="2021-09-04T09:26:00Z"/>
              <w:rFonts w:asciiTheme="minorHAnsi" w:eastAsiaTheme="minorEastAsia" w:hAnsiTheme="minorHAnsi" w:cstheme="minorBidi"/>
              <w:noProof/>
              <w:lang w:eastAsia="es-ES"/>
            </w:rPr>
          </w:pPr>
          <w:del w:id="1120" w:author="JORGE CONTRERAS ORTIZ" w:date="2021-09-04T09:26:00Z">
            <w:r w:rsidRPr="005B42F0" w:rsidDel="005B42F0">
              <w:rPr>
                <w:noProof/>
                <w:rPrChange w:id="1121"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noProof/>
                <w:rPrChange w:id="1122"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1123" w:author="JORGE CONTRERAS ORTIZ" w:date="2021-09-04T09:26:00Z"/>
              <w:rFonts w:asciiTheme="minorHAnsi" w:hAnsiTheme="minorHAnsi" w:cstheme="minorBidi"/>
              <w:noProof/>
            </w:rPr>
          </w:pPr>
          <w:del w:id="1124" w:author="JORGE CONTRERAS ORTIZ" w:date="2021-09-04T09:26:00Z">
            <w:r w:rsidRPr="005B42F0" w:rsidDel="005B42F0">
              <w:rPr>
                <w:noProof/>
                <w:rPrChange w:id="1125"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noProof/>
                <w:rPrChange w:id="1126"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1127" w:author="JORGE CONTRERAS ORTIZ" w:date="2021-09-04T09:26:00Z"/>
              <w:rFonts w:asciiTheme="minorHAnsi" w:hAnsiTheme="minorHAnsi" w:cstheme="minorBidi"/>
              <w:noProof/>
            </w:rPr>
          </w:pPr>
          <w:del w:id="1128" w:author="JORGE CONTRERAS ORTIZ" w:date="2021-09-04T09:26:00Z">
            <w:r w:rsidRPr="005B42F0" w:rsidDel="005B42F0">
              <w:rPr>
                <w:noProof/>
                <w:rPrChange w:id="1129"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noProof/>
                <w:rPrChange w:id="1130"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1131" w:author="JORGE CONTRERAS ORTIZ" w:date="2021-09-04T09:26:00Z"/>
              <w:rFonts w:asciiTheme="minorHAnsi" w:hAnsiTheme="minorHAnsi" w:cstheme="minorBidi"/>
              <w:noProof/>
            </w:rPr>
          </w:pPr>
          <w:del w:id="1132" w:author="JORGE CONTRERAS ORTIZ" w:date="2021-09-04T09:26:00Z">
            <w:r w:rsidRPr="005B42F0" w:rsidDel="005B42F0">
              <w:rPr>
                <w:noProof/>
                <w:rPrChange w:id="1133"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noProof/>
                <w:rPrChange w:id="1134"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1135" w:author="JORGE CONTRERAS ORTIZ" w:date="2021-09-04T09:26:00Z"/>
              <w:rFonts w:asciiTheme="minorHAnsi" w:eastAsiaTheme="minorEastAsia" w:hAnsiTheme="minorHAnsi" w:cstheme="minorBidi"/>
              <w:noProof/>
              <w:lang w:eastAsia="es-ES"/>
            </w:rPr>
          </w:pPr>
          <w:del w:id="1136" w:author="JORGE CONTRERAS ORTIZ" w:date="2021-09-04T09:26:00Z">
            <w:r w:rsidRPr="005B42F0" w:rsidDel="005B42F0">
              <w:rPr>
                <w:noProof/>
                <w:rPrChange w:id="1137"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noProof/>
                <w:rPrChange w:id="1138"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1139" w:author="JORGE CONTRERAS ORTIZ" w:date="2021-09-04T09:26:00Z"/>
              <w:rFonts w:asciiTheme="minorHAnsi" w:hAnsiTheme="minorHAnsi" w:cstheme="minorBidi"/>
              <w:noProof/>
            </w:rPr>
          </w:pPr>
          <w:del w:id="1140" w:author="JORGE CONTRERAS ORTIZ" w:date="2021-09-04T09:26:00Z">
            <w:r w:rsidRPr="005B42F0" w:rsidDel="005B42F0">
              <w:rPr>
                <w:noProof/>
                <w:rPrChange w:id="1141"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noProof/>
                <w:rPrChange w:id="1142"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1143" w:author="JORGE CONTRERAS ORTIZ" w:date="2021-09-04T09:26:00Z"/>
              <w:rFonts w:asciiTheme="minorHAnsi" w:hAnsiTheme="minorHAnsi" w:cstheme="minorBidi"/>
              <w:noProof/>
            </w:rPr>
          </w:pPr>
          <w:del w:id="1144" w:author="JORGE CONTRERAS ORTIZ" w:date="2021-09-04T09:26:00Z">
            <w:r w:rsidRPr="005B42F0" w:rsidDel="005B42F0">
              <w:rPr>
                <w:noProof/>
                <w:rPrChange w:id="1145"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noProof/>
                <w:rPrChange w:id="1146"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147" w:author="JORGE CONTRERAS ORTIZ" w:date="2021-09-04T09:26:00Z"/>
              <w:rFonts w:asciiTheme="minorHAnsi" w:hAnsiTheme="minorHAnsi" w:cstheme="minorBidi"/>
              <w:noProof/>
            </w:rPr>
          </w:pPr>
          <w:del w:id="1148" w:author="JORGE CONTRERAS ORTIZ" w:date="2021-09-04T09:26:00Z">
            <w:r w:rsidRPr="005B42F0" w:rsidDel="005B42F0">
              <w:rPr>
                <w:noProof/>
                <w:rPrChange w:id="1149"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noProof/>
                <w:rPrChange w:id="1150"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151" w:author="JORGE CONTRERAS ORTIZ" w:date="2021-09-04T09:26:00Z"/>
              <w:rFonts w:asciiTheme="minorHAnsi" w:hAnsiTheme="minorHAnsi" w:cstheme="minorBidi"/>
              <w:noProof/>
            </w:rPr>
          </w:pPr>
          <w:del w:id="1152" w:author="JORGE CONTRERAS ORTIZ" w:date="2021-09-04T09:26:00Z">
            <w:r w:rsidRPr="005B42F0" w:rsidDel="005B42F0">
              <w:rPr>
                <w:noProof/>
                <w:rPrChange w:id="1153"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noProof/>
                <w:rPrChange w:id="1154"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155" w:author="JORGE CONTRERAS ORTIZ" w:date="2021-09-04T09:26:00Z"/>
              <w:rFonts w:asciiTheme="minorHAnsi" w:eastAsiaTheme="minorEastAsia" w:hAnsiTheme="minorHAnsi" w:cstheme="minorBidi"/>
              <w:noProof/>
              <w:lang w:eastAsia="es-ES"/>
            </w:rPr>
          </w:pPr>
          <w:del w:id="1156" w:author="JORGE CONTRERAS ORTIZ" w:date="2021-09-04T09:26:00Z">
            <w:r w:rsidRPr="005B42F0" w:rsidDel="005B42F0">
              <w:rPr>
                <w:noProof/>
                <w:rPrChange w:id="1157"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noProof/>
                <w:rPrChange w:id="1158"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159" w:author="JORGE CONTRERAS ORTIZ" w:date="2021-09-04T09:26:00Z"/>
              <w:rFonts w:asciiTheme="minorHAnsi" w:hAnsiTheme="minorHAnsi" w:cstheme="minorBidi"/>
              <w:noProof/>
            </w:rPr>
          </w:pPr>
          <w:del w:id="1160" w:author="JORGE CONTRERAS ORTIZ" w:date="2021-09-04T09:26:00Z">
            <w:r w:rsidRPr="005B42F0" w:rsidDel="005B42F0">
              <w:rPr>
                <w:noProof/>
                <w:rPrChange w:id="1161"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noProof/>
                <w:rPrChange w:id="1162"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163" w:author="JORGE CONTRERAS ORTIZ" w:date="2021-09-04T09:26:00Z"/>
              <w:rFonts w:asciiTheme="minorHAnsi" w:hAnsiTheme="minorHAnsi" w:cstheme="minorBidi"/>
              <w:noProof/>
            </w:rPr>
          </w:pPr>
          <w:del w:id="1164" w:author="JORGE CONTRERAS ORTIZ" w:date="2021-09-04T09:26:00Z">
            <w:r w:rsidRPr="005B42F0" w:rsidDel="005B42F0">
              <w:rPr>
                <w:noProof/>
                <w:rPrChange w:id="1165"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noProof/>
                <w:rPrChange w:id="1166"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167" w:author="JORGE CONTRERAS ORTIZ" w:date="2021-09-04T09:26:00Z"/>
              <w:rFonts w:asciiTheme="minorHAnsi" w:eastAsiaTheme="minorEastAsia" w:hAnsiTheme="minorHAnsi" w:cstheme="minorBidi"/>
              <w:noProof/>
              <w:lang w:eastAsia="es-ES"/>
            </w:rPr>
          </w:pPr>
          <w:del w:id="1168" w:author="JORGE CONTRERAS ORTIZ" w:date="2021-09-04T09:26:00Z">
            <w:r w:rsidRPr="005B42F0" w:rsidDel="005B42F0">
              <w:rPr>
                <w:noProof/>
                <w:rPrChange w:id="1169"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noProof/>
                <w:rPrChange w:id="1170"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171" w:author="JORGE CONTRERAS ORTIZ" w:date="2021-09-04T09:26:00Z"/>
              <w:rFonts w:asciiTheme="minorHAnsi" w:hAnsiTheme="minorHAnsi" w:cstheme="minorBidi"/>
              <w:noProof/>
            </w:rPr>
          </w:pPr>
          <w:del w:id="1172" w:author="JORGE CONTRERAS ORTIZ" w:date="2021-09-04T09:26:00Z">
            <w:r w:rsidRPr="005B42F0" w:rsidDel="005B42F0">
              <w:rPr>
                <w:noProof/>
                <w:rPrChange w:id="1173"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noProof/>
                <w:rPrChange w:id="1174"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175" w:author="JORGE CONTRERAS ORTIZ" w:date="2021-09-04T09:26:00Z"/>
              <w:rFonts w:asciiTheme="minorHAnsi" w:hAnsiTheme="minorHAnsi" w:cstheme="minorBidi"/>
              <w:noProof/>
            </w:rPr>
          </w:pPr>
          <w:del w:id="1176" w:author="JORGE CONTRERAS ORTIZ" w:date="2021-09-04T09:26:00Z">
            <w:r w:rsidRPr="005B42F0" w:rsidDel="005B42F0">
              <w:rPr>
                <w:noProof/>
                <w:rPrChange w:id="1177"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noProof/>
                <w:rPrChange w:id="1178"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179" w:author="JORGE CONTRERAS ORTIZ" w:date="2021-09-04T09:26:00Z"/>
              <w:rFonts w:asciiTheme="minorHAnsi" w:eastAsiaTheme="minorEastAsia" w:hAnsiTheme="minorHAnsi" w:cstheme="minorBidi"/>
              <w:noProof/>
              <w:lang w:eastAsia="es-ES"/>
            </w:rPr>
          </w:pPr>
          <w:del w:id="1180" w:author="JORGE CONTRERAS ORTIZ" w:date="2021-09-04T09:26:00Z">
            <w:r w:rsidRPr="005B42F0" w:rsidDel="005B42F0">
              <w:rPr>
                <w:noProof/>
                <w:rPrChange w:id="1181"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noProof/>
                <w:rPrChange w:id="1182"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183" w:author="JORGE CONTRERAS ORTIZ" w:date="2021-09-04T09:26:00Z"/>
              <w:rFonts w:asciiTheme="minorHAnsi" w:eastAsiaTheme="minorEastAsia" w:hAnsiTheme="minorHAnsi" w:cstheme="minorBidi"/>
              <w:noProof/>
              <w:lang w:eastAsia="es-ES"/>
            </w:rPr>
          </w:pPr>
          <w:del w:id="1184" w:author="JORGE CONTRERAS ORTIZ" w:date="2021-09-04T09:26:00Z">
            <w:r w:rsidRPr="005B42F0" w:rsidDel="005B42F0">
              <w:rPr>
                <w:noProof/>
                <w:rPrChange w:id="1185"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noProof/>
                <w:rPrChange w:id="1186"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187" w:author="JORGE CONTRERAS ORTIZ" w:date="2021-09-04T09:26:00Z"/>
              <w:rFonts w:asciiTheme="minorHAnsi" w:eastAsiaTheme="minorEastAsia" w:hAnsiTheme="minorHAnsi" w:cstheme="minorBidi"/>
              <w:noProof/>
              <w:lang w:eastAsia="es-ES"/>
            </w:rPr>
          </w:pPr>
          <w:del w:id="1188" w:author="JORGE CONTRERAS ORTIZ" w:date="2021-09-04T09:26:00Z">
            <w:r w:rsidRPr="005B42F0" w:rsidDel="005B42F0">
              <w:rPr>
                <w:noProof/>
                <w:rPrChange w:id="1189"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noProof/>
                <w:rPrChange w:id="1190" w:author="JORGE CONTRERAS ORTIZ" w:date="2021-09-04T09:26:00Z">
                  <w:rPr>
                    <w:rStyle w:val="Hipervnculo"/>
                    <w:noProof/>
                  </w:rPr>
                </w:rPrChange>
              </w:rPr>
              <w:delText>BIBLIOGRAFÍA</w:delText>
            </w:r>
            <w:r w:rsidDel="005B42F0">
              <w:rPr>
                <w:noProof/>
                <w:webHidden/>
              </w:rPr>
              <w:tab/>
              <w:delText>116</w:delText>
            </w:r>
          </w:del>
        </w:p>
        <w:p w14:paraId="19AE3803" w14:textId="19C07DC2"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553C5265" w14:textId="77777777" w:rsidR="004C2ADC" w:rsidRDefault="004C2ADC">
      <w:pPr>
        <w:jc w:val="left"/>
        <w:rPr>
          <w:ins w:id="1191" w:author="JORGE CONTRERAS ORTIZ" w:date="2021-09-08T12:01:00Z"/>
          <w:rFonts w:eastAsiaTheme="majorEastAsia"/>
          <w:color w:val="2F5496" w:themeColor="accent1" w:themeShade="BF"/>
          <w:sz w:val="36"/>
          <w:szCs w:val="36"/>
        </w:rPr>
      </w:pPr>
      <w:bookmarkStart w:id="1192" w:name="_Toc81499323"/>
      <w:bookmarkStart w:id="1193" w:name="_Toc81995039"/>
      <w:ins w:id="1194" w:author="JORGE CONTRERAS ORTIZ" w:date="2021-09-08T12:01:00Z">
        <w:r>
          <w:lastRenderedPageBreak/>
          <w:br w:type="page"/>
        </w:r>
      </w:ins>
    </w:p>
    <w:p w14:paraId="11C16CE0" w14:textId="62B502E1" w:rsidR="00DA3B27" w:rsidRPr="00791D37" w:rsidRDefault="00DA3B27" w:rsidP="00791D37">
      <w:pPr>
        <w:pStyle w:val="Ttulo1"/>
      </w:pPr>
      <w:r w:rsidRPr="00791D37">
        <w:lastRenderedPageBreak/>
        <w:t>ABREVIATURAS Y ACRÓNIMOS</w:t>
      </w:r>
      <w:bookmarkEnd w:id="1192"/>
      <w:bookmarkEnd w:id="1193"/>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pPr>
              <w:jc w:val="center"/>
              <w:pPrChange w:id="1195" w:author="JORGE CONTRERAS ORTIZ" w:date="2021-09-05T23:48:00Z">
                <w:pPr/>
              </w:pPrChange>
            </w:pPr>
            <w:r w:rsidRPr="00791D37">
              <w:t>IoT</w:t>
            </w:r>
          </w:p>
        </w:tc>
        <w:tc>
          <w:tcPr>
            <w:tcW w:w="4530" w:type="dxa"/>
            <w:vAlign w:val="center"/>
          </w:tcPr>
          <w:p w14:paraId="49B7F29B" w14:textId="77777777" w:rsidR="00DA3B27" w:rsidRPr="00791D37" w:rsidRDefault="00DA3B27">
            <w:pPr>
              <w:jc w:val="center"/>
              <w:rPr>
                <w:b/>
                <w:bCs/>
              </w:rPr>
              <w:pPrChange w:id="1196" w:author="JORGE CONTRERAS ORTIZ" w:date="2021-09-05T23:48:00Z">
                <w:pPr/>
              </w:pPrChange>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pPr>
              <w:jc w:val="center"/>
              <w:pPrChange w:id="1197" w:author="JORGE CONTRERAS ORTIZ" w:date="2021-09-05T23:48:00Z">
                <w:pPr/>
              </w:pPrChange>
            </w:pPr>
            <w:r w:rsidRPr="00791D37">
              <w:t>WAN</w:t>
            </w:r>
          </w:p>
        </w:tc>
        <w:tc>
          <w:tcPr>
            <w:tcW w:w="4530" w:type="dxa"/>
            <w:vAlign w:val="center"/>
          </w:tcPr>
          <w:p w14:paraId="4600DFC8" w14:textId="77777777" w:rsidR="00DA3B27" w:rsidRPr="00791D37" w:rsidRDefault="00DA3B27">
            <w:pPr>
              <w:jc w:val="center"/>
              <w:pPrChange w:id="1198" w:author="JORGE CONTRERAS ORTIZ" w:date="2021-09-05T23:48:00Z">
                <w:pPr/>
              </w:pPrChange>
            </w:pPr>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pPr>
              <w:jc w:val="center"/>
              <w:pPrChange w:id="1199" w:author="JORGE CONTRERAS ORTIZ" w:date="2021-09-05T23:48:00Z">
                <w:pPr/>
              </w:pPrChange>
            </w:pPr>
            <w:r w:rsidRPr="00791D37">
              <w:t>LAN</w:t>
            </w:r>
          </w:p>
        </w:tc>
        <w:tc>
          <w:tcPr>
            <w:tcW w:w="4530" w:type="dxa"/>
            <w:vAlign w:val="center"/>
          </w:tcPr>
          <w:p w14:paraId="09B000EE" w14:textId="77777777" w:rsidR="00DA3B27" w:rsidRPr="00791D37" w:rsidRDefault="00DA3B27">
            <w:pPr>
              <w:jc w:val="center"/>
              <w:pPrChange w:id="1200" w:author="JORGE CONTRERAS ORTIZ" w:date="2021-09-05T23:48:00Z">
                <w:pPr/>
              </w:pPrChange>
            </w:pPr>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pPr>
              <w:jc w:val="center"/>
              <w:pPrChange w:id="1201" w:author="JORGE CONTRERAS ORTIZ" w:date="2021-09-05T23:48:00Z">
                <w:pPr/>
              </w:pPrChange>
            </w:pPr>
            <w:r w:rsidRPr="00791D37">
              <w:t>MAN</w:t>
            </w:r>
          </w:p>
        </w:tc>
        <w:tc>
          <w:tcPr>
            <w:tcW w:w="4530" w:type="dxa"/>
            <w:vAlign w:val="center"/>
          </w:tcPr>
          <w:p w14:paraId="13E142FC" w14:textId="77777777" w:rsidR="00DA3B27" w:rsidRPr="00791D37" w:rsidRDefault="00DA3B27">
            <w:pPr>
              <w:jc w:val="center"/>
              <w:pPrChange w:id="1202" w:author="JORGE CONTRERAS ORTIZ" w:date="2021-09-05T23:48:00Z">
                <w:pPr/>
              </w:pPrChange>
            </w:pPr>
            <w:r w:rsidRPr="00791D37">
              <w:t>Metropolitan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pPr>
              <w:jc w:val="center"/>
              <w:pPrChange w:id="1203" w:author="JORGE CONTRERAS ORTIZ" w:date="2021-09-05T23:48:00Z">
                <w:pPr/>
              </w:pPrChange>
            </w:pPr>
            <w:r w:rsidRPr="00791D37">
              <w:t>PAN</w:t>
            </w:r>
          </w:p>
        </w:tc>
        <w:tc>
          <w:tcPr>
            <w:tcW w:w="4530" w:type="dxa"/>
            <w:vAlign w:val="center"/>
          </w:tcPr>
          <w:p w14:paraId="09113AE7" w14:textId="77777777" w:rsidR="00DA3B27" w:rsidRPr="00791D37" w:rsidRDefault="00DA3B27">
            <w:pPr>
              <w:jc w:val="center"/>
              <w:pPrChange w:id="1204" w:author="JORGE CONTRERAS ORTIZ" w:date="2021-09-05T23:48:00Z">
                <w:pPr/>
              </w:pPrChange>
            </w:pPr>
            <w:r w:rsidRPr="00791D37">
              <w:t>Personal Area Network</w:t>
            </w:r>
          </w:p>
        </w:tc>
      </w:tr>
      <w:tr w:rsidR="00DA3B27" w:rsidRPr="00AE61BC" w14:paraId="17A5D9BD" w14:textId="77777777" w:rsidTr="008F166F">
        <w:trPr>
          <w:trHeight w:val="253"/>
          <w:jc w:val="center"/>
        </w:trPr>
        <w:tc>
          <w:tcPr>
            <w:tcW w:w="4530" w:type="dxa"/>
            <w:vAlign w:val="center"/>
          </w:tcPr>
          <w:p w14:paraId="1ED8BDC9" w14:textId="77777777" w:rsidR="00DA3B27" w:rsidRPr="00791D37" w:rsidRDefault="00DA3B27">
            <w:pPr>
              <w:jc w:val="center"/>
              <w:pPrChange w:id="1205" w:author="JORGE CONTRERAS ORTIZ" w:date="2021-09-05T23:48:00Z">
                <w:pPr/>
              </w:pPrChange>
            </w:pPr>
            <w:r w:rsidRPr="00791D37">
              <w:t>LPWAN</w:t>
            </w:r>
          </w:p>
        </w:tc>
        <w:tc>
          <w:tcPr>
            <w:tcW w:w="4530" w:type="dxa"/>
            <w:vAlign w:val="center"/>
          </w:tcPr>
          <w:p w14:paraId="7BF596C4" w14:textId="77777777" w:rsidR="00DA3B27" w:rsidRPr="00791D37" w:rsidRDefault="00DA3B27">
            <w:pPr>
              <w:jc w:val="center"/>
              <w:rPr>
                <w:lang w:val="en-GB"/>
              </w:rPr>
              <w:pPrChange w:id="1206" w:author="JORGE CONTRERAS ORTIZ" w:date="2021-09-05T23:48:00Z">
                <w:pPr/>
              </w:pPrChange>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pPr>
              <w:jc w:val="center"/>
              <w:pPrChange w:id="1207" w:author="JORGE CONTRERAS ORTIZ" w:date="2021-09-05T23:48:00Z">
                <w:pPr/>
              </w:pPrChange>
            </w:pPr>
            <w:r w:rsidRPr="00791D37">
              <w:t>WSN</w:t>
            </w:r>
          </w:p>
        </w:tc>
        <w:tc>
          <w:tcPr>
            <w:tcW w:w="4530" w:type="dxa"/>
            <w:vAlign w:val="center"/>
          </w:tcPr>
          <w:p w14:paraId="78A8A6A0" w14:textId="77777777" w:rsidR="00DA3B27" w:rsidRPr="00791D37" w:rsidRDefault="00DA3B27">
            <w:pPr>
              <w:jc w:val="center"/>
              <w:rPr>
                <w:lang w:val="en-GB"/>
              </w:rPr>
              <w:pPrChange w:id="1208" w:author="JORGE CONTRERAS ORTIZ" w:date="2021-09-05T23:48:00Z">
                <w:pPr/>
              </w:pPrChange>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pPr>
              <w:jc w:val="center"/>
              <w:pPrChange w:id="1209" w:author="JORGE CONTRERAS ORTIZ" w:date="2021-09-05T23:48:00Z">
                <w:pPr/>
              </w:pPrChange>
            </w:pPr>
            <w:r w:rsidRPr="00791D37">
              <w:t>M2M</w:t>
            </w:r>
          </w:p>
        </w:tc>
        <w:tc>
          <w:tcPr>
            <w:tcW w:w="4530" w:type="dxa"/>
            <w:vAlign w:val="center"/>
          </w:tcPr>
          <w:p w14:paraId="26E40E8E" w14:textId="77777777" w:rsidR="00DA3B27" w:rsidRPr="00791D37" w:rsidRDefault="00DA3B27">
            <w:pPr>
              <w:jc w:val="center"/>
              <w:rPr>
                <w:lang w:val="en-GB"/>
              </w:rPr>
              <w:pPrChange w:id="1210" w:author="JORGE CONTRERAS ORTIZ" w:date="2021-09-05T23:48:00Z">
                <w:pPr/>
              </w:pPrChange>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pPr>
              <w:jc w:val="center"/>
              <w:pPrChange w:id="1211" w:author="JORGE CONTRERAS ORTIZ" w:date="2021-09-05T23:48:00Z">
                <w:pPr/>
              </w:pPrChange>
            </w:pPr>
            <w:r w:rsidRPr="00791D37">
              <w:t>LTE</w:t>
            </w:r>
          </w:p>
        </w:tc>
        <w:tc>
          <w:tcPr>
            <w:tcW w:w="4530" w:type="dxa"/>
            <w:vAlign w:val="center"/>
          </w:tcPr>
          <w:p w14:paraId="47974828" w14:textId="77777777" w:rsidR="00DA3B27" w:rsidRPr="00791D37" w:rsidRDefault="00DA3B27">
            <w:pPr>
              <w:jc w:val="center"/>
              <w:rPr>
                <w:lang w:val="en-GB"/>
              </w:rPr>
              <w:pPrChange w:id="1212" w:author="JORGE CONTRERAS ORTIZ" w:date="2021-09-05T23:48:00Z">
                <w:pPr/>
              </w:pPrChange>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pPr>
              <w:jc w:val="center"/>
              <w:pPrChange w:id="1213" w:author="JORGE CONTRERAS ORTIZ" w:date="2021-09-05T23:48:00Z">
                <w:pPr/>
              </w:pPrChange>
            </w:pPr>
            <w:r w:rsidRPr="00791D37">
              <w:t>IPv6</w:t>
            </w:r>
          </w:p>
        </w:tc>
        <w:tc>
          <w:tcPr>
            <w:tcW w:w="4530" w:type="dxa"/>
            <w:vAlign w:val="center"/>
          </w:tcPr>
          <w:p w14:paraId="0C7E59EE" w14:textId="77777777" w:rsidR="00DA3B27" w:rsidRPr="00791D37" w:rsidRDefault="00DA3B27">
            <w:pPr>
              <w:jc w:val="center"/>
              <w:rPr>
                <w:lang w:val="en-GB"/>
              </w:rPr>
              <w:pPrChange w:id="1214" w:author="JORGE CONTRERAS ORTIZ" w:date="2021-09-05T23:48:00Z">
                <w:pPr/>
              </w:pPrChange>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pPr>
              <w:jc w:val="center"/>
              <w:pPrChange w:id="1215" w:author="JORGE CONTRERAS ORTIZ" w:date="2021-09-05T23:48:00Z">
                <w:pPr/>
              </w:pPrChange>
            </w:pPr>
            <w:r w:rsidRPr="00791D37">
              <w:t>IPv4</w:t>
            </w:r>
          </w:p>
        </w:tc>
        <w:tc>
          <w:tcPr>
            <w:tcW w:w="4530" w:type="dxa"/>
            <w:vAlign w:val="center"/>
          </w:tcPr>
          <w:p w14:paraId="6D718B9B" w14:textId="77777777" w:rsidR="00DA3B27" w:rsidRPr="00791D37" w:rsidRDefault="00DA3B27">
            <w:pPr>
              <w:jc w:val="center"/>
              <w:rPr>
                <w:lang w:val="en-GB"/>
              </w:rPr>
              <w:pPrChange w:id="1216" w:author="JORGE CONTRERAS ORTIZ" w:date="2021-09-05T23:48:00Z">
                <w:pPr/>
              </w:pPrChange>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pPr>
              <w:jc w:val="center"/>
              <w:pPrChange w:id="1217" w:author="JORGE CONTRERAS ORTIZ" w:date="2021-09-05T23:48:00Z">
                <w:pPr/>
              </w:pPrChange>
            </w:pPr>
            <w:r w:rsidRPr="00791D37">
              <w:t>SOA</w:t>
            </w:r>
          </w:p>
        </w:tc>
        <w:tc>
          <w:tcPr>
            <w:tcW w:w="4530" w:type="dxa"/>
            <w:vAlign w:val="center"/>
          </w:tcPr>
          <w:p w14:paraId="04854008" w14:textId="77777777" w:rsidR="00DA3B27" w:rsidRPr="00791D37" w:rsidRDefault="00DA3B27">
            <w:pPr>
              <w:jc w:val="center"/>
              <w:rPr>
                <w:lang w:val="en-GB"/>
              </w:rPr>
              <w:pPrChange w:id="1218" w:author="JORGE CONTRERAS ORTIZ" w:date="2021-09-05T23:48:00Z">
                <w:pPr/>
              </w:pPrChange>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pPr>
              <w:jc w:val="center"/>
              <w:pPrChange w:id="1219" w:author="JORGE CONTRERAS ORTIZ" w:date="2021-09-05T23:48:00Z">
                <w:pPr/>
              </w:pPrChange>
            </w:pPr>
            <w:r w:rsidRPr="00791D37">
              <w:t>QoS</w:t>
            </w:r>
          </w:p>
        </w:tc>
        <w:tc>
          <w:tcPr>
            <w:tcW w:w="4530" w:type="dxa"/>
            <w:vAlign w:val="center"/>
          </w:tcPr>
          <w:p w14:paraId="47B3CAFA" w14:textId="77777777" w:rsidR="00DA3B27" w:rsidRPr="00791D37" w:rsidRDefault="00DA3B27">
            <w:pPr>
              <w:jc w:val="center"/>
              <w:rPr>
                <w:lang w:val="en-GB"/>
              </w:rPr>
              <w:pPrChange w:id="1220" w:author="JORGE CONTRERAS ORTIZ" w:date="2021-09-05T23:48:00Z">
                <w:pPr/>
              </w:pPrChange>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pPr>
              <w:jc w:val="center"/>
              <w:pPrChange w:id="1221" w:author="JORGE CONTRERAS ORTIZ" w:date="2021-09-05T23:48:00Z">
                <w:pPr/>
              </w:pPrChange>
            </w:pPr>
            <w:r w:rsidRPr="00791D37">
              <w:t>IFP</w:t>
            </w:r>
          </w:p>
        </w:tc>
        <w:tc>
          <w:tcPr>
            <w:tcW w:w="4530" w:type="dxa"/>
            <w:vAlign w:val="center"/>
          </w:tcPr>
          <w:p w14:paraId="666C414C" w14:textId="77777777" w:rsidR="00DA3B27" w:rsidRPr="00791D37" w:rsidRDefault="00DA3B27">
            <w:pPr>
              <w:jc w:val="center"/>
              <w:rPr>
                <w:lang w:val="en-GB"/>
              </w:rPr>
              <w:pPrChange w:id="1222" w:author="JORGE CONTRERAS ORTIZ" w:date="2021-09-05T23:48:00Z">
                <w:pPr/>
              </w:pPrChange>
            </w:pPr>
            <w:r w:rsidRPr="00791D37">
              <w:rPr>
                <w:lang w:val="en-GB"/>
              </w:rPr>
              <w:t>InterFac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pPr>
              <w:jc w:val="center"/>
              <w:pPrChange w:id="1223" w:author="JORGE CONTRERAS ORTIZ" w:date="2021-09-05T23:48:00Z">
                <w:pPr/>
              </w:pPrChange>
            </w:pPr>
            <w:r w:rsidRPr="00791D37">
              <w:t>SPP</w:t>
            </w:r>
          </w:p>
        </w:tc>
        <w:tc>
          <w:tcPr>
            <w:tcW w:w="4530" w:type="dxa"/>
            <w:vAlign w:val="center"/>
          </w:tcPr>
          <w:p w14:paraId="2EBCEECD" w14:textId="77777777" w:rsidR="00DA3B27" w:rsidRPr="00791D37" w:rsidRDefault="00DA3B27">
            <w:pPr>
              <w:jc w:val="center"/>
              <w:rPr>
                <w:lang w:val="en-GB"/>
              </w:rPr>
              <w:pPrChange w:id="1224" w:author="JORGE CONTRERAS ORTIZ" w:date="2021-09-05T23:48:00Z">
                <w:pPr/>
              </w:pPrChange>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pPr>
              <w:jc w:val="center"/>
              <w:pPrChange w:id="1225" w:author="JORGE CONTRERAS ORTIZ" w:date="2021-09-05T23:48:00Z">
                <w:pPr/>
              </w:pPrChange>
            </w:pPr>
            <w:r w:rsidRPr="00791D37">
              <w:t>WSDL</w:t>
            </w:r>
          </w:p>
        </w:tc>
        <w:tc>
          <w:tcPr>
            <w:tcW w:w="4530" w:type="dxa"/>
            <w:vAlign w:val="center"/>
          </w:tcPr>
          <w:p w14:paraId="0E2647C4" w14:textId="77777777" w:rsidR="00DA3B27" w:rsidRPr="00791D37" w:rsidRDefault="00DA3B27">
            <w:pPr>
              <w:jc w:val="center"/>
              <w:rPr>
                <w:lang w:val="en-GB"/>
              </w:rPr>
              <w:pPrChange w:id="1226" w:author="JORGE CONTRERAS ORTIZ" w:date="2021-09-05T23:48:00Z">
                <w:pPr/>
              </w:pPrChange>
            </w:pPr>
            <w:r w:rsidRPr="00791D37">
              <w:rPr>
                <w:lang w:val="en-GB"/>
              </w:rPr>
              <w:t>Web Services Description Language</w:t>
            </w:r>
          </w:p>
        </w:tc>
      </w:tr>
      <w:tr w:rsidR="00DA3B27" w:rsidRPr="00AE61BC" w14:paraId="7DEC951F" w14:textId="77777777" w:rsidTr="008F166F">
        <w:trPr>
          <w:trHeight w:val="253"/>
          <w:jc w:val="center"/>
        </w:trPr>
        <w:tc>
          <w:tcPr>
            <w:tcW w:w="4530" w:type="dxa"/>
            <w:vAlign w:val="center"/>
          </w:tcPr>
          <w:p w14:paraId="12854C01" w14:textId="77777777" w:rsidR="00DA3B27" w:rsidRPr="00791D37" w:rsidRDefault="00DA3B27">
            <w:pPr>
              <w:jc w:val="center"/>
              <w:pPrChange w:id="1227" w:author="JORGE CONTRERAS ORTIZ" w:date="2021-09-05T23:48:00Z">
                <w:pPr/>
              </w:pPrChange>
            </w:pPr>
            <w:r w:rsidRPr="00791D37">
              <w:t>6LoWPAN</w:t>
            </w:r>
          </w:p>
        </w:tc>
        <w:tc>
          <w:tcPr>
            <w:tcW w:w="4530" w:type="dxa"/>
            <w:vAlign w:val="center"/>
          </w:tcPr>
          <w:p w14:paraId="1EC16FD9" w14:textId="77777777" w:rsidR="00DA3B27" w:rsidRPr="00791D37" w:rsidRDefault="00DA3B27">
            <w:pPr>
              <w:jc w:val="center"/>
              <w:rPr>
                <w:lang w:val="en-GB"/>
              </w:rPr>
              <w:pPrChange w:id="1228" w:author="JORGE CONTRERAS ORTIZ" w:date="2021-09-05T23:48:00Z">
                <w:pPr/>
              </w:pPrChange>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pPr>
              <w:jc w:val="center"/>
              <w:pPrChange w:id="1229" w:author="JORGE CONTRERAS ORTIZ" w:date="2021-09-05T23:48:00Z">
                <w:pPr/>
              </w:pPrChange>
            </w:pPr>
            <w:r w:rsidRPr="00791D37">
              <w:t>WPAN</w:t>
            </w:r>
          </w:p>
        </w:tc>
        <w:tc>
          <w:tcPr>
            <w:tcW w:w="4530" w:type="dxa"/>
            <w:vAlign w:val="center"/>
          </w:tcPr>
          <w:p w14:paraId="406070A7" w14:textId="77777777" w:rsidR="00DA3B27" w:rsidRPr="00791D37" w:rsidRDefault="00DA3B27">
            <w:pPr>
              <w:jc w:val="center"/>
              <w:rPr>
                <w:lang w:val="en-GB"/>
              </w:rPr>
              <w:pPrChange w:id="1230" w:author="JORGE CONTRERAS ORTIZ" w:date="2021-09-05T23:48:00Z">
                <w:pPr/>
              </w:pPrChange>
            </w:pPr>
            <w:r w:rsidRPr="00791D37">
              <w:rPr>
                <w:lang w:val="en-GB"/>
              </w:rPr>
              <w:t>Wide Personal Area Network</w:t>
            </w:r>
          </w:p>
        </w:tc>
      </w:tr>
      <w:tr w:rsidR="00DA3B27" w:rsidRPr="00AE61BC" w14:paraId="02B34EC5" w14:textId="77777777" w:rsidTr="008F166F">
        <w:trPr>
          <w:trHeight w:val="253"/>
          <w:jc w:val="center"/>
        </w:trPr>
        <w:tc>
          <w:tcPr>
            <w:tcW w:w="4530" w:type="dxa"/>
            <w:vAlign w:val="center"/>
          </w:tcPr>
          <w:p w14:paraId="6676524B" w14:textId="77777777" w:rsidR="00DA3B27" w:rsidRPr="00791D37" w:rsidRDefault="00DA3B27">
            <w:pPr>
              <w:jc w:val="center"/>
              <w:pPrChange w:id="1231" w:author="JORGE CONTRERAS ORTIZ" w:date="2021-09-05T23:48:00Z">
                <w:pPr/>
              </w:pPrChange>
            </w:pPr>
            <w:r w:rsidRPr="00791D37">
              <w:t>RPL</w:t>
            </w:r>
          </w:p>
        </w:tc>
        <w:tc>
          <w:tcPr>
            <w:tcW w:w="4530" w:type="dxa"/>
            <w:vAlign w:val="center"/>
          </w:tcPr>
          <w:p w14:paraId="643FE7FA" w14:textId="77777777" w:rsidR="00DA3B27" w:rsidRPr="00791D37" w:rsidRDefault="00DA3B27">
            <w:pPr>
              <w:jc w:val="center"/>
              <w:rPr>
                <w:lang w:val="en-GB"/>
              </w:rPr>
              <w:pPrChange w:id="1232" w:author="JORGE CONTRERAS ORTIZ" w:date="2021-09-05T23:48:00Z">
                <w:pPr/>
              </w:pPrChange>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pPr>
              <w:jc w:val="center"/>
              <w:pPrChange w:id="1233" w:author="JORGE CONTRERAS ORTIZ" w:date="2021-09-05T23:48:00Z">
                <w:pPr/>
              </w:pPrChange>
            </w:pPr>
            <w:r w:rsidRPr="00791D37">
              <w:t>DAG</w:t>
            </w:r>
          </w:p>
        </w:tc>
        <w:tc>
          <w:tcPr>
            <w:tcW w:w="4530" w:type="dxa"/>
            <w:vAlign w:val="center"/>
          </w:tcPr>
          <w:p w14:paraId="6FD4A3AF" w14:textId="77777777" w:rsidR="00DA3B27" w:rsidRPr="00791D37" w:rsidRDefault="00DA3B27">
            <w:pPr>
              <w:jc w:val="center"/>
              <w:rPr>
                <w:lang w:val="en-GB"/>
              </w:rPr>
              <w:pPrChange w:id="1234" w:author="JORGE CONTRERAS ORTIZ" w:date="2021-09-05T23:48:00Z">
                <w:pPr/>
              </w:pPrChange>
            </w:pPr>
            <w:r w:rsidRPr="00791D37">
              <w:rPr>
                <w:lang w:val="en-GB"/>
              </w:rPr>
              <w:t>Direct Acyclical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pPr>
              <w:jc w:val="center"/>
              <w:pPrChange w:id="1235" w:author="JORGE CONTRERAS ORTIZ" w:date="2021-09-05T23:48:00Z">
                <w:pPr/>
              </w:pPrChange>
            </w:pPr>
            <w:r w:rsidRPr="00791D37">
              <w:t>DODAG</w:t>
            </w:r>
          </w:p>
        </w:tc>
        <w:tc>
          <w:tcPr>
            <w:tcW w:w="4530" w:type="dxa"/>
            <w:vAlign w:val="center"/>
          </w:tcPr>
          <w:p w14:paraId="4F4BADC7" w14:textId="77777777" w:rsidR="00DA3B27" w:rsidRPr="00791D37" w:rsidRDefault="00DA3B27">
            <w:pPr>
              <w:jc w:val="center"/>
              <w:rPr>
                <w:lang w:val="en-GB"/>
              </w:rPr>
              <w:pPrChange w:id="1236" w:author="JORGE CONTRERAS ORTIZ" w:date="2021-09-05T23:48:00Z">
                <w:pPr/>
              </w:pPrChange>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pPr>
              <w:jc w:val="center"/>
              <w:pPrChange w:id="1237" w:author="JORGE CONTRERAS ORTIZ" w:date="2021-09-05T23:48:00Z">
                <w:pPr/>
              </w:pPrChange>
            </w:pPr>
            <w:r w:rsidRPr="00791D37">
              <w:t>AES</w:t>
            </w:r>
          </w:p>
        </w:tc>
        <w:tc>
          <w:tcPr>
            <w:tcW w:w="4530" w:type="dxa"/>
            <w:vAlign w:val="center"/>
          </w:tcPr>
          <w:p w14:paraId="3447B32C" w14:textId="77777777" w:rsidR="00DA3B27" w:rsidRPr="00791D37" w:rsidRDefault="00DA3B27">
            <w:pPr>
              <w:jc w:val="center"/>
              <w:rPr>
                <w:lang w:val="en-GB"/>
              </w:rPr>
              <w:pPrChange w:id="1238" w:author="JORGE CONTRERAS ORTIZ" w:date="2021-09-05T23:48:00Z">
                <w:pPr/>
              </w:pPrChange>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pPr>
              <w:jc w:val="center"/>
              <w:pPrChange w:id="1239" w:author="JORGE CONTRERAS ORTIZ" w:date="2021-09-05T23:48:00Z">
                <w:pPr/>
              </w:pPrChange>
            </w:pPr>
            <w:r w:rsidRPr="00791D37">
              <w:t>DTLS</w:t>
            </w:r>
          </w:p>
        </w:tc>
        <w:tc>
          <w:tcPr>
            <w:tcW w:w="4530" w:type="dxa"/>
            <w:vAlign w:val="center"/>
          </w:tcPr>
          <w:p w14:paraId="1CD21B76" w14:textId="77777777" w:rsidR="00DA3B27" w:rsidRPr="00791D37" w:rsidRDefault="00DA3B27">
            <w:pPr>
              <w:jc w:val="center"/>
              <w:rPr>
                <w:lang w:val="en-GB"/>
              </w:rPr>
              <w:pPrChange w:id="1240" w:author="JORGE CONTRERAS ORTIZ" w:date="2021-09-05T23:48:00Z">
                <w:pPr/>
              </w:pPrChange>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pPr>
              <w:jc w:val="center"/>
              <w:pPrChange w:id="1241" w:author="JORGE CONTRERAS ORTIZ" w:date="2021-09-05T23:48:00Z">
                <w:pPr/>
              </w:pPrChange>
            </w:pPr>
            <w:r w:rsidRPr="00791D37">
              <w:t>TLS</w:t>
            </w:r>
          </w:p>
        </w:tc>
        <w:tc>
          <w:tcPr>
            <w:tcW w:w="4530" w:type="dxa"/>
            <w:vAlign w:val="center"/>
          </w:tcPr>
          <w:p w14:paraId="2E43478B" w14:textId="77777777" w:rsidR="00DA3B27" w:rsidRPr="00791D37" w:rsidRDefault="00DA3B27">
            <w:pPr>
              <w:jc w:val="center"/>
              <w:rPr>
                <w:lang w:val="en-GB"/>
              </w:rPr>
              <w:pPrChange w:id="1242" w:author="JORGE CONTRERAS ORTIZ" w:date="2021-09-05T23:48:00Z">
                <w:pPr/>
              </w:pPrChange>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pPr>
              <w:jc w:val="center"/>
              <w:pPrChange w:id="1243" w:author="JORGE CONTRERAS ORTIZ" w:date="2021-09-05T23:48:00Z">
                <w:pPr/>
              </w:pPrChange>
            </w:pPr>
            <w:r w:rsidRPr="00791D37">
              <w:t>UDP</w:t>
            </w:r>
          </w:p>
        </w:tc>
        <w:tc>
          <w:tcPr>
            <w:tcW w:w="4530" w:type="dxa"/>
            <w:vAlign w:val="center"/>
          </w:tcPr>
          <w:p w14:paraId="2766F129" w14:textId="77777777" w:rsidR="00DA3B27" w:rsidRPr="00791D37" w:rsidRDefault="00DA3B27">
            <w:pPr>
              <w:jc w:val="center"/>
              <w:rPr>
                <w:lang w:val="en-GB"/>
              </w:rPr>
              <w:pPrChange w:id="1244" w:author="JORGE CONTRERAS ORTIZ" w:date="2021-09-05T23:48:00Z">
                <w:pPr/>
              </w:pPrChange>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pPr>
              <w:jc w:val="center"/>
              <w:pPrChange w:id="1245" w:author="JORGE CONTRERAS ORTIZ" w:date="2021-09-05T23:48:00Z">
                <w:pPr/>
              </w:pPrChange>
            </w:pPr>
            <w:r w:rsidRPr="00791D37">
              <w:t>CoAP</w:t>
            </w:r>
          </w:p>
        </w:tc>
        <w:tc>
          <w:tcPr>
            <w:tcW w:w="4530" w:type="dxa"/>
            <w:vAlign w:val="center"/>
          </w:tcPr>
          <w:p w14:paraId="6577B70B" w14:textId="77777777" w:rsidR="00DA3B27" w:rsidRPr="00791D37" w:rsidRDefault="00DA3B27">
            <w:pPr>
              <w:jc w:val="center"/>
              <w:rPr>
                <w:lang w:val="en-GB"/>
              </w:rPr>
              <w:pPrChange w:id="1246" w:author="JORGE CONTRERAS ORTIZ" w:date="2021-09-05T23:48:00Z">
                <w:pPr/>
              </w:pPrChange>
            </w:pPr>
            <w:r w:rsidRPr="00791D37">
              <w:rPr>
                <w:lang w:val="en-GB"/>
              </w:rPr>
              <w:t>Constrained Application Protocol</w:t>
            </w:r>
          </w:p>
        </w:tc>
      </w:tr>
      <w:tr w:rsidR="00DA3B27" w:rsidRPr="00AE61BC" w14:paraId="3B8BB77F" w14:textId="77777777" w:rsidTr="008F166F">
        <w:trPr>
          <w:trHeight w:val="253"/>
          <w:jc w:val="center"/>
        </w:trPr>
        <w:tc>
          <w:tcPr>
            <w:tcW w:w="4530" w:type="dxa"/>
            <w:vAlign w:val="center"/>
          </w:tcPr>
          <w:p w14:paraId="30A07020" w14:textId="77777777" w:rsidR="00DA3B27" w:rsidRPr="00791D37" w:rsidRDefault="00DA3B27">
            <w:pPr>
              <w:jc w:val="center"/>
              <w:pPrChange w:id="1247" w:author="JORGE CONTRERAS ORTIZ" w:date="2021-09-05T23:48:00Z">
                <w:pPr/>
              </w:pPrChange>
            </w:pPr>
            <w:r w:rsidRPr="00791D37">
              <w:t>MQTT-SN</w:t>
            </w:r>
          </w:p>
        </w:tc>
        <w:tc>
          <w:tcPr>
            <w:tcW w:w="4530" w:type="dxa"/>
            <w:vAlign w:val="center"/>
          </w:tcPr>
          <w:p w14:paraId="15FA39E5" w14:textId="77777777" w:rsidR="00DA3B27" w:rsidRPr="00791D37" w:rsidRDefault="00DA3B27">
            <w:pPr>
              <w:jc w:val="center"/>
              <w:rPr>
                <w:lang w:val="en-GB"/>
              </w:rPr>
              <w:pPrChange w:id="1248" w:author="JORGE CONTRERAS ORTIZ" w:date="2021-09-05T23:48:00Z">
                <w:pPr/>
              </w:pPrChange>
            </w:pPr>
            <w:r w:rsidRPr="00791D37">
              <w:rPr>
                <w:lang w:val="en-GB"/>
              </w:rPr>
              <w:t>Message Queue Telemetry Transport for Sensor Networks</w:t>
            </w:r>
          </w:p>
        </w:tc>
      </w:tr>
      <w:tr w:rsidR="00DA3B27" w:rsidRPr="00AE61BC" w14:paraId="55415E0F" w14:textId="77777777" w:rsidTr="008F166F">
        <w:trPr>
          <w:trHeight w:val="253"/>
          <w:jc w:val="center"/>
        </w:trPr>
        <w:tc>
          <w:tcPr>
            <w:tcW w:w="4530" w:type="dxa"/>
            <w:vAlign w:val="center"/>
          </w:tcPr>
          <w:p w14:paraId="7A0B4A8A" w14:textId="77777777" w:rsidR="00DA3B27" w:rsidRPr="00791D37" w:rsidRDefault="00DA3B27">
            <w:pPr>
              <w:jc w:val="center"/>
              <w:pPrChange w:id="1249" w:author="JORGE CONTRERAS ORTIZ" w:date="2021-09-05T23:48:00Z">
                <w:pPr/>
              </w:pPrChange>
            </w:pPr>
            <w:r w:rsidRPr="00791D37">
              <w:lastRenderedPageBreak/>
              <w:t>BLIP</w:t>
            </w:r>
          </w:p>
        </w:tc>
        <w:tc>
          <w:tcPr>
            <w:tcW w:w="4530" w:type="dxa"/>
            <w:vAlign w:val="center"/>
          </w:tcPr>
          <w:p w14:paraId="1E37944F" w14:textId="77777777" w:rsidR="00DA3B27" w:rsidRPr="00791D37" w:rsidRDefault="00DA3B27">
            <w:pPr>
              <w:jc w:val="center"/>
              <w:rPr>
                <w:lang w:val="en-GB"/>
              </w:rPr>
              <w:pPrChange w:id="1250" w:author="JORGE CONTRERAS ORTIZ" w:date="2021-09-05T23:48:00Z">
                <w:pPr/>
              </w:pPrChange>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pPr>
              <w:jc w:val="center"/>
              <w:pPrChange w:id="1251" w:author="JORGE CONTRERAS ORTIZ" w:date="2021-09-05T23:48:00Z">
                <w:pPr/>
              </w:pPrChange>
            </w:pPr>
            <w:r w:rsidRPr="00791D37">
              <w:t>REED</w:t>
            </w:r>
          </w:p>
        </w:tc>
        <w:tc>
          <w:tcPr>
            <w:tcW w:w="4530" w:type="dxa"/>
            <w:vAlign w:val="center"/>
          </w:tcPr>
          <w:p w14:paraId="03B4D808" w14:textId="77777777" w:rsidR="00DA3B27" w:rsidRPr="00791D37" w:rsidRDefault="00DA3B27">
            <w:pPr>
              <w:jc w:val="center"/>
              <w:rPr>
                <w:lang w:val="en-GB"/>
              </w:rPr>
              <w:pPrChange w:id="1252" w:author="JORGE CONTRERAS ORTIZ" w:date="2021-09-05T23:48:00Z">
                <w:pPr/>
              </w:pPrChange>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pPr>
              <w:jc w:val="center"/>
              <w:pPrChange w:id="1253" w:author="JORGE CONTRERAS ORTIZ" w:date="2021-09-05T23:48:00Z">
                <w:pPr/>
              </w:pPrChange>
            </w:pPr>
            <w:r w:rsidRPr="00791D37">
              <w:t>FTD</w:t>
            </w:r>
          </w:p>
        </w:tc>
        <w:tc>
          <w:tcPr>
            <w:tcW w:w="4530" w:type="dxa"/>
            <w:vAlign w:val="center"/>
          </w:tcPr>
          <w:p w14:paraId="447FC8D5" w14:textId="77777777" w:rsidR="00DA3B27" w:rsidRPr="00791D37" w:rsidRDefault="00DA3B27">
            <w:pPr>
              <w:jc w:val="center"/>
              <w:rPr>
                <w:lang w:val="en-GB"/>
              </w:rPr>
              <w:pPrChange w:id="1254" w:author="JORGE CONTRERAS ORTIZ" w:date="2021-09-05T23:48:00Z">
                <w:pPr/>
              </w:pPrChange>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pPr>
              <w:jc w:val="center"/>
              <w:pPrChange w:id="1255" w:author="JORGE CONTRERAS ORTIZ" w:date="2021-09-05T23:48:00Z">
                <w:pPr/>
              </w:pPrChange>
            </w:pPr>
            <w:r w:rsidRPr="00791D37">
              <w:t>MTD</w:t>
            </w:r>
          </w:p>
        </w:tc>
        <w:tc>
          <w:tcPr>
            <w:tcW w:w="4530" w:type="dxa"/>
            <w:vAlign w:val="center"/>
          </w:tcPr>
          <w:p w14:paraId="73A633DD" w14:textId="77777777" w:rsidR="00DA3B27" w:rsidRPr="00791D37" w:rsidRDefault="00DA3B27">
            <w:pPr>
              <w:jc w:val="center"/>
              <w:rPr>
                <w:lang w:val="en-GB"/>
              </w:rPr>
              <w:pPrChange w:id="1256" w:author="JORGE CONTRERAS ORTIZ" w:date="2021-09-05T23:48:00Z">
                <w:pPr/>
              </w:pPrChange>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pPr>
              <w:jc w:val="center"/>
              <w:pPrChange w:id="1257" w:author="JORGE CONTRERAS ORTIZ" w:date="2021-09-05T23:48:00Z">
                <w:pPr/>
              </w:pPrChange>
            </w:pPr>
            <w:r w:rsidRPr="00791D37">
              <w:t>ED</w:t>
            </w:r>
          </w:p>
        </w:tc>
        <w:tc>
          <w:tcPr>
            <w:tcW w:w="4530" w:type="dxa"/>
            <w:vAlign w:val="center"/>
          </w:tcPr>
          <w:p w14:paraId="34E547E1" w14:textId="77777777" w:rsidR="00DA3B27" w:rsidRPr="00791D37" w:rsidRDefault="00DA3B27">
            <w:pPr>
              <w:jc w:val="center"/>
              <w:rPr>
                <w:lang w:val="en-GB"/>
              </w:rPr>
              <w:pPrChange w:id="1258" w:author="JORGE CONTRERAS ORTIZ" w:date="2021-09-05T23:48:00Z">
                <w:pPr/>
              </w:pPrChange>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pPr>
              <w:jc w:val="center"/>
              <w:pPrChange w:id="1259" w:author="JORGE CONTRERAS ORTIZ" w:date="2021-09-05T23:48:00Z">
                <w:pPr/>
              </w:pPrChange>
            </w:pPr>
            <w:r w:rsidRPr="00791D37">
              <w:t>FED</w:t>
            </w:r>
          </w:p>
        </w:tc>
        <w:tc>
          <w:tcPr>
            <w:tcW w:w="4530" w:type="dxa"/>
            <w:vAlign w:val="center"/>
          </w:tcPr>
          <w:p w14:paraId="35E02B09" w14:textId="77777777" w:rsidR="00DA3B27" w:rsidRPr="00791D37" w:rsidRDefault="00DA3B27">
            <w:pPr>
              <w:jc w:val="center"/>
              <w:rPr>
                <w:lang w:val="en-GB"/>
              </w:rPr>
              <w:pPrChange w:id="1260" w:author="JORGE CONTRERAS ORTIZ" w:date="2021-09-05T23:48:00Z">
                <w:pPr/>
              </w:pPrChange>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pPr>
              <w:jc w:val="center"/>
              <w:pPrChange w:id="1261" w:author="JORGE CONTRERAS ORTIZ" w:date="2021-09-05T23:48:00Z">
                <w:pPr/>
              </w:pPrChange>
            </w:pPr>
            <w:r w:rsidRPr="00791D37">
              <w:t>MED</w:t>
            </w:r>
          </w:p>
        </w:tc>
        <w:tc>
          <w:tcPr>
            <w:tcW w:w="4530" w:type="dxa"/>
            <w:vAlign w:val="center"/>
          </w:tcPr>
          <w:p w14:paraId="1A99BDBC" w14:textId="77777777" w:rsidR="00DA3B27" w:rsidRPr="00791D37" w:rsidRDefault="00DA3B27">
            <w:pPr>
              <w:jc w:val="center"/>
              <w:rPr>
                <w:lang w:val="en-GB"/>
              </w:rPr>
              <w:pPrChange w:id="1262" w:author="JORGE CONTRERAS ORTIZ" w:date="2021-09-05T23:48:00Z">
                <w:pPr/>
              </w:pPrChange>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pPr>
              <w:jc w:val="center"/>
              <w:pPrChange w:id="1263" w:author="JORGE CONTRERAS ORTIZ" w:date="2021-09-05T23:48:00Z">
                <w:pPr/>
              </w:pPrChange>
            </w:pPr>
            <w:r w:rsidRPr="00791D37">
              <w:t>SED</w:t>
            </w:r>
          </w:p>
        </w:tc>
        <w:tc>
          <w:tcPr>
            <w:tcW w:w="4530" w:type="dxa"/>
            <w:vAlign w:val="center"/>
          </w:tcPr>
          <w:p w14:paraId="7ADDA2FD" w14:textId="77777777" w:rsidR="00DA3B27" w:rsidRPr="00791D37" w:rsidRDefault="00DA3B27">
            <w:pPr>
              <w:jc w:val="center"/>
              <w:rPr>
                <w:lang w:val="en-GB"/>
              </w:rPr>
              <w:pPrChange w:id="1264" w:author="JORGE CONTRERAS ORTIZ" w:date="2021-09-05T23:48:00Z">
                <w:pPr/>
              </w:pPrChange>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pPr>
              <w:jc w:val="center"/>
              <w:pPrChange w:id="1265" w:author="JORGE CONTRERAS ORTIZ" w:date="2021-09-05T23:48:00Z">
                <w:pPr/>
              </w:pPrChange>
            </w:pPr>
            <w:r w:rsidRPr="00791D37">
              <w:t>MeshCoP</w:t>
            </w:r>
          </w:p>
        </w:tc>
        <w:tc>
          <w:tcPr>
            <w:tcW w:w="4530" w:type="dxa"/>
            <w:vAlign w:val="center"/>
          </w:tcPr>
          <w:p w14:paraId="5493B4A2" w14:textId="77777777" w:rsidR="00DA3B27" w:rsidRPr="00791D37" w:rsidRDefault="00DA3B27">
            <w:pPr>
              <w:jc w:val="center"/>
              <w:rPr>
                <w:lang w:val="en-GB"/>
              </w:rPr>
              <w:pPrChange w:id="1266" w:author="JORGE CONTRERAS ORTIZ" w:date="2021-09-05T23:48:00Z">
                <w:pPr/>
              </w:pPrChange>
            </w:pPr>
            <w:r w:rsidRPr="00791D37">
              <w:t>Mesh Commissioning Protocol</w:t>
            </w:r>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pPr>
              <w:jc w:val="center"/>
              <w:pPrChange w:id="1267" w:author="JORGE CONTRERAS ORTIZ" w:date="2021-09-05T23:48:00Z">
                <w:pPr/>
              </w:pPrChange>
            </w:pPr>
            <w:r w:rsidRPr="00791D37">
              <w:t>BR</w:t>
            </w:r>
          </w:p>
        </w:tc>
        <w:tc>
          <w:tcPr>
            <w:tcW w:w="4530" w:type="dxa"/>
            <w:vAlign w:val="center"/>
          </w:tcPr>
          <w:p w14:paraId="03146439" w14:textId="77777777" w:rsidR="00DA3B27" w:rsidRPr="00791D37" w:rsidRDefault="00DA3B27">
            <w:pPr>
              <w:jc w:val="center"/>
              <w:rPr>
                <w:lang w:val="en-GB"/>
              </w:rPr>
              <w:pPrChange w:id="1268" w:author="JORGE CONTRERAS ORTIZ" w:date="2021-09-05T23:48:00Z">
                <w:pPr/>
              </w:pPrChange>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pPr>
              <w:jc w:val="center"/>
              <w:pPrChange w:id="1269" w:author="JORGE CONTRERAS ORTIZ" w:date="2021-09-05T23:48:00Z">
                <w:pPr/>
              </w:pPrChange>
            </w:pPr>
            <w:r w:rsidRPr="00791D37">
              <w:t>JD</w:t>
            </w:r>
          </w:p>
        </w:tc>
        <w:tc>
          <w:tcPr>
            <w:tcW w:w="4530" w:type="dxa"/>
            <w:vAlign w:val="center"/>
          </w:tcPr>
          <w:p w14:paraId="4B2CB19A" w14:textId="77777777" w:rsidR="00DA3B27" w:rsidRPr="00791D37" w:rsidRDefault="00DA3B27">
            <w:pPr>
              <w:jc w:val="center"/>
              <w:rPr>
                <w:lang w:val="en-GB"/>
              </w:rPr>
              <w:pPrChange w:id="1270" w:author="JORGE CONTRERAS ORTIZ" w:date="2021-09-05T23:48:00Z">
                <w:pPr/>
              </w:pPrChange>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pPr>
              <w:jc w:val="center"/>
              <w:pPrChange w:id="1271" w:author="JORGE CONTRERAS ORTIZ" w:date="2021-09-05T23:48:00Z">
                <w:pPr/>
              </w:pPrChange>
            </w:pPr>
            <w:r w:rsidRPr="00791D37">
              <w:t>JR</w:t>
            </w:r>
          </w:p>
        </w:tc>
        <w:tc>
          <w:tcPr>
            <w:tcW w:w="4530" w:type="dxa"/>
            <w:vAlign w:val="center"/>
          </w:tcPr>
          <w:p w14:paraId="6A486303" w14:textId="77777777" w:rsidR="00DA3B27" w:rsidRPr="00791D37" w:rsidRDefault="00DA3B27">
            <w:pPr>
              <w:jc w:val="center"/>
              <w:rPr>
                <w:lang w:val="en-GB"/>
              </w:rPr>
              <w:pPrChange w:id="1272" w:author="JORGE CONTRERAS ORTIZ" w:date="2021-09-05T23:48:00Z">
                <w:pPr/>
              </w:pPrChange>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pPr>
              <w:jc w:val="center"/>
              <w:pPrChange w:id="1273" w:author="JORGE CONTRERAS ORTIZ" w:date="2021-09-05T23:48:00Z">
                <w:pPr/>
              </w:pPrChange>
            </w:pPr>
            <w:r w:rsidRPr="00791D37">
              <w:t>JS</w:t>
            </w:r>
          </w:p>
        </w:tc>
        <w:tc>
          <w:tcPr>
            <w:tcW w:w="4530" w:type="dxa"/>
            <w:vAlign w:val="center"/>
          </w:tcPr>
          <w:p w14:paraId="31467A5B" w14:textId="77777777" w:rsidR="00DA3B27" w:rsidRPr="00791D37" w:rsidRDefault="00DA3B27">
            <w:pPr>
              <w:jc w:val="center"/>
              <w:rPr>
                <w:lang w:val="en-GB"/>
              </w:rPr>
              <w:pPrChange w:id="1274" w:author="JORGE CONTRERAS ORTIZ" w:date="2021-09-05T23:48:00Z">
                <w:pPr/>
              </w:pPrChange>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pPr>
              <w:jc w:val="center"/>
              <w:pPrChange w:id="1275" w:author="JORGE CONTRERAS ORTIZ" w:date="2021-09-05T23:48:00Z">
                <w:pPr/>
              </w:pPrChange>
            </w:pPr>
            <w:r w:rsidRPr="00791D37">
              <w:t>ULA</w:t>
            </w:r>
          </w:p>
        </w:tc>
        <w:tc>
          <w:tcPr>
            <w:tcW w:w="4530" w:type="dxa"/>
            <w:vAlign w:val="center"/>
          </w:tcPr>
          <w:p w14:paraId="0AC03075" w14:textId="77777777" w:rsidR="00DA3B27" w:rsidRPr="00791D37" w:rsidRDefault="00DA3B27">
            <w:pPr>
              <w:jc w:val="center"/>
              <w:rPr>
                <w:lang w:val="en-GB"/>
              </w:rPr>
              <w:pPrChange w:id="1276" w:author="JORGE CONTRERAS ORTIZ" w:date="2021-09-05T23:48:00Z">
                <w:pPr/>
              </w:pPrChange>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pPr>
              <w:jc w:val="center"/>
              <w:pPrChange w:id="1277" w:author="JORGE CONTRERAS ORTIZ" w:date="2021-09-05T23:48:00Z">
                <w:pPr/>
              </w:pPrChange>
            </w:pPr>
            <w:r w:rsidRPr="00791D37">
              <w:t>GUA</w:t>
            </w:r>
          </w:p>
        </w:tc>
        <w:tc>
          <w:tcPr>
            <w:tcW w:w="4530" w:type="dxa"/>
            <w:vAlign w:val="center"/>
          </w:tcPr>
          <w:p w14:paraId="7142F558" w14:textId="77777777" w:rsidR="00DA3B27" w:rsidRPr="00791D37" w:rsidRDefault="00DA3B27">
            <w:pPr>
              <w:jc w:val="center"/>
              <w:rPr>
                <w:lang w:val="en-GB"/>
              </w:rPr>
              <w:pPrChange w:id="1278" w:author="JORGE CONTRERAS ORTIZ" w:date="2021-09-05T23:48:00Z">
                <w:pPr/>
              </w:pPrChange>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pPr>
              <w:jc w:val="center"/>
              <w:pPrChange w:id="1279" w:author="JORGE CONTRERAS ORTIZ" w:date="2021-09-05T23:48:00Z">
                <w:pPr/>
              </w:pPrChange>
            </w:pPr>
            <w:r w:rsidRPr="00791D37">
              <w:t>EID</w:t>
            </w:r>
          </w:p>
        </w:tc>
        <w:tc>
          <w:tcPr>
            <w:tcW w:w="4530" w:type="dxa"/>
            <w:vAlign w:val="center"/>
          </w:tcPr>
          <w:p w14:paraId="71A82E31" w14:textId="77777777" w:rsidR="00DA3B27" w:rsidRPr="00791D37" w:rsidRDefault="00DA3B27">
            <w:pPr>
              <w:jc w:val="center"/>
              <w:rPr>
                <w:lang w:val="en-GB"/>
              </w:rPr>
              <w:pPrChange w:id="1280" w:author="JORGE CONTRERAS ORTIZ" w:date="2021-09-05T23:48:00Z">
                <w:pPr/>
              </w:pPrChange>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pPr>
              <w:jc w:val="center"/>
              <w:pPrChange w:id="1281" w:author="JORGE CONTRERAS ORTIZ" w:date="2021-09-05T23:48:00Z">
                <w:pPr/>
              </w:pPrChange>
            </w:pPr>
            <w:r w:rsidRPr="00791D37">
              <w:t>REST</w:t>
            </w:r>
          </w:p>
        </w:tc>
        <w:tc>
          <w:tcPr>
            <w:tcW w:w="4530" w:type="dxa"/>
            <w:vAlign w:val="center"/>
          </w:tcPr>
          <w:p w14:paraId="1A8E6509" w14:textId="77777777" w:rsidR="00DA3B27" w:rsidRPr="00791D37" w:rsidRDefault="00DA3B27">
            <w:pPr>
              <w:jc w:val="center"/>
              <w:rPr>
                <w:lang w:val="en-GB"/>
              </w:rPr>
              <w:pPrChange w:id="1282" w:author="JORGE CONTRERAS ORTIZ" w:date="2021-09-05T23:48:00Z">
                <w:pPr/>
              </w:pPrChange>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pPr>
              <w:jc w:val="center"/>
              <w:pPrChange w:id="1283" w:author="JORGE CONTRERAS ORTIZ" w:date="2021-09-05T23:48:00Z">
                <w:pPr/>
              </w:pPrChange>
            </w:pPr>
            <w:r w:rsidRPr="00791D37">
              <w:t>KEK</w:t>
            </w:r>
          </w:p>
        </w:tc>
        <w:tc>
          <w:tcPr>
            <w:tcW w:w="4530" w:type="dxa"/>
            <w:vAlign w:val="center"/>
          </w:tcPr>
          <w:p w14:paraId="29B5DC4F" w14:textId="77777777" w:rsidR="00DA3B27" w:rsidRPr="00791D37" w:rsidRDefault="00DA3B27">
            <w:pPr>
              <w:jc w:val="center"/>
              <w:rPr>
                <w:lang w:val="en-GB"/>
              </w:rPr>
              <w:pPrChange w:id="1284" w:author="JORGE CONTRERAS ORTIZ" w:date="2021-09-05T23:48:00Z">
                <w:pPr/>
              </w:pPrChange>
            </w:pPr>
            <w:r w:rsidRPr="00791D37">
              <w:rPr>
                <w:lang w:val="en-GB"/>
              </w:rPr>
              <w:t>Key Encryption Key</w:t>
            </w:r>
          </w:p>
        </w:tc>
      </w:tr>
      <w:tr w:rsidR="00DA3B27" w:rsidRPr="00AE61BC" w14:paraId="2294382D" w14:textId="77777777" w:rsidTr="008F166F">
        <w:trPr>
          <w:trHeight w:val="253"/>
          <w:jc w:val="center"/>
        </w:trPr>
        <w:tc>
          <w:tcPr>
            <w:tcW w:w="4530" w:type="dxa"/>
            <w:vAlign w:val="center"/>
          </w:tcPr>
          <w:p w14:paraId="3FE3002F" w14:textId="77777777" w:rsidR="00DA3B27" w:rsidRPr="00791D37" w:rsidRDefault="00DA3B27">
            <w:pPr>
              <w:jc w:val="center"/>
              <w:pPrChange w:id="1285" w:author="JORGE CONTRERAS ORTIZ" w:date="2021-09-05T23:48:00Z">
                <w:pPr/>
              </w:pPrChange>
            </w:pPr>
            <w:r w:rsidRPr="00791D37">
              <w:t>IID</w:t>
            </w:r>
          </w:p>
        </w:tc>
        <w:tc>
          <w:tcPr>
            <w:tcW w:w="4530" w:type="dxa"/>
            <w:vAlign w:val="center"/>
          </w:tcPr>
          <w:p w14:paraId="028AD183" w14:textId="77777777" w:rsidR="00DA3B27" w:rsidRPr="00791D37" w:rsidRDefault="00DA3B27">
            <w:pPr>
              <w:jc w:val="center"/>
              <w:rPr>
                <w:lang w:val="en-GB"/>
              </w:rPr>
              <w:pPrChange w:id="1286" w:author="JORGE CONTRERAS ORTIZ" w:date="2021-09-05T23:48:00Z">
                <w:pPr/>
              </w:pPrChange>
            </w:pPr>
            <w:r w:rsidRPr="00791D37">
              <w:rPr>
                <w:lang w:val="en-GB"/>
              </w:rPr>
              <w:t>Interface Identifier (from the JD)</w:t>
            </w:r>
          </w:p>
        </w:tc>
      </w:tr>
      <w:tr w:rsidR="00845295" w:rsidRPr="00257A8F" w14:paraId="1E2D7DDF" w14:textId="77777777" w:rsidTr="008F166F">
        <w:trPr>
          <w:trHeight w:val="253"/>
          <w:jc w:val="center"/>
          <w:ins w:id="1287" w:author="JORGE CONTRERAS ORTIZ" w:date="2021-09-05T18:50:00Z"/>
        </w:trPr>
        <w:tc>
          <w:tcPr>
            <w:tcW w:w="4530" w:type="dxa"/>
            <w:vAlign w:val="center"/>
          </w:tcPr>
          <w:p w14:paraId="03474D33" w14:textId="05564D1B" w:rsidR="00845295" w:rsidRPr="00791D37" w:rsidRDefault="00845295">
            <w:pPr>
              <w:jc w:val="center"/>
              <w:rPr>
                <w:ins w:id="1288" w:author="JORGE CONTRERAS ORTIZ" w:date="2021-09-05T18:50:00Z"/>
              </w:rPr>
              <w:pPrChange w:id="1289" w:author="JORGE CONTRERAS ORTIZ" w:date="2021-09-05T23:48:00Z">
                <w:pPr/>
              </w:pPrChange>
            </w:pPr>
            <w:ins w:id="1290" w:author="JORGE CONTRERAS ORTIZ" w:date="2021-09-05T18:50:00Z">
              <w:r>
                <w:t>MLE</w:t>
              </w:r>
            </w:ins>
          </w:p>
        </w:tc>
        <w:tc>
          <w:tcPr>
            <w:tcW w:w="4530" w:type="dxa"/>
            <w:vAlign w:val="center"/>
          </w:tcPr>
          <w:p w14:paraId="6169429D" w14:textId="0A430EDE" w:rsidR="00845295" w:rsidRPr="00791D37" w:rsidRDefault="00845295">
            <w:pPr>
              <w:jc w:val="center"/>
              <w:rPr>
                <w:ins w:id="1291" w:author="JORGE CONTRERAS ORTIZ" w:date="2021-09-05T18:50:00Z"/>
                <w:lang w:val="en-GB"/>
              </w:rPr>
              <w:pPrChange w:id="1292" w:author="JORGE CONTRERAS ORTIZ" w:date="2021-09-05T23:48:00Z">
                <w:pPr/>
              </w:pPrChange>
            </w:pPr>
            <w:ins w:id="1293" w:author="JORGE CONTRERAS ORTIZ" w:date="2021-09-05T18:50:00Z">
              <w:r>
                <w:rPr>
                  <w:lang w:val="en-GB"/>
                </w:rPr>
                <w:t>Establecimiento del Enlace</w:t>
              </w:r>
            </w:ins>
            <w:ins w:id="1294" w:author="JORGE CONTRERAS ORTIZ" w:date="2021-09-05T18:51:00Z">
              <w:r>
                <w:rPr>
                  <w:lang w:val="en-GB"/>
                </w:rPr>
                <w:t xml:space="preserve"> MAC</w:t>
              </w:r>
            </w:ins>
          </w:p>
        </w:tc>
      </w:tr>
    </w:tbl>
    <w:p w14:paraId="2B3BE8EC" w14:textId="52B14581" w:rsidR="00DA3B27" w:rsidRPr="00791D37" w:rsidRDefault="00DA3B27" w:rsidP="00522D2C">
      <w:pPr>
        <w:pStyle w:val="Descripcin"/>
        <w:jc w:val="center"/>
      </w:pPr>
      <w:bookmarkStart w:id="1295" w:name="_Toc81499561"/>
      <w:bookmarkStart w:id="1296" w:name="_Toc81995315"/>
      <w:r w:rsidRPr="00791D37">
        <w:t xml:space="preserve">Tabla </w:t>
      </w:r>
      <w:ins w:id="1297" w:author="JORGE CONTRERAS ORTIZ" w:date="2021-09-05T23:24:00Z">
        <w:r w:rsidR="004C5F01">
          <w:fldChar w:fldCharType="begin"/>
        </w:r>
        <w:r w:rsidR="004C5F01">
          <w:instrText xml:space="preserve"> SEQ Tabla \* ARABIC </w:instrText>
        </w:r>
      </w:ins>
      <w:r w:rsidR="004C5F01">
        <w:fldChar w:fldCharType="separate"/>
      </w:r>
      <w:ins w:id="1298" w:author="JORGE CONTRERAS ORTIZ" w:date="2021-09-08T11:58:00Z">
        <w:r w:rsidR="00FE2C54">
          <w:rPr>
            <w:noProof/>
          </w:rPr>
          <w:t>1</w:t>
        </w:r>
      </w:ins>
      <w:ins w:id="1299" w:author="JORGE CONTRERAS ORTIZ" w:date="2021-09-05T23:24:00Z">
        <w:r w:rsidR="004C5F01">
          <w:fldChar w:fldCharType="end"/>
        </w:r>
      </w:ins>
      <w:del w:id="130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1295"/>
      <w:bookmarkEnd w:id="1296"/>
    </w:p>
    <w:p w14:paraId="346376A8" w14:textId="77777777" w:rsidR="00DA3B27" w:rsidRPr="00791D37" w:rsidRDefault="00DA3B27" w:rsidP="00791D37"/>
    <w:p w14:paraId="6E15715C" w14:textId="66CBEB76" w:rsidR="00DA3B27" w:rsidRPr="00791D37" w:rsidRDefault="00DA3B27" w:rsidP="00791D37">
      <w:r w:rsidRPr="00791D37">
        <w:br w:type="page"/>
      </w:r>
    </w:p>
    <w:p w14:paraId="556ACB1E" w14:textId="77777777" w:rsidR="004C2ADC" w:rsidRDefault="004C2ADC">
      <w:pPr>
        <w:jc w:val="left"/>
        <w:rPr>
          <w:ins w:id="1301" w:author="JORGE CONTRERAS ORTIZ" w:date="2021-09-08T12:01:00Z"/>
          <w:rFonts w:eastAsiaTheme="majorEastAsia"/>
          <w:color w:val="2F5496" w:themeColor="accent1" w:themeShade="BF"/>
          <w:sz w:val="36"/>
          <w:szCs w:val="36"/>
        </w:rPr>
      </w:pPr>
      <w:bookmarkStart w:id="1302" w:name="_Toc81995040"/>
      <w:ins w:id="1303" w:author="JORGE CONTRERAS ORTIZ" w:date="2021-09-08T12:01:00Z">
        <w:r>
          <w:lastRenderedPageBreak/>
          <w:br w:type="page"/>
        </w:r>
      </w:ins>
    </w:p>
    <w:p w14:paraId="5CFF7DCC" w14:textId="0DC18DD5" w:rsidR="00DA3B27" w:rsidRPr="00791D37" w:rsidRDefault="00DA3B27" w:rsidP="00791D37">
      <w:pPr>
        <w:pStyle w:val="Ttulo1"/>
      </w:pPr>
      <w:r w:rsidRPr="00791D37">
        <w:lastRenderedPageBreak/>
        <w:t>ILUSTRACIONES</w:t>
      </w:r>
      <w:bookmarkEnd w:id="1302"/>
    </w:p>
    <w:p w14:paraId="0B8806BA" w14:textId="77777777" w:rsidR="00B62082" w:rsidRPr="00791D37" w:rsidRDefault="00B62082" w:rsidP="00791D37"/>
    <w:p w14:paraId="54E8E798" w14:textId="4457B7C5" w:rsidR="00FE2C54" w:rsidRDefault="00B62082">
      <w:pPr>
        <w:pStyle w:val="Tabladeilustraciones"/>
        <w:tabs>
          <w:tab w:val="right" w:leader="dot" w:pos="9060"/>
        </w:tabs>
        <w:rPr>
          <w:ins w:id="1304" w:author="JORGE CONTRERAS ORTIZ" w:date="2021-09-08T11:58: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305" w:author="JORGE CONTRERAS ORTIZ" w:date="2021-09-08T11:58:00Z">
        <w:r w:rsidR="00FE2C54" w:rsidRPr="00DB49E2">
          <w:rPr>
            <w:rStyle w:val="Hipervnculo"/>
            <w:noProof/>
          </w:rPr>
          <w:fldChar w:fldCharType="begin"/>
        </w:r>
        <w:r w:rsidR="00FE2C54" w:rsidRPr="00DB49E2">
          <w:rPr>
            <w:rStyle w:val="Hipervnculo"/>
            <w:noProof/>
          </w:rPr>
          <w:instrText xml:space="preserve"> </w:instrText>
        </w:r>
        <w:r w:rsidR="00FE2C54">
          <w:rPr>
            <w:noProof/>
          </w:rPr>
          <w:instrText>HYPERLINK \l "_Toc81995241"</w:instrText>
        </w:r>
        <w:r w:rsidR="00FE2C54" w:rsidRPr="00DB49E2">
          <w:rPr>
            <w:rStyle w:val="Hipervnculo"/>
            <w:noProof/>
          </w:rPr>
          <w:instrText xml:space="preserve"> </w:instrText>
        </w:r>
        <w:r w:rsidR="00FE2C54" w:rsidRPr="00DB49E2">
          <w:rPr>
            <w:rStyle w:val="Hipervnculo"/>
            <w:noProof/>
          </w:rPr>
        </w:r>
        <w:r w:rsidR="00FE2C54" w:rsidRPr="00DB49E2">
          <w:rPr>
            <w:rStyle w:val="Hipervnculo"/>
            <w:noProof/>
          </w:rPr>
          <w:fldChar w:fldCharType="separate"/>
        </w:r>
        <w:r w:rsidR="00FE2C54" w:rsidRPr="00DB49E2">
          <w:rPr>
            <w:rStyle w:val="Hipervnculo"/>
            <w:noProof/>
          </w:rPr>
          <w:t>Ilustración 1 Estructura Básica 6LoWPAN [6]</w:t>
        </w:r>
        <w:r w:rsidR="00FE2C54">
          <w:rPr>
            <w:noProof/>
            <w:webHidden/>
          </w:rPr>
          <w:tab/>
        </w:r>
        <w:r w:rsidR="00FE2C54">
          <w:rPr>
            <w:noProof/>
            <w:webHidden/>
          </w:rPr>
          <w:fldChar w:fldCharType="begin"/>
        </w:r>
        <w:r w:rsidR="00FE2C54">
          <w:rPr>
            <w:noProof/>
            <w:webHidden/>
          </w:rPr>
          <w:instrText xml:space="preserve"> PAGEREF _Toc81995241 \h </w:instrText>
        </w:r>
        <w:r w:rsidR="00FE2C54">
          <w:rPr>
            <w:noProof/>
            <w:webHidden/>
          </w:rPr>
        </w:r>
      </w:ins>
      <w:r w:rsidR="00FE2C54">
        <w:rPr>
          <w:noProof/>
          <w:webHidden/>
        </w:rPr>
        <w:fldChar w:fldCharType="separate"/>
      </w:r>
      <w:ins w:id="1306" w:author="JORGE CONTRERAS ORTIZ" w:date="2021-09-08T11:58:00Z">
        <w:r w:rsidR="00FE2C54">
          <w:rPr>
            <w:noProof/>
            <w:webHidden/>
          </w:rPr>
          <w:t>11</w:t>
        </w:r>
        <w:r w:rsidR="00FE2C54">
          <w:rPr>
            <w:noProof/>
            <w:webHidden/>
          </w:rPr>
          <w:fldChar w:fldCharType="end"/>
        </w:r>
        <w:r w:rsidR="00FE2C54" w:rsidRPr="00DB49E2">
          <w:rPr>
            <w:rStyle w:val="Hipervnculo"/>
            <w:noProof/>
          </w:rPr>
          <w:fldChar w:fldCharType="end"/>
        </w:r>
      </w:ins>
    </w:p>
    <w:p w14:paraId="060998CD" w14:textId="1E9A7E08" w:rsidR="00FE2C54" w:rsidRDefault="00FE2C54">
      <w:pPr>
        <w:pStyle w:val="Tabladeilustraciones"/>
        <w:tabs>
          <w:tab w:val="right" w:leader="dot" w:pos="9060"/>
        </w:tabs>
        <w:rPr>
          <w:ins w:id="1307" w:author="JORGE CONTRERAS ORTIZ" w:date="2021-09-08T11:58:00Z"/>
          <w:rFonts w:asciiTheme="minorHAnsi" w:eastAsiaTheme="minorEastAsia" w:hAnsiTheme="minorHAnsi" w:cstheme="minorBidi"/>
          <w:noProof/>
          <w:lang w:eastAsia="es-ES"/>
        </w:rPr>
      </w:pPr>
      <w:ins w:id="130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 Arquitectura en Contiki [7]</w:t>
        </w:r>
        <w:r>
          <w:rPr>
            <w:noProof/>
            <w:webHidden/>
          </w:rPr>
          <w:tab/>
        </w:r>
        <w:r>
          <w:rPr>
            <w:noProof/>
            <w:webHidden/>
          </w:rPr>
          <w:fldChar w:fldCharType="begin"/>
        </w:r>
        <w:r>
          <w:rPr>
            <w:noProof/>
            <w:webHidden/>
          </w:rPr>
          <w:instrText xml:space="preserve"> PAGEREF _Toc81995242 \h </w:instrText>
        </w:r>
        <w:r>
          <w:rPr>
            <w:noProof/>
            <w:webHidden/>
          </w:rPr>
        </w:r>
      </w:ins>
      <w:r>
        <w:rPr>
          <w:noProof/>
          <w:webHidden/>
        </w:rPr>
        <w:fldChar w:fldCharType="separate"/>
      </w:r>
      <w:ins w:id="1309" w:author="JORGE CONTRERAS ORTIZ" w:date="2021-09-08T11:58:00Z">
        <w:r>
          <w:rPr>
            <w:noProof/>
            <w:webHidden/>
          </w:rPr>
          <w:t>14</w:t>
        </w:r>
        <w:r>
          <w:rPr>
            <w:noProof/>
            <w:webHidden/>
          </w:rPr>
          <w:fldChar w:fldCharType="end"/>
        </w:r>
        <w:r w:rsidRPr="00DB49E2">
          <w:rPr>
            <w:rStyle w:val="Hipervnculo"/>
            <w:noProof/>
          </w:rPr>
          <w:fldChar w:fldCharType="end"/>
        </w:r>
      </w:ins>
    </w:p>
    <w:p w14:paraId="39379723" w14:textId="418C6183" w:rsidR="00FE2C54" w:rsidRDefault="00FE2C54">
      <w:pPr>
        <w:pStyle w:val="Tabladeilustraciones"/>
        <w:tabs>
          <w:tab w:val="right" w:leader="dot" w:pos="9060"/>
        </w:tabs>
        <w:rPr>
          <w:ins w:id="1310" w:author="JORGE CONTRERAS ORTIZ" w:date="2021-09-08T11:58:00Z"/>
          <w:rFonts w:asciiTheme="minorHAnsi" w:eastAsiaTheme="minorEastAsia" w:hAnsiTheme="minorHAnsi" w:cstheme="minorBidi"/>
          <w:noProof/>
          <w:lang w:eastAsia="es-ES"/>
        </w:rPr>
      </w:pPr>
      <w:ins w:id="131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995243 \h </w:instrText>
        </w:r>
        <w:r>
          <w:rPr>
            <w:noProof/>
            <w:webHidden/>
          </w:rPr>
        </w:r>
      </w:ins>
      <w:r>
        <w:rPr>
          <w:noProof/>
          <w:webHidden/>
        </w:rPr>
        <w:fldChar w:fldCharType="separate"/>
      </w:r>
      <w:ins w:id="1312" w:author="JORGE CONTRERAS ORTIZ" w:date="2021-09-08T11:58:00Z">
        <w:r>
          <w:rPr>
            <w:noProof/>
            <w:webHidden/>
          </w:rPr>
          <w:t>18</w:t>
        </w:r>
        <w:r>
          <w:rPr>
            <w:noProof/>
            <w:webHidden/>
          </w:rPr>
          <w:fldChar w:fldCharType="end"/>
        </w:r>
        <w:r w:rsidRPr="00DB49E2">
          <w:rPr>
            <w:rStyle w:val="Hipervnculo"/>
            <w:noProof/>
          </w:rPr>
          <w:fldChar w:fldCharType="end"/>
        </w:r>
      </w:ins>
    </w:p>
    <w:p w14:paraId="24ADE911" w14:textId="13C2DB83" w:rsidR="00FE2C54" w:rsidRDefault="00FE2C54">
      <w:pPr>
        <w:pStyle w:val="Tabladeilustraciones"/>
        <w:tabs>
          <w:tab w:val="right" w:leader="dot" w:pos="9060"/>
        </w:tabs>
        <w:rPr>
          <w:ins w:id="1313" w:author="JORGE CONTRERAS ORTIZ" w:date="2021-09-08T11:58:00Z"/>
          <w:rFonts w:asciiTheme="minorHAnsi" w:eastAsiaTheme="minorEastAsia" w:hAnsiTheme="minorHAnsi" w:cstheme="minorBidi"/>
          <w:noProof/>
          <w:lang w:eastAsia="es-ES"/>
        </w:rPr>
      </w:pPr>
      <w:ins w:id="131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  Pila de Protocolo Thread en un sistema IoT</w:t>
        </w:r>
        <w:r>
          <w:rPr>
            <w:noProof/>
            <w:webHidden/>
          </w:rPr>
          <w:tab/>
        </w:r>
        <w:r>
          <w:rPr>
            <w:noProof/>
            <w:webHidden/>
          </w:rPr>
          <w:fldChar w:fldCharType="begin"/>
        </w:r>
        <w:r>
          <w:rPr>
            <w:noProof/>
            <w:webHidden/>
          </w:rPr>
          <w:instrText xml:space="preserve"> PAGEREF _Toc81995244 \h </w:instrText>
        </w:r>
        <w:r>
          <w:rPr>
            <w:noProof/>
            <w:webHidden/>
          </w:rPr>
        </w:r>
      </w:ins>
      <w:r>
        <w:rPr>
          <w:noProof/>
          <w:webHidden/>
        </w:rPr>
        <w:fldChar w:fldCharType="separate"/>
      </w:r>
      <w:ins w:id="1315" w:author="JORGE CONTRERAS ORTIZ" w:date="2021-09-08T11:58:00Z">
        <w:r>
          <w:rPr>
            <w:noProof/>
            <w:webHidden/>
          </w:rPr>
          <w:t>19</w:t>
        </w:r>
        <w:r>
          <w:rPr>
            <w:noProof/>
            <w:webHidden/>
          </w:rPr>
          <w:fldChar w:fldCharType="end"/>
        </w:r>
        <w:r w:rsidRPr="00DB49E2">
          <w:rPr>
            <w:rStyle w:val="Hipervnculo"/>
            <w:noProof/>
          </w:rPr>
          <w:fldChar w:fldCharType="end"/>
        </w:r>
      </w:ins>
    </w:p>
    <w:p w14:paraId="3ED2F25D" w14:textId="7D1570BE" w:rsidR="00FE2C54" w:rsidRDefault="00FE2C54">
      <w:pPr>
        <w:pStyle w:val="Tabladeilustraciones"/>
        <w:tabs>
          <w:tab w:val="right" w:leader="dot" w:pos="9060"/>
        </w:tabs>
        <w:rPr>
          <w:ins w:id="1316" w:author="JORGE CONTRERAS ORTIZ" w:date="2021-09-08T11:58:00Z"/>
          <w:rFonts w:asciiTheme="minorHAnsi" w:eastAsiaTheme="minorEastAsia" w:hAnsiTheme="minorHAnsi" w:cstheme="minorBidi"/>
          <w:noProof/>
          <w:lang w:eastAsia="es-ES"/>
        </w:rPr>
      </w:pPr>
      <w:ins w:id="131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 Ejemplo PAN Thread [12], [13]</w:t>
        </w:r>
        <w:r>
          <w:rPr>
            <w:noProof/>
            <w:webHidden/>
          </w:rPr>
          <w:tab/>
        </w:r>
        <w:r>
          <w:rPr>
            <w:noProof/>
            <w:webHidden/>
          </w:rPr>
          <w:fldChar w:fldCharType="begin"/>
        </w:r>
        <w:r>
          <w:rPr>
            <w:noProof/>
            <w:webHidden/>
          </w:rPr>
          <w:instrText xml:space="preserve"> PAGEREF _Toc81995245 \h </w:instrText>
        </w:r>
        <w:r>
          <w:rPr>
            <w:noProof/>
            <w:webHidden/>
          </w:rPr>
        </w:r>
      </w:ins>
      <w:r>
        <w:rPr>
          <w:noProof/>
          <w:webHidden/>
        </w:rPr>
        <w:fldChar w:fldCharType="separate"/>
      </w:r>
      <w:ins w:id="1318" w:author="JORGE CONTRERAS ORTIZ" w:date="2021-09-08T11:58:00Z">
        <w:r>
          <w:rPr>
            <w:noProof/>
            <w:webHidden/>
          </w:rPr>
          <w:t>20</w:t>
        </w:r>
        <w:r>
          <w:rPr>
            <w:noProof/>
            <w:webHidden/>
          </w:rPr>
          <w:fldChar w:fldCharType="end"/>
        </w:r>
        <w:r w:rsidRPr="00DB49E2">
          <w:rPr>
            <w:rStyle w:val="Hipervnculo"/>
            <w:noProof/>
          </w:rPr>
          <w:fldChar w:fldCharType="end"/>
        </w:r>
      </w:ins>
    </w:p>
    <w:p w14:paraId="3DA8B4AC" w14:textId="44AF8239" w:rsidR="00FE2C54" w:rsidRDefault="00FE2C54">
      <w:pPr>
        <w:pStyle w:val="Tabladeilustraciones"/>
        <w:tabs>
          <w:tab w:val="right" w:leader="dot" w:pos="9060"/>
        </w:tabs>
        <w:rPr>
          <w:ins w:id="1319" w:author="JORGE CONTRERAS ORTIZ" w:date="2021-09-08T11:58:00Z"/>
          <w:rFonts w:asciiTheme="minorHAnsi" w:eastAsiaTheme="minorEastAsia" w:hAnsiTheme="minorHAnsi" w:cstheme="minorBidi"/>
          <w:noProof/>
          <w:lang w:eastAsia="es-ES"/>
        </w:rPr>
      </w:pPr>
      <w:ins w:id="132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 Balena Etcher</w:t>
        </w:r>
        <w:r>
          <w:rPr>
            <w:noProof/>
            <w:webHidden/>
          </w:rPr>
          <w:tab/>
        </w:r>
        <w:r>
          <w:rPr>
            <w:noProof/>
            <w:webHidden/>
          </w:rPr>
          <w:fldChar w:fldCharType="begin"/>
        </w:r>
        <w:r>
          <w:rPr>
            <w:noProof/>
            <w:webHidden/>
          </w:rPr>
          <w:instrText xml:space="preserve"> PAGEREF _Toc81995246 \h </w:instrText>
        </w:r>
        <w:r>
          <w:rPr>
            <w:noProof/>
            <w:webHidden/>
          </w:rPr>
        </w:r>
      </w:ins>
      <w:r>
        <w:rPr>
          <w:noProof/>
          <w:webHidden/>
        </w:rPr>
        <w:fldChar w:fldCharType="separate"/>
      </w:r>
      <w:ins w:id="1321" w:author="JORGE CONTRERAS ORTIZ" w:date="2021-09-08T11:58:00Z">
        <w:r>
          <w:rPr>
            <w:noProof/>
            <w:webHidden/>
          </w:rPr>
          <w:t>33</w:t>
        </w:r>
        <w:r>
          <w:rPr>
            <w:noProof/>
            <w:webHidden/>
          </w:rPr>
          <w:fldChar w:fldCharType="end"/>
        </w:r>
        <w:r w:rsidRPr="00DB49E2">
          <w:rPr>
            <w:rStyle w:val="Hipervnculo"/>
            <w:noProof/>
          </w:rPr>
          <w:fldChar w:fldCharType="end"/>
        </w:r>
      </w:ins>
    </w:p>
    <w:p w14:paraId="0C2810FD" w14:textId="1E5499D8" w:rsidR="00FE2C54" w:rsidRDefault="00FE2C54">
      <w:pPr>
        <w:pStyle w:val="Tabladeilustraciones"/>
        <w:tabs>
          <w:tab w:val="right" w:leader="dot" w:pos="9060"/>
        </w:tabs>
        <w:rPr>
          <w:ins w:id="1322" w:author="JORGE CONTRERAS ORTIZ" w:date="2021-09-08T11:58:00Z"/>
          <w:rFonts w:asciiTheme="minorHAnsi" w:eastAsiaTheme="minorEastAsia" w:hAnsiTheme="minorHAnsi" w:cstheme="minorBidi"/>
          <w:noProof/>
          <w:lang w:eastAsia="es-ES"/>
        </w:rPr>
      </w:pPr>
      <w:ins w:id="132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 Administrador de Dispositivos Previo a la instalación de Drivers del BR</w:t>
        </w:r>
        <w:r>
          <w:rPr>
            <w:noProof/>
            <w:webHidden/>
          </w:rPr>
          <w:tab/>
        </w:r>
        <w:r>
          <w:rPr>
            <w:noProof/>
            <w:webHidden/>
          </w:rPr>
          <w:fldChar w:fldCharType="begin"/>
        </w:r>
        <w:r>
          <w:rPr>
            <w:noProof/>
            <w:webHidden/>
          </w:rPr>
          <w:instrText xml:space="preserve"> PAGEREF _Toc81995247 \h </w:instrText>
        </w:r>
        <w:r>
          <w:rPr>
            <w:noProof/>
            <w:webHidden/>
          </w:rPr>
        </w:r>
      </w:ins>
      <w:r>
        <w:rPr>
          <w:noProof/>
          <w:webHidden/>
        </w:rPr>
        <w:fldChar w:fldCharType="separate"/>
      </w:r>
      <w:ins w:id="1324" w:author="JORGE CONTRERAS ORTIZ" w:date="2021-09-08T11:58:00Z">
        <w:r>
          <w:rPr>
            <w:noProof/>
            <w:webHidden/>
          </w:rPr>
          <w:t>34</w:t>
        </w:r>
        <w:r>
          <w:rPr>
            <w:noProof/>
            <w:webHidden/>
          </w:rPr>
          <w:fldChar w:fldCharType="end"/>
        </w:r>
        <w:r w:rsidRPr="00DB49E2">
          <w:rPr>
            <w:rStyle w:val="Hipervnculo"/>
            <w:noProof/>
          </w:rPr>
          <w:fldChar w:fldCharType="end"/>
        </w:r>
      </w:ins>
    </w:p>
    <w:p w14:paraId="78207FF7" w14:textId="622411AE" w:rsidR="00FE2C54" w:rsidRDefault="00FE2C54">
      <w:pPr>
        <w:pStyle w:val="Tabladeilustraciones"/>
        <w:tabs>
          <w:tab w:val="right" w:leader="dot" w:pos="9060"/>
        </w:tabs>
        <w:rPr>
          <w:ins w:id="1325" w:author="JORGE CONTRERAS ORTIZ" w:date="2021-09-08T11:58:00Z"/>
          <w:rFonts w:asciiTheme="minorHAnsi" w:eastAsiaTheme="minorEastAsia" w:hAnsiTheme="minorHAnsi" w:cstheme="minorBidi"/>
          <w:noProof/>
          <w:lang w:eastAsia="es-ES"/>
        </w:rPr>
      </w:pPr>
      <w:ins w:id="132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995248 \h </w:instrText>
        </w:r>
        <w:r>
          <w:rPr>
            <w:noProof/>
            <w:webHidden/>
          </w:rPr>
        </w:r>
      </w:ins>
      <w:r>
        <w:rPr>
          <w:noProof/>
          <w:webHidden/>
        </w:rPr>
        <w:fldChar w:fldCharType="separate"/>
      </w:r>
      <w:ins w:id="1327" w:author="JORGE CONTRERAS ORTIZ" w:date="2021-09-08T11:58:00Z">
        <w:r>
          <w:rPr>
            <w:noProof/>
            <w:webHidden/>
          </w:rPr>
          <w:t>35</w:t>
        </w:r>
        <w:r>
          <w:rPr>
            <w:noProof/>
            <w:webHidden/>
          </w:rPr>
          <w:fldChar w:fldCharType="end"/>
        </w:r>
        <w:r w:rsidRPr="00DB49E2">
          <w:rPr>
            <w:rStyle w:val="Hipervnculo"/>
            <w:noProof/>
          </w:rPr>
          <w:fldChar w:fldCharType="end"/>
        </w:r>
      </w:ins>
    </w:p>
    <w:p w14:paraId="11DA2091" w14:textId="63466659" w:rsidR="00FE2C54" w:rsidRDefault="00FE2C54">
      <w:pPr>
        <w:pStyle w:val="Tabladeilustraciones"/>
        <w:tabs>
          <w:tab w:val="right" w:leader="dot" w:pos="9060"/>
        </w:tabs>
        <w:rPr>
          <w:ins w:id="1328" w:author="JORGE CONTRERAS ORTIZ" w:date="2021-09-08T11:58:00Z"/>
          <w:rFonts w:asciiTheme="minorHAnsi" w:eastAsiaTheme="minorEastAsia" w:hAnsiTheme="minorHAnsi" w:cstheme="minorBidi"/>
          <w:noProof/>
          <w:lang w:eastAsia="es-ES"/>
        </w:rPr>
      </w:pPr>
      <w:ins w:id="132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9 MobaXterm</w:t>
        </w:r>
        <w:r>
          <w:rPr>
            <w:noProof/>
            <w:webHidden/>
          </w:rPr>
          <w:tab/>
        </w:r>
        <w:r>
          <w:rPr>
            <w:noProof/>
            <w:webHidden/>
          </w:rPr>
          <w:fldChar w:fldCharType="begin"/>
        </w:r>
        <w:r>
          <w:rPr>
            <w:noProof/>
            <w:webHidden/>
          </w:rPr>
          <w:instrText xml:space="preserve"> PAGEREF _Toc81995249 \h </w:instrText>
        </w:r>
        <w:r>
          <w:rPr>
            <w:noProof/>
            <w:webHidden/>
          </w:rPr>
        </w:r>
      </w:ins>
      <w:r>
        <w:rPr>
          <w:noProof/>
          <w:webHidden/>
        </w:rPr>
        <w:fldChar w:fldCharType="separate"/>
      </w:r>
      <w:ins w:id="1330" w:author="JORGE CONTRERAS ORTIZ" w:date="2021-09-08T11:58:00Z">
        <w:r>
          <w:rPr>
            <w:noProof/>
            <w:webHidden/>
          </w:rPr>
          <w:t>35</w:t>
        </w:r>
        <w:r>
          <w:rPr>
            <w:noProof/>
            <w:webHidden/>
          </w:rPr>
          <w:fldChar w:fldCharType="end"/>
        </w:r>
        <w:r w:rsidRPr="00DB49E2">
          <w:rPr>
            <w:rStyle w:val="Hipervnculo"/>
            <w:noProof/>
          </w:rPr>
          <w:fldChar w:fldCharType="end"/>
        </w:r>
      </w:ins>
    </w:p>
    <w:p w14:paraId="78201BA3" w14:textId="5F2A05EC" w:rsidR="00FE2C54" w:rsidRDefault="00FE2C54">
      <w:pPr>
        <w:pStyle w:val="Tabladeilustraciones"/>
        <w:tabs>
          <w:tab w:val="right" w:leader="dot" w:pos="9060"/>
        </w:tabs>
        <w:rPr>
          <w:ins w:id="1331" w:author="JORGE CONTRERAS ORTIZ" w:date="2021-09-08T11:58:00Z"/>
          <w:rFonts w:asciiTheme="minorHAnsi" w:eastAsiaTheme="minorEastAsia" w:hAnsiTheme="minorHAnsi" w:cstheme="minorBidi"/>
          <w:noProof/>
          <w:lang w:eastAsia="es-ES"/>
        </w:rPr>
      </w:pPr>
      <w:ins w:id="133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0 Login Panel Administración Web</w:t>
        </w:r>
        <w:r>
          <w:rPr>
            <w:noProof/>
            <w:webHidden/>
          </w:rPr>
          <w:tab/>
        </w:r>
        <w:r>
          <w:rPr>
            <w:noProof/>
            <w:webHidden/>
          </w:rPr>
          <w:fldChar w:fldCharType="begin"/>
        </w:r>
        <w:r>
          <w:rPr>
            <w:noProof/>
            <w:webHidden/>
          </w:rPr>
          <w:instrText xml:space="preserve"> PAGEREF _Toc81995250 \h </w:instrText>
        </w:r>
        <w:r>
          <w:rPr>
            <w:noProof/>
            <w:webHidden/>
          </w:rPr>
        </w:r>
      </w:ins>
      <w:r>
        <w:rPr>
          <w:noProof/>
          <w:webHidden/>
        </w:rPr>
        <w:fldChar w:fldCharType="separate"/>
      </w:r>
      <w:ins w:id="1333" w:author="JORGE CONTRERAS ORTIZ" w:date="2021-09-08T11:58:00Z">
        <w:r>
          <w:rPr>
            <w:noProof/>
            <w:webHidden/>
          </w:rPr>
          <w:t>36</w:t>
        </w:r>
        <w:r>
          <w:rPr>
            <w:noProof/>
            <w:webHidden/>
          </w:rPr>
          <w:fldChar w:fldCharType="end"/>
        </w:r>
        <w:r w:rsidRPr="00DB49E2">
          <w:rPr>
            <w:rStyle w:val="Hipervnculo"/>
            <w:noProof/>
          </w:rPr>
          <w:fldChar w:fldCharType="end"/>
        </w:r>
      </w:ins>
    </w:p>
    <w:p w14:paraId="02D12891" w14:textId="6DA0EB57" w:rsidR="00FE2C54" w:rsidRDefault="00FE2C54">
      <w:pPr>
        <w:pStyle w:val="Tabladeilustraciones"/>
        <w:tabs>
          <w:tab w:val="right" w:leader="dot" w:pos="9060"/>
        </w:tabs>
        <w:rPr>
          <w:ins w:id="1334" w:author="JORGE CONTRERAS ORTIZ" w:date="2021-09-08T11:58:00Z"/>
          <w:rFonts w:asciiTheme="minorHAnsi" w:eastAsiaTheme="minorEastAsia" w:hAnsiTheme="minorHAnsi" w:cstheme="minorBidi"/>
          <w:noProof/>
          <w:lang w:eastAsia="es-ES"/>
        </w:rPr>
      </w:pPr>
      <w:ins w:id="133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1 Pestaña Network</w:t>
        </w:r>
        <w:r>
          <w:rPr>
            <w:noProof/>
            <w:webHidden/>
          </w:rPr>
          <w:tab/>
        </w:r>
        <w:r>
          <w:rPr>
            <w:noProof/>
            <w:webHidden/>
          </w:rPr>
          <w:fldChar w:fldCharType="begin"/>
        </w:r>
        <w:r>
          <w:rPr>
            <w:noProof/>
            <w:webHidden/>
          </w:rPr>
          <w:instrText xml:space="preserve"> PAGEREF _Toc81995251 \h </w:instrText>
        </w:r>
        <w:r>
          <w:rPr>
            <w:noProof/>
            <w:webHidden/>
          </w:rPr>
        </w:r>
      </w:ins>
      <w:r>
        <w:rPr>
          <w:noProof/>
          <w:webHidden/>
        </w:rPr>
        <w:fldChar w:fldCharType="separate"/>
      </w:r>
      <w:ins w:id="1336" w:author="JORGE CONTRERAS ORTIZ" w:date="2021-09-08T11:58:00Z">
        <w:r>
          <w:rPr>
            <w:noProof/>
            <w:webHidden/>
          </w:rPr>
          <w:t>37</w:t>
        </w:r>
        <w:r>
          <w:rPr>
            <w:noProof/>
            <w:webHidden/>
          </w:rPr>
          <w:fldChar w:fldCharType="end"/>
        </w:r>
        <w:r w:rsidRPr="00DB49E2">
          <w:rPr>
            <w:rStyle w:val="Hipervnculo"/>
            <w:noProof/>
          </w:rPr>
          <w:fldChar w:fldCharType="end"/>
        </w:r>
      </w:ins>
    </w:p>
    <w:p w14:paraId="2D0DE8F7" w14:textId="4BE138EC" w:rsidR="00FE2C54" w:rsidRDefault="00FE2C54">
      <w:pPr>
        <w:pStyle w:val="Tabladeilustraciones"/>
        <w:tabs>
          <w:tab w:val="right" w:leader="dot" w:pos="9060"/>
        </w:tabs>
        <w:rPr>
          <w:ins w:id="1337" w:author="JORGE CONTRERAS ORTIZ" w:date="2021-09-08T11:58:00Z"/>
          <w:rFonts w:asciiTheme="minorHAnsi" w:eastAsiaTheme="minorEastAsia" w:hAnsiTheme="minorHAnsi" w:cstheme="minorBidi"/>
          <w:noProof/>
          <w:lang w:eastAsia="es-ES"/>
        </w:rPr>
      </w:pPr>
      <w:ins w:id="133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2 Actualización KiBRA</w:t>
        </w:r>
        <w:r>
          <w:rPr>
            <w:noProof/>
            <w:webHidden/>
          </w:rPr>
          <w:tab/>
        </w:r>
        <w:r>
          <w:rPr>
            <w:noProof/>
            <w:webHidden/>
          </w:rPr>
          <w:fldChar w:fldCharType="begin"/>
        </w:r>
        <w:r>
          <w:rPr>
            <w:noProof/>
            <w:webHidden/>
          </w:rPr>
          <w:instrText xml:space="preserve"> PAGEREF _Toc81995252 \h </w:instrText>
        </w:r>
        <w:r>
          <w:rPr>
            <w:noProof/>
            <w:webHidden/>
          </w:rPr>
        </w:r>
      </w:ins>
      <w:r>
        <w:rPr>
          <w:noProof/>
          <w:webHidden/>
        </w:rPr>
        <w:fldChar w:fldCharType="separate"/>
      </w:r>
      <w:ins w:id="1339" w:author="JORGE CONTRERAS ORTIZ" w:date="2021-09-08T11:58:00Z">
        <w:r>
          <w:rPr>
            <w:noProof/>
            <w:webHidden/>
          </w:rPr>
          <w:t>38</w:t>
        </w:r>
        <w:r>
          <w:rPr>
            <w:noProof/>
            <w:webHidden/>
          </w:rPr>
          <w:fldChar w:fldCharType="end"/>
        </w:r>
        <w:r w:rsidRPr="00DB49E2">
          <w:rPr>
            <w:rStyle w:val="Hipervnculo"/>
            <w:noProof/>
          </w:rPr>
          <w:fldChar w:fldCharType="end"/>
        </w:r>
      </w:ins>
    </w:p>
    <w:p w14:paraId="09AF1E9B" w14:textId="12421428" w:rsidR="00FE2C54" w:rsidRDefault="00FE2C54">
      <w:pPr>
        <w:pStyle w:val="Tabladeilustraciones"/>
        <w:tabs>
          <w:tab w:val="right" w:leader="dot" w:pos="9060"/>
        </w:tabs>
        <w:rPr>
          <w:ins w:id="1340" w:author="JORGE CONTRERAS ORTIZ" w:date="2021-09-08T11:58:00Z"/>
          <w:rFonts w:asciiTheme="minorHAnsi" w:eastAsiaTheme="minorEastAsia" w:hAnsiTheme="minorHAnsi" w:cstheme="minorBidi"/>
          <w:noProof/>
          <w:lang w:eastAsia="es-ES"/>
        </w:rPr>
      </w:pPr>
      <w:ins w:id="134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3 Pestaña Settings</w:t>
        </w:r>
        <w:r>
          <w:rPr>
            <w:noProof/>
            <w:webHidden/>
          </w:rPr>
          <w:tab/>
        </w:r>
        <w:r>
          <w:rPr>
            <w:noProof/>
            <w:webHidden/>
          </w:rPr>
          <w:fldChar w:fldCharType="begin"/>
        </w:r>
        <w:r>
          <w:rPr>
            <w:noProof/>
            <w:webHidden/>
          </w:rPr>
          <w:instrText xml:space="preserve"> PAGEREF _Toc81995253 \h </w:instrText>
        </w:r>
        <w:r>
          <w:rPr>
            <w:noProof/>
            <w:webHidden/>
          </w:rPr>
        </w:r>
      </w:ins>
      <w:r>
        <w:rPr>
          <w:noProof/>
          <w:webHidden/>
        </w:rPr>
        <w:fldChar w:fldCharType="separate"/>
      </w:r>
      <w:ins w:id="1342" w:author="JORGE CONTRERAS ORTIZ" w:date="2021-09-08T11:58:00Z">
        <w:r>
          <w:rPr>
            <w:noProof/>
            <w:webHidden/>
          </w:rPr>
          <w:t>39</w:t>
        </w:r>
        <w:r>
          <w:rPr>
            <w:noProof/>
            <w:webHidden/>
          </w:rPr>
          <w:fldChar w:fldCharType="end"/>
        </w:r>
        <w:r w:rsidRPr="00DB49E2">
          <w:rPr>
            <w:rStyle w:val="Hipervnculo"/>
            <w:noProof/>
          </w:rPr>
          <w:fldChar w:fldCharType="end"/>
        </w:r>
      </w:ins>
    </w:p>
    <w:p w14:paraId="1E35E6BE" w14:textId="1D406269" w:rsidR="00FE2C54" w:rsidRDefault="00FE2C54">
      <w:pPr>
        <w:pStyle w:val="Tabladeilustraciones"/>
        <w:tabs>
          <w:tab w:val="right" w:leader="dot" w:pos="9060"/>
        </w:tabs>
        <w:rPr>
          <w:ins w:id="1343" w:author="JORGE CONTRERAS ORTIZ" w:date="2021-09-08T11:58:00Z"/>
          <w:rFonts w:asciiTheme="minorHAnsi" w:eastAsiaTheme="minorEastAsia" w:hAnsiTheme="minorHAnsi" w:cstheme="minorBidi"/>
          <w:noProof/>
          <w:lang w:eastAsia="es-ES"/>
        </w:rPr>
      </w:pPr>
      <w:ins w:id="134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5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995254 \h </w:instrText>
        </w:r>
        <w:r>
          <w:rPr>
            <w:noProof/>
            <w:webHidden/>
          </w:rPr>
        </w:r>
      </w:ins>
      <w:r>
        <w:rPr>
          <w:noProof/>
          <w:webHidden/>
        </w:rPr>
        <w:fldChar w:fldCharType="separate"/>
      </w:r>
      <w:ins w:id="1345" w:author="JORGE CONTRERAS ORTIZ" w:date="2021-09-08T11:58:00Z">
        <w:r>
          <w:rPr>
            <w:noProof/>
            <w:webHidden/>
          </w:rPr>
          <w:t>40</w:t>
        </w:r>
        <w:r>
          <w:rPr>
            <w:noProof/>
            <w:webHidden/>
          </w:rPr>
          <w:fldChar w:fldCharType="end"/>
        </w:r>
        <w:r w:rsidRPr="00DB49E2">
          <w:rPr>
            <w:rStyle w:val="Hipervnculo"/>
            <w:noProof/>
          </w:rPr>
          <w:fldChar w:fldCharType="end"/>
        </w:r>
      </w:ins>
    </w:p>
    <w:p w14:paraId="14E1D6FA" w14:textId="57672281" w:rsidR="00FE2C54" w:rsidRDefault="00FE2C54">
      <w:pPr>
        <w:pStyle w:val="Tabladeilustraciones"/>
        <w:tabs>
          <w:tab w:val="right" w:leader="dot" w:pos="9060"/>
        </w:tabs>
        <w:rPr>
          <w:ins w:id="1346" w:author="JORGE CONTRERAS ORTIZ" w:date="2021-09-08T11:58:00Z"/>
          <w:rFonts w:asciiTheme="minorHAnsi" w:eastAsiaTheme="minorEastAsia" w:hAnsiTheme="minorHAnsi" w:cstheme="minorBidi"/>
          <w:noProof/>
          <w:lang w:eastAsia="es-ES"/>
        </w:rPr>
      </w:pPr>
      <w:ins w:id="134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5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995255 \h </w:instrText>
        </w:r>
        <w:r>
          <w:rPr>
            <w:noProof/>
            <w:webHidden/>
          </w:rPr>
        </w:r>
      </w:ins>
      <w:r>
        <w:rPr>
          <w:noProof/>
          <w:webHidden/>
        </w:rPr>
        <w:fldChar w:fldCharType="separate"/>
      </w:r>
      <w:ins w:id="1348" w:author="JORGE CONTRERAS ORTIZ" w:date="2021-09-08T11:58:00Z">
        <w:r>
          <w:rPr>
            <w:noProof/>
            <w:webHidden/>
          </w:rPr>
          <w:t>40</w:t>
        </w:r>
        <w:r>
          <w:rPr>
            <w:noProof/>
            <w:webHidden/>
          </w:rPr>
          <w:fldChar w:fldCharType="end"/>
        </w:r>
        <w:r w:rsidRPr="00DB49E2">
          <w:rPr>
            <w:rStyle w:val="Hipervnculo"/>
            <w:noProof/>
          </w:rPr>
          <w:fldChar w:fldCharType="end"/>
        </w:r>
      </w:ins>
    </w:p>
    <w:p w14:paraId="3700E107" w14:textId="03CA6F51" w:rsidR="00FE2C54" w:rsidRDefault="00FE2C54">
      <w:pPr>
        <w:pStyle w:val="Tabladeilustraciones"/>
        <w:tabs>
          <w:tab w:val="right" w:leader="dot" w:pos="9060"/>
        </w:tabs>
        <w:rPr>
          <w:ins w:id="1349" w:author="JORGE CONTRERAS ORTIZ" w:date="2021-09-08T11:58:00Z"/>
          <w:rFonts w:asciiTheme="minorHAnsi" w:eastAsiaTheme="minorEastAsia" w:hAnsiTheme="minorHAnsi" w:cstheme="minorBidi"/>
          <w:noProof/>
          <w:lang w:eastAsia="es-ES"/>
        </w:rPr>
      </w:pPr>
      <w:ins w:id="135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6 Configuración Prefijo de Red</w:t>
        </w:r>
        <w:r>
          <w:rPr>
            <w:noProof/>
            <w:webHidden/>
          </w:rPr>
          <w:tab/>
        </w:r>
        <w:r>
          <w:rPr>
            <w:noProof/>
            <w:webHidden/>
          </w:rPr>
          <w:fldChar w:fldCharType="begin"/>
        </w:r>
        <w:r>
          <w:rPr>
            <w:noProof/>
            <w:webHidden/>
          </w:rPr>
          <w:instrText xml:space="preserve"> PAGEREF _Toc81995256 \h </w:instrText>
        </w:r>
        <w:r>
          <w:rPr>
            <w:noProof/>
            <w:webHidden/>
          </w:rPr>
        </w:r>
      </w:ins>
      <w:r>
        <w:rPr>
          <w:noProof/>
          <w:webHidden/>
        </w:rPr>
        <w:fldChar w:fldCharType="separate"/>
      </w:r>
      <w:ins w:id="1351" w:author="JORGE CONTRERAS ORTIZ" w:date="2021-09-08T11:58:00Z">
        <w:r>
          <w:rPr>
            <w:noProof/>
            <w:webHidden/>
          </w:rPr>
          <w:t>41</w:t>
        </w:r>
        <w:r>
          <w:rPr>
            <w:noProof/>
            <w:webHidden/>
          </w:rPr>
          <w:fldChar w:fldCharType="end"/>
        </w:r>
        <w:r w:rsidRPr="00DB49E2">
          <w:rPr>
            <w:rStyle w:val="Hipervnculo"/>
            <w:noProof/>
          </w:rPr>
          <w:fldChar w:fldCharType="end"/>
        </w:r>
      </w:ins>
    </w:p>
    <w:p w14:paraId="37C5A9D4" w14:textId="61A12406" w:rsidR="00FE2C54" w:rsidRDefault="00FE2C54">
      <w:pPr>
        <w:pStyle w:val="Tabladeilustraciones"/>
        <w:tabs>
          <w:tab w:val="right" w:leader="dot" w:pos="9060"/>
        </w:tabs>
        <w:rPr>
          <w:ins w:id="1352" w:author="JORGE CONTRERAS ORTIZ" w:date="2021-09-08T11:58:00Z"/>
          <w:rFonts w:asciiTheme="minorHAnsi" w:eastAsiaTheme="minorEastAsia" w:hAnsiTheme="minorHAnsi" w:cstheme="minorBidi"/>
          <w:noProof/>
          <w:lang w:eastAsia="es-ES"/>
        </w:rPr>
      </w:pPr>
      <w:ins w:id="135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995257 \h </w:instrText>
        </w:r>
        <w:r>
          <w:rPr>
            <w:noProof/>
            <w:webHidden/>
          </w:rPr>
        </w:r>
      </w:ins>
      <w:r>
        <w:rPr>
          <w:noProof/>
          <w:webHidden/>
        </w:rPr>
        <w:fldChar w:fldCharType="separate"/>
      </w:r>
      <w:ins w:id="1354" w:author="JORGE CONTRERAS ORTIZ" w:date="2021-09-08T11:58:00Z">
        <w:r>
          <w:rPr>
            <w:noProof/>
            <w:webHidden/>
          </w:rPr>
          <w:t>42</w:t>
        </w:r>
        <w:r>
          <w:rPr>
            <w:noProof/>
            <w:webHidden/>
          </w:rPr>
          <w:fldChar w:fldCharType="end"/>
        </w:r>
        <w:r w:rsidRPr="00DB49E2">
          <w:rPr>
            <w:rStyle w:val="Hipervnculo"/>
            <w:noProof/>
          </w:rPr>
          <w:fldChar w:fldCharType="end"/>
        </w:r>
      </w:ins>
    </w:p>
    <w:p w14:paraId="3510ED27" w14:textId="546AD52E" w:rsidR="00FE2C54" w:rsidRDefault="00FE2C54">
      <w:pPr>
        <w:pStyle w:val="Tabladeilustraciones"/>
        <w:tabs>
          <w:tab w:val="right" w:leader="dot" w:pos="9060"/>
        </w:tabs>
        <w:rPr>
          <w:ins w:id="1355" w:author="JORGE CONTRERAS ORTIZ" w:date="2021-09-08T11:58:00Z"/>
          <w:rFonts w:asciiTheme="minorHAnsi" w:eastAsiaTheme="minorEastAsia" w:hAnsiTheme="minorHAnsi" w:cstheme="minorBidi"/>
          <w:noProof/>
          <w:lang w:eastAsia="es-ES"/>
        </w:rPr>
      </w:pPr>
      <w:ins w:id="135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995258 \h </w:instrText>
        </w:r>
        <w:r>
          <w:rPr>
            <w:noProof/>
            <w:webHidden/>
          </w:rPr>
        </w:r>
      </w:ins>
      <w:r>
        <w:rPr>
          <w:noProof/>
          <w:webHidden/>
        </w:rPr>
        <w:fldChar w:fldCharType="separate"/>
      </w:r>
      <w:ins w:id="1357" w:author="JORGE CONTRERAS ORTIZ" w:date="2021-09-08T11:58:00Z">
        <w:r>
          <w:rPr>
            <w:noProof/>
            <w:webHidden/>
          </w:rPr>
          <w:t>43</w:t>
        </w:r>
        <w:r>
          <w:rPr>
            <w:noProof/>
            <w:webHidden/>
          </w:rPr>
          <w:fldChar w:fldCharType="end"/>
        </w:r>
        <w:r w:rsidRPr="00DB49E2">
          <w:rPr>
            <w:rStyle w:val="Hipervnculo"/>
            <w:noProof/>
          </w:rPr>
          <w:fldChar w:fldCharType="end"/>
        </w:r>
      </w:ins>
    </w:p>
    <w:p w14:paraId="6566C16A" w14:textId="105BF576" w:rsidR="00FE2C54" w:rsidRDefault="00FE2C54">
      <w:pPr>
        <w:pStyle w:val="Tabladeilustraciones"/>
        <w:tabs>
          <w:tab w:val="right" w:leader="dot" w:pos="9060"/>
        </w:tabs>
        <w:rPr>
          <w:ins w:id="1358" w:author="JORGE CONTRERAS ORTIZ" w:date="2021-09-08T11:58:00Z"/>
          <w:rFonts w:asciiTheme="minorHAnsi" w:eastAsiaTheme="minorEastAsia" w:hAnsiTheme="minorHAnsi" w:cstheme="minorBidi"/>
          <w:noProof/>
          <w:lang w:eastAsia="es-ES"/>
        </w:rPr>
      </w:pPr>
      <w:ins w:id="135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995259 \h </w:instrText>
        </w:r>
        <w:r>
          <w:rPr>
            <w:noProof/>
            <w:webHidden/>
          </w:rPr>
        </w:r>
      </w:ins>
      <w:r>
        <w:rPr>
          <w:noProof/>
          <w:webHidden/>
        </w:rPr>
        <w:fldChar w:fldCharType="separate"/>
      </w:r>
      <w:ins w:id="1360" w:author="JORGE CONTRERAS ORTIZ" w:date="2021-09-08T11:58:00Z">
        <w:r>
          <w:rPr>
            <w:noProof/>
            <w:webHidden/>
          </w:rPr>
          <w:t>44</w:t>
        </w:r>
        <w:r>
          <w:rPr>
            <w:noProof/>
            <w:webHidden/>
          </w:rPr>
          <w:fldChar w:fldCharType="end"/>
        </w:r>
        <w:r w:rsidRPr="00DB49E2">
          <w:rPr>
            <w:rStyle w:val="Hipervnculo"/>
            <w:noProof/>
          </w:rPr>
          <w:fldChar w:fldCharType="end"/>
        </w:r>
      </w:ins>
    </w:p>
    <w:p w14:paraId="3216EDF4" w14:textId="4AE1B0B2" w:rsidR="00FE2C54" w:rsidRDefault="00FE2C54">
      <w:pPr>
        <w:pStyle w:val="Tabladeilustraciones"/>
        <w:tabs>
          <w:tab w:val="right" w:leader="dot" w:pos="9060"/>
        </w:tabs>
        <w:rPr>
          <w:ins w:id="1361" w:author="JORGE CONTRERAS ORTIZ" w:date="2021-09-08T11:58:00Z"/>
          <w:rFonts w:asciiTheme="minorHAnsi" w:eastAsiaTheme="minorEastAsia" w:hAnsiTheme="minorHAnsi" w:cstheme="minorBidi"/>
          <w:noProof/>
          <w:lang w:eastAsia="es-ES"/>
        </w:rPr>
      </w:pPr>
      <w:ins w:id="136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995260 \h </w:instrText>
        </w:r>
        <w:r>
          <w:rPr>
            <w:noProof/>
            <w:webHidden/>
          </w:rPr>
        </w:r>
      </w:ins>
      <w:r>
        <w:rPr>
          <w:noProof/>
          <w:webHidden/>
        </w:rPr>
        <w:fldChar w:fldCharType="separate"/>
      </w:r>
      <w:ins w:id="1363" w:author="JORGE CONTRERAS ORTIZ" w:date="2021-09-08T11:58:00Z">
        <w:r>
          <w:rPr>
            <w:noProof/>
            <w:webHidden/>
          </w:rPr>
          <w:t>45</w:t>
        </w:r>
        <w:r>
          <w:rPr>
            <w:noProof/>
            <w:webHidden/>
          </w:rPr>
          <w:fldChar w:fldCharType="end"/>
        </w:r>
        <w:r w:rsidRPr="00DB49E2">
          <w:rPr>
            <w:rStyle w:val="Hipervnculo"/>
            <w:noProof/>
          </w:rPr>
          <w:fldChar w:fldCharType="end"/>
        </w:r>
      </w:ins>
    </w:p>
    <w:p w14:paraId="34B37971" w14:textId="166BC962" w:rsidR="00FE2C54" w:rsidRDefault="00FE2C54">
      <w:pPr>
        <w:pStyle w:val="Tabladeilustraciones"/>
        <w:tabs>
          <w:tab w:val="right" w:leader="dot" w:pos="9060"/>
        </w:tabs>
        <w:rPr>
          <w:ins w:id="1364" w:author="JORGE CONTRERAS ORTIZ" w:date="2021-09-08T11:58:00Z"/>
          <w:rFonts w:asciiTheme="minorHAnsi" w:eastAsiaTheme="minorEastAsia" w:hAnsiTheme="minorHAnsi" w:cstheme="minorBidi"/>
          <w:noProof/>
          <w:lang w:eastAsia="es-ES"/>
        </w:rPr>
      </w:pPr>
      <w:ins w:id="136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1 Servidor Backbone Router</w:t>
        </w:r>
        <w:r>
          <w:rPr>
            <w:noProof/>
            <w:webHidden/>
          </w:rPr>
          <w:tab/>
        </w:r>
        <w:r>
          <w:rPr>
            <w:noProof/>
            <w:webHidden/>
          </w:rPr>
          <w:fldChar w:fldCharType="begin"/>
        </w:r>
        <w:r>
          <w:rPr>
            <w:noProof/>
            <w:webHidden/>
          </w:rPr>
          <w:instrText xml:space="preserve"> PAGEREF _Toc81995261 \h </w:instrText>
        </w:r>
        <w:r>
          <w:rPr>
            <w:noProof/>
            <w:webHidden/>
          </w:rPr>
        </w:r>
      </w:ins>
      <w:r>
        <w:rPr>
          <w:noProof/>
          <w:webHidden/>
        </w:rPr>
        <w:fldChar w:fldCharType="separate"/>
      </w:r>
      <w:ins w:id="1366" w:author="JORGE CONTRERAS ORTIZ" w:date="2021-09-08T11:58:00Z">
        <w:r>
          <w:rPr>
            <w:noProof/>
            <w:webHidden/>
          </w:rPr>
          <w:t>46</w:t>
        </w:r>
        <w:r>
          <w:rPr>
            <w:noProof/>
            <w:webHidden/>
          </w:rPr>
          <w:fldChar w:fldCharType="end"/>
        </w:r>
        <w:r w:rsidRPr="00DB49E2">
          <w:rPr>
            <w:rStyle w:val="Hipervnculo"/>
            <w:noProof/>
          </w:rPr>
          <w:fldChar w:fldCharType="end"/>
        </w:r>
      </w:ins>
    </w:p>
    <w:p w14:paraId="6446A8AF" w14:textId="53BD0AFA" w:rsidR="00FE2C54" w:rsidRDefault="00FE2C54">
      <w:pPr>
        <w:pStyle w:val="Tabladeilustraciones"/>
        <w:tabs>
          <w:tab w:val="right" w:leader="dot" w:pos="9060"/>
        </w:tabs>
        <w:rPr>
          <w:ins w:id="1367" w:author="JORGE CONTRERAS ORTIZ" w:date="2021-09-08T11:58:00Z"/>
          <w:rFonts w:asciiTheme="minorHAnsi" w:eastAsiaTheme="minorEastAsia" w:hAnsiTheme="minorHAnsi" w:cstheme="minorBidi"/>
          <w:noProof/>
          <w:lang w:eastAsia="es-ES"/>
        </w:rPr>
      </w:pPr>
      <w:ins w:id="136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2 Servicio DHCP</w:t>
        </w:r>
        <w:r>
          <w:rPr>
            <w:noProof/>
            <w:webHidden/>
          </w:rPr>
          <w:tab/>
        </w:r>
        <w:r>
          <w:rPr>
            <w:noProof/>
            <w:webHidden/>
          </w:rPr>
          <w:fldChar w:fldCharType="begin"/>
        </w:r>
        <w:r>
          <w:rPr>
            <w:noProof/>
            <w:webHidden/>
          </w:rPr>
          <w:instrText xml:space="preserve"> PAGEREF _Toc81995262 \h </w:instrText>
        </w:r>
        <w:r>
          <w:rPr>
            <w:noProof/>
            <w:webHidden/>
          </w:rPr>
        </w:r>
      </w:ins>
      <w:r>
        <w:rPr>
          <w:noProof/>
          <w:webHidden/>
        </w:rPr>
        <w:fldChar w:fldCharType="separate"/>
      </w:r>
      <w:ins w:id="1369" w:author="JORGE CONTRERAS ORTIZ" w:date="2021-09-08T11:58:00Z">
        <w:r>
          <w:rPr>
            <w:noProof/>
            <w:webHidden/>
          </w:rPr>
          <w:t>47</w:t>
        </w:r>
        <w:r>
          <w:rPr>
            <w:noProof/>
            <w:webHidden/>
          </w:rPr>
          <w:fldChar w:fldCharType="end"/>
        </w:r>
        <w:r w:rsidRPr="00DB49E2">
          <w:rPr>
            <w:rStyle w:val="Hipervnculo"/>
            <w:noProof/>
          </w:rPr>
          <w:fldChar w:fldCharType="end"/>
        </w:r>
      </w:ins>
    </w:p>
    <w:p w14:paraId="05C22A1A" w14:textId="20B9DF3C" w:rsidR="00FE2C54" w:rsidRDefault="00FE2C54">
      <w:pPr>
        <w:pStyle w:val="Tabladeilustraciones"/>
        <w:tabs>
          <w:tab w:val="right" w:leader="dot" w:pos="9060"/>
        </w:tabs>
        <w:rPr>
          <w:ins w:id="1370" w:author="JORGE CONTRERAS ORTIZ" w:date="2021-09-08T11:58:00Z"/>
          <w:rFonts w:asciiTheme="minorHAnsi" w:eastAsiaTheme="minorEastAsia" w:hAnsiTheme="minorHAnsi" w:cstheme="minorBidi"/>
          <w:noProof/>
          <w:lang w:eastAsia="es-ES"/>
        </w:rPr>
      </w:pPr>
      <w:ins w:id="137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3 Servicio NAT64</w:t>
        </w:r>
        <w:r>
          <w:rPr>
            <w:noProof/>
            <w:webHidden/>
          </w:rPr>
          <w:tab/>
        </w:r>
        <w:r>
          <w:rPr>
            <w:noProof/>
            <w:webHidden/>
          </w:rPr>
          <w:fldChar w:fldCharType="begin"/>
        </w:r>
        <w:r>
          <w:rPr>
            <w:noProof/>
            <w:webHidden/>
          </w:rPr>
          <w:instrText xml:space="preserve"> PAGEREF _Toc81995263 \h </w:instrText>
        </w:r>
        <w:r>
          <w:rPr>
            <w:noProof/>
            <w:webHidden/>
          </w:rPr>
        </w:r>
      </w:ins>
      <w:r>
        <w:rPr>
          <w:noProof/>
          <w:webHidden/>
        </w:rPr>
        <w:fldChar w:fldCharType="separate"/>
      </w:r>
      <w:ins w:id="1372" w:author="JORGE CONTRERAS ORTIZ" w:date="2021-09-08T11:58:00Z">
        <w:r>
          <w:rPr>
            <w:noProof/>
            <w:webHidden/>
          </w:rPr>
          <w:t>48</w:t>
        </w:r>
        <w:r>
          <w:rPr>
            <w:noProof/>
            <w:webHidden/>
          </w:rPr>
          <w:fldChar w:fldCharType="end"/>
        </w:r>
        <w:r w:rsidRPr="00DB49E2">
          <w:rPr>
            <w:rStyle w:val="Hipervnculo"/>
            <w:noProof/>
          </w:rPr>
          <w:fldChar w:fldCharType="end"/>
        </w:r>
      </w:ins>
    </w:p>
    <w:p w14:paraId="04D5E9D6" w14:textId="4DF8D2CA" w:rsidR="00FE2C54" w:rsidRDefault="00FE2C54">
      <w:pPr>
        <w:pStyle w:val="Tabladeilustraciones"/>
        <w:tabs>
          <w:tab w:val="right" w:leader="dot" w:pos="9060"/>
        </w:tabs>
        <w:rPr>
          <w:ins w:id="1373" w:author="JORGE CONTRERAS ORTIZ" w:date="2021-09-08T11:58:00Z"/>
          <w:rFonts w:asciiTheme="minorHAnsi" w:eastAsiaTheme="minorEastAsia" w:hAnsiTheme="minorHAnsi" w:cstheme="minorBidi"/>
          <w:noProof/>
          <w:lang w:eastAsia="es-ES"/>
        </w:rPr>
      </w:pPr>
      <w:ins w:id="137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4 Servicio Commissioner</w:t>
        </w:r>
        <w:r>
          <w:rPr>
            <w:noProof/>
            <w:webHidden/>
          </w:rPr>
          <w:tab/>
        </w:r>
        <w:r>
          <w:rPr>
            <w:noProof/>
            <w:webHidden/>
          </w:rPr>
          <w:fldChar w:fldCharType="begin"/>
        </w:r>
        <w:r>
          <w:rPr>
            <w:noProof/>
            <w:webHidden/>
          </w:rPr>
          <w:instrText xml:space="preserve"> PAGEREF _Toc81995264 \h </w:instrText>
        </w:r>
        <w:r>
          <w:rPr>
            <w:noProof/>
            <w:webHidden/>
          </w:rPr>
        </w:r>
      </w:ins>
      <w:r>
        <w:rPr>
          <w:noProof/>
          <w:webHidden/>
        </w:rPr>
        <w:fldChar w:fldCharType="separate"/>
      </w:r>
      <w:ins w:id="1375" w:author="JORGE CONTRERAS ORTIZ" w:date="2021-09-08T11:58:00Z">
        <w:r>
          <w:rPr>
            <w:noProof/>
            <w:webHidden/>
          </w:rPr>
          <w:t>49</w:t>
        </w:r>
        <w:r>
          <w:rPr>
            <w:noProof/>
            <w:webHidden/>
          </w:rPr>
          <w:fldChar w:fldCharType="end"/>
        </w:r>
        <w:r w:rsidRPr="00DB49E2">
          <w:rPr>
            <w:rStyle w:val="Hipervnculo"/>
            <w:noProof/>
          </w:rPr>
          <w:fldChar w:fldCharType="end"/>
        </w:r>
      </w:ins>
    </w:p>
    <w:p w14:paraId="1D7867AC" w14:textId="02B48635" w:rsidR="00FE2C54" w:rsidRDefault="00FE2C54">
      <w:pPr>
        <w:pStyle w:val="Tabladeilustraciones"/>
        <w:tabs>
          <w:tab w:val="right" w:leader="dot" w:pos="9060"/>
        </w:tabs>
        <w:rPr>
          <w:ins w:id="1376" w:author="JORGE CONTRERAS ORTIZ" w:date="2021-09-08T11:58:00Z"/>
          <w:rFonts w:asciiTheme="minorHAnsi" w:eastAsiaTheme="minorEastAsia" w:hAnsiTheme="minorHAnsi" w:cstheme="minorBidi"/>
          <w:noProof/>
          <w:lang w:eastAsia="es-ES"/>
        </w:rPr>
      </w:pPr>
      <w:ins w:id="137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5 Pestaña Visual Network</w:t>
        </w:r>
        <w:r>
          <w:rPr>
            <w:noProof/>
            <w:webHidden/>
          </w:rPr>
          <w:tab/>
        </w:r>
        <w:r>
          <w:rPr>
            <w:noProof/>
            <w:webHidden/>
          </w:rPr>
          <w:fldChar w:fldCharType="begin"/>
        </w:r>
        <w:r>
          <w:rPr>
            <w:noProof/>
            <w:webHidden/>
          </w:rPr>
          <w:instrText xml:space="preserve"> PAGEREF _Toc81995265 \h </w:instrText>
        </w:r>
        <w:r>
          <w:rPr>
            <w:noProof/>
            <w:webHidden/>
          </w:rPr>
        </w:r>
      </w:ins>
      <w:r>
        <w:rPr>
          <w:noProof/>
          <w:webHidden/>
        </w:rPr>
        <w:fldChar w:fldCharType="separate"/>
      </w:r>
      <w:ins w:id="1378" w:author="JORGE CONTRERAS ORTIZ" w:date="2021-09-08T11:58:00Z">
        <w:r>
          <w:rPr>
            <w:noProof/>
            <w:webHidden/>
          </w:rPr>
          <w:t>50</w:t>
        </w:r>
        <w:r>
          <w:rPr>
            <w:noProof/>
            <w:webHidden/>
          </w:rPr>
          <w:fldChar w:fldCharType="end"/>
        </w:r>
        <w:r w:rsidRPr="00DB49E2">
          <w:rPr>
            <w:rStyle w:val="Hipervnculo"/>
            <w:noProof/>
          </w:rPr>
          <w:fldChar w:fldCharType="end"/>
        </w:r>
      </w:ins>
    </w:p>
    <w:p w14:paraId="2F2DFC6A" w14:textId="58AEEAE8" w:rsidR="00FE2C54" w:rsidRDefault="00FE2C54">
      <w:pPr>
        <w:pStyle w:val="Tabladeilustraciones"/>
        <w:tabs>
          <w:tab w:val="right" w:leader="dot" w:pos="9060"/>
        </w:tabs>
        <w:rPr>
          <w:ins w:id="1379" w:author="JORGE CONTRERAS ORTIZ" w:date="2021-09-08T11:58:00Z"/>
          <w:rFonts w:asciiTheme="minorHAnsi" w:eastAsiaTheme="minorEastAsia" w:hAnsiTheme="minorHAnsi" w:cstheme="minorBidi"/>
          <w:noProof/>
          <w:lang w:eastAsia="es-ES"/>
        </w:rPr>
      </w:pPr>
      <w:ins w:id="138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6 Pestaña Logs</w:t>
        </w:r>
        <w:r>
          <w:rPr>
            <w:noProof/>
            <w:webHidden/>
          </w:rPr>
          <w:tab/>
        </w:r>
        <w:r>
          <w:rPr>
            <w:noProof/>
            <w:webHidden/>
          </w:rPr>
          <w:fldChar w:fldCharType="begin"/>
        </w:r>
        <w:r>
          <w:rPr>
            <w:noProof/>
            <w:webHidden/>
          </w:rPr>
          <w:instrText xml:space="preserve"> PAGEREF _Toc81995266 \h </w:instrText>
        </w:r>
        <w:r>
          <w:rPr>
            <w:noProof/>
            <w:webHidden/>
          </w:rPr>
        </w:r>
      </w:ins>
      <w:r>
        <w:rPr>
          <w:noProof/>
          <w:webHidden/>
        </w:rPr>
        <w:fldChar w:fldCharType="separate"/>
      </w:r>
      <w:ins w:id="1381" w:author="JORGE CONTRERAS ORTIZ" w:date="2021-09-08T11:58:00Z">
        <w:r>
          <w:rPr>
            <w:noProof/>
            <w:webHidden/>
          </w:rPr>
          <w:t>51</w:t>
        </w:r>
        <w:r>
          <w:rPr>
            <w:noProof/>
            <w:webHidden/>
          </w:rPr>
          <w:fldChar w:fldCharType="end"/>
        </w:r>
        <w:r w:rsidRPr="00DB49E2">
          <w:rPr>
            <w:rStyle w:val="Hipervnculo"/>
            <w:noProof/>
          </w:rPr>
          <w:fldChar w:fldCharType="end"/>
        </w:r>
      </w:ins>
    </w:p>
    <w:p w14:paraId="12393A90" w14:textId="1475E3B5" w:rsidR="00FE2C54" w:rsidRDefault="00FE2C54">
      <w:pPr>
        <w:pStyle w:val="Tabladeilustraciones"/>
        <w:tabs>
          <w:tab w:val="right" w:leader="dot" w:pos="9060"/>
        </w:tabs>
        <w:rPr>
          <w:ins w:id="1382" w:author="JORGE CONTRERAS ORTIZ" w:date="2021-09-08T11:58:00Z"/>
          <w:rFonts w:asciiTheme="minorHAnsi" w:eastAsiaTheme="minorEastAsia" w:hAnsiTheme="minorHAnsi" w:cstheme="minorBidi"/>
          <w:noProof/>
          <w:lang w:eastAsia="es-ES"/>
        </w:rPr>
      </w:pPr>
      <w:ins w:id="138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7 Administrador de dispositivos antes de instalar Drivers de KTWM102</w:t>
        </w:r>
        <w:r>
          <w:rPr>
            <w:noProof/>
            <w:webHidden/>
          </w:rPr>
          <w:tab/>
        </w:r>
        <w:r>
          <w:rPr>
            <w:noProof/>
            <w:webHidden/>
          </w:rPr>
          <w:fldChar w:fldCharType="begin"/>
        </w:r>
        <w:r>
          <w:rPr>
            <w:noProof/>
            <w:webHidden/>
          </w:rPr>
          <w:instrText xml:space="preserve"> PAGEREF _Toc81995267 \h </w:instrText>
        </w:r>
        <w:r>
          <w:rPr>
            <w:noProof/>
            <w:webHidden/>
          </w:rPr>
        </w:r>
      </w:ins>
      <w:r>
        <w:rPr>
          <w:noProof/>
          <w:webHidden/>
        </w:rPr>
        <w:fldChar w:fldCharType="separate"/>
      </w:r>
      <w:ins w:id="1384" w:author="JORGE CONTRERAS ORTIZ" w:date="2021-09-08T11:58:00Z">
        <w:r>
          <w:rPr>
            <w:noProof/>
            <w:webHidden/>
          </w:rPr>
          <w:t>54</w:t>
        </w:r>
        <w:r>
          <w:rPr>
            <w:noProof/>
            <w:webHidden/>
          </w:rPr>
          <w:fldChar w:fldCharType="end"/>
        </w:r>
        <w:r w:rsidRPr="00DB49E2">
          <w:rPr>
            <w:rStyle w:val="Hipervnculo"/>
            <w:noProof/>
          </w:rPr>
          <w:fldChar w:fldCharType="end"/>
        </w:r>
      </w:ins>
    </w:p>
    <w:p w14:paraId="388867CD" w14:textId="61458A82" w:rsidR="00FE2C54" w:rsidRDefault="00FE2C54">
      <w:pPr>
        <w:pStyle w:val="Tabladeilustraciones"/>
        <w:tabs>
          <w:tab w:val="right" w:leader="dot" w:pos="9060"/>
        </w:tabs>
        <w:rPr>
          <w:ins w:id="1385" w:author="JORGE CONTRERAS ORTIZ" w:date="2021-09-08T11:58:00Z"/>
          <w:rFonts w:asciiTheme="minorHAnsi" w:eastAsiaTheme="minorEastAsia" w:hAnsiTheme="minorHAnsi" w:cstheme="minorBidi"/>
          <w:noProof/>
          <w:lang w:eastAsia="es-ES"/>
        </w:rPr>
      </w:pPr>
      <w:ins w:id="138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995268 \h </w:instrText>
        </w:r>
        <w:r>
          <w:rPr>
            <w:noProof/>
            <w:webHidden/>
          </w:rPr>
        </w:r>
      </w:ins>
      <w:r>
        <w:rPr>
          <w:noProof/>
          <w:webHidden/>
        </w:rPr>
        <w:fldChar w:fldCharType="separate"/>
      </w:r>
      <w:ins w:id="1387" w:author="JORGE CONTRERAS ORTIZ" w:date="2021-09-08T11:58:00Z">
        <w:r>
          <w:rPr>
            <w:noProof/>
            <w:webHidden/>
          </w:rPr>
          <w:t>55</w:t>
        </w:r>
        <w:r>
          <w:rPr>
            <w:noProof/>
            <w:webHidden/>
          </w:rPr>
          <w:fldChar w:fldCharType="end"/>
        </w:r>
        <w:r w:rsidRPr="00DB49E2">
          <w:rPr>
            <w:rStyle w:val="Hipervnculo"/>
            <w:noProof/>
          </w:rPr>
          <w:fldChar w:fldCharType="end"/>
        </w:r>
      </w:ins>
    </w:p>
    <w:p w14:paraId="6402F3DE" w14:textId="5B5DBD85" w:rsidR="00FE2C54" w:rsidRDefault="00FE2C54">
      <w:pPr>
        <w:pStyle w:val="Tabladeilustraciones"/>
        <w:tabs>
          <w:tab w:val="right" w:leader="dot" w:pos="9060"/>
        </w:tabs>
        <w:rPr>
          <w:ins w:id="1388" w:author="JORGE CONTRERAS ORTIZ" w:date="2021-09-08T11:58:00Z"/>
          <w:rFonts w:asciiTheme="minorHAnsi" w:eastAsiaTheme="minorEastAsia" w:hAnsiTheme="minorHAnsi" w:cstheme="minorBidi"/>
          <w:noProof/>
          <w:lang w:eastAsia="es-ES"/>
        </w:rPr>
      </w:pPr>
      <w:ins w:id="138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995269 \h </w:instrText>
        </w:r>
        <w:r>
          <w:rPr>
            <w:noProof/>
            <w:webHidden/>
          </w:rPr>
        </w:r>
      </w:ins>
      <w:r>
        <w:rPr>
          <w:noProof/>
          <w:webHidden/>
        </w:rPr>
        <w:fldChar w:fldCharType="separate"/>
      </w:r>
      <w:ins w:id="1390" w:author="JORGE CONTRERAS ORTIZ" w:date="2021-09-08T11:58:00Z">
        <w:r>
          <w:rPr>
            <w:noProof/>
            <w:webHidden/>
          </w:rPr>
          <w:t>56</w:t>
        </w:r>
        <w:r>
          <w:rPr>
            <w:noProof/>
            <w:webHidden/>
          </w:rPr>
          <w:fldChar w:fldCharType="end"/>
        </w:r>
        <w:r w:rsidRPr="00DB49E2">
          <w:rPr>
            <w:rStyle w:val="Hipervnculo"/>
            <w:noProof/>
          </w:rPr>
          <w:fldChar w:fldCharType="end"/>
        </w:r>
      </w:ins>
    </w:p>
    <w:p w14:paraId="60528807" w14:textId="0D13808E" w:rsidR="00FE2C54" w:rsidRDefault="00FE2C54">
      <w:pPr>
        <w:pStyle w:val="Tabladeilustraciones"/>
        <w:tabs>
          <w:tab w:val="right" w:leader="dot" w:pos="9060"/>
        </w:tabs>
        <w:rPr>
          <w:ins w:id="1391" w:author="JORGE CONTRERAS ORTIZ" w:date="2021-09-08T11:58:00Z"/>
          <w:rFonts w:asciiTheme="minorHAnsi" w:eastAsiaTheme="minorEastAsia" w:hAnsiTheme="minorHAnsi" w:cstheme="minorBidi"/>
          <w:noProof/>
          <w:lang w:eastAsia="es-ES"/>
        </w:rPr>
      </w:pPr>
      <w:ins w:id="139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995270 \h </w:instrText>
        </w:r>
        <w:r>
          <w:rPr>
            <w:noProof/>
            <w:webHidden/>
          </w:rPr>
        </w:r>
      </w:ins>
      <w:r>
        <w:rPr>
          <w:noProof/>
          <w:webHidden/>
        </w:rPr>
        <w:fldChar w:fldCharType="separate"/>
      </w:r>
      <w:ins w:id="1393" w:author="JORGE CONTRERAS ORTIZ" w:date="2021-09-08T11:58:00Z">
        <w:r>
          <w:rPr>
            <w:noProof/>
            <w:webHidden/>
          </w:rPr>
          <w:t>56</w:t>
        </w:r>
        <w:r>
          <w:rPr>
            <w:noProof/>
            <w:webHidden/>
          </w:rPr>
          <w:fldChar w:fldCharType="end"/>
        </w:r>
        <w:r w:rsidRPr="00DB49E2">
          <w:rPr>
            <w:rStyle w:val="Hipervnculo"/>
            <w:noProof/>
          </w:rPr>
          <w:fldChar w:fldCharType="end"/>
        </w:r>
      </w:ins>
    </w:p>
    <w:p w14:paraId="59396276" w14:textId="172C7FCD" w:rsidR="00FE2C54" w:rsidRDefault="00FE2C54">
      <w:pPr>
        <w:pStyle w:val="Tabladeilustraciones"/>
        <w:tabs>
          <w:tab w:val="right" w:leader="dot" w:pos="9060"/>
        </w:tabs>
        <w:rPr>
          <w:ins w:id="1394" w:author="JORGE CONTRERAS ORTIZ" w:date="2021-09-08T11:58:00Z"/>
          <w:rFonts w:asciiTheme="minorHAnsi" w:eastAsiaTheme="minorEastAsia" w:hAnsiTheme="minorHAnsi" w:cstheme="minorBidi"/>
          <w:noProof/>
          <w:lang w:eastAsia="es-ES"/>
        </w:rPr>
      </w:pPr>
      <w:ins w:id="139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995271 \h </w:instrText>
        </w:r>
        <w:r>
          <w:rPr>
            <w:noProof/>
            <w:webHidden/>
          </w:rPr>
        </w:r>
      </w:ins>
      <w:r>
        <w:rPr>
          <w:noProof/>
          <w:webHidden/>
        </w:rPr>
        <w:fldChar w:fldCharType="separate"/>
      </w:r>
      <w:ins w:id="1396" w:author="JORGE CONTRERAS ORTIZ" w:date="2021-09-08T11:58:00Z">
        <w:r>
          <w:rPr>
            <w:noProof/>
            <w:webHidden/>
          </w:rPr>
          <w:t>57</w:t>
        </w:r>
        <w:r>
          <w:rPr>
            <w:noProof/>
            <w:webHidden/>
          </w:rPr>
          <w:fldChar w:fldCharType="end"/>
        </w:r>
        <w:r w:rsidRPr="00DB49E2">
          <w:rPr>
            <w:rStyle w:val="Hipervnculo"/>
            <w:noProof/>
          </w:rPr>
          <w:fldChar w:fldCharType="end"/>
        </w:r>
      </w:ins>
    </w:p>
    <w:p w14:paraId="0983349E" w14:textId="57C85AA7" w:rsidR="00FE2C54" w:rsidRDefault="00FE2C54">
      <w:pPr>
        <w:pStyle w:val="Tabladeilustraciones"/>
        <w:tabs>
          <w:tab w:val="right" w:leader="dot" w:pos="9060"/>
        </w:tabs>
        <w:rPr>
          <w:ins w:id="1397" w:author="JORGE CONTRERAS ORTIZ" w:date="2021-09-08T11:58:00Z"/>
          <w:rFonts w:asciiTheme="minorHAnsi" w:eastAsiaTheme="minorEastAsia" w:hAnsiTheme="minorHAnsi" w:cstheme="minorBidi"/>
          <w:noProof/>
          <w:lang w:eastAsia="es-ES"/>
        </w:rPr>
      </w:pPr>
      <w:ins w:id="139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2 Instalar libusbk con Zadig - Runtime</w:t>
        </w:r>
        <w:r>
          <w:rPr>
            <w:noProof/>
            <w:webHidden/>
          </w:rPr>
          <w:tab/>
        </w:r>
        <w:r>
          <w:rPr>
            <w:noProof/>
            <w:webHidden/>
          </w:rPr>
          <w:fldChar w:fldCharType="begin"/>
        </w:r>
        <w:r>
          <w:rPr>
            <w:noProof/>
            <w:webHidden/>
          </w:rPr>
          <w:instrText xml:space="preserve"> PAGEREF _Toc81995272 \h </w:instrText>
        </w:r>
        <w:r>
          <w:rPr>
            <w:noProof/>
            <w:webHidden/>
          </w:rPr>
        </w:r>
      </w:ins>
      <w:r>
        <w:rPr>
          <w:noProof/>
          <w:webHidden/>
        </w:rPr>
        <w:fldChar w:fldCharType="separate"/>
      </w:r>
      <w:ins w:id="1399" w:author="JORGE CONTRERAS ORTIZ" w:date="2021-09-08T11:58:00Z">
        <w:r>
          <w:rPr>
            <w:noProof/>
            <w:webHidden/>
          </w:rPr>
          <w:t>60</w:t>
        </w:r>
        <w:r>
          <w:rPr>
            <w:noProof/>
            <w:webHidden/>
          </w:rPr>
          <w:fldChar w:fldCharType="end"/>
        </w:r>
        <w:r w:rsidRPr="00DB49E2">
          <w:rPr>
            <w:rStyle w:val="Hipervnculo"/>
            <w:noProof/>
          </w:rPr>
          <w:fldChar w:fldCharType="end"/>
        </w:r>
      </w:ins>
    </w:p>
    <w:p w14:paraId="09864C85" w14:textId="2AB9EB8F" w:rsidR="00FE2C54" w:rsidRDefault="00FE2C54">
      <w:pPr>
        <w:pStyle w:val="Tabladeilustraciones"/>
        <w:tabs>
          <w:tab w:val="right" w:leader="dot" w:pos="9060"/>
        </w:tabs>
        <w:rPr>
          <w:ins w:id="1400" w:author="JORGE CONTRERAS ORTIZ" w:date="2021-09-08T11:58:00Z"/>
          <w:rFonts w:asciiTheme="minorHAnsi" w:eastAsiaTheme="minorEastAsia" w:hAnsiTheme="minorHAnsi" w:cstheme="minorBidi"/>
          <w:noProof/>
          <w:lang w:eastAsia="es-ES"/>
        </w:rPr>
      </w:pPr>
      <w:ins w:id="140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3 Instalación Driver Libusbk con Zadig Finalizada</w:t>
        </w:r>
        <w:r>
          <w:rPr>
            <w:noProof/>
            <w:webHidden/>
          </w:rPr>
          <w:tab/>
        </w:r>
        <w:r>
          <w:rPr>
            <w:noProof/>
            <w:webHidden/>
          </w:rPr>
          <w:fldChar w:fldCharType="begin"/>
        </w:r>
        <w:r>
          <w:rPr>
            <w:noProof/>
            <w:webHidden/>
          </w:rPr>
          <w:instrText xml:space="preserve"> PAGEREF _Toc81995273 \h </w:instrText>
        </w:r>
        <w:r>
          <w:rPr>
            <w:noProof/>
            <w:webHidden/>
          </w:rPr>
        </w:r>
      </w:ins>
      <w:r>
        <w:rPr>
          <w:noProof/>
          <w:webHidden/>
        </w:rPr>
        <w:fldChar w:fldCharType="separate"/>
      </w:r>
      <w:ins w:id="1402" w:author="JORGE CONTRERAS ORTIZ" w:date="2021-09-08T11:58:00Z">
        <w:r>
          <w:rPr>
            <w:noProof/>
            <w:webHidden/>
          </w:rPr>
          <w:t>61</w:t>
        </w:r>
        <w:r>
          <w:rPr>
            <w:noProof/>
            <w:webHidden/>
          </w:rPr>
          <w:fldChar w:fldCharType="end"/>
        </w:r>
        <w:r w:rsidRPr="00DB49E2">
          <w:rPr>
            <w:rStyle w:val="Hipervnculo"/>
            <w:noProof/>
          </w:rPr>
          <w:fldChar w:fldCharType="end"/>
        </w:r>
      </w:ins>
    </w:p>
    <w:p w14:paraId="003249DC" w14:textId="23027A13" w:rsidR="00FE2C54" w:rsidRDefault="00FE2C54">
      <w:pPr>
        <w:pStyle w:val="Tabladeilustraciones"/>
        <w:tabs>
          <w:tab w:val="right" w:leader="dot" w:pos="9060"/>
        </w:tabs>
        <w:rPr>
          <w:ins w:id="1403" w:author="JORGE CONTRERAS ORTIZ" w:date="2021-09-08T11:58:00Z"/>
          <w:rFonts w:asciiTheme="minorHAnsi" w:eastAsiaTheme="minorEastAsia" w:hAnsiTheme="minorHAnsi" w:cstheme="minorBidi"/>
          <w:noProof/>
          <w:lang w:eastAsia="es-ES"/>
        </w:rPr>
      </w:pPr>
      <w:ins w:id="140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995274 \h </w:instrText>
        </w:r>
        <w:r>
          <w:rPr>
            <w:noProof/>
            <w:webHidden/>
          </w:rPr>
        </w:r>
      </w:ins>
      <w:r>
        <w:rPr>
          <w:noProof/>
          <w:webHidden/>
        </w:rPr>
        <w:fldChar w:fldCharType="separate"/>
      </w:r>
      <w:ins w:id="1405" w:author="JORGE CONTRERAS ORTIZ" w:date="2021-09-08T11:58:00Z">
        <w:r>
          <w:rPr>
            <w:noProof/>
            <w:webHidden/>
          </w:rPr>
          <w:t>61</w:t>
        </w:r>
        <w:r>
          <w:rPr>
            <w:noProof/>
            <w:webHidden/>
          </w:rPr>
          <w:fldChar w:fldCharType="end"/>
        </w:r>
        <w:r w:rsidRPr="00DB49E2">
          <w:rPr>
            <w:rStyle w:val="Hipervnculo"/>
            <w:noProof/>
          </w:rPr>
          <w:fldChar w:fldCharType="end"/>
        </w:r>
      </w:ins>
    </w:p>
    <w:p w14:paraId="24483199" w14:textId="30AB7536" w:rsidR="00FE2C54" w:rsidRDefault="00FE2C54">
      <w:pPr>
        <w:pStyle w:val="Tabladeilustraciones"/>
        <w:tabs>
          <w:tab w:val="right" w:leader="dot" w:pos="9060"/>
        </w:tabs>
        <w:rPr>
          <w:ins w:id="1406" w:author="JORGE CONTRERAS ORTIZ" w:date="2021-09-08T11:58:00Z"/>
          <w:rFonts w:asciiTheme="minorHAnsi" w:eastAsiaTheme="minorEastAsia" w:hAnsiTheme="minorHAnsi" w:cstheme="minorBidi"/>
          <w:noProof/>
          <w:lang w:eastAsia="es-ES"/>
        </w:rPr>
      </w:pPr>
      <w:ins w:id="140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995275 \h </w:instrText>
        </w:r>
        <w:r>
          <w:rPr>
            <w:noProof/>
            <w:webHidden/>
          </w:rPr>
        </w:r>
      </w:ins>
      <w:r>
        <w:rPr>
          <w:noProof/>
          <w:webHidden/>
        </w:rPr>
        <w:fldChar w:fldCharType="separate"/>
      </w:r>
      <w:ins w:id="1408" w:author="JORGE CONTRERAS ORTIZ" w:date="2021-09-08T11:58:00Z">
        <w:r>
          <w:rPr>
            <w:noProof/>
            <w:webHidden/>
          </w:rPr>
          <w:t>61</w:t>
        </w:r>
        <w:r>
          <w:rPr>
            <w:noProof/>
            <w:webHidden/>
          </w:rPr>
          <w:fldChar w:fldCharType="end"/>
        </w:r>
        <w:r w:rsidRPr="00DB49E2">
          <w:rPr>
            <w:rStyle w:val="Hipervnculo"/>
            <w:noProof/>
          </w:rPr>
          <w:fldChar w:fldCharType="end"/>
        </w:r>
      </w:ins>
    </w:p>
    <w:p w14:paraId="00A388AA" w14:textId="7286B251" w:rsidR="00FE2C54" w:rsidRDefault="00FE2C54">
      <w:pPr>
        <w:pStyle w:val="Tabladeilustraciones"/>
        <w:tabs>
          <w:tab w:val="right" w:leader="dot" w:pos="9060"/>
        </w:tabs>
        <w:rPr>
          <w:ins w:id="1409" w:author="JORGE CONTRERAS ORTIZ" w:date="2021-09-08T11:58:00Z"/>
          <w:rFonts w:asciiTheme="minorHAnsi" w:eastAsiaTheme="minorEastAsia" w:hAnsiTheme="minorHAnsi" w:cstheme="minorBidi"/>
          <w:noProof/>
          <w:lang w:eastAsia="es-ES"/>
        </w:rPr>
      </w:pPr>
      <w:ins w:id="141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995276 \h </w:instrText>
        </w:r>
        <w:r>
          <w:rPr>
            <w:noProof/>
            <w:webHidden/>
          </w:rPr>
        </w:r>
      </w:ins>
      <w:r>
        <w:rPr>
          <w:noProof/>
          <w:webHidden/>
        </w:rPr>
        <w:fldChar w:fldCharType="separate"/>
      </w:r>
      <w:ins w:id="1411" w:author="JORGE CONTRERAS ORTIZ" w:date="2021-09-08T11:58:00Z">
        <w:r>
          <w:rPr>
            <w:noProof/>
            <w:webHidden/>
          </w:rPr>
          <w:t>62</w:t>
        </w:r>
        <w:r>
          <w:rPr>
            <w:noProof/>
            <w:webHidden/>
          </w:rPr>
          <w:fldChar w:fldCharType="end"/>
        </w:r>
        <w:r w:rsidRPr="00DB49E2">
          <w:rPr>
            <w:rStyle w:val="Hipervnculo"/>
            <w:noProof/>
          </w:rPr>
          <w:fldChar w:fldCharType="end"/>
        </w:r>
      </w:ins>
    </w:p>
    <w:p w14:paraId="1CBE8799" w14:textId="0E9B70AC" w:rsidR="00FE2C54" w:rsidRDefault="00FE2C54">
      <w:pPr>
        <w:pStyle w:val="Tabladeilustraciones"/>
        <w:tabs>
          <w:tab w:val="right" w:leader="dot" w:pos="9060"/>
        </w:tabs>
        <w:rPr>
          <w:ins w:id="1412" w:author="JORGE CONTRERAS ORTIZ" w:date="2021-09-08T11:58:00Z"/>
          <w:rFonts w:asciiTheme="minorHAnsi" w:eastAsiaTheme="minorEastAsia" w:hAnsiTheme="minorHAnsi" w:cstheme="minorBidi"/>
          <w:noProof/>
          <w:lang w:eastAsia="es-ES"/>
        </w:rPr>
      </w:pPr>
      <w:ins w:id="141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7 Terminal Termite</w:t>
        </w:r>
        <w:r>
          <w:rPr>
            <w:noProof/>
            <w:webHidden/>
          </w:rPr>
          <w:tab/>
        </w:r>
        <w:r>
          <w:rPr>
            <w:noProof/>
            <w:webHidden/>
          </w:rPr>
          <w:fldChar w:fldCharType="begin"/>
        </w:r>
        <w:r>
          <w:rPr>
            <w:noProof/>
            <w:webHidden/>
          </w:rPr>
          <w:instrText xml:space="preserve"> PAGEREF _Toc81995277 \h </w:instrText>
        </w:r>
        <w:r>
          <w:rPr>
            <w:noProof/>
            <w:webHidden/>
          </w:rPr>
        </w:r>
      </w:ins>
      <w:r>
        <w:rPr>
          <w:noProof/>
          <w:webHidden/>
        </w:rPr>
        <w:fldChar w:fldCharType="separate"/>
      </w:r>
      <w:ins w:id="1414" w:author="JORGE CONTRERAS ORTIZ" w:date="2021-09-08T11:58:00Z">
        <w:r>
          <w:rPr>
            <w:noProof/>
            <w:webHidden/>
          </w:rPr>
          <w:t>64</w:t>
        </w:r>
        <w:r>
          <w:rPr>
            <w:noProof/>
            <w:webHidden/>
          </w:rPr>
          <w:fldChar w:fldCharType="end"/>
        </w:r>
        <w:r w:rsidRPr="00DB49E2">
          <w:rPr>
            <w:rStyle w:val="Hipervnculo"/>
            <w:noProof/>
          </w:rPr>
          <w:fldChar w:fldCharType="end"/>
        </w:r>
      </w:ins>
    </w:p>
    <w:p w14:paraId="5464C802" w14:textId="5CCCD939" w:rsidR="00FE2C54" w:rsidRDefault="00FE2C54">
      <w:pPr>
        <w:pStyle w:val="Tabladeilustraciones"/>
        <w:tabs>
          <w:tab w:val="right" w:leader="dot" w:pos="9060"/>
        </w:tabs>
        <w:rPr>
          <w:ins w:id="1415" w:author="JORGE CONTRERAS ORTIZ" w:date="2021-09-08T11:58:00Z"/>
          <w:rFonts w:asciiTheme="minorHAnsi" w:eastAsiaTheme="minorEastAsia" w:hAnsiTheme="minorHAnsi" w:cstheme="minorBidi"/>
          <w:noProof/>
          <w:lang w:eastAsia="es-ES"/>
        </w:rPr>
      </w:pPr>
      <w:ins w:id="141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8 Herramienta KiTools</w:t>
        </w:r>
        <w:r>
          <w:rPr>
            <w:noProof/>
            <w:webHidden/>
          </w:rPr>
          <w:tab/>
        </w:r>
        <w:r>
          <w:rPr>
            <w:noProof/>
            <w:webHidden/>
          </w:rPr>
          <w:fldChar w:fldCharType="begin"/>
        </w:r>
        <w:r>
          <w:rPr>
            <w:noProof/>
            <w:webHidden/>
          </w:rPr>
          <w:instrText xml:space="preserve"> PAGEREF _Toc81995278 \h </w:instrText>
        </w:r>
        <w:r>
          <w:rPr>
            <w:noProof/>
            <w:webHidden/>
          </w:rPr>
        </w:r>
      </w:ins>
      <w:r>
        <w:rPr>
          <w:noProof/>
          <w:webHidden/>
        </w:rPr>
        <w:fldChar w:fldCharType="separate"/>
      </w:r>
      <w:ins w:id="1417" w:author="JORGE CONTRERAS ORTIZ" w:date="2021-09-08T11:58:00Z">
        <w:r>
          <w:rPr>
            <w:noProof/>
            <w:webHidden/>
          </w:rPr>
          <w:t>67</w:t>
        </w:r>
        <w:r>
          <w:rPr>
            <w:noProof/>
            <w:webHidden/>
          </w:rPr>
          <w:fldChar w:fldCharType="end"/>
        </w:r>
        <w:r w:rsidRPr="00DB49E2">
          <w:rPr>
            <w:rStyle w:val="Hipervnculo"/>
            <w:noProof/>
          </w:rPr>
          <w:fldChar w:fldCharType="end"/>
        </w:r>
      </w:ins>
    </w:p>
    <w:p w14:paraId="3959C862" w14:textId="40A4B6E2" w:rsidR="00FE2C54" w:rsidRDefault="00FE2C54">
      <w:pPr>
        <w:pStyle w:val="Tabladeilustraciones"/>
        <w:tabs>
          <w:tab w:val="right" w:leader="dot" w:pos="9060"/>
        </w:tabs>
        <w:rPr>
          <w:ins w:id="1418" w:author="JORGE CONTRERAS ORTIZ" w:date="2021-09-08T11:58:00Z"/>
          <w:rFonts w:asciiTheme="minorHAnsi" w:eastAsiaTheme="minorEastAsia" w:hAnsiTheme="minorHAnsi" w:cstheme="minorBidi"/>
          <w:noProof/>
          <w:lang w:eastAsia="es-ES"/>
        </w:rPr>
      </w:pPr>
      <w:ins w:id="141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9 Direcciones IP como parámetros</w:t>
        </w:r>
        <w:r>
          <w:rPr>
            <w:noProof/>
            <w:webHidden/>
          </w:rPr>
          <w:tab/>
        </w:r>
        <w:r>
          <w:rPr>
            <w:noProof/>
            <w:webHidden/>
          </w:rPr>
          <w:fldChar w:fldCharType="begin"/>
        </w:r>
        <w:r>
          <w:rPr>
            <w:noProof/>
            <w:webHidden/>
          </w:rPr>
          <w:instrText xml:space="preserve"> PAGEREF _Toc81995279 \h </w:instrText>
        </w:r>
        <w:r>
          <w:rPr>
            <w:noProof/>
            <w:webHidden/>
          </w:rPr>
        </w:r>
      </w:ins>
      <w:r>
        <w:rPr>
          <w:noProof/>
          <w:webHidden/>
        </w:rPr>
        <w:fldChar w:fldCharType="separate"/>
      </w:r>
      <w:ins w:id="1420" w:author="JORGE CONTRERAS ORTIZ" w:date="2021-09-08T11:58:00Z">
        <w:r>
          <w:rPr>
            <w:noProof/>
            <w:webHidden/>
          </w:rPr>
          <w:t>68</w:t>
        </w:r>
        <w:r>
          <w:rPr>
            <w:noProof/>
            <w:webHidden/>
          </w:rPr>
          <w:fldChar w:fldCharType="end"/>
        </w:r>
        <w:r w:rsidRPr="00DB49E2">
          <w:rPr>
            <w:rStyle w:val="Hipervnculo"/>
            <w:noProof/>
          </w:rPr>
          <w:fldChar w:fldCharType="end"/>
        </w:r>
      </w:ins>
    </w:p>
    <w:p w14:paraId="44693D0E" w14:textId="6765B261" w:rsidR="00FE2C54" w:rsidRDefault="00FE2C54">
      <w:pPr>
        <w:pStyle w:val="Tabladeilustraciones"/>
        <w:tabs>
          <w:tab w:val="right" w:leader="dot" w:pos="9060"/>
        </w:tabs>
        <w:rPr>
          <w:ins w:id="1421" w:author="JORGE CONTRERAS ORTIZ" w:date="2021-09-08T11:58:00Z"/>
          <w:rFonts w:asciiTheme="minorHAnsi" w:eastAsiaTheme="minorEastAsia" w:hAnsiTheme="minorHAnsi" w:cstheme="minorBidi"/>
          <w:noProof/>
          <w:lang w:eastAsia="es-ES"/>
        </w:rPr>
      </w:pPr>
      <w:ins w:id="142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995280 \h </w:instrText>
        </w:r>
        <w:r>
          <w:rPr>
            <w:noProof/>
            <w:webHidden/>
          </w:rPr>
        </w:r>
      </w:ins>
      <w:r>
        <w:rPr>
          <w:noProof/>
          <w:webHidden/>
        </w:rPr>
        <w:fldChar w:fldCharType="separate"/>
      </w:r>
      <w:ins w:id="1423" w:author="JORGE CONTRERAS ORTIZ" w:date="2021-09-08T11:58:00Z">
        <w:r>
          <w:rPr>
            <w:noProof/>
            <w:webHidden/>
          </w:rPr>
          <w:t>69</w:t>
        </w:r>
        <w:r>
          <w:rPr>
            <w:noProof/>
            <w:webHidden/>
          </w:rPr>
          <w:fldChar w:fldCharType="end"/>
        </w:r>
        <w:r w:rsidRPr="00DB49E2">
          <w:rPr>
            <w:rStyle w:val="Hipervnculo"/>
            <w:noProof/>
          </w:rPr>
          <w:fldChar w:fldCharType="end"/>
        </w:r>
      </w:ins>
    </w:p>
    <w:p w14:paraId="145819AE" w14:textId="6ECEED16" w:rsidR="00FE2C54" w:rsidRDefault="00FE2C54">
      <w:pPr>
        <w:pStyle w:val="Tabladeilustraciones"/>
        <w:tabs>
          <w:tab w:val="right" w:leader="dot" w:pos="9060"/>
        </w:tabs>
        <w:rPr>
          <w:ins w:id="1424" w:author="JORGE CONTRERAS ORTIZ" w:date="2021-09-08T11:58:00Z"/>
          <w:rFonts w:asciiTheme="minorHAnsi" w:eastAsiaTheme="minorEastAsia" w:hAnsiTheme="minorHAnsi" w:cstheme="minorBidi"/>
          <w:noProof/>
          <w:lang w:eastAsia="es-ES"/>
        </w:rPr>
      </w:pPr>
      <w:ins w:id="142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995281 \h </w:instrText>
        </w:r>
        <w:r>
          <w:rPr>
            <w:noProof/>
            <w:webHidden/>
          </w:rPr>
        </w:r>
      </w:ins>
      <w:r>
        <w:rPr>
          <w:noProof/>
          <w:webHidden/>
        </w:rPr>
        <w:fldChar w:fldCharType="separate"/>
      </w:r>
      <w:ins w:id="1426" w:author="JORGE CONTRERAS ORTIZ" w:date="2021-09-08T11:58:00Z">
        <w:r>
          <w:rPr>
            <w:noProof/>
            <w:webHidden/>
          </w:rPr>
          <w:t>72</w:t>
        </w:r>
        <w:r>
          <w:rPr>
            <w:noProof/>
            <w:webHidden/>
          </w:rPr>
          <w:fldChar w:fldCharType="end"/>
        </w:r>
        <w:r w:rsidRPr="00DB49E2">
          <w:rPr>
            <w:rStyle w:val="Hipervnculo"/>
            <w:noProof/>
          </w:rPr>
          <w:fldChar w:fldCharType="end"/>
        </w:r>
      </w:ins>
    </w:p>
    <w:p w14:paraId="12DDE8A7" w14:textId="43BA2A6B" w:rsidR="00FE2C54" w:rsidRDefault="00FE2C54">
      <w:pPr>
        <w:pStyle w:val="Tabladeilustraciones"/>
        <w:tabs>
          <w:tab w:val="right" w:leader="dot" w:pos="9060"/>
        </w:tabs>
        <w:rPr>
          <w:ins w:id="1427" w:author="JORGE CONTRERAS ORTIZ" w:date="2021-09-08T11:58:00Z"/>
          <w:rFonts w:asciiTheme="minorHAnsi" w:eastAsiaTheme="minorEastAsia" w:hAnsiTheme="minorHAnsi" w:cstheme="minorBidi"/>
          <w:noProof/>
          <w:lang w:eastAsia="es-ES"/>
        </w:rPr>
      </w:pPr>
      <w:ins w:id="142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995282 \h </w:instrText>
        </w:r>
        <w:r>
          <w:rPr>
            <w:noProof/>
            <w:webHidden/>
          </w:rPr>
        </w:r>
      </w:ins>
      <w:r>
        <w:rPr>
          <w:noProof/>
          <w:webHidden/>
        </w:rPr>
        <w:fldChar w:fldCharType="separate"/>
      </w:r>
      <w:ins w:id="1429" w:author="JORGE CONTRERAS ORTIZ" w:date="2021-09-08T11:58:00Z">
        <w:r>
          <w:rPr>
            <w:noProof/>
            <w:webHidden/>
          </w:rPr>
          <w:t>75</w:t>
        </w:r>
        <w:r>
          <w:rPr>
            <w:noProof/>
            <w:webHidden/>
          </w:rPr>
          <w:fldChar w:fldCharType="end"/>
        </w:r>
        <w:r w:rsidRPr="00DB49E2">
          <w:rPr>
            <w:rStyle w:val="Hipervnculo"/>
            <w:noProof/>
          </w:rPr>
          <w:fldChar w:fldCharType="end"/>
        </w:r>
      </w:ins>
    </w:p>
    <w:p w14:paraId="66330A3C" w14:textId="1F132011" w:rsidR="00FE2C54" w:rsidRDefault="00FE2C54">
      <w:pPr>
        <w:pStyle w:val="Tabladeilustraciones"/>
        <w:tabs>
          <w:tab w:val="right" w:leader="dot" w:pos="9060"/>
        </w:tabs>
        <w:rPr>
          <w:ins w:id="1430" w:author="JORGE CONTRERAS ORTIZ" w:date="2021-09-08T11:58:00Z"/>
          <w:rFonts w:asciiTheme="minorHAnsi" w:eastAsiaTheme="minorEastAsia" w:hAnsiTheme="minorHAnsi" w:cstheme="minorBidi"/>
          <w:noProof/>
          <w:lang w:eastAsia="es-ES"/>
        </w:rPr>
      </w:pPr>
      <w:ins w:id="143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3 KTDG102 Evaluation Dongle</w:t>
        </w:r>
        <w:r>
          <w:rPr>
            <w:noProof/>
            <w:webHidden/>
          </w:rPr>
          <w:tab/>
        </w:r>
        <w:r>
          <w:rPr>
            <w:noProof/>
            <w:webHidden/>
          </w:rPr>
          <w:fldChar w:fldCharType="begin"/>
        </w:r>
        <w:r>
          <w:rPr>
            <w:noProof/>
            <w:webHidden/>
          </w:rPr>
          <w:instrText xml:space="preserve"> PAGEREF _Toc81995283 \h </w:instrText>
        </w:r>
        <w:r>
          <w:rPr>
            <w:noProof/>
            <w:webHidden/>
          </w:rPr>
        </w:r>
      </w:ins>
      <w:r>
        <w:rPr>
          <w:noProof/>
          <w:webHidden/>
        </w:rPr>
        <w:fldChar w:fldCharType="separate"/>
      </w:r>
      <w:ins w:id="1432" w:author="JORGE CONTRERAS ORTIZ" w:date="2021-09-08T11:58:00Z">
        <w:r>
          <w:rPr>
            <w:noProof/>
            <w:webHidden/>
          </w:rPr>
          <w:t>76</w:t>
        </w:r>
        <w:r>
          <w:rPr>
            <w:noProof/>
            <w:webHidden/>
          </w:rPr>
          <w:fldChar w:fldCharType="end"/>
        </w:r>
        <w:r w:rsidRPr="00DB49E2">
          <w:rPr>
            <w:rStyle w:val="Hipervnculo"/>
            <w:noProof/>
          </w:rPr>
          <w:fldChar w:fldCharType="end"/>
        </w:r>
      </w:ins>
    </w:p>
    <w:p w14:paraId="4F1C8925" w14:textId="38589EA0" w:rsidR="00FE2C54" w:rsidRDefault="00FE2C54">
      <w:pPr>
        <w:pStyle w:val="Tabladeilustraciones"/>
        <w:tabs>
          <w:tab w:val="right" w:leader="dot" w:pos="9060"/>
        </w:tabs>
        <w:rPr>
          <w:ins w:id="1433" w:author="JORGE CONTRERAS ORTIZ" w:date="2021-09-08T11:58:00Z"/>
          <w:rFonts w:asciiTheme="minorHAnsi" w:eastAsiaTheme="minorEastAsia" w:hAnsiTheme="minorHAnsi" w:cstheme="minorBidi"/>
          <w:noProof/>
          <w:lang w:eastAsia="es-ES"/>
        </w:rPr>
      </w:pPr>
      <w:ins w:id="143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4 Módulo KTWM102</w:t>
        </w:r>
        <w:r>
          <w:rPr>
            <w:noProof/>
            <w:webHidden/>
          </w:rPr>
          <w:tab/>
        </w:r>
        <w:r>
          <w:rPr>
            <w:noProof/>
            <w:webHidden/>
          </w:rPr>
          <w:fldChar w:fldCharType="begin"/>
        </w:r>
        <w:r>
          <w:rPr>
            <w:noProof/>
            <w:webHidden/>
          </w:rPr>
          <w:instrText xml:space="preserve"> PAGEREF _Toc81995284 \h </w:instrText>
        </w:r>
        <w:r>
          <w:rPr>
            <w:noProof/>
            <w:webHidden/>
          </w:rPr>
        </w:r>
      </w:ins>
      <w:r>
        <w:rPr>
          <w:noProof/>
          <w:webHidden/>
        </w:rPr>
        <w:fldChar w:fldCharType="separate"/>
      </w:r>
      <w:ins w:id="1435" w:author="JORGE CONTRERAS ORTIZ" w:date="2021-09-08T11:58:00Z">
        <w:r>
          <w:rPr>
            <w:noProof/>
            <w:webHidden/>
          </w:rPr>
          <w:t>76</w:t>
        </w:r>
        <w:r>
          <w:rPr>
            <w:noProof/>
            <w:webHidden/>
          </w:rPr>
          <w:fldChar w:fldCharType="end"/>
        </w:r>
        <w:r w:rsidRPr="00DB49E2">
          <w:rPr>
            <w:rStyle w:val="Hipervnculo"/>
            <w:noProof/>
          </w:rPr>
          <w:fldChar w:fldCharType="end"/>
        </w:r>
      </w:ins>
    </w:p>
    <w:p w14:paraId="14C6391F" w14:textId="5F22E238" w:rsidR="00FE2C54" w:rsidRDefault="00FE2C54">
      <w:pPr>
        <w:pStyle w:val="Tabladeilustraciones"/>
        <w:tabs>
          <w:tab w:val="right" w:leader="dot" w:pos="9060"/>
        </w:tabs>
        <w:rPr>
          <w:ins w:id="1436" w:author="JORGE CONTRERAS ORTIZ" w:date="2021-09-08T11:58:00Z"/>
          <w:rFonts w:asciiTheme="minorHAnsi" w:eastAsiaTheme="minorEastAsia" w:hAnsiTheme="minorHAnsi" w:cstheme="minorBidi"/>
          <w:noProof/>
          <w:lang w:eastAsia="es-ES"/>
        </w:rPr>
      </w:pPr>
      <w:ins w:id="143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5 Border Router</w:t>
        </w:r>
        <w:r>
          <w:rPr>
            <w:noProof/>
            <w:webHidden/>
          </w:rPr>
          <w:tab/>
        </w:r>
        <w:r>
          <w:rPr>
            <w:noProof/>
            <w:webHidden/>
          </w:rPr>
          <w:fldChar w:fldCharType="begin"/>
        </w:r>
        <w:r>
          <w:rPr>
            <w:noProof/>
            <w:webHidden/>
          </w:rPr>
          <w:instrText xml:space="preserve"> PAGEREF _Toc81995285 \h </w:instrText>
        </w:r>
        <w:r>
          <w:rPr>
            <w:noProof/>
            <w:webHidden/>
          </w:rPr>
        </w:r>
      </w:ins>
      <w:r>
        <w:rPr>
          <w:noProof/>
          <w:webHidden/>
        </w:rPr>
        <w:fldChar w:fldCharType="separate"/>
      </w:r>
      <w:ins w:id="1438" w:author="JORGE CONTRERAS ORTIZ" w:date="2021-09-08T11:58:00Z">
        <w:r>
          <w:rPr>
            <w:noProof/>
            <w:webHidden/>
          </w:rPr>
          <w:t>77</w:t>
        </w:r>
        <w:r>
          <w:rPr>
            <w:noProof/>
            <w:webHidden/>
          </w:rPr>
          <w:fldChar w:fldCharType="end"/>
        </w:r>
        <w:r w:rsidRPr="00DB49E2">
          <w:rPr>
            <w:rStyle w:val="Hipervnculo"/>
            <w:noProof/>
          </w:rPr>
          <w:fldChar w:fldCharType="end"/>
        </w:r>
      </w:ins>
    </w:p>
    <w:p w14:paraId="138A0439" w14:textId="66390A6F" w:rsidR="00FE2C54" w:rsidRDefault="00FE2C54">
      <w:pPr>
        <w:pStyle w:val="Tabladeilustraciones"/>
        <w:tabs>
          <w:tab w:val="right" w:leader="dot" w:pos="9060"/>
        </w:tabs>
        <w:rPr>
          <w:ins w:id="1439" w:author="JORGE CONTRERAS ORTIZ" w:date="2021-09-08T11:58:00Z"/>
          <w:rFonts w:asciiTheme="minorHAnsi" w:eastAsiaTheme="minorEastAsia" w:hAnsiTheme="minorHAnsi" w:cstheme="minorBidi"/>
          <w:noProof/>
          <w:lang w:eastAsia="es-ES"/>
        </w:rPr>
      </w:pPr>
      <w:ins w:id="144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6 Módulos de Procesamiento y de Alimentación de la Cookie</w:t>
        </w:r>
        <w:r>
          <w:rPr>
            <w:noProof/>
            <w:webHidden/>
          </w:rPr>
          <w:tab/>
        </w:r>
        <w:r>
          <w:rPr>
            <w:noProof/>
            <w:webHidden/>
          </w:rPr>
          <w:fldChar w:fldCharType="begin"/>
        </w:r>
        <w:r>
          <w:rPr>
            <w:noProof/>
            <w:webHidden/>
          </w:rPr>
          <w:instrText xml:space="preserve"> PAGEREF _Toc81995286 \h </w:instrText>
        </w:r>
        <w:r>
          <w:rPr>
            <w:noProof/>
            <w:webHidden/>
          </w:rPr>
        </w:r>
      </w:ins>
      <w:r>
        <w:rPr>
          <w:noProof/>
          <w:webHidden/>
        </w:rPr>
        <w:fldChar w:fldCharType="separate"/>
      </w:r>
      <w:ins w:id="1441" w:author="JORGE CONTRERAS ORTIZ" w:date="2021-09-08T11:58:00Z">
        <w:r>
          <w:rPr>
            <w:noProof/>
            <w:webHidden/>
          </w:rPr>
          <w:t>77</w:t>
        </w:r>
        <w:r>
          <w:rPr>
            <w:noProof/>
            <w:webHidden/>
          </w:rPr>
          <w:fldChar w:fldCharType="end"/>
        </w:r>
        <w:r w:rsidRPr="00DB49E2">
          <w:rPr>
            <w:rStyle w:val="Hipervnculo"/>
            <w:noProof/>
          </w:rPr>
          <w:fldChar w:fldCharType="end"/>
        </w:r>
      </w:ins>
    </w:p>
    <w:p w14:paraId="30D0CDC2" w14:textId="360C8CF0" w:rsidR="00FE2C54" w:rsidRDefault="00FE2C54">
      <w:pPr>
        <w:pStyle w:val="Tabladeilustraciones"/>
        <w:tabs>
          <w:tab w:val="right" w:leader="dot" w:pos="9060"/>
        </w:tabs>
        <w:rPr>
          <w:ins w:id="1442" w:author="JORGE CONTRERAS ORTIZ" w:date="2021-09-08T11:58:00Z"/>
          <w:rFonts w:asciiTheme="minorHAnsi" w:eastAsiaTheme="minorEastAsia" w:hAnsiTheme="minorHAnsi" w:cstheme="minorBidi"/>
          <w:noProof/>
          <w:lang w:eastAsia="es-ES"/>
        </w:rPr>
      </w:pPr>
      <w:ins w:id="144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8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7 Jerarquía Circuito</w:t>
        </w:r>
        <w:r>
          <w:rPr>
            <w:noProof/>
            <w:webHidden/>
          </w:rPr>
          <w:tab/>
        </w:r>
        <w:r>
          <w:rPr>
            <w:noProof/>
            <w:webHidden/>
          </w:rPr>
          <w:fldChar w:fldCharType="begin"/>
        </w:r>
        <w:r>
          <w:rPr>
            <w:noProof/>
            <w:webHidden/>
          </w:rPr>
          <w:instrText xml:space="preserve"> PAGEREF _Toc81995287 \h </w:instrText>
        </w:r>
        <w:r>
          <w:rPr>
            <w:noProof/>
            <w:webHidden/>
          </w:rPr>
        </w:r>
      </w:ins>
      <w:r>
        <w:rPr>
          <w:noProof/>
          <w:webHidden/>
        </w:rPr>
        <w:fldChar w:fldCharType="separate"/>
      </w:r>
      <w:ins w:id="1444" w:author="JORGE CONTRERAS ORTIZ" w:date="2021-09-08T11:58:00Z">
        <w:r>
          <w:rPr>
            <w:noProof/>
            <w:webHidden/>
          </w:rPr>
          <w:t>79</w:t>
        </w:r>
        <w:r>
          <w:rPr>
            <w:noProof/>
            <w:webHidden/>
          </w:rPr>
          <w:fldChar w:fldCharType="end"/>
        </w:r>
        <w:r w:rsidRPr="00DB49E2">
          <w:rPr>
            <w:rStyle w:val="Hipervnculo"/>
            <w:noProof/>
          </w:rPr>
          <w:fldChar w:fldCharType="end"/>
        </w:r>
      </w:ins>
    </w:p>
    <w:p w14:paraId="55725727" w14:textId="603B868F" w:rsidR="00FE2C54" w:rsidRDefault="00FE2C54">
      <w:pPr>
        <w:pStyle w:val="Tabladeilustraciones"/>
        <w:tabs>
          <w:tab w:val="right" w:leader="dot" w:pos="9060"/>
        </w:tabs>
        <w:rPr>
          <w:ins w:id="1445" w:author="JORGE CONTRERAS ORTIZ" w:date="2021-09-08T11:58:00Z"/>
          <w:rFonts w:asciiTheme="minorHAnsi" w:eastAsiaTheme="minorEastAsia" w:hAnsiTheme="minorHAnsi" w:cstheme="minorBidi"/>
          <w:noProof/>
          <w:lang w:eastAsia="es-ES"/>
        </w:rPr>
      </w:pPr>
      <w:ins w:id="1446" w:author="JORGE CONTRERAS ORTIZ" w:date="2021-09-08T11:58:00Z">
        <w:r w:rsidRPr="00DB49E2">
          <w:rPr>
            <w:rStyle w:val="Hipervnculo"/>
            <w:noProof/>
          </w:rPr>
          <w:lastRenderedPageBreak/>
          <w:fldChar w:fldCharType="begin"/>
        </w:r>
        <w:r w:rsidRPr="00DB49E2">
          <w:rPr>
            <w:rStyle w:val="Hipervnculo"/>
            <w:noProof/>
          </w:rPr>
          <w:instrText xml:space="preserve"> </w:instrText>
        </w:r>
        <w:r>
          <w:rPr>
            <w:noProof/>
          </w:rPr>
          <w:instrText>HYPERLINK \l "_Toc8199528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8 Circuito de Alimentación</w:t>
        </w:r>
        <w:r>
          <w:rPr>
            <w:noProof/>
            <w:webHidden/>
          </w:rPr>
          <w:tab/>
        </w:r>
        <w:r>
          <w:rPr>
            <w:noProof/>
            <w:webHidden/>
          </w:rPr>
          <w:fldChar w:fldCharType="begin"/>
        </w:r>
        <w:r>
          <w:rPr>
            <w:noProof/>
            <w:webHidden/>
          </w:rPr>
          <w:instrText xml:space="preserve"> PAGEREF _Toc81995288 \h </w:instrText>
        </w:r>
        <w:r>
          <w:rPr>
            <w:noProof/>
            <w:webHidden/>
          </w:rPr>
        </w:r>
      </w:ins>
      <w:r>
        <w:rPr>
          <w:noProof/>
          <w:webHidden/>
        </w:rPr>
        <w:fldChar w:fldCharType="separate"/>
      </w:r>
      <w:ins w:id="1447" w:author="JORGE CONTRERAS ORTIZ" w:date="2021-09-08T11:58:00Z">
        <w:r>
          <w:rPr>
            <w:noProof/>
            <w:webHidden/>
          </w:rPr>
          <w:t>80</w:t>
        </w:r>
        <w:r>
          <w:rPr>
            <w:noProof/>
            <w:webHidden/>
          </w:rPr>
          <w:fldChar w:fldCharType="end"/>
        </w:r>
        <w:r w:rsidRPr="00DB49E2">
          <w:rPr>
            <w:rStyle w:val="Hipervnculo"/>
            <w:noProof/>
          </w:rPr>
          <w:fldChar w:fldCharType="end"/>
        </w:r>
      </w:ins>
    </w:p>
    <w:p w14:paraId="1E865E8B" w14:textId="53ECB5C0" w:rsidR="00FE2C54" w:rsidRDefault="00FE2C54">
      <w:pPr>
        <w:pStyle w:val="Tabladeilustraciones"/>
        <w:tabs>
          <w:tab w:val="right" w:leader="dot" w:pos="9060"/>
        </w:tabs>
        <w:rPr>
          <w:ins w:id="1448" w:author="JORGE CONTRERAS ORTIZ" w:date="2021-09-08T11:58:00Z"/>
          <w:rFonts w:asciiTheme="minorHAnsi" w:eastAsiaTheme="minorEastAsia" w:hAnsiTheme="minorHAnsi" w:cstheme="minorBidi"/>
          <w:noProof/>
          <w:lang w:eastAsia="es-ES"/>
        </w:rPr>
      </w:pPr>
      <w:ins w:id="144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995289 \h </w:instrText>
        </w:r>
        <w:r>
          <w:rPr>
            <w:noProof/>
            <w:webHidden/>
          </w:rPr>
        </w:r>
      </w:ins>
      <w:r>
        <w:rPr>
          <w:noProof/>
          <w:webHidden/>
        </w:rPr>
        <w:fldChar w:fldCharType="separate"/>
      </w:r>
      <w:ins w:id="1450" w:author="JORGE CONTRERAS ORTIZ" w:date="2021-09-08T11:58:00Z">
        <w:r>
          <w:rPr>
            <w:noProof/>
            <w:webHidden/>
          </w:rPr>
          <w:t>81</w:t>
        </w:r>
        <w:r>
          <w:rPr>
            <w:noProof/>
            <w:webHidden/>
          </w:rPr>
          <w:fldChar w:fldCharType="end"/>
        </w:r>
        <w:r w:rsidRPr="00DB49E2">
          <w:rPr>
            <w:rStyle w:val="Hipervnculo"/>
            <w:noProof/>
          </w:rPr>
          <w:fldChar w:fldCharType="end"/>
        </w:r>
      </w:ins>
    </w:p>
    <w:p w14:paraId="23E5B923" w14:textId="1576A9AC" w:rsidR="00FE2C54" w:rsidRDefault="00FE2C54">
      <w:pPr>
        <w:pStyle w:val="Tabladeilustraciones"/>
        <w:tabs>
          <w:tab w:val="right" w:leader="dot" w:pos="9060"/>
        </w:tabs>
        <w:rPr>
          <w:ins w:id="1451" w:author="JORGE CONTRERAS ORTIZ" w:date="2021-09-08T11:58:00Z"/>
          <w:rFonts w:asciiTheme="minorHAnsi" w:eastAsiaTheme="minorEastAsia" w:hAnsiTheme="minorHAnsi" w:cstheme="minorBidi"/>
          <w:noProof/>
          <w:lang w:eastAsia="es-ES"/>
        </w:rPr>
      </w:pPr>
      <w:ins w:id="145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0 Conectores Verticales</w:t>
        </w:r>
        <w:r>
          <w:rPr>
            <w:noProof/>
            <w:webHidden/>
          </w:rPr>
          <w:tab/>
        </w:r>
        <w:r>
          <w:rPr>
            <w:noProof/>
            <w:webHidden/>
          </w:rPr>
          <w:fldChar w:fldCharType="begin"/>
        </w:r>
        <w:r>
          <w:rPr>
            <w:noProof/>
            <w:webHidden/>
          </w:rPr>
          <w:instrText xml:space="preserve"> PAGEREF _Toc81995290 \h </w:instrText>
        </w:r>
        <w:r>
          <w:rPr>
            <w:noProof/>
            <w:webHidden/>
          </w:rPr>
        </w:r>
      </w:ins>
      <w:r>
        <w:rPr>
          <w:noProof/>
          <w:webHidden/>
        </w:rPr>
        <w:fldChar w:fldCharType="separate"/>
      </w:r>
      <w:ins w:id="1453" w:author="JORGE CONTRERAS ORTIZ" w:date="2021-09-08T11:58:00Z">
        <w:r>
          <w:rPr>
            <w:noProof/>
            <w:webHidden/>
          </w:rPr>
          <w:t>82</w:t>
        </w:r>
        <w:r>
          <w:rPr>
            <w:noProof/>
            <w:webHidden/>
          </w:rPr>
          <w:fldChar w:fldCharType="end"/>
        </w:r>
        <w:r w:rsidRPr="00DB49E2">
          <w:rPr>
            <w:rStyle w:val="Hipervnculo"/>
            <w:noProof/>
          </w:rPr>
          <w:fldChar w:fldCharType="end"/>
        </w:r>
      </w:ins>
    </w:p>
    <w:p w14:paraId="3EFC47DC" w14:textId="10ECE299" w:rsidR="00FE2C54" w:rsidRDefault="00FE2C54">
      <w:pPr>
        <w:pStyle w:val="Tabladeilustraciones"/>
        <w:tabs>
          <w:tab w:val="right" w:leader="dot" w:pos="9060"/>
        </w:tabs>
        <w:rPr>
          <w:ins w:id="1454" w:author="JORGE CONTRERAS ORTIZ" w:date="2021-09-08T11:58:00Z"/>
          <w:rFonts w:asciiTheme="minorHAnsi" w:eastAsiaTheme="minorEastAsia" w:hAnsiTheme="minorHAnsi" w:cstheme="minorBidi"/>
          <w:noProof/>
          <w:lang w:eastAsia="es-ES"/>
        </w:rPr>
      </w:pPr>
      <w:ins w:id="145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1 Conector USB</w:t>
        </w:r>
        <w:r>
          <w:rPr>
            <w:noProof/>
            <w:webHidden/>
          </w:rPr>
          <w:tab/>
        </w:r>
        <w:r>
          <w:rPr>
            <w:noProof/>
            <w:webHidden/>
          </w:rPr>
          <w:fldChar w:fldCharType="begin"/>
        </w:r>
        <w:r>
          <w:rPr>
            <w:noProof/>
            <w:webHidden/>
          </w:rPr>
          <w:instrText xml:space="preserve"> PAGEREF _Toc81995291 \h </w:instrText>
        </w:r>
        <w:r>
          <w:rPr>
            <w:noProof/>
            <w:webHidden/>
          </w:rPr>
        </w:r>
      </w:ins>
      <w:r>
        <w:rPr>
          <w:noProof/>
          <w:webHidden/>
        </w:rPr>
        <w:fldChar w:fldCharType="separate"/>
      </w:r>
      <w:ins w:id="1456" w:author="JORGE CONTRERAS ORTIZ" w:date="2021-09-08T11:58:00Z">
        <w:r>
          <w:rPr>
            <w:noProof/>
            <w:webHidden/>
          </w:rPr>
          <w:t>83</w:t>
        </w:r>
        <w:r>
          <w:rPr>
            <w:noProof/>
            <w:webHidden/>
          </w:rPr>
          <w:fldChar w:fldCharType="end"/>
        </w:r>
        <w:r w:rsidRPr="00DB49E2">
          <w:rPr>
            <w:rStyle w:val="Hipervnculo"/>
            <w:noProof/>
          </w:rPr>
          <w:fldChar w:fldCharType="end"/>
        </w:r>
      </w:ins>
    </w:p>
    <w:p w14:paraId="6F5D9C15" w14:textId="4F1B404B" w:rsidR="00FE2C54" w:rsidRDefault="00FE2C54">
      <w:pPr>
        <w:pStyle w:val="Tabladeilustraciones"/>
        <w:tabs>
          <w:tab w:val="right" w:leader="dot" w:pos="9060"/>
        </w:tabs>
        <w:rPr>
          <w:ins w:id="1457" w:author="JORGE CONTRERAS ORTIZ" w:date="2021-09-08T11:58:00Z"/>
          <w:rFonts w:asciiTheme="minorHAnsi" w:eastAsiaTheme="minorEastAsia" w:hAnsiTheme="minorHAnsi" w:cstheme="minorBidi"/>
          <w:noProof/>
          <w:lang w:eastAsia="es-ES"/>
        </w:rPr>
      </w:pPr>
      <w:ins w:id="145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2 Layout Completo</w:t>
        </w:r>
        <w:r>
          <w:rPr>
            <w:noProof/>
            <w:webHidden/>
          </w:rPr>
          <w:tab/>
        </w:r>
        <w:r>
          <w:rPr>
            <w:noProof/>
            <w:webHidden/>
          </w:rPr>
          <w:fldChar w:fldCharType="begin"/>
        </w:r>
        <w:r>
          <w:rPr>
            <w:noProof/>
            <w:webHidden/>
          </w:rPr>
          <w:instrText xml:space="preserve"> PAGEREF _Toc81995292 \h </w:instrText>
        </w:r>
        <w:r>
          <w:rPr>
            <w:noProof/>
            <w:webHidden/>
          </w:rPr>
        </w:r>
      </w:ins>
      <w:r>
        <w:rPr>
          <w:noProof/>
          <w:webHidden/>
        </w:rPr>
        <w:fldChar w:fldCharType="separate"/>
      </w:r>
      <w:ins w:id="1459" w:author="JORGE CONTRERAS ORTIZ" w:date="2021-09-08T11:58:00Z">
        <w:r>
          <w:rPr>
            <w:noProof/>
            <w:webHidden/>
          </w:rPr>
          <w:t>84</w:t>
        </w:r>
        <w:r>
          <w:rPr>
            <w:noProof/>
            <w:webHidden/>
          </w:rPr>
          <w:fldChar w:fldCharType="end"/>
        </w:r>
        <w:r w:rsidRPr="00DB49E2">
          <w:rPr>
            <w:rStyle w:val="Hipervnculo"/>
            <w:noProof/>
          </w:rPr>
          <w:fldChar w:fldCharType="end"/>
        </w:r>
      </w:ins>
    </w:p>
    <w:p w14:paraId="7539D7AC" w14:textId="2923452F" w:rsidR="00FE2C54" w:rsidRDefault="00FE2C54">
      <w:pPr>
        <w:pStyle w:val="Tabladeilustraciones"/>
        <w:tabs>
          <w:tab w:val="right" w:leader="dot" w:pos="9060"/>
        </w:tabs>
        <w:rPr>
          <w:ins w:id="1460" w:author="JORGE CONTRERAS ORTIZ" w:date="2021-09-08T11:58:00Z"/>
          <w:rFonts w:asciiTheme="minorHAnsi" w:eastAsiaTheme="minorEastAsia" w:hAnsiTheme="minorHAnsi" w:cstheme="minorBidi"/>
          <w:noProof/>
          <w:lang w:eastAsia="es-ES"/>
        </w:rPr>
      </w:pPr>
      <w:ins w:id="146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3 Layout Capa TOP</w:t>
        </w:r>
        <w:r>
          <w:rPr>
            <w:noProof/>
            <w:webHidden/>
          </w:rPr>
          <w:tab/>
        </w:r>
        <w:r>
          <w:rPr>
            <w:noProof/>
            <w:webHidden/>
          </w:rPr>
          <w:fldChar w:fldCharType="begin"/>
        </w:r>
        <w:r>
          <w:rPr>
            <w:noProof/>
            <w:webHidden/>
          </w:rPr>
          <w:instrText xml:space="preserve"> PAGEREF _Toc81995293 \h </w:instrText>
        </w:r>
        <w:r>
          <w:rPr>
            <w:noProof/>
            <w:webHidden/>
          </w:rPr>
        </w:r>
      </w:ins>
      <w:r>
        <w:rPr>
          <w:noProof/>
          <w:webHidden/>
        </w:rPr>
        <w:fldChar w:fldCharType="separate"/>
      </w:r>
      <w:ins w:id="1462" w:author="JORGE CONTRERAS ORTIZ" w:date="2021-09-08T11:58:00Z">
        <w:r>
          <w:rPr>
            <w:noProof/>
            <w:webHidden/>
          </w:rPr>
          <w:t>85</w:t>
        </w:r>
        <w:r>
          <w:rPr>
            <w:noProof/>
            <w:webHidden/>
          </w:rPr>
          <w:fldChar w:fldCharType="end"/>
        </w:r>
        <w:r w:rsidRPr="00DB49E2">
          <w:rPr>
            <w:rStyle w:val="Hipervnculo"/>
            <w:noProof/>
          </w:rPr>
          <w:fldChar w:fldCharType="end"/>
        </w:r>
      </w:ins>
    </w:p>
    <w:p w14:paraId="4713E00A" w14:textId="0335800D" w:rsidR="00FE2C54" w:rsidRDefault="00FE2C54">
      <w:pPr>
        <w:pStyle w:val="Tabladeilustraciones"/>
        <w:tabs>
          <w:tab w:val="right" w:leader="dot" w:pos="9060"/>
        </w:tabs>
        <w:rPr>
          <w:ins w:id="1463" w:author="JORGE CONTRERAS ORTIZ" w:date="2021-09-08T11:58:00Z"/>
          <w:rFonts w:asciiTheme="minorHAnsi" w:eastAsiaTheme="minorEastAsia" w:hAnsiTheme="minorHAnsi" w:cstheme="minorBidi"/>
          <w:noProof/>
          <w:lang w:eastAsia="es-ES"/>
        </w:rPr>
      </w:pPr>
      <w:ins w:id="146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4 Layout Capa BOTTOM</w:t>
        </w:r>
        <w:r>
          <w:rPr>
            <w:noProof/>
            <w:webHidden/>
          </w:rPr>
          <w:tab/>
        </w:r>
        <w:r>
          <w:rPr>
            <w:noProof/>
            <w:webHidden/>
          </w:rPr>
          <w:fldChar w:fldCharType="begin"/>
        </w:r>
        <w:r>
          <w:rPr>
            <w:noProof/>
            <w:webHidden/>
          </w:rPr>
          <w:instrText xml:space="preserve"> PAGEREF _Toc81995294 \h </w:instrText>
        </w:r>
        <w:r>
          <w:rPr>
            <w:noProof/>
            <w:webHidden/>
          </w:rPr>
        </w:r>
      </w:ins>
      <w:r>
        <w:rPr>
          <w:noProof/>
          <w:webHidden/>
        </w:rPr>
        <w:fldChar w:fldCharType="separate"/>
      </w:r>
      <w:ins w:id="1465" w:author="JORGE CONTRERAS ORTIZ" w:date="2021-09-08T11:58:00Z">
        <w:r>
          <w:rPr>
            <w:noProof/>
            <w:webHidden/>
          </w:rPr>
          <w:t>86</w:t>
        </w:r>
        <w:r>
          <w:rPr>
            <w:noProof/>
            <w:webHidden/>
          </w:rPr>
          <w:fldChar w:fldCharType="end"/>
        </w:r>
        <w:r w:rsidRPr="00DB49E2">
          <w:rPr>
            <w:rStyle w:val="Hipervnculo"/>
            <w:noProof/>
          </w:rPr>
          <w:fldChar w:fldCharType="end"/>
        </w:r>
      </w:ins>
    </w:p>
    <w:p w14:paraId="6086B187" w14:textId="5F845D51" w:rsidR="00FE2C54" w:rsidRDefault="00FE2C54">
      <w:pPr>
        <w:pStyle w:val="Tabladeilustraciones"/>
        <w:tabs>
          <w:tab w:val="right" w:leader="dot" w:pos="9060"/>
        </w:tabs>
        <w:rPr>
          <w:ins w:id="1466" w:author="JORGE CONTRERAS ORTIZ" w:date="2021-09-08T11:58:00Z"/>
          <w:rFonts w:asciiTheme="minorHAnsi" w:eastAsiaTheme="minorEastAsia" w:hAnsiTheme="minorHAnsi" w:cstheme="minorBidi"/>
          <w:noProof/>
          <w:lang w:eastAsia="es-ES"/>
        </w:rPr>
      </w:pPr>
      <w:ins w:id="146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lang w:val="en-US"/>
          </w:rPr>
          <w:t>Ilustración 55 PCB Cookie Thread TOP</w:t>
        </w:r>
        <w:r>
          <w:rPr>
            <w:noProof/>
            <w:webHidden/>
          </w:rPr>
          <w:tab/>
        </w:r>
        <w:r>
          <w:rPr>
            <w:noProof/>
            <w:webHidden/>
          </w:rPr>
          <w:fldChar w:fldCharType="begin"/>
        </w:r>
        <w:r>
          <w:rPr>
            <w:noProof/>
            <w:webHidden/>
          </w:rPr>
          <w:instrText xml:space="preserve"> PAGEREF _Toc81995295 \h </w:instrText>
        </w:r>
        <w:r>
          <w:rPr>
            <w:noProof/>
            <w:webHidden/>
          </w:rPr>
        </w:r>
      </w:ins>
      <w:r>
        <w:rPr>
          <w:noProof/>
          <w:webHidden/>
        </w:rPr>
        <w:fldChar w:fldCharType="separate"/>
      </w:r>
      <w:ins w:id="1468" w:author="JORGE CONTRERAS ORTIZ" w:date="2021-09-08T11:58:00Z">
        <w:r>
          <w:rPr>
            <w:noProof/>
            <w:webHidden/>
          </w:rPr>
          <w:t>87</w:t>
        </w:r>
        <w:r>
          <w:rPr>
            <w:noProof/>
            <w:webHidden/>
          </w:rPr>
          <w:fldChar w:fldCharType="end"/>
        </w:r>
        <w:r w:rsidRPr="00DB49E2">
          <w:rPr>
            <w:rStyle w:val="Hipervnculo"/>
            <w:noProof/>
          </w:rPr>
          <w:fldChar w:fldCharType="end"/>
        </w:r>
      </w:ins>
    </w:p>
    <w:p w14:paraId="2A557657" w14:textId="1FBE81AC" w:rsidR="00FE2C54" w:rsidRDefault="00FE2C54">
      <w:pPr>
        <w:pStyle w:val="Tabladeilustraciones"/>
        <w:tabs>
          <w:tab w:val="right" w:leader="dot" w:pos="9060"/>
        </w:tabs>
        <w:rPr>
          <w:ins w:id="1469" w:author="JORGE CONTRERAS ORTIZ" w:date="2021-09-08T11:58:00Z"/>
          <w:rFonts w:asciiTheme="minorHAnsi" w:eastAsiaTheme="minorEastAsia" w:hAnsiTheme="minorHAnsi" w:cstheme="minorBidi"/>
          <w:noProof/>
          <w:lang w:eastAsia="es-ES"/>
        </w:rPr>
      </w:pPr>
      <w:ins w:id="147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lang w:val="en-US"/>
          </w:rPr>
          <w:t>Ilustración 56 PCB Cookie Thread Capa BOTTOM</w:t>
        </w:r>
        <w:r>
          <w:rPr>
            <w:noProof/>
            <w:webHidden/>
          </w:rPr>
          <w:tab/>
        </w:r>
        <w:r>
          <w:rPr>
            <w:noProof/>
            <w:webHidden/>
          </w:rPr>
          <w:fldChar w:fldCharType="begin"/>
        </w:r>
        <w:r>
          <w:rPr>
            <w:noProof/>
            <w:webHidden/>
          </w:rPr>
          <w:instrText xml:space="preserve"> PAGEREF _Toc81995296 \h </w:instrText>
        </w:r>
        <w:r>
          <w:rPr>
            <w:noProof/>
            <w:webHidden/>
          </w:rPr>
        </w:r>
      </w:ins>
      <w:r>
        <w:rPr>
          <w:noProof/>
          <w:webHidden/>
        </w:rPr>
        <w:fldChar w:fldCharType="separate"/>
      </w:r>
      <w:ins w:id="1471" w:author="JORGE CONTRERAS ORTIZ" w:date="2021-09-08T11:58:00Z">
        <w:r>
          <w:rPr>
            <w:noProof/>
            <w:webHidden/>
          </w:rPr>
          <w:t>87</w:t>
        </w:r>
        <w:r>
          <w:rPr>
            <w:noProof/>
            <w:webHidden/>
          </w:rPr>
          <w:fldChar w:fldCharType="end"/>
        </w:r>
        <w:r w:rsidRPr="00DB49E2">
          <w:rPr>
            <w:rStyle w:val="Hipervnculo"/>
            <w:noProof/>
          </w:rPr>
          <w:fldChar w:fldCharType="end"/>
        </w:r>
      </w:ins>
    </w:p>
    <w:p w14:paraId="2BA9A978" w14:textId="18BE3356" w:rsidR="00FE2C54" w:rsidRDefault="00FE2C54">
      <w:pPr>
        <w:pStyle w:val="Tabladeilustraciones"/>
        <w:tabs>
          <w:tab w:val="right" w:leader="dot" w:pos="9060"/>
        </w:tabs>
        <w:rPr>
          <w:ins w:id="1472" w:author="JORGE CONTRERAS ORTIZ" w:date="2021-09-08T11:58:00Z"/>
          <w:rFonts w:asciiTheme="minorHAnsi" w:eastAsiaTheme="minorEastAsia" w:hAnsiTheme="minorHAnsi" w:cstheme="minorBidi"/>
          <w:noProof/>
          <w:lang w:eastAsia="es-ES"/>
        </w:rPr>
      </w:pPr>
      <w:ins w:id="147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9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995297 \h </w:instrText>
        </w:r>
        <w:r>
          <w:rPr>
            <w:noProof/>
            <w:webHidden/>
          </w:rPr>
        </w:r>
      </w:ins>
      <w:r>
        <w:rPr>
          <w:noProof/>
          <w:webHidden/>
        </w:rPr>
        <w:fldChar w:fldCharType="separate"/>
      </w:r>
      <w:ins w:id="1474" w:author="JORGE CONTRERAS ORTIZ" w:date="2021-09-08T11:58:00Z">
        <w:r>
          <w:rPr>
            <w:noProof/>
            <w:webHidden/>
          </w:rPr>
          <w:t>88</w:t>
        </w:r>
        <w:r>
          <w:rPr>
            <w:noProof/>
            <w:webHidden/>
          </w:rPr>
          <w:fldChar w:fldCharType="end"/>
        </w:r>
        <w:r w:rsidRPr="00DB49E2">
          <w:rPr>
            <w:rStyle w:val="Hipervnculo"/>
            <w:noProof/>
          </w:rPr>
          <w:fldChar w:fldCharType="end"/>
        </w:r>
      </w:ins>
    </w:p>
    <w:p w14:paraId="26D72D79" w14:textId="1F516910" w:rsidR="00FE2C54" w:rsidRDefault="00FE2C54">
      <w:pPr>
        <w:pStyle w:val="Tabladeilustraciones"/>
        <w:tabs>
          <w:tab w:val="right" w:leader="dot" w:pos="9060"/>
        </w:tabs>
        <w:rPr>
          <w:ins w:id="1475" w:author="JORGE CONTRERAS ORTIZ" w:date="2021-09-08T11:58:00Z"/>
          <w:rFonts w:asciiTheme="minorHAnsi" w:eastAsiaTheme="minorEastAsia" w:hAnsiTheme="minorHAnsi" w:cstheme="minorBidi"/>
          <w:noProof/>
          <w:lang w:eastAsia="es-ES"/>
        </w:rPr>
      </w:pPr>
      <w:ins w:id="147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9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8 Esquema montaje Red de Dos Nodos</w:t>
        </w:r>
        <w:r>
          <w:rPr>
            <w:noProof/>
            <w:webHidden/>
          </w:rPr>
          <w:tab/>
        </w:r>
        <w:r>
          <w:rPr>
            <w:noProof/>
            <w:webHidden/>
          </w:rPr>
          <w:fldChar w:fldCharType="begin"/>
        </w:r>
        <w:r>
          <w:rPr>
            <w:noProof/>
            <w:webHidden/>
          </w:rPr>
          <w:instrText xml:space="preserve"> PAGEREF _Toc81995298 \h </w:instrText>
        </w:r>
        <w:r>
          <w:rPr>
            <w:noProof/>
            <w:webHidden/>
          </w:rPr>
        </w:r>
      </w:ins>
      <w:r>
        <w:rPr>
          <w:noProof/>
          <w:webHidden/>
        </w:rPr>
        <w:fldChar w:fldCharType="separate"/>
      </w:r>
      <w:ins w:id="1477" w:author="JORGE CONTRERAS ORTIZ" w:date="2021-09-08T11:58:00Z">
        <w:r>
          <w:rPr>
            <w:noProof/>
            <w:webHidden/>
          </w:rPr>
          <w:t>89</w:t>
        </w:r>
        <w:r>
          <w:rPr>
            <w:noProof/>
            <w:webHidden/>
          </w:rPr>
          <w:fldChar w:fldCharType="end"/>
        </w:r>
        <w:r w:rsidRPr="00DB49E2">
          <w:rPr>
            <w:rStyle w:val="Hipervnculo"/>
            <w:noProof/>
          </w:rPr>
          <w:fldChar w:fldCharType="end"/>
        </w:r>
      </w:ins>
    </w:p>
    <w:p w14:paraId="27F83C5F" w14:textId="3973C37B" w:rsidR="00FE2C54" w:rsidRDefault="00FE2C54">
      <w:pPr>
        <w:pStyle w:val="Tabladeilustraciones"/>
        <w:tabs>
          <w:tab w:val="right" w:leader="dot" w:pos="9060"/>
        </w:tabs>
        <w:rPr>
          <w:ins w:id="1478" w:author="JORGE CONTRERAS ORTIZ" w:date="2021-09-08T11:58:00Z"/>
          <w:rFonts w:asciiTheme="minorHAnsi" w:eastAsiaTheme="minorEastAsia" w:hAnsiTheme="minorHAnsi" w:cstheme="minorBidi"/>
          <w:noProof/>
          <w:lang w:eastAsia="es-ES"/>
        </w:rPr>
      </w:pPr>
      <w:ins w:id="147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9 Logs KiTools al REALIZAR un Ping</w:t>
        </w:r>
        <w:r>
          <w:rPr>
            <w:noProof/>
            <w:webHidden/>
          </w:rPr>
          <w:tab/>
        </w:r>
        <w:r>
          <w:rPr>
            <w:noProof/>
            <w:webHidden/>
          </w:rPr>
          <w:fldChar w:fldCharType="begin"/>
        </w:r>
        <w:r>
          <w:rPr>
            <w:noProof/>
            <w:webHidden/>
          </w:rPr>
          <w:instrText xml:space="preserve"> PAGEREF _Toc81995299 \h </w:instrText>
        </w:r>
        <w:r>
          <w:rPr>
            <w:noProof/>
            <w:webHidden/>
          </w:rPr>
        </w:r>
      </w:ins>
      <w:r>
        <w:rPr>
          <w:noProof/>
          <w:webHidden/>
        </w:rPr>
        <w:fldChar w:fldCharType="separate"/>
      </w:r>
      <w:ins w:id="1480" w:author="JORGE CONTRERAS ORTIZ" w:date="2021-09-08T11:58:00Z">
        <w:r>
          <w:rPr>
            <w:noProof/>
            <w:webHidden/>
          </w:rPr>
          <w:t>90</w:t>
        </w:r>
        <w:r>
          <w:rPr>
            <w:noProof/>
            <w:webHidden/>
          </w:rPr>
          <w:fldChar w:fldCharType="end"/>
        </w:r>
        <w:r w:rsidRPr="00DB49E2">
          <w:rPr>
            <w:rStyle w:val="Hipervnculo"/>
            <w:noProof/>
          </w:rPr>
          <w:fldChar w:fldCharType="end"/>
        </w:r>
      </w:ins>
    </w:p>
    <w:p w14:paraId="7930D1F0" w14:textId="7A68C77C" w:rsidR="00FE2C54" w:rsidRDefault="00FE2C54">
      <w:pPr>
        <w:pStyle w:val="Tabladeilustraciones"/>
        <w:tabs>
          <w:tab w:val="right" w:leader="dot" w:pos="9060"/>
        </w:tabs>
        <w:rPr>
          <w:ins w:id="1481" w:author="JORGE CONTRERAS ORTIZ" w:date="2021-09-08T11:58:00Z"/>
          <w:rFonts w:asciiTheme="minorHAnsi" w:eastAsiaTheme="minorEastAsia" w:hAnsiTheme="minorHAnsi" w:cstheme="minorBidi"/>
          <w:noProof/>
          <w:lang w:eastAsia="es-ES"/>
        </w:rPr>
      </w:pPr>
      <w:ins w:id="148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0 Logs KiTools al RECIBIR un Ping</w:t>
        </w:r>
        <w:r>
          <w:rPr>
            <w:noProof/>
            <w:webHidden/>
          </w:rPr>
          <w:tab/>
        </w:r>
        <w:r>
          <w:rPr>
            <w:noProof/>
            <w:webHidden/>
          </w:rPr>
          <w:fldChar w:fldCharType="begin"/>
        </w:r>
        <w:r>
          <w:rPr>
            <w:noProof/>
            <w:webHidden/>
          </w:rPr>
          <w:instrText xml:space="preserve"> PAGEREF _Toc81995300 \h </w:instrText>
        </w:r>
        <w:r>
          <w:rPr>
            <w:noProof/>
            <w:webHidden/>
          </w:rPr>
        </w:r>
      </w:ins>
      <w:r>
        <w:rPr>
          <w:noProof/>
          <w:webHidden/>
        </w:rPr>
        <w:fldChar w:fldCharType="separate"/>
      </w:r>
      <w:ins w:id="1483" w:author="JORGE CONTRERAS ORTIZ" w:date="2021-09-08T11:58:00Z">
        <w:r>
          <w:rPr>
            <w:noProof/>
            <w:webHidden/>
          </w:rPr>
          <w:t>90</w:t>
        </w:r>
        <w:r>
          <w:rPr>
            <w:noProof/>
            <w:webHidden/>
          </w:rPr>
          <w:fldChar w:fldCharType="end"/>
        </w:r>
        <w:r w:rsidRPr="00DB49E2">
          <w:rPr>
            <w:rStyle w:val="Hipervnculo"/>
            <w:noProof/>
          </w:rPr>
          <w:fldChar w:fldCharType="end"/>
        </w:r>
      </w:ins>
    </w:p>
    <w:p w14:paraId="60F2E4B0" w14:textId="19B19B38" w:rsidR="00FE2C54" w:rsidRDefault="00FE2C54">
      <w:pPr>
        <w:pStyle w:val="Tabladeilustraciones"/>
        <w:tabs>
          <w:tab w:val="right" w:leader="dot" w:pos="9060"/>
        </w:tabs>
        <w:rPr>
          <w:ins w:id="1484" w:author="JORGE CONTRERAS ORTIZ" w:date="2021-09-08T11:58:00Z"/>
          <w:rFonts w:asciiTheme="minorHAnsi" w:eastAsiaTheme="minorEastAsia" w:hAnsiTheme="minorHAnsi" w:cstheme="minorBidi"/>
          <w:noProof/>
          <w:lang w:eastAsia="es-ES"/>
        </w:rPr>
      </w:pPr>
      <w:ins w:id="148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1 Montaje Border Router</w:t>
        </w:r>
        <w:r>
          <w:rPr>
            <w:noProof/>
            <w:webHidden/>
          </w:rPr>
          <w:tab/>
        </w:r>
        <w:r>
          <w:rPr>
            <w:noProof/>
            <w:webHidden/>
          </w:rPr>
          <w:fldChar w:fldCharType="begin"/>
        </w:r>
        <w:r>
          <w:rPr>
            <w:noProof/>
            <w:webHidden/>
          </w:rPr>
          <w:instrText xml:space="preserve"> PAGEREF _Toc81995301 \h </w:instrText>
        </w:r>
        <w:r>
          <w:rPr>
            <w:noProof/>
            <w:webHidden/>
          </w:rPr>
        </w:r>
      </w:ins>
      <w:r>
        <w:rPr>
          <w:noProof/>
          <w:webHidden/>
        </w:rPr>
        <w:fldChar w:fldCharType="separate"/>
      </w:r>
      <w:ins w:id="1486" w:author="JORGE CONTRERAS ORTIZ" w:date="2021-09-08T11:58:00Z">
        <w:r>
          <w:rPr>
            <w:noProof/>
            <w:webHidden/>
          </w:rPr>
          <w:t>92</w:t>
        </w:r>
        <w:r>
          <w:rPr>
            <w:noProof/>
            <w:webHidden/>
          </w:rPr>
          <w:fldChar w:fldCharType="end"/>
        </w:r>
        <w:r w:rsidRPr="00DB49E2">
          <w:rPr>
            <w:rStyle w:val="Hipervnculo"/>
            <w:noProof/>
          </w:rPr>
          <w:fldChar w:fldCharType="end"/>
        </w:r>
      </w:ins>
    </w:p>
    <w:p w14:paraId="613C218E" w14:textId="138B0FE7" w:rsidR="00FE2C54" w:rsidRDefault="00FE2C54">
      <w:pPr>
        <w:pStyle w:val="Tabladeilustraciones"/>
        <w:tabs>
          <w:tab w:val="right" w:leader="dot" w:pos="9060"/>
        </w:tabs>
        <w:rPr>
          <w:ins w:id="1487" w:author="JORGE CONTRERAS ORTIZ" w:date="2021-09-08T11:58:00Z"/>
          <w:rFonts w:asciiTheme="minorHAnsi" w:eastAsiaTheme="minorEastAsia" w:hAnsiTheme="minorHAnsi" w:cstheme="minorBidi"/>
          <w:noProof/>
          <w:lang w:eastAsia="es-ES"/>
        </w:rPr>
      </w:pPr>
      <w:ins w:id="148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2 Topología de Red 1 nodo con BR</w:t>
        </w:r>
        <w:r>
          <w:rPr>
            <w:noProof/>
            <w:webHidden/>
          </w:rPr>
          <w:tab/>
        </w:r>
        <w:r>
          <w:rPr>
            <w:noProof/>
            <w:webHidden/>
          </w:rPr>
          <w:fldChar w:fldCharType="begin"/>
        </w:r>
        <w:r>
          <w:rPr>
            <w:noProof/>
            <w:webHidden/>
          </w:rPr>
          <w:instrText xml:space="preserve"> PAGEREF _Toc81995302 \h </w:instrText>
        </w:r>
        <w:r>
          <w:rPr>
            <w:noProof/>
            <w:webHidden/>
          </w:rPr>
        </w:r>
      </w:ins>
      <w:r>
        <w:rPr>
          <w:noProof/>
          <w:webHidden/>
        </w:rPr>
        <w:fldChar w:fldCharType="separate"/>
      </w:r>
      <w:ins w:id="1489" w:author="JORGE CONTRERAS ORTIZ" w:date="2021-09-08T11:58:00Z">
        <w:r>
          <w:rPr>
            <w:noProof/>
            <w:webHidden/>
          </w:rPr>
          <w:t>93</w:t>
        </w:r>
        <w:r>
          <w:rPr>
            <w:noProof/>
            <w:webHidden/>
          </w:rPr>
          <w:fldChar w:fldCharType="end"/>
        </w:r>
        <w:r w:rsidRPr="00DB49E2">
          <w:rPr>
            <w:rStyle w:val="Hipervnculo"/>
            <w:noProof/>
          </w:rPr>
          <w:fldChar w:fldCharType="end"/>
        </w:r>
      </w:ins>
    </w:p>
    <w:p w14:paraId="5AE03AD2" w14:textId="1986442B" w:rsidR="00FE2C54" w:rsidRDefault="00FE2C54">
      <w:pPr>
        <w:pStyle w:val="Tabladeilustraciones"/>
        <w:tabs>
          <w:tab w:val="right" w:leader="dot" w:pos="9060"/>
        </w:tabs>
        <w:rPr>
          <w:ins w:id="1490" w:author="JORGE CONTRERAS ORTIZ" w:date="2021-09-08T11:58:00Z"/>
          <w:rFonts w:asciiTheme="minorHAnsi" w:eastAsiaTheme="minorEastAsia" w:hAnsiTheme="minorHAnsi" w:cstheme="minorBidi"/>
          <w:noProof/>
          <w:lang w:eastAsia="es-ES"/>
        </w:rPr>
      </w:pPr>
      <w:ins w:id="149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995303 \h </w:instrText>
        </w:r>
        <w:r>
          <w:rPr>
            <w:noProof/>
            <w:webHidden/>
          </w:rPr>
        </w:r>
      </w:ins>
      <w:r>
        <w:rPr>
          <w:noProof/>
          <w:webHidden/>
        </w:rPr>
        <w:fldChar w:fldCharType="separate"/>
      </w:r>
      <w:ins w:id="1492" w:author="JORGE CONTRERAS ORTIZ" w:date="2021-09-08T11:58:00Z">
        <w:r>
          <w:rPr>
            <w:noProof/>
            <w:webHidden/>
          </w:rPr>
          <w:t>94</w:t>
        </w:r>
        <w:r>
          <w:rPr>
            <w:noProof/>
            <w:webHidden/>
          </w:rPr>
          <w:fldChar w:fldCharType="end"/>
        </w:r>
        <w:r w:rsidRPr="00DB49E2">
          <w:rPr>
            <w:rStyle w:val="Hipervnculo"/>
            <w:noProof/>
          </w:rPr>
          <w:fldChar w:fldCharType="end"/>
        </w:r>
      </w:ins>
    </w:p>
    <w:p w14:paraId="673D7C41" w14:textId="293A5F2D" w:rsidR="00FE2C54" w:rsidRDefault="00FE2C54">
      <w:pPr>
        <w:pStyle w:val="Tabladeilustraciones"/>
        <w:tabs>
          <w:tab w:val="right" w:leader="dot" w:pos="9060"/>
        </w:tabs>
        <w:rPr>
          <w:ins w:id="1493" w:author="JORGE CONTRERAS ORTIZ" w:date="2021-09-08T11:58:00Z"/>
          <w:rFonts w:asciiTheme="minorHAnsi" w:eastAsiaTheme="minorEastAsia" w:hAnsiTheme="minorHAnsi" w:cstheme="minorBidi"/>
          <w:noProof/>
          <w:lang w:eastAsia="es-ES"/>
        </w:rPr>
      </w:pPr>
      <w:ins w:id="149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995304 \h </w:instrText>
        </w:r>
        <w:r>
          <w:rPr>
            <w:noProof/>
            <w:webHidden/>
          </w:rPr>
        </w:r>
      </w:ins>
      <w:r>
        <w:rPr>
          <w:noProof/>
          <w:webHidden/>
        </w:rPr>
        <w:fldChar w:fldCharType="separate"/>
      </w:r>
      <w:ins w:id="1495" w:author="JORGE CONTRERAS ORTIZ" w:date="2021-09-08T11:58:00Z">
        <w:r>
          <w:rPr>
            <w:noProof/>
            <w:webHidden/>
          </w:rPr>
          <w:t>94</w:t>
        </w:r>
        <w:r>
          <w:rPr>
            <w:noProof/>
            <w:webHidden/>
          </w:rPr>
          <w:fldChar w:fldCharType="end"/>
        </w:r>
        <w:r w:rsidRPr="00DB49E2">
          <w:rPr>
            <w:rStyle w:val="Hipervnculo"/>
            <w:noProof/>
          </w:rPr>
          <w:fldChar w:fldCharType="end"/>
        </w:r>
      </w:ins>
    </w:p>
    <w:p w14:paraId="3CD4AE05" w14:textId="3457053D" w:rsidR="00FE2C54" w:rsidRDefault="00FE2C54">
      <w:pPr>
        <w:pStyle w:val="Tabladeilustraciones"/>
        <w:tabs>
          <w:tab w:val="right" w:leader="dot" w:pos="9060"/>
        </w:tabs>
        <w:rPr>
          <w:ins w:id="1496" w:author="JORGE CONTRERAS ORTIZ" w:date="2021-09-08T11:58:00Z"/>
          <w:rFonts w:asciiTheme="minorHAnsi" w:eastAsiaTheme="minorEastAsia" w:hAnsiTheme="minorHAnsi" w:cstheme="minorBidi"/>
          <w:noProof/>
          <w:lang w:eastAsia="es-ES"/>
        </w:rPr>
      </w:pPr>
      <w:ins w:id="149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5 Ping desde PC a BR</w:t>
        </w:r>
        <w:r>
          <w:rPr>
            <w:noProof/>
            <w:webHidden/>
          </w:rPr>
          <w:tab/>
        </w:r>
        <w:r>
          <w:rPr>
            <w:noProof/>
            <w:webHidden/>
          </w:rPr>
          <w:fldChar w:fldCharType="begin"/>
        </w:r>
        <w:r>
          <w:rPr>
            <w:noProof/>
            <w:webHidden/>
          </w:rPr>
          <w:instrText xml:space="preserve"> PAGEREF _Toc81995305 \h </w:instrText>
        </w:r>
        <w:r>
          <w:rPr>
            <w:noProof/>
            <w:webHidden/>
          </w:rPr>
        </w:r>
      </w:ins>
      <w:r>
        <w:rPr>
          <w:noProof/>
          <w:webHidden/>
        </w:rPr>
        <w:fldChar w:fldCharType="separate"/>
      </w:r>
      <w:ins w:id="1498" w:author="JORGE CONTRERAS ORTIZ" w:date="2021-09-08T11:58:00Z">
        <w:r>
          <w:rPr>
            <w:noProof/>
            <w:webHidden/>
          </w:rPr>
          <w:t>95</w:t>
        </w:r>
        <w:r>
          <w:rPr>
            <w:noProof/>
            <w:webHidden/>
          </w:rPr>
          <w:fldChar w:fldCharType="end"/>
        </w:r>
        <w:r w:rsidRPr="00DB49E2">
          <w:rPr>
            <w:rStyle w:val="Hipervnculo"/>
            <w:noProof/>
          </w:rPr>
          <w:fldChar w:fldCharType="end"/>
        </w:r>
      </w:ins>
    </w:p>
    <w:p w14:paraId="4624B894" w14:textId="2D567597" w:rsidR="00FE2C54" w:rsidRDefault="00FE2C54">
      <w:pPr>
        <w:pStyle w:val="Tabladeilustraciones"/>
        <w:tabs>
          <w:tab w:val="right" w:leader="dot" w:pos="9060"/>
        </w:tabs>
        <w:rPr>
          <w:ins w:id="1499" w:author="JORGE CONTRERAS ORTIZ" w:date="2021-09-08T11:58:00Z"/>
          <w:rFonts w:asciiTheme="minorHAnsi" w:eastAsiaTheme="minorEastAsia" w:hAnsiTheme="minorHAnsi" w:cstheme="minorBidi"/>
          <w:noProof/>
          <w:lang w:eastAsia="es-ES"/>
        </w:rPr>
      </w:pPr>
      <w:ins w:id="150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6 Ping desde PC a nodo LEADER</w:t>
        </w:r>
        <w:r>
          <w:rPr>
            <w:noProof/>
            <w:webHidden/>
          </w:rPr>
          <w:tab/>
        </w:r>
        <w:r>
          <w:rPr>
            <w:noProof/>
            <w:webHidden/>
          </w:rPr>
          <w:fldChar w:fldCharType="begin"/>
        </w:r>
        <w:r>
          <w:rPr>
            <w:noProof/>
            <w:webHidden/>
          </w:rPr>
          <w:instrText xml:space="preserve"> PAGEREF _Toc81995306 \h </w:instrText>
        </w:r>
        <w:r>
          <w:rPr>
            <w:noProof/>
            <w:webHidden/>
          </w:rPr>
        </w:r>
      </w:ins>
      <w:r>
        <w:rPr>
          <w:noProof/>
          <w:webHidden/>
        </w:rPr>
        <w:fldChar w:fldCharType="separate"/>
      </w:r>
      <w:ins w:id="1501" w:author="JORGE CONTRERAS ORTIZ" w:date="2021-09-08T11:58:00Z">
        <w:r>
          <w:rPr>
            <w:noProof/>
            <w:webHidden/>
          </w:rPr>
          <w:t>95</w:t>
        </w:r>
        <w:r>
          <w:rPr>
            <w:noProof/>
            <w:webHidden/>
          </w:rPr>
          <w:fldChar w:fldCharType="end"/>
        </w:r>
        <w:r w:rsidRPr="00DB49E2">
          <w:rPr>
            <w:rStyle w:val="Hipervnculo"/>
            <w:noProof/>
          </w:rPr>
          <w:fldChar w:fldCharType="end"/>
        </w:r>
      </w:ins>
    </w:p>
    <w:p w14:paraId="09C9D98A" w14:textId="4CFF6517" w:rsidR="00FE2C54" w:rsidRDefault="00FE2C54">
      <w:pPr>
        <w:pStyle w:val="Tabladeilustraciones"/>
        <w:tabs>
          <w:tab w:val="right" w:leader="dot" w:pos="9060"/>
        </w:tabs>
        <w:rPr>
          <w:ins w:id="1502" w:author="JORGE CONTRERAS ORTIZ" w:date="2021-09-08T11:58:00Z"/>
          <w:rFonts w:asciiTheme="minorHAnsi" w:eastAsiaTheme="minorEastAsia" w:hAnsiTheme="minorHAnsi" w:cstheme="minorBidi"/>
          <w:noProof/>
          <w:lang w:eastAsia="es-ES"/>
        </w:rPr>
      </w:pPr>
      <w:ins w:id="150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7 Ping desde PC a nodo MED</w:t>
        </w:r>
        <w:r>
          <w:rPr>
            <w:noProof/>
            <w:webHidden/>
          </w:rPr>
          <w:tab/>
        </w:r>
        <w:r>
          <w:rPr>
            <w:noProof/>
            <w:webHidden/>
          </w:rPr>
          <w:fldChar w:fldCharType="begin"/>
        </w:r>
        <w:r>
          <w:rPr>
            <w:noProof/>
            <w:webHidden/>
          </w:rPr>
          <w:instrText xml:space="preserve"> PAGEREF _Toc81995307 \h </w:instrText>
        </w:r>
        <w:r>
          <w:rPr>
            <w:noProof/>
            <w:webHidden/>
          </w:rPr>
        </w:r>
      </w:ins>
      <w:r>
        <w:rPr>
          <w:noProof/>
          <w:webHidden/>
        </w:rPr>
        <w:fldChar w:fldCharType="separate"/>
      </w:r>
      <w:ins w:id="1504" w:author="JORGE CONTRERAS ORTIZ" w:date="2021-09-08T11:58:00Z">
        <w:r>
          <w:rPr>
            <w:noProof/>
            <w:webHidden/>
          </w:rPr>
          <w:t>95</w:t>
        </w:r>
        <w:r>
          <w:rPr>
            <w:noProof/>
            <w:webHidden/>
          </w:rPr>
          <w:fldChar w:fldCharType="end"/>
        </w:r>
        <w:r w:rsidRPr="00DB49E2">
          <w:rPr>
            <w:rStyle w:val="Hipervnculo"/>
            <w:noProof/>
          </w:rPr>
          <w:fldChar w:fldCharType="end"/>
        </w:r>
      </w:ins>
    </w:p>
    <w:p w14:paraId="1FAB3975" w14:textId="2869EDD4" w:rsidR="00FE2C54" w:rsidRDefault="00FE2C54">
      <w:pPr>
        <w:pStyle w:val="Tabladeilustraciones"/>
        <w:tabs>
          <w:tab w:val="right" w:leader="dot" w:pos="9060"/>
        </w:tabs>
        <w:rPr>
          <w:ins w:id="1505" w:author="JORGE CONTRERAS ORTIZ" w:date="2021-09-08T11:58:00Z"/>
          <w:rFonts w:asciiTheme="minorHAnsi" w:eastAsiaTheme="minorEastAsia" w:hAnsiTheme="minorHAnsi" w:cstheme="minorBidi"/>
          <w:noProof/>
          <w:lang w:eastAsia="es-ES"/>
        </w:rPr>
      </w:pPr>
      <w:ins w:id="150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995308 \h </w:instrText>
        </w:r>
        <w:r>
          <w:rPr>
            <w:noProof/>
            <w:webHidden/>
          </w:rPr>
        </w:r>
      </w:ins>
      <w:r>
        <w:rPr>
          <w:noProof/>
          <w:webHidden/>
        </w:rPr>
        <w:fldChar w:fldCharType="separate"/>
      </w:r>
      <w:ins w:id="1507" w:author="JORGE CONTRERAS ORTIZ" w:date="2021-09-08T11:58:00Z">
        <w:r>
          <w:rPr>
            <w:noProof/>
            <w:webHidden/>
          </w:rPr>
          <w:t>96</w:t>
        </w:r>
        <w:r>
          <w:rPr>
            <w:noProof/>
            <w:webHidden/>
          </w:rPr>
          <w:fldChar w:fldCharType="end"/>
        </w:r>
        <w:r w:rsidRPr="00DB49E2">
          <w:rPr>
            <w:rStyle w:val="Hipervnculo"/>
            <w:noProof/>
          </w:rPr>
          <w:fldChar w:fldCharType="end"/>
        </w:r>
      </w:ins>
    </w:p>
    <w:p w14:paraId="06C80B6F" w14:textId="5F9A2E65" w:rsidR="00FE2C54" w:rsidRDefault="00FE2C54">
      <w:pPr>
        <w:pStyle w:val="Tabladeilustraciones"/>
        <w:tabs>
          <w:tab w:val="right" w:leader="dot" w:pos="9060"/>
        </w:tabs>
        <w:rPr>
          <w:ins w:id="1508" w:author="JORGE CONTRERAS ORTIZ" w:date="2021-09-08T11:58:00Z"/>
          <w:rFonts w:asciiTheme="minorHAnsi" w:eastAsiaTheme="minorEastAsia" w:hAnsiTheme="minorHAnsi" w:cstheme="minorBidi"/>
          <w:noProof/>
          <w:lang w:eastAsia="es-ES"/>
        </w:rPr>
      </w:pPr>
      <w:ins w:id="150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995309 \h </w:instrText>
        </w:r>
        <w:r>
          <w:rPr>
            <w:noProof/>
            <w:webHidden/>
          </w:rPr>
        </w:r>
      </w:ins>
      <w:r>
        <w:rPr>
          <w:noProof/>
          <w:webHidden/>
        </w:rPr>
        <w:fldChar w:fldCharType="separate"/>
      </w:r>
      <w:ins w:id="1510" w:author="JORGE CONTRERAS ORTIZ" w:date="2021-09-08T11:58:00Z">
        <w:r>
          <w:rPr>
            <w:noProof/>
            <w:webHidden/>
          </w:rPr>
          <w:t>98</w:t>
        </w:r>
        <w:r>
          <w:rPr>
            <w:noProof/>
            <w:webHidden/>
          </w:rPr>
          <w:fldChar w:fldCharType="end"/>
        </w:r>
        <w:r w:rsidRPr="00DB49E2">
          <w:rPr>
            <w:rStyle w:val="Hipervnculo"/>
            <w:noProof/>
          </w:rPr>
          <w:fldChar w:fldCharType="end"/>
        </w:r>
      </w:ins>
    </w:p>
    <w:p w14:paraId="436B5134" w14:textId="26B26B7D" w:rsidR="00FE2C54" w:rsidRDefault="00FE2C54">
      <w:pPr>
        <w:pStyle w:val="Tabladeilustraciones"/>
        <w:tabs>
          <w:tab w:val="right" w:leader="dot" w:pos="9060"/>
        </w:tabs>
        <w:rPr>
          <w:ins w:id="1511" w:author="JORGE CONTRERAS ORTIZ" w:date="2021-09-08T11:58:00Z"/>
          <w:rFonts w:asciiTheme="minorHAnsi" w:eastAsiaTheme="minorEastAsia" w:hAnsiTheme="minorHAnsi" w:cstheme="minorBidi"/>
          <w:noProof/>
          <w:lang w:eastAsia="es-ES"/>
        </w:rPr>
      </w:pPr>
      <w:ins w:id="151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995310 \h </w:instrText>
        </w:r>
        <w:r>
          <w:rPr>
            <w:noProof/>
            <w:webHidden/>
          </w:rPr>
        </w:r>
      </w:ins>
      <w:r>
        <w:rPr>
          <w:noProof/>
          <w:webHidden/>
        </w:rPr>
        <w:fldChar w:fldCharType="separate"/>
      </w:r>
      <w:ins w:id="1513" w:author="JORGE CONTRERAS ORTIZ" w:date="2021-09-08T11:58:00Z">
        <w:r>
          <w:rPr>
            <w:noProof/>
            <w:webHidden/>
          </w:rPr>
          <w:t>99</w:t>
        </w:r>
        <w:r>
          <w:rPr>
            <w:noProof/>
            <w:webHidden/>
          </w:rPr>
          <w:fldChar w:fldCharType="end"/>
        </w:r>
        <w:r w:rsidRPr="00DB49E2">
          <w:rPr>
            <w:rStyle w:val="Hipervnculo"/>
            <w:noProof/>
          </w:rPr>
          <w:fldChar w:fldCharType="end"/>
        </w:r>
      </w:ins>
    </w:p>
    <w:p w14:paraId="0717145B" w14:textId="007DA8F0" w:rsidR="00FE2C54" w:rsidRDefault="00FE2C54">
      <w:pPr>
        <w:pStyle w:val="Tabladeilustraciones"/>
        <w:tabs>
          <w:tab w:val="right" w:leader="dot" w:pos="9060"/>
        </w:tabs>
        <w:rPr>
          <w:ins w:id="1514" w:author="JORGE CONTRERAS ORTIZ" w:date="2021-09-08T11:58:00Z"/>
          <w:rFonts w:asciiTheme="minorHAnsi" w:eastAsiaTheme="minorEastAsia" w:hAnsiTheme="minorHAnsi" w:cstheme="minorBidi"/>
          <w:noProof/>
          <w:lang w:eastAsia="es-ES"/>
        </w:rPr>
      </w:pPr>
      <w:ins w:id="151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1 Ping desde PC a nuevo nodo MED.</w:t>
        </w:r>
        <w:r>
          <w:rPr>
            <w:noProof/>
            <w:webHidden/>
          </w:rPr>
          <w:tab/>
        </w:r>
        <w:r>
          <w:rPr>
            <w:noProof/>
            <w:webHidden/>
          </w:rPr>
          <w:fldChar w:fldCharType="begin"/>
        </w:r>
        <w:r>
          <w:rPr>
            <w:noProof/>
            <w:webHidden/>
          </w:rPr>
          <w:instrText xml:space="preserve"> PAGEREF _Toc81995311 \h </w:instrText>
        </w:r>
        <w:r>
          <w:rPr>
            <w:noProof/>
            <w:webHidden/>
          </w:rPr>
        </w:r>
      </w:ins>
      <w:r>
        <w:rPr>
          <w:noProof/>
          <w:webHidden/>
        </w:rPr>
        <w:fldChar w:fldCharType="separate"/>
      </w:r>
      <w:ins w:id="1516" w:author="JORGE CONTRERAS ORTIZ" w:date="2021-09-08T11:58:00Z">
        <w:r>
          <w:rPr>
            <w:noProof/>
            <w:webHidden/>
          </w:rPr>
          <w:t>99</w:t>
        </w:r>
        <w:r>
          <w:rPr>
            <w:noProof/>
            <w:webHidden/>
          </w:rPr>
          <w:fldChar w:fldCharType="end"/>
        </w:r>
        <w:r w:rsidRPr="00DB49E2">
          <w:rPr>
            <w:rStyle w:val="Hipervnculo"/>
            <w:noProof/>
          </w:rPr>
          <w:fldChar w:fldCharType="end"/>
        </w:r>
      </w:ins>
    </w:p>
    <w:p w14:paraId="1B74A015" w14:textId="736AAB0B" w:rsidR="00FE2C54" w:rsidRDefault="00FE2C54">
      <w:pPr>
        <w:pStyle w:val="Tabladeilustraciones"/>
        <w:tabs>
          <w:tab w:val="right" w:leader="dot" w:pos="9060"/>
        </w:tabs>
        <w:rPr>
          <w:ins w:id="1517" w:author="JORGE CONTRERAS ORTIZ" w:date="2021-09-08T11:58:00Z"/>
          <w:rFonts w:asciiTheme="minorHAnsi" w:eastAsiaTheme="minorEastAsia" w:hAnsiTheme="minorHAnsi" w:cstheme="minorBidi"/>
          <w:noProof/>
          <w:lang w:eastAsia="es-ES"/>
        </w:rPr>
      </w:pPr>
      <w:ins w:id="151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2 Topología A de 5 nodos</w:t>
        </w:r>
        <w:r>
          <w:rPr>
            <w:noProof/>
            <w:webHidden/>
          </w:rPr>
          <w:tab/>
        </w:r>
        <w:r>
          <w:rPr>
            <w:noProof/>
            <w:webHidden/>
          </w:rPr>
          <w:fldChar w:fldCharType="begin"/>
        </w:r>
        <w:r>
          <w:rPr>
            <w:noProof/>
            <w:webHidden/>
          </w:rPr>
          <w:instrText xml:space="preserve"> PAGEREF _Toc81995312 \h </w:instrText>
        </w:r>
        <w:r>
          <w:rPr>
            <w:noProof/>
            <w:webHidden/>
          </w:rPr>
        </w:r>
      </w:ins>
      <w:r>
        <w:rPr>
          <w:noProof/>
          <w:webHidden/>
        </w:rPr>
        <w:fldChar w:fldCharType="separate"/>
      </w:r>
      <w:ins w:id="1519" w:author="JORGE CONTRERAS ORTIZ" w:date="2021-09-08T11:58:00Z">
        <w:r>
          <w:rPr>
            <w:noProof/>
            <w:webHidden/>
          </w:rPr>
          <w:t>101</w:t>
        </w:r>
        <w:r>
          <w:rPr>
            <w:noProof/>
            <w:webHidden/>
          </w:rPr>
          <w:fldChar w:fldCharType="end"/>
        </w:r>
        <w:r w:rsidRPr="00DB49E2">
          <w:rPr>
            <w:rStyle w:val="Hipervnculo"/>
            <w:noProof/>
          </w:rPr>
          <w:fldChar w:fldCharType="end"/>
        </w:r>
      </w:ins>
    </w:p>
    <w:p w14:paraId="642E01DF" w14:textId="0B9BA61C" w:rsidR="00FE2C54" w:rsidRDefault="00FE2C54">
      <w:pPr>
        <w:pStyle w:val="Tabladeilustraciones"/>
        <w:tabs>
          <w:tab w:val="right" w:leader="dot" w:pos="9060"/>
        </w:tabs>
        <w:rPr>
          <w:ins w:id="1520" w:author="JORGE CONTRERAS ORTIZ" w:date="2021-09-08T11:58:00Z"/>
          <w:rFonts w:asciiTheme="minorHAnsi" w:eastAsiaTheme="minorEastAsia" w:hAnsiTheme="minorHAnsi" w:cstheme="minorBidi"/>
          <w:noProof/>
          <w:lang w:eastAsia="es-ES"/>
        </w:rPr>
      </w:pPr>
      <w:ins w:id="152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3 Topología B con 5 nodos</w:t>
        </w:r>
        <w:r>
          <w:rPr>
            <w:noProof/>
            <w:webHidden/>
          </w:rPr>
          <w:tab/>
        </w:r>
        <w:r>
          <w:rPr>
            <w:noProof/>
            <w:webHidden/>
          </w:rPr>
          <w:fldChar w:fldCharType="begin"/>
        </w:r>
        <w:r>
          <w:rPr>
            <w:noProof/>
            <w:webHidden/>
          </w:rPr>
          <w:instrText xml:space="preserve"> PAGEREF _Toc81995313 \h </w:instrText>
        </w:r>
        <w:r>
          <w:rPr>
            <w:noProof/>
            <w:webHidden/>
          </w:rPr>
        </w:r>
      </w:ins>
      <w:r>
        <w:rPr>
          <w:noProof/>
          <w:webHidden/>
        </w:rPr>
        <w:fldChar w:fldCharType="separate"/>
      </w:r>
      <w:ins w:id="1522" w:author="JORGE CONTRERAS ORTIZ" w:date="2021-09-08T11:58:00Z">
        <w:r>
          <w:rPr>
            <w:noProof/>
            <w:webHidden/>
          </w:rPr>
          <w:t>102</w:t>
        </w:r>
        <w:r>
          <w:rPr>
            <w:noProof/>
            <w:webHidden/>
          </w:rPr>
          <w:fldChar w:fldCharType="end"/>
        </w:r>
        <w:r w:rsidRPr="00DB49E2">
          <w:rPr>
            <w:rStyle w:val="Hipervnculo"/>
            <w:noProof/>
          </w:rPr>
          <w:fldChar w:fldCharType="end"/>
        </w:r>
      </w:ins>
    </w:p>
    <w:p w14:paraId="540AA359" w14:textId="297B98C7" w:rsidR="00FE2C54" w:rsidRDefault="00FE2C54">
      <w:pPr>
        <w:pStyle w:val="Tabladeilustraciones"/>
        <w:tabs>
          <w:tab w:val="right" w:leader="dot" w:pos="9060"/>
        </w:tabs>
        <w:rPr>
          <w:ins w:id="1523" w:author="JORGE CONTRERAS ORTIZ" w:date="2021-09-08T11:58:00Z"/>
          <w:rFonts w:asciiTheme="minorHAnsi" w:eastAsiaTheme="minorEastAsia" w:hAnsiTheme="minorHAnsi" w:cstheme="minorBidi"/>
          <w:noProof/>
          <w:lang w:eastAsia="es-ES"/>
        </w:rPr>
      </w:pPr>
      <w:ins w:id="152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4 Topología con 6 nodos</w:t>
        </w:r>
        <w:r>
          <w:rPr>
            <w:noProof/>
            <w:webHidden/>
          </w:rPr>
          <w:tab/>
        </w:r>
        <w:r>
          <w:rPr>
            <w:noProof/>
            <w:webHidden/>
          </w:rPr>
          <w:fldChar w:fldCharType="begin"/>
        </w:r>
        <w:r>
          <w:rPr>
            <w:noProof/>
            <w:webHidden/>
          </w:rPr>
          <w:instrText xml:space="preserve"> PAGEREF _Toc81995314 \h </w:instrText>
        </w:r>
        <w:r>
          <w:rPr>
            <w:noProof/>
            <w:webHidden/>
          </w:rPr>
        </w:r>
      </w:ins>
      <w:r>
        <w:rPr>
          <w:noProof/>
          <w:webHidden/>
        </w:rPr>
        <w:fldChar w:fldCharType="separate"/>
      </w:r>
      <w:ins w:id="1525" w:author="JORGE CONTRERAS ORTIZ" w:date="2021-09-08T11:58:00Z">
        <w:r>
          <w:rPr>
            <w:noProof/>
            <w:webHidden/>
          </w:rPr>
          <w:t>104</w:t>
        </w:r>
        <w:r>
          <w:rPr>
            <w:noProof/>
            <w:webHidden/>
          </w:rPr>
          <w:fldChar w:fldCharType="end"/>
        </w:r>
        <w:r w:rsidRPr="00DB49E2">
          <w:rPr>
            <w:rStyle w:val="Hipervnculo"/>
            <w:noProof/>
          </w:rPr>
          <w:fldChar w:fldCharType="end"/>
        </w:r>
      </w:ins>
    </w:p>
    <w:p w14:paraId="190A7AD7" w14:textId="37297748" w:rsidR="005B42F0" w:rsidDel="00675D4D" w:rsidRDefault="005B42F0">
      <w:pPr>
        <w:pStyle w:val="Tabladeilustraciones"/>
        <w:tabs>
          <w:tab w:val="right" w:leader="dot" w:pos="8494"/>
        </w:tabs>
        <w:rPr>
          <w:del w:id="1526" w:author="JORGE CONTRERAS ORTIZ" w:date="2021-09-04T11:50:00Z"/>
          <w:rFonts w:asciiTheme="minorHAnsi" w:eastAsiaTheme="minorEastAsia" w:hAnsiTheme="minorHAnsi" w:cstheme="minorBidi"/>
          <w:noProof/>
          <w:lang w:eastAsia="es-ES"/>
        </w:rPr>
      </w:pPr>
      <w:del w:id="1527"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528" w:author="JORGE CONTRERAS ORTIZ" w:date="2021-09-04T11:50:00Z"/>
          <w:rFonts w:asciiTheme="minorHAnsi" w:eastAsiaTheme="minorEastAsia" w:hAnsiTheme="minorHAnsi" w:cstheme="minorBidi"/>
          <w:noProof/>
          <w:lang w:eastAsia="es-ES"/>
        </w:rPr>
      </w:pPr>
      <w:del w:id="1529"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530" w:author="JORGE CONTRERAS ORTIZ" w:date="2021-09-04T11:50:00Z"/>
          <w:rFonts w:asciiTheme="minorHAnsi" w:eastAsiaTheme="minorEastAsia" w:hAnsiTheme="minorHAnsi" w:cstheme="minorBidi"/>
          <w:noProof/>
          <w:lang w:eastAsia="es-ES"/>
        </w:rPr>
      </w:pPr>
      <w:del w:id="1531"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532" w:author="JORGE CONTRERAS ORTIZ" w:date="2021-09-04T11:50:00Z"/>
          <w:rFonts w:asciiTheme="minorHAnsi" w:eastAsiaTheme="minorEastAsia" w:hAnsiTheme="minorHAnsi" w:cstheme="minorBidi"/>
          <w:noProof/>
          <w:lang w:eastAsia="es-ES"/>
        </w:rPr>
      </w:pPr>
      <w:del w:id="1533"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534" w:author="JORGE CONTRERAS ORTIZ" w:date="2021-09-04T11:50:00Z"/>
          <w:rFonts w:asciiTheme="minorHAnsi" w:eastAsiaTheme="minorEastAsia" w:hAnsiTheme="minorHAnsi" w:cstheme="minorBidi"/>
          <w:noProof/>
          <w:lang w:eastAsia="es-ES"/>
        </w:rPr>
      </w:pPr>
      <w:del w:id="1535"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536" w:author="JORGE CONTRERAS ORTIZ" w:date="2021-09-04T11:50:00Z"/>
          <w:rFonts w:asciiTheme="minorHAnsi" w:eastAsiaTheme="minorEastAsia" w:hAnsiTheme="minorHAnsi" w:cstheme="minorBidi"/>
          <w:noProof/>
          <w:lang w:eastAsia="es-ES"/>
        </w:rPr>
      </w:pPr>
      <w:del w:id="1537"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538" w:author="JORGE CONTRERAS ORTIZ" w:date="2021-09-04T11:50:00Z"/>
          <w:rFonts w:asciiTheme="minorHAnsi" w:eastAsiaTheme="minorEastAsia" w:hAnsiTheme="minorHAnsi" w:cstheme="minorBidi"/>
          <w:noProof/>
          <w:lang w:eastAsia="es-ES"/>
        </w:rPr>
      </w:pPr>
      <w:del w:id="1539"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540" w:author="JORGE CONTRERAS ORTIZ" w:date="2021-09-04T11:50:00Z"/>
          <w:rFonts w:asciiTheme="minorHAnsi" w:eastAsiaTheme="minorEastAsia" w:hAnsiTheme="minorHAnsi" w:cstheme="minorBidi"/>
          <w:noProof/>
          <w:lang w:eastAsia="es-ES"/>
        </w:rPr>
      </w:pPr>
      <w:del w:id="1541"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542" w:author="JORGE CONTRERAS ORTIZ" w:date="2021-09-04T11:50:00Z"/>
          <w:rFonts w:asciiTheme="minorHAnsi" w:eastAsiaTheme="minorEastAsia" w:hAnsiTheme="minorHAnsi" w:cstheme="minorBidi"/>
          <w:noProof/>
          <w:lang w:eastAsia="es-ES"/>
        </w:rPr>
      </w:pPr>
      <w:del w:id="1543"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544" w:author="JORGE CONTRERAS ORTIZ" w:date="2021-09-04T11:50:00Z"/>
          <w:rFonts w:asciiTheme="minorHAnsi" w:eastAsiaTheme="minorEastAsia" w:hAnsiTheme="minorHAnsi" w:cstheme="minorBidi"/>
          <w:noProof/>
          <w:lang w:eastAsia="es-ES"/>
        </w:rPr>
      </w:pPr>
      <w:del w:id="1545"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546" w:author="JORGE CONTRERAS ORTIZ" w:date="2021-09-04T11:50:00Z"/>
          <w:rFonts w:asciiTheme="minorHAnsi" w:eastAsiaTheme="minorEastAsia" w:hAnsiTheme="minorHAnsi" w:cstheme="minorBidi"/>
          <w:noProof/>
          <w:lang w:eastAsia="es-ES"/>
        </w:rPr>
      </w:pPr>
      <w:del w:id="1547"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548" w:author="JORGE CONTRERAS ORTIZ" w:date="2021-09-04T11:50:00Z"/>
          <w:rFonts w:asciiTheme="minorHAnsi" w:eastAsiaTheme="minorEastAsia" w:hAnsiTheme="minorHAnsi" w:cstheme="minorBidi"/>
          <w:noProof/>
          <w:lang w:eastAsia="es-ES"/>
        </w:rPr>
      </w:pPr>
      <w:del w:id="1549"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550" w:author="JORGE CONTRERAS ORTIZ" w:date="2021-09-04T11:50:00Z"/>
          <w:rFonts w:asciiTheme="minorHAnsi" w:eastAsiaTheme="minorEastAsia" w:hAnsiTheme="minorHAnsi" w:cstheme="minorBidi"/>
          <w:noProof/>
          <w:lang w:eastAsia="es-ES"/>
        </w:rPr>
      </w:pPr>
      <w:del w:id="1551"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552" w:author="JORGE CONTRERAS ORTIZ" w:date="2021-09-04T11:50:00Z"/>
          <w:rFonts w:asciiTheme="minorHAnsi" w:eastAsiaTheme="minorEastAsia" w:hAnsiTheme="minorHAnsi" w:cstheme="minorBidi"/>
          <w:noProof/>
          <w:lang w:eastAsia="es-ES"/>
        </w:rPr>
      </w:pPr>
      <w:del w:id="1553"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554" w:author="JORGE CONTRERAS ORTIZ" w:date="2021-09-04T11:50:00Z"/>
          <w:rFonts w:asciiTheme="minorHAnsi" w:eastAsiaTheme="minorEastAsia" w:hAnsiTheme="minorHAnsi" w:cstheme="minorBidi"/>
          <w:noProof/>
          <w:lang w:eastAsia="es-ES"/>
        </w:rPr>
      </w:pPr>
      <w:del w:id="1555"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556" w:author="JORGE CONTRERAS ORTIZ" w:date="2021-09-04T11:50:00Z"/>
          <w:rFonts w:asciiTheme="minorHAnsi" w:eastAsiaTheme="minorEastAsia" w:hAnsiTheme="minorHAnsi" w:cstheme="minorBidi"/>
          <w:noProof/>
          <w:lang w:eastAsia="es-ES"/>
        </w:rPr>
      </w:pPr>
      <w:del w:id="1557"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558" w:author="JORGE CONTRERAS ORTIZ" w:date="2021-09-04T11:50:00Z"/>
          <w:rFonts w:asciiTheme="minorHAnsi" w:eastAsiaTheme="minorEastAsia" w:hAnsiTheme="minorHAnsi" w:cstheme="minorBidi"/>
          <w:noProof/>
          <w:lang w:eastAsia="es-ES"/>
        </w:rPr>
      </w:pPr>
      <w:del w:id="1559"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560" w:author="JORGE CONTRERAS ORTIZ" w:date="2021-09-04T11:50:00Z"/>
          <w:rFonts w:asciiTheme="minorHAnsi" w:eastAsiaTheme="minorEastAsia" w:hAnsiTheme="minorHAnsi" w:cstheme="minorBidi"/>
          <w:noProof/>
          <w:lang w:eastAsia="es-ES"/>
        </w:rPr>
      </w:pPr>
      <w:del w:id="1561"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562" w:author="JORGE CONTRERAS ORTIZ" w:date="2021-09-04T11:50:00Z"/>
          <w:rFonts w:asciiTheme="minorHAnsi" w:eastAsiaTheme="minorEastAsia" w:hAnsiTheme="minorHAnsi" w:cstheme="minorBidi"/>
          <w:noProof/>
          <w:lang w:eastAsia="es-ES"/>
        </w:rPr>
      </w:pPr>
      <w:del w:id="1563"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564" w:author="JORGE CONTRERAS ORTIZ" w:date="2021-09-04T11:50:00Z"/>
          <w:rFonts w:asciiTheme="minorHAnsi" w:eastAsiaTheme="minorEastAsia" w:hAnsiTheme="minorHAnsi" w:cstheme="minorBidi"/>
          <w:noProof/>
          <w:lang w:eastAsia="es-ES"/>
        </w:rPr>
      </w:pPr>
      <w:del w:id="1565"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566" w:author="JORGE CONTRERAS ORTIZ" w:date="2021-09-04T11:50:00Z"/>
          <w:rFonts w:asciiTheme="minorHAnsi" w:eastAsiaTheme="minorEastAsia" w:hAnsiTheme="minorHAnsi" w:cstheme="minorBidi"/>
          <w:noProof/>
          <w:lang w:eastAsia="es-ES"/>
        </w:rPr>
      </w:pPr>
      <w:del w:id="1567"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568" w:author="JORGE CONTRERAS ORTIZ" w:date="2021-09-04T11:50:00Z"/>
          <w:rFonts w:asciiTheme="minorHAnsi" w:eastAsiaTheme="minorEastAsia" w:hAnsiTheme="minorHAnsi" w:cstheme="minorBidi"/>
          <w:noProof/>
          <w:lang w:eastAsia="es-ES"/>
        </w:rPr>
      </w:pPr>
      <w:del w:id="1569"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570" w:author="JORGE CONTRERAS ORTIZ" w:date="2021-09-04T11:50:00Z"/>
          <w:rFonts w:asciiTheme="minorHAnsi" w:eastAsiaTheme="minorEastAsia" w:hAnsiTheme="minorHAnsi" w:cstheme="minorBidi"/>
          <w:noProof/>
          <w:lang w:eastAsia="es-ES"/>
        </w:rPr>
      </w:pPr>
      <w:del w:id="1571"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572" w:author="JORGE CONTRERAS ORTIZ" w:date="2021-09-04T11:50:00Z"/>
          <w:rFonts w:asciiTheme="minorHAnsi" w:eastAsiaTheme="minorEastAsia" w:hAnsiTheme="minorHAnsi" w:cstheme="minorBidi"/>
          <w:noProof/>
          <w:lang w:eastAsia="es-ES"/>
        </w:rPr>
      </w:pPr>
      <w:del w:id="1573"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574" w:author="JORGE CONTRERAS ORTIZ" w:date="2021-09-04T11:50:00Z"/>
          <w:rFonts w:asciiTheme="minorHAnsi" w:eastAsiaTheme="minorEastAsia" w:hAnsiTheme="minorHAnsi" w:cstheme="minorBidi"/>
          <w:noProof/>
          <w:lang w:eastAsia="es-ES"/>
        </w:rPr>
      </w:pPr>
      <w:del w:id="1575"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576" w:author="JORGE CONTRERAS ORTIZ" w:date="2021-09-04T11:50:00Z"/>
          <w:rFonts w:asciiTheme="minorHAnsi" w:eastAsiaTheme="minorEastAsia" w:hAnsiTheme="minorHAnsi" w:cstheme="minorBidi"/>
          <w:noProof/>
          <w:lang w:eastAsia="es-ES"/>
        </w:rPr>
      </w:pPr>
      <w:del w:id="1577"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578" w:author="JORGE CONTRERAS ORTIZ" w:date="2021-09-04T11:50:00Z"/>
          <w:rFonts w:asciiTheme="minorHAnsi" w:eastAsiaTheme="minorEastAsia" w:hAnsiTheme="minorHAnsi" w:cstheme="minorBidi"/>
          <w:noProof/>
          <w:lang w:eastAsia="es-ES"/>
        </w:rPr>
      </w:pPr>
      <w:del w:id="1579"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580" w:author="JORGE CONTRERAS ORTIZ" w:date="2021-09-04T11:50:00Z"/>
          <w:rFonts w:asciiTheme="minorHAnsi" w:eastAsiaTheme="minorEastAsia" w:hAnsiTheme="minorHAnsi" w:cstheme="minorBidi"/>
          <w:noProof/>
          <w:lang w:eastAsia="es-ES"/>
        </w:rPr>
      </w:pPr>
      <w:del w:id="1581"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582" w:author="JORGE CONTRERAS ORTIZ" w:date="2021-09-04T11:50:00Z"/>
          <w:rFonts w:asciiTheme="minorHAnsi" w:eastAsiaTheme="minorEastAsia" w:hAnsiTheme="minorHAnsi" w:cstheme="minorBidi"/>
          <w:noProof/>
          <w:lang w:eastAsia="es-ES"/>
        </w:rPr>
      </w:pPr>
      <w:del w:id="1583"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584" w:author="JORGE CONTRERAS ORTIZ" w:date="2021-09-04T11:50:00Z"/>
          <w:rFonts w:asciiTheme="minorHAnsi" w:eastAsiaTheme="minorEastAsia" w:hAnsiTheme="minorHAnsi" w:cstheme="minorBidi"/>
          <w:noProof/>
          <w:lang w:eastAsia="es-ES"/>
        </w:rPr>
      </w:pPr>
      <w:del w:id="1585"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586" w:author="JORGE CONTRERAS ORTIZ" w:date="2021-09-04T11:50:00Z"/>
          <w:rFonts w:asciiTheme="minorHAnsi" w:eastAsiaTheme="minorEastAsia" w:hAnsiTheme="minorHAnsi" w:cstheme="minorBidi"/>
          <w:noProof/>
          <w:lang w:eastAsia="es-ES"/>
        </w:rPr>
      </w:pPr>
      <w:del w:id="1587"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588" w:author="JORGE CONTRERAS ORTIZ" w:date="2021-09-04T11:50:00Z"/>
          <w:rFonts w:asciiTheme="minorHAnsi" w:eastAsiaTheme="minorEastAsia" w:hAnsiTheme="minorHAnsi" w:cstheme="minorBidi"/>
          <w:noProof/>
          <w:lang w:eastAsia="es-ES"/>
        </w:rPr>
      </w:pPr>
      <w:del w:id="1589"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590" w:author="JORGE CONTRERAS ORTIZ" w:date="2021-09-04T11:50:00Z"/>
          <w:rFonts w:asciiTheme="minorHAnsi" w:eastAsiaTheme="minorEastAsia" w:hAnsiTheme="minorHAnsi" w:cstheme="minorBidi"/>
          <w:noProof/>
          <w:lang w:eastAsia="es-ES"/>
        </w:rPr>
      </w:pPr>
      <w:del w:id="1591"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592" w:author="JORGE CONTRERAS ORTIZ" w:date="2021-09-04T11:50:00Z"/>
          <w:rFonts w:asciiTheme="minorHAnsi" w:eastAsiaTheme="minorEastAsia" w:hAnsiTheme="minorHAnsi" w:cstheme="minorBidi"/>
          <w:noProof/>
          <w:lang w:eastAsia="es-ES"/>
        </w:rPr>
      </w:pPr>
      <w:del w:id="1593"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594" w:author="JORGE CONTRERAS ORTIZ" w:date="2021-09-04T11:50:00Z"/>
          <w:rFonts w:asciiTheme="minorHAnsi" w:eastAsiaTheme="minorEastAsia" w:hAnsiTheme="minorHAnsi" w:cstheme="minorBidi"/>
          <w:noProof/>
          <w:lang w:eastAsia="es-ES"/>
        </w:rPr>
      </w:pPr>
      <w:del w:id="1595"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596" w:author="JORGE CONTRERAS ORTIZ" w:date="2021-09-04T11:50:00Z"/>
          <w:rFonts w:asciiTheme="minorHAnsi" w:eastAsiaTheme="minorEastAsia" w:hAnsiTheme="minorHAnsi" w:cstheme="minorBidi"/>
          <w:noProof/>
          <w:lang w:eastAsia="es-ES"/>
        </w:rPr>
      </w:pPr>
      <w:del w:id="1597"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598" w:author="JORGE CONTRERAS ORTIZ" w:date="2021-09-04T11:50:00Z"/>
          <w:rFonts w:asciiTheme="minorHAnsi" w:eastAsiaTheme="minorEastAsia" w:hAnsiTheme="minorHAnsi" w:cstheme="minorBidi"/>
          <w:noProof/>
          <w:lang w:eastAsia="es-ES"/>
        </w:rPr>
      </w:pPr>
      <w:del w:id="1599"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600" w:author="JORGE CONTRERAS ORTIZ" w:date="2021-09-04T11:50:00Z"/>
          <w:rFonts w:asciiTheme="minorHAnsi" w:eastAsiaTheme="minorEastAsia" w:hAnsiTheme="minorHAnsi" w:cstheme="minorBidi"/>
          <w:noProof/>
          <w:lang w:eastAsia="es-ES"/>
        </w:rPr>
      </w:pPr>
      <w:del w:id="1601"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602" w:author="JORGE CONTRERAS ORTIZ" w:date="2021-09-04T11:50:00Z"/>
          <w:rFonts w:asciiTheme="minorHAnsi" w:eastAsiaTheme="minorEastAsia" w:hAnsiTheme="minorHAnsi" w:cstheme="minorBidi"/>
          <w:noProof/>
          <w:lang w:eastAsia="es-ES"/>
        </w:rPr>
      </w:pPr>
      <w:del w:id="1603"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604" w:author="JORGE CONTRERAS ORTIZ" w:date="2021-09-04T11:50:00Z"/>
          <w:rFonts w:asciiTheme="minorHAnsi" w:eastAsiaTheme="minorEastAsia" w:hAnsiTheme="minorHAnsi" w:cstheme="minorBidi"/>
          <w:noProof/>
          <w:lang w:eastAsia="es-ES"/>
        </w:rPr>
      </w:pPr>
      <w:del w:id="1605"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606" w:author="JORGE CONTRERAS ORTIZ" w:date="2021-09-04T11:50:00Z"/>
          <w:rFonts w:asciiTheme="minorHAnsi" w:eastAsiaTheme="minorEastAsia" w:hAnsiTheme="minorHAnsi" w:cstheme="minorBidi"/>
          <w:noProof/>
          <w:lang w:eastAsia="es-ES"/>
        </w:rPr>
      </w:pPr>
      <w:del w:id="1607"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608" w:author="JORGE CONTRERAS ORTIZ" w:date="2021-09-04T11:50:00Z"/>
          <w:rFonts w:asciiTheme="minorHAnsi" w:eastAsiaTheme="minorEastAsia" w:hAnsiTheme="minorHAnsi" w:cstheme="minorBidi"/>
          <w:noProof/>
          <w:lang w:eastAsia="es-ES"/>
        </w:rPr>
      </w:pPr>
      <w:del w:id="1609"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610" w:author="JORGE CONTRERAS ORTIZ" w:date="2021-09-04T11:50:00Z"/>
          <w:rFonts w:asciiTheme="minorHAnsi" w:eastAsiaTheme="minorEastAsia" w:hAnsiTheme="minorHAnsi" w:cstheme="minorBidi"/>
          <w:noProof/>
          <w:lang w:eastAsia="es-ES"/>
        </w:rPr>
      </w:pPr>
      <w:del w:id="1611"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612" w:author="JORGE CONTRERAS ORTIZ" w:date="2021-09-04T11:50:00Z"/>
          <w:rFonts w:asciiTheme="minorHAnsi" w:eastAsiaTheme="minorEastAsia" w:hAnsiTheme="minorHAnsi" w:cstheme="minorBidi"/>
          <w:noProof/>
          <w:lang w:eastAsia="es-ES"/>
        </w:rPr>
      </w:pPr>
      <w:del w:id="1613"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614" w:author="JORGE CONTRERAS ORTIZ" w:date="2021-09-04T11:50:00Z"/>
          <w:rFonts w:asciiTheme="minorHAnsi" w:eastAsiaTheme="minorEastAsia" w:hAnsiTheme="minorHAnsi" w:cstheme="minorBidi"/>
          <w:noProof/>
          <w:lang w:eastAsia="es-ES"/>
        </w:rPr>
      </w:pPr>
      <w:del w:id="1615"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616" w:author="JORGE CONTRERAS ORTIZ" w:date="2021-09-04T11:50:00Z"/>
          <w:rFonts w:asciiTheme="minorHAnsi" w:eastAsiaTheme="minorEastAsia" w:hAnsiTheme="minorHAnsi" w:cstheme="minorBidi"/>
          <w:noProof/>
          <w:lang w:eastAsia="es-ES"/>
        </w:rPr>
      </w:pPr>
      <w:del w:id="1617"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618" w:author="JORGE CONTRERAS ORTIZ" w:date="2021-09-04T11:50:00Z"/>
          <w:rFonts w:asciiTheme="minorHAnsi" w:eastAsiaTheme="minorEastAsia" w:hAnsiTheme="minorHAnsi" w:cstheme="minorBidi"/>
          <w:noProof/>
          <w:lang w:eastAsia="es-ES"/>
        </w:rPr>
      </w:pPr>
      <w:del w:id="1619"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620" w:author="JORGE CONTRERAS ORTIZ" w:date="2021-09-04T11:50:00Z"/>
          <w:rFonts w:asciiTheme="minorHAnsi" w:eastAsiaTheme="minorEastAsia" w:hAnsiTheme="minorHAnsi" w:cstheme="minorBidi"/>
          <w:noProof/>
          <w:lang w:eastAsia="es-ES"/>
        </w:rPr>
      </w:pPr>
      <w:del w:id="1621"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622" w:author="JORGE CONTRERAS ORTIZ" w:date="2021-09-04T11:50:00Z"/>
          <w:rFonts w:asciiTheme="minorHAnsi" w:eastAsiaTheme="minorEastAsia" w:hAnsiTheme="minorHAnsi" w:cstheme="minorBidi"/>
          <w:noProof/>
          <w:lang w:eastAsia="es-ES"/>
        </w:rPr>
      </w:pPr>
      <w:del w:id="1623"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624" w:author="JORGE CONTRERAS ORTIZ" w:date="2021-09-04T11:50:00Z"/>
          <w:rFonts w:asciiTheme="minorHAnsi" w:eastAsiaTheme="minorEastAsia" w:hAnsiTheme="minorHAnsi" w:cstheme="minorBidi"/>
          <w:noProof/>
          <w:lang w:eastAsia="es-ES"/>
        </w:rPr>
      </w:pPr>
      <w:del w:id="1625"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626" w:author="JORGE CONTRERAS ORTIZ" w:date="2021-09-04T11:50:00Z"/>
          <w:rFonts w:asciiTheme="minorHAnsi" w:eastAsiaTheme="minorEastAsia" w:hAnsiTheme="minorHAnsi" w:cstheme="minorBidi"/>
          <w:noProof/>
          <w:lang w:eastAsia="es-ES"/>
        </w:rPr>
      </w:pPr>
      <w:del w:id="1627"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628" w:author="JORGE CONTRERAS ORTIZ" w:date="2021-09-04T11:50:00Z"/>
          <w:rFonts w:asciiTheme="minorHAnsi" w:eastAsiaTheme="minorEastAsia" w:hAnsiTheme="minorHAnsi" w:cstheme="minorBidi"/>
          <w:noProof/>
          <w:lang w:eastAsia="es-ES"/>
        </w:rPr>
      </w:pPr>
      <w:del w:id="1629"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630" w:author="JORGE CONTRERAS ORTIZ" w:date="2021-09-04T11:50:00Z"/>
          <w:rFonts w:asciiTheme="minorHAnsi" w:eastAsiaTheme="minorEastAsia" w:hAnsiTheme="minorHAnsi" w:cstheme="minorBidi"/>
          <w:noProof/>
          <w:lang w:eastAsia="es-ES"/>
        </w:rPr>
      </w:pPr>
      <w:del w:id="1631"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632" w:author="JORGE CONTRERAS ORTIZ" w:date="2021-09-04T11:50:00Z"/>
          <w:rFonts w:asciiTheme="minorHAnsi" w:eastAsiaTheme="minorEastAsia" w:hAnsiTheme="minorHAnsi" w:cstheme="minorBidi"/>
          <w:noProof/>
          <w:lang w:eastAsia="es-ES"/>
        </w:rPr>
      </w:pPr>
      <w:del w:id="1633"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634" w:author="JORGE CONTRERAS ORTIZ" w:date="2021-09-04T11:50:00Z"/>
          <w:rFonts w:asciiTheme="minorHAnsi" w:eastAsiaTheme="minorEastAsia" w:hAnsiTheme="minorHAnsi" w:cstheme="minorBidi"/>
          <w:noProof/>
          <w:lang w:eastAsia="es-ES"/>
        </w:rPr>
      </w:pPr>
      <w:del w:id="1635"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636" w:author="JORGE CONTRERAS ORTIZ" w:date="2021-09-04T11:50:00Z"/>
          <w:rFonts w:asciiTheme="minorHAnsi" w:eastAsiaTheme="minorEastAsia" w:hAnsiTheme="minorHAnsi" w:cstheme="minorBidi"/>
          <w:noProof/>
          <w:lang w:eastAsia="es-ES"/>
        </w:rPr>
      </w:pPr>
      <w:del w:id="1637"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638" w:author="JORGE CONTRERAS ORTIZ" w:date="2021-09-04T11:50:00Z"/>
          <w:rFonts w:asciiTheme="minorHAnsi" w:eastAsiaTheme="minorEastAsia" w:hAnsiTheme="minorHAnsi" w:cstheme="minorBidi"/>
          <w:noProof/>
          <w:lang w:eastAsia="es-ES"/>
        </w:rPr>
      </w:pPr>
      <w:del w:id="1639"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640" w:author="JORGE CONTRERAS ORTIZ" w:date="2021-09-04T11:50:00Z"/>
          <w:rFonts w:asciiTheme="minorHAnsi" w:eastAsiaTheme="minorEastAsia" w:hAnsiTheme="minorHAnsi" w:cstheme="minorBidi"/>
          <w:noProof/>
          <w:lang w:eastAsia="es-ES"/>
        </w:rPr>
      </w:pPr>
      <w:del w:id="1641"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642" w:author="JORGE CONTRERAS ORTIZ" w:date="2021-09-04T11:50:00Z"/>
          <w:rFonts w:asciiTheme="minorHAnsi" w:eastAsiaTheme="minorEastAsia" w:hAnsiTheme="minorHAnsi" w:cstheme="minorBidi"/>
          <w:noProof/>
          <w:lang w:eastAsia="es-ES"/>
        </w:rPr>
      </w:pPr>
      <w:del w:id="1643"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644" w:author="JORGE CONTRERAS ORTIZ" w:date="2021-09-04T11:50:00Z"/>
          <w:rFonts w:asciiTheme="minorHAnsi" w:eastAsiaTheme="minorEastAsia" w:hAnsiTheme="minorHAnsi" w:cstheme="minorBidi"/>
          <w:noProof/>
          <w:lang w:eastAsia="es-ES"/>
        </w:rPr>
      </w:pPr>
      <w:del w:id="1645"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646" w:author="JORGE CONTRERAS ORTIZ" w:date="2021-09-04T11:50:00Z"/>
          <w:rFonts w:asciiTheme="minorHAnsi" w:eastAsiaTheme="minorEastAsia" w:hAnsiTheme="minorHAnsi" w:cstheme="minorBidi"/>
          <w:noProof/>
          <w:lang w:eastAsia="es-ES"/>
        </w:rPr>
      </w:pPr>
      <w:del w:id="1647"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648" w:author="JORGE CONTRERAS ORTIZ" w:date="2021-09-04T11:50:00Z"/>
          <w:rFonts w:asciiTheme="minorHAnsi" w:eastAsiaTheme="minorEastAsia" w:hAnsiTheme="minorHAnsi" w:cstheme="minorBidi"/>
          <w:noProof/>
          <w:lang w:eastAsia="es-ES"/>
        </w:rPr>
      </w:pPr>
      <w:del w:id="1649"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650" w:author="JORGE CONTRERAS ORTIZ" w:date="2021-09-04T11:50:00Z"/>
          <w:rFonts w:asciiTheme="minorHAnsi" w:eastAsiaTheme="minorEastAsia" w:hAnsiTheme="minorHAnsi" w:cstheme="minorBidi"/>
          <w:noProof/>
          <w:lang w:eastAsia="es-ES"/>
        </w:rPr>
      </w:pPr>
      <w:del w:id="1651"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652" w:author="JORGE CONTRERAS ORTIZ" w:date="2021-09-04T11:50:00Z"/>
          <w:rFonts w:asciiTheme="minorHAnsi" w:eastAsiaTheme="minorEastAsia" w:hAnsiTheme="minorHAnsi" w:cstheme="minorBidi"/>
          <w:noProof/>
          <w:lang w:eastAsia="es-ES"/>
        </w:rPr>
      </w:pPr>
      <w:del w:id="1653"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654" w:author="JORGE CONTRERAS ORTIZ" w:date="2021-09-04T11:50:00Z"/>
          <w:rFonts w:asciiTheme="minorHAnsi" w:eastAsiaTheme="minorEastAsia" w:hAnsiTheme="minorHAnsi" w:cstheme="minorBidi"/>
          <w:noProof/>
          <w:lang w:eastAsia="es-ES"/>
        </w:rPr>
      </w:pPr>
      <w:del w:id="1655"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656" w:author="JORGE CONTRERAS ORTIZ" w:date="2021-09-04T11:50:00Z"/>
          <w:rFonts w:asciiTheme="minorHAnsi" w:eastAsiaTheme="minorEastAsia" w:hAnsiTheme="minorHAnsi" w:cstheme="minorBidi"/>
          <w:noProof/>
          <w:lang w:eastAsia="es-ES"/>
        </w:rPr>
      </w:pPr>
      <w:del w:id="1657"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658" w:author="JORGE CONTRERAS ORTIZ" w:date="2021-09-04T11:50:00Z"/>
          <w:rFonts w:asciiTheme="minorHAnsi" w:eastAsiaTheme="minorEastAsia" w:hAnsiTheme="minorHAnsi" w:cstheme="minorBidi"/>
          <w:noProof/>
          <w:lang w:eastAsia="es-ES"/>
        </w:rPr>
      </w:pPr>
      <w:del w:id="1659"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660" w:author="JORGE CONTRERAS ORTIZ" w:date="2021-09-04T11:50:00Z"/>
          <w:rFonts w:asciiTheme="minorHAnsi" w:eastAsiaTheme="minorEastAsia" w:hAnsiTheme="minorHAnsi" w:cstheme="minorBidi"/>
          <w:noProof/>
          <w:lang w:eastAsia="es-ES"/>
        </w:rPr>
      </w:pPr>
      <w:del w:id="1661"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662" w:author="JORGE CONTRERAS ORTIZ" w:date="2021-09-04T11:50:00Z"/>
          <w:rFonts w:asciiTheme="minorHAnsi" w:eastAsiaTheme="minorEastAsia" w:hAnsiTheme="minorHAnsi" w:cstheme="minorBidi"/>
          <w:noProof/>
          <w:lang w:eastAsia="es-ES"/>
        </w:rPr>
      </w:pPr>
      <w:del w:id="1663"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664" w:author="JORGE CONTRERAS ORTIZ" w:date="2021-09-04T11:50:00Z"/>
          <w:rFonts w:asciiTheme="minorHAnsi" w:eastAsiaTheme="minorEastAsia" w:hAnsiTheme="minorHAnsi" w:cstheme="minorBidi"/>
          <w:noProof/>
          <w:lang w:eastAsia="es-ES"/>
        </w:rPr>
      </w:pPr>
      <w:del w:id="1665"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666" w:author="JORGE CONTRERAS ORTIZ" w:date="2021-09-04T11:50:00Z"/>
          <w:rFonts w:asciiTheme="minorHAnsi" w:eastAsiaTheme="minorEastAsia" w:hAnsiTheme="minorHAnsi" w:cstheme="minorBidi"/>
          <w:noProof/>
          <w:lang w:eastAsia="es-ES"/>
        </w:rPr>
      </w:pPr>
      <w:del w:id="1667"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668" w:author="JORGE CONTRERAS ORTIZ" w:date="2021-09-04T11:50:00Z"/>
          <w:rFonts w:asciiTheme="minorHAnsi" w:eastAsiaTheme="minorEastAsia" w:hAnsiTheme="minorHAnsi" w:cstheme="minorBidi"/>
          <w:noProof/>
          <w:lang w:eastAsia="es-ES"/>
        </w:rPr>
      </w:pPr>
      <w:del w:id="1669"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670" w:author="JORGE CONTRERAS ORTIZ" w:date="2021-09-04T11:50:00Z"/>
          <w:rFonts w:asciiTheme="minorHAnsi" w:eastAsiaTheme="minorEastAsia" w:hAnsiTheme="minorHAnsi" w:cstheme="minorBidi"/>
          <w:noProof/>
          <w:lang w:eastAsia="es-ES"/>
        </w:rPr>
      </w:pPr>
      <w:del w:id="1671"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672" w:author="JORGE CONTRERAS ORTIZ" w:date="2021-09-04T11:50:00Z"/>
          <w:rFonts w:asciiTheme="minorHAnsi" w:eastAsiaTheme="minorEastAsia" w:hAnsiTheme="minorHAnsi" w:cstheme="minorBidi"/>
          <w:noProof/>
          <w:lang w:eastAsia="es-ES"/>
        </w:rPr>
      </w:pPr>
      <w:del w:id="1673"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674" w:author="JORGE CONTRERAS ORTIZ" w:date="2021-09-04T11:50:00Z"/>
          <w:rFonts w:asciiTheme="minorHAnsi" w:eastAsiaTheme="minorEastAsia" w:hAnsiTheme="minorHAnsi" w:cstheme="minorBidi"/>
          <w:noProof/>
          <w:lang w:eastAsia="es-ES"/>
        </w:rPr>
      </w:pPr>
      <w:del w:id="1675"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676" w:author="JORGE CONTRERAS ORTIZ" w:date="2021-09-04T09:25:00Z"/>
          <w:rFonts w:asciiTheme="minorHAnsi" w:eastAsiaTheme="minorEastAsia" w:hAnsiTheme="minorHAnsi" w:cstheme="minorBidi"/>
          <w:noProof/>
          <w:lang w:eastAsia="es-ES"/>
        </w:rPr>
      </w:pPr>
      <w:del w:id="1677" w:author="JORGE CONTRERAS ORTIZ" w:date="2021-09-04T09:25:00Z">
        <w:r w:rsidRPr="005B42F0" w:rsidDel="005B42F0">
          <w:rPr>
            <w:noProof/>
            <w:rPrChange w:id="1678"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679" w:author="JORGE CONTRERAS ORTIZ" w:date="2021-09-04T09:25:00Z"/>
          <w:rFonts w:asciiTheme="minorHAnsi" w:eastAsiaTheme="minorEastAsia" w:hAnsiTheme="minorHAnsi" w:cstheme="minorBidi"/>
          <w:noProof/>
          <w:lang w:eastAsia="es-ES"/>
        </w:rPr>
      </w:pPr>
      <w:del w:id="1680" w:author="JORGE CONTRERAS ORTIZ" w:date="2021-09-04T09:25:00Z">
        <w:r w:rsidRPr="005B42F0" w:rsidDel="005B42F0">
          <w:rPr>
            <w:noProof/>
            <w:rPrChange w:id="1681"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682" w:author="JORGE CONTRERAS ORTIZ" w:date="2021-09-04T09:25:00Z"/>
          <w:rFonts w:asciiTheme="minorHAnsi" w:eastAsiaTheme="minorEastAsia" w:hAnsiTheme="minorHAnsi" w:cstheme="minorBidi"/>
          <w:noProof/>
          <w:lang w:eastAsia="es-ES"/>
        </w:rPr>
      </w:pPr>
      <w:del w:id="1683" w:author="JORGE CONTRERAS ORTIZ" w:date="2021-09-04T09:25:00Z">
        <w:r w:rsidRPr="005B42F0" w:rsidDel="005B42F0">
          <w:rPr>
            <w:noProof/>
            <w:rPrChange w:id="1684"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685" w:author="JORGE CONTRERAS ORTIZ" w:date="2021-09-04T09:25:00Z"/>
          <w:rFonts w:asciiTheme="minorHAnsi" w:eastAsiaTheme="minorEastAsia" w:hAnsiTheme="minorHAnsi" w:cstheme="minorBidi"/>
          <w:noProof/>
          <w:lang w:eastAsia="es-ES"/>
        </w:rPr>
      </w:pPr>
      <w:del w:id="1686" w:author="JORGE CONTRERAS ORTIZ" w:date="2021-09-04T09:25:00Z">
        <w:r w:rsidRPr="005B42F0" w:rsidDel="005B42F0">
          <w:rPr>
            <w:noProof/>
            <w:rPrChange w:id="1687"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688" w:author="JORGE CONTRERAS ORTIZ" w:date="2021-09-04T09:25:00Z"/>
          <w:rFonts w:asciiTheme="minorHAnsi" w:eastAsiaTheme="minorEastAsia" w:hAnsiTheme="minorHAnsi" w:cstheme="minorBidi"/>
          <w:noProof/>
          <w:lang w:eastAsia="es-ES"/>
        </w:rPr>
      </w:pPr>
      <w:del w:id="1689" w:author="JORGE CONTRERAS ORTIZ" w:date="2021-09-04T09:25:00Z">
        <w:r w:rsidRPr="005B42F0" w:rsidDel="005B42F0">
          <w:rPr>
            <w:noProof/>
            <w:rPrChange w:id="1690"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691" w:author="JORGE CONTRERAS ORTIZ" w:date="2021-09-04T09:25:00Z"/>
          <w:rFonts w:asciiTheme="minorHAnsi" w:eastAsiaTheme="minorEastAsia" w:hAnsiTheme="minorHAnsi" w:cstheme="minorBidi"/>
          <w:noProof/>
          <w:lang w:eastAsia="es-ES"/>
        </w:rPr>
      </w:pPr>
      <w:del w:id="1692" w:author="JORGE CONTRERAS ORTIZ" w:date="2021-09-04T09:25:00Z">
        <w:r w:rsidRPr="005B42F0" w:rsidDel="005B42F0">
          <w:rPr>
            <w:noProof/>
            <w:rPrChange w:id="1693"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694" w:author="JORGE CONTRERAS ORTIZ" w:date="2021-09-04T09:25:00Z"/>
          <w:rFonts w:asciiTheme="minorHAnsi" w:eastAsiaTheme="minorEastAsia" w:hAnsiTheme="minorHAnsi" w:cstheme="minorBidi"/>
          <w:noProof/>
          <w:lang w:eastAsia="es-ES"/>
        </w:rPr>
      </w:pPr>
      <w:del w:id="1695" w:author="JORGE CONTRERAS ORTIZ" w:date="2021-09-04T09:25:00Z">
        <w:r w:rsidRPr="005B42F0" w:rsidDel="005B42F0">
          <w:rPr>
            <w:noProof/>
            <w:rPrChange w:id="1696"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697" w:author="JORGE CONTRERAS ORTIZ" w:date="2021-09-04T09:25:00Z"/>
          <w:rFonts w:asciiTheme="minorHAnsi" w:eastAsiaTheme="minorEastAsia" w:hAnsiTheme="minorHAnsi" w:cstheme="minorBidi"/>
          <w:noProof/>
          <w:lang w:eastAsia="es-ES"/>
        </w:rPr>
      </w:pPr>
      <w:del w:id="1698" w:author="JORGE CONTRERAS ORTIZ" w:date="2021-09-04T09:25:00Z">
        <w:r w:rsidRPr="005B42F0" w:rsidDel="005B42F0">
          <w:rPr>
            <w:noProof/>
            <w:rPrChange w:id="1699"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700" w:author="JORGE CONTRERAS ORTIZ" w:date="2021-09-04T09:25:00Z"/>
          <w:rFonts w:asciiTheme="minorHAnsi" w:eastAsiaTheme="minorEastAsia" w:hAnsiTheme="minorHAnsi" w:cstheme="minorBidi"/>
          <w:noProof/>
          <w:lang w:eastAsia="es-ES"/>
        </w:rPr>
      </w:pPr>
      <w:del w:id="1701" w:author="JORGE CONTRERAS ORTIZ" w:date="2021-09-04T09:25:00Z">
        <w:r w:rsidRPr="005B42F0" w:rsidDel="005B42F0">
          <w:rPr>
            <w:noProof/>
            <w:rPrChange w:id="1702"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703" w:author="JORGE CONTRERAS ORTIZ" w:date="2021-09-04T09:25:00Z"/>
          <w:rFonts w:asciiTheme="minorHAnsi" w:eastAsiaTheme="minorEastAsia" w:hAnsiTheme="minorHAnsi" w:cstheme="minorBidi"/>
          <w:noProof/>
          <w:lang w:eastAsia="es-ES"/>
        </w:rPr>
      </w:pPr>
      <w:del w:id="1704" w:author="JORGE CONTRERAS ORTIZ" w:date="2021-09-04T09:25:00Z">
        <w:r w:rsidRPr="005B42F0" w:rsidDel="005B42F0">
          <w:rPr>
            <w:noProof/>
            <w:rPrChange w:id="1705"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706" w:author="JORGE CONTRERAS ORTIZ" w:date="2021-09-04T09:25:00Z"/>
          <w:rFonts w:asciiTheme="minorHAnsi" w:eastAsiaTheme="minorEastAsia" w:hAnsiTheme="minorHAnsi" w:cstheme="minorBidi"/>
          <w:noProof/>
          <w:lang w:eastAsia="es-ES"/>
        </w:rPr>
      </w:pPr>
      <w:del w:id="1707" w:author="JORGE CONTRERAS ORTIZ" w:date="2021-09-04T09:25:00Z">
        <w:r w:rsidRPr="005B42F0" w:rsidDel="005B42F0">
          <w:rPr>
            <w:noProof/>
            <w:rPrChange w:id="1708"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709" w:author="JORGE CONTRERAS ORTIZ" w:date="2021-09-04T09:25:00Z"/>
          <w:rFonts w:asciiTheme="minorHAnsi" w:eastAsiaTheme="minorEastAsia" w:hAnsiTheme="minorHAnsi" w:cstheme="minorBidi"/>
          <w:noProof/>
          <w:lang w:eastAsia="es-ES"/>
        </w:rPr>
      </w:pPr>
      <w:del w:id="1710" w:author="JORGE CONTRERAS ORTIZ" w:date="2021-09-04T09:25:00Z">
        <w:r w:rsidRPr="005B42F0" w:rsidDel="005B42F0">
          <w:rPr>
            <w:noProof/>
            <w:rPrChange w:id="1711"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712" w:author="JORGE CONTRERAS ORTIZ" w:date="2021-09-04T09:25:00Z"/>
          <w:rFonts w:asciiTheme="minorHAnsi" w:eastAsiaTheme="minorEastAsia" w:hAnsiTheme="minorHAnsi" w:cstheme="minorBidi"/>
          <w:noProof/>
          <w:lang w:eastAsia="es-ES"/>
        </w:rPr>
      </w:pPr>
      <w:del w:id="1713" w:author="JORGE CONTRERAS ORTIZ" w:date="2021-09-04T09:25:00Z">
        <w:r w:rsidRPr="005B42F0" w:rsidDel="005B42F0">
          <w:rPr>
            <w:noProof/>
            <w:rPrChange w:id="1714"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715" w:author="JORGE CONTRERAS ORTIZ" w:date="2021-09-04T09:25:00Z"/>
          <w:rFonts w:asciiTheme="minorHAnsi" w:eastAsiaTheme="minorEastAsia" w:hAnsiTheme="minorHAnsi" w:cstheme="minorBidi"/>
          <w:noProof/>
          <w:lang w:eastAsia="es-ES"/>
        </w:rPr>
      </w:pPr>
      <w:del w:id="1716" w:author="JORGE CONTRERAS ORTIZ" w:date="2021-09-04T09:25:00Z">
        <w:r w:rsidRPr="005B42F0" w:rsidDel="005B42F0">
          <w:rPr>
            <w:noProof/>
            <w:rPrChange w:id="1717"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718" w:author="JORGE CONTRERAS ORTIZ" w:date="2021-09-04T09:25:00Z"/>
          <w:rFonts w:asciiTheme="minorHAnsi" w:eastAsiaTheme="minorEastAsia" w:hAnsiTheme="minorHAnsi" w:cstheme="minorBidi"/>
          <w:noProof/>
          <w:lang w:eastAsia="es-ES"/>
        </w:rPr>
      </w:pPr>
      <w:del w:id="1719" w:author="JORGE CONTRERAS ORTIZ" w:date="2021-09-04T09:25:00Z">
        <w:r w:rsidRPr="005B42F0" w:rsidDel="005B42F0">
          <w:rPr>
            <w:noProof/>
            <w:rPrChange w:id="1720"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721" w:author="JORGE CONTRERAS ORTIZ" w:date="2021-09-04T09:25:00Z"/>
          <w:rFonts w:asciiTheme="minorHAnsi" w:eastAsiaTheme="minorEastAsia" w:hAnsiTheme="minorHAnsi" w:cstheme="minorBidi"/>
          <w:noProof/>
          <w:lang w:eastAsia="es-ES"/>
        </w:rPr>
      </w:pPr>
      <w:del w:id="1722" w:author="JORGE CONTRERAS ORTIZ" w:date="2021-09-04T09:25:00Z">
        <w:r w:rsidRPr="005B42F0" w:rsidDel="005B42F0">
          <w:rPr>
            <w:noProof/>
            <w:rPrChange w:id="1723"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724" w:author="JORGE CONTRERAS ORTIZ" w:date="2021-09-04T09:25:00Z"/>
          <w:rFonts w:asciiTheme="minorHAnsi" w:eastAsiaTheme="minorEastAsia" w:hAnsiTheme="minorHAnsi" w:cstheme="minorBidi"/>
          <w:noProof/>
          <w:lang w:eastAsia="es-ES"/>
        </w:rPr>
      </w:pPr>
      <w:del w:id="1725" w:author="JORGE CONTRERAS ORTIZ" w:date="2021-09-04T09:25:00Z">
        <w:r w:rsidRPr="005B42F0" w:rsidDel="005B42F0">
          <w:rPr>
            <w:noProof/>
            <w:rPrChange w:id="1726"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727" w:author="JORGE CONTRERAS ORTIZ" w:date="2021-09-04T09:25:00Z"/>
          <w:rFonts w:asciiTheme="minorHAnsi" w:eastAsiaTheme="minorEastAsia" w:hAnsiTheme="minorHAnsi" w:cstheme="minorBidi"/>
          <w:noProof/>
          <w:lang w:eastAsia="es-ES"/>
        </w:rPr>
      </w:pPr>
      <w:del w:id="1728" w:author="JORGE CONTRERAS ORTIZ" w:date="2021-09-04T09:25:00Z">
        <w:r w:rsidRPr="005B42F0" w:rsidDel="005B42F0">
          <w:rPr>
            <w:noProof/>
            <w:rPrChange w:id="1729"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730" w:author="JORGE CONTRERAS ORTIZ" w:date="2021-09-04T09:25:00Z"/>
          <w:rFonts w:asciiTheme="minorHAnsi" w:eastAsiaTheme="minorEastAsia" w:hAnsiTheme="minorHAnsi" w:cstheme="minorBidi"/>
          <w:noProof/>
          <w:lang w:eastAsia="es-ES"/>
        </w:rPr>
      </w:pPr>
      <w:del w:id="1731" w:author="JORGE CONTRERAS ORTIZ" w:date="2021-09-04T09:25:00Z">
        <w:r w:rsidRPr="005B42F0" w:rsidDel="005B42F0">
          <w:rPr>
            <w:noProof/>
            <w:rPrChange w:id="1732"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733" w:author="JORGE CONTRERAS ORTIZ" w:date="2021-09-04T09:25:00Z"/>
          <w:rFonts w:asciiTheme="minorHAnsi" w:eastAsiaTheme="minorEastAsia" w:hAnsiTheme="minorHAnsi" w:cstheme="minorBidi"/>
          <w:noProof/>
          <w:lang w:eastAsia="es-ES"/>
        </w:rPr>
      </w:pPr>
      <w:del w:id="1734" w:author="JORGE CONTRERAS ORTIZ" w:date="2021-09-04T09:25:00Z">
        <w:r w:rsidRPr="005B42F0" w:rsidDel="005B42F0">
          <w:rPr>
            <w:noProof/>
            <w:rPrChange w:id="1735"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736" w:author="JORGE CONTRERAS ORTIZ" w:date="2021-09-04T09:25:00Z"/>
          <w:rFonts w:asciiTheme="minorHAnsi" w:eastAsiaTheme="minorEastAsia" w:hAnsiTheme="minorHAnsi" w:cstheme="minorBidi"/>
          <w:noProof/>
          <w:lang w:eastAsia="es-ES"/>
        </w:rPr>
      </w:pPr>
      <w:del w:id="1737" w:author="JORGE CONTRERAS ORTIZ" w:date="2021-09-04T09:25:00Z">
        <w:r w:rsidRPr="005B42F0" w:rsidDel="005B42F0">
          <w:rPr>
            <w:noProof/>
            <w:rPrChange w:id="1738"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739" w:author="JORGE CONTRERAS ORTIZ" w:date="2021-09-04T09:25:00Z"/>
          <w:rFonts w:asciiTheme="minorHAnsi" w:eastAsiaTheme="minorEastAsia" w:hAnsiTheme="minorHAnsi" w:cstheme="minorBidi"/>
          <w:noProof/>
          <w:lang w:eastAsia="es-ES"/>
        </w:rPr>
      </w:pPr>
      <w:del w:id="1740" w:author="JORGE CONTRERAS ORTIZ" w:date="2021-09-04T09:25:00Z">
        <w:r w:rsidRPr="005B42F0" w:rsidDel="005B42F0">
          <w:rPr>
            <w:noProof/>
            <w:rPrChange w:id="1741"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742" w:author="JORGE CONTRERAS ORTIZ" w:date="2021-09-04T09:25:00Z"/>
          <w:rFonts w:asciiTheme="minorHAnsi" w:eastAsiaTheme="minorEastAsia" w:hAnsiTheme="minorHAnsi" w:cstheme="minorBidi"/>
          <w:noProof/>
          <w:lang w:eastAsia="es-ES"/>
        </w:rPr>
      </w:pPr>
      <w:del w:id="1743" w:author="JORGE CONTRERAS ORTIZ" w:date="2021-09-04T09:25:00Z">
        <w:r w:rsidRPr="005B42F0" w:rsidDel="005B42F0">
          <w:rPr>
            <w:noProof/>
            <w:rPrChange w:id="1744"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745" w:author="JORGE CONTRERAS ORTIZ" w:date="2021-09-04T09:25:00Z"/>
          <w:rFonts w:asciiTheme="minorHAnsi" w:eastAsiaTheme="minorEastAsia" w:hAnsiTheme="minorHAnsi" w:cstheme="minorBidi"/>
          <w:noProof/>
          <w:lang w:eastAsia="es-ES"/>
        </w:rPr>
      </w:pPr>
      <w:del w:id="1746" w:author="JORGE CONTRERAS ORTIZ" w:date="2021-09-04T09:25:00Z">
        <w:r w:rsidRPr="005B42F0" w:rsidDel="005B42F0">
          <w:rPr>
            <w:noProof/>
            <w:rPrChange w:id="1747"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748" w:author="JORGE CONTRERAS ORTIZ" w:date="2021-09-04T09:25:00Z"/>
          <w:rFonts w:asciiTheme="minorHAnsi" w:eastAsiaTheme="minorEastAsia" w:hAnsiTheme="minorHAnsi" w:cstheme="minorBidi"/>
          <w:noProof/>
          <w:lang w:eastAsia="es-ES"/>
        </w:rPr>
      </w:pPr>
      <w:del w:id="1749" w:author="JORGE CONTRERAS ORTIZ" w:date="2021-09-04T09:25:00Z">
        <w:r w:rsidRPr="005B42F0" w:rsidDel="005B42F0">
          <w:rPr>
            <w:noProof/>
            <w:rPrChange w:id="1750"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751" w:author="JORGE CONTRERAS ORTIZ" w:date="2021-09-04T09:25:00Z"/>
          <w:rFonts w:asciiTheme="minorHAnsi" w:eastAsiaTheme="minorEastAsia" w:hAnsiTheme="minorHAnsi" w:cstheme="minorBidi"/>
          <w:noProof/>
          <w:lang w:eastAsia="es-ES"/>
        </w:rPr>
      </w:pPr>
      <w:del w:id="1752" w:author="JORGE CONTRERAS ORTIZ" w:date="2021-09-04T09:25:00Z">
        <w:r w:rsidRPr="005B42F0" w:rsidDel="005B42F0">
          <w:rPr>
            <w:noProof/>
            <w:rPrChange w:id="1753"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754" w:author="JORGE CONTRERAS ORTIZ" w:date="2021-09-04T09:25:00Z"/>
          <w:rFonts w:asciiTheme="minorHAnsi" w:eastAsiaTheme="minorEastAsia" w:hAnsiTheme="minorHAnsi" w:cstheme="minorBidi"/>
          <w:noProof/>
          <w:lang w:eastAsia="es-ES"/>
        </w:rPr>
      </w:pPr>
      <w:del w:id="1755" w:author="JORGE CONTRERAS ORTIZ" w:date="2021-09-04T09:25:00Z">
        <w:r w:rsidRPr="005B42F0" w:rsidDel="005B42F0">
          <w:rPr>
            <w:noProof/>
            <w:rPrChange w:id="1756"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757" w:author="JORGE CONTRERAS ORTIZ" w:date="2021-09-04T09:25:00Z"/>
          <w:rFonts w:asciiTheme="minorHAnsi" w:eastAsiaTheme="minorEastAsia" w:hAnsiTheme="minorHAnsi" w:cstheme="minorBidi"/>
          <w:noProof/>
          <w:lang w:eastAsia="es-ES"/>
        </w:rPr>
      </w:pPr>
      <w:del w:id="1758" w:author="JORGE CONTRERAS ORTIZ" w:date="2021-09-04T09:25:00Z">
        <w:r w:rsidRPr="005B42F0" w:rsidDel="005B42F0">
          <w:rPr>
            <w:noProof/>
            <w:rPrChange w:id="1759"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760" w:author="JORGE CONTRERAS ORTIZ" w:date="2021-09-04T09:25:00Z"/>
          <w:rFonts w:asciiTheme="minorHAnsi" w:eastAsiaTheme="minorEastAsia" w:hAnsiTheme="minorHAnsi" w:cstheme="minorBidi"/>
          <w:noProof/>
          <w:lang w:eastAsia="es-ES"/>
        </w:rPr>
      </w:pPr>
      <w:del w:id="1761" w:author="JORGE CONTRERAS ORTIZ" w:date="2021-09-04T09:25:00Z">
        <w:r w:rsidRPr="005B42F0" w:rsidDel="005B42F0">
          <w:rPr>
            <w:noProof/>
            <w:rPrChange w:id="1762"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763" w:author="JORGE CONTRERAS ORTIZ" w:date="2021-09-04T09:25:00Z"/>
          <w:rFonts w:asciiTheme="minorHAnsi" w:eastAsiaTheme="minorEastAsia" w:hAnsiTheme="minorHAnsi" w:cstheme="minorBidi"/>
          <w:noProof/>
          <w:lang w:eastAsia="es-ES"/>
        </w:rPr>
      </w:pPr>
      <w:del w:id="1764" w:author="JORGE CONTRERAS ORTIZ" w:date="2021-09-04T09:25:00Z">
        <w:r w:rsidRPr="005B42F0" w:rsidDel="005B42F0">
          <w:rPr>
            <w:noProof/>
            <w:rPrChange w:id="1765"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766" w:author="JORGE CONTRERAS ORTIZ" w:date="2021-09-04T09:25:00Z"/>
          <w:rFonts w:asciiTheme="minorHAnsi" w:eastAsiaTheme="minorEastAsia" w:hAnsiTheme="minorHAnsi" w:cstheme="minorBidi"/>
          <w:noProof/>
          <w:lang w:eastAsia="es-ES"/>
        </w:rPr>
      </w:pPr>
      <w:del w:id="1767" w:author="JORGE CONTRERAS ORTIZ" w:date="2021-09-04T09:25:00Z">
        <w:r w:rsidRPr="005B42F0" w:rsidDel="005B42F0">
          <w:rPr>
            <w:noProof/>
            <w:rPrChange w:id="1768"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769" w:author="JORGE CONTRERAS ORTIZ" w:date="2021-09-04T09:25:00Z"/>
          <w:rFonts w:asciiTheme="minorHAnsi" w:eastAsiaTheme="minorEastAsia" w:hAnsiTheme="minorHAnsi" w:cstheme="minorBidi"/>
          <w:noProof/>
          <w:lang w:eastAsia="es-ES"/>
        </w:rPr>
      </w:pPr>
      <w:del w:id="1770" w:author="JORGE CONTRERAS ORTIZ" w:date="2021-09-04T09:25:00Z">
        <w:r w:rsidRPr="005B42F0" w:rsidDel="005B42F0">
          <w:rPr>
            <w:noProof/>
            <w:rPrChange w:id="1771"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772" w:author="JORGE CONTRERAS ORTIZ" w:date="2021-09-04T09:25:00Z"/>
          <w:rFonts w:asciiTheme="minorHAnsi" w:eastAsiaTheme="minorEastAsia" w:hAnsiTheme="minorHAnsi" w:cstheme="minorBidi"/>
          <w:noProof/>
          <w:lang w:eastAsia="es-ES"/>
        </w:rPr>
      </w:pPr>
      <w:del w:id="1773" w:author="JORGE CONTRERAS ORTIZ" w:date="2021-09-04T09:25:00Z">
        <w:r w:rsidRPr="005B42F0" w:rsidDel="005B42F0">
          <w:rPr>
            <w:noProof/>
            <w:rPrChange w:id="1774"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775" w:author="JORGE CONTRERAS ORTIZ" w:date="2021-09-04T09:25:00Z"/>
          <w:rFonts w:asciiTheme="minorHAnsi" w:eastAsiaTheme="minorEastAsia" w:hAnsiTheme="minorHAnsi" w:cstheme="minorBidi"/>
          <w:noProof/>
          <w:lang w:eastAsia="es-ES"/>
        </w:rPr>
      </w:pPr>
      <w:del w:id="1776" w:author="JORGE CONTRERAS ORTIZ" w:date="2021-09-04T09:25:00Z">
        <w:r w:rsidRPr="005B42F0" w:rsidDel="005B42F0">
          <w:rPr>
            <w:noProof/>
            <w:rPrChange w:id="1777"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778" w:author="JORGE CONTRERAS ORTIZ" w:date="2021-09-04T09:25:00Z"/>
          <w:rFonts w:asciiTheme="minorHAnsi" w:eastAsiaTheme="minorEastAsia" w:hAnsiTheme="minorHAnsi" w:cstheme="minorBidi"/>
          <w:noProof/>
          <w:lang w:eastAsia="es-ES"/>
        </w:rPr>
      </w:pPr>
      <w:del w:id="1779" w:author="JORGE CONTRERAS ORTIZ" w:date="2021-09-04T09:25:00Z">
        <w:r w:rsidRPr="005B42F0" w:rsidDel="005B42F0">
          <w:rPr>
            <w:noProof/>
            <w:rPrChange w:id="1780"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781" w:author="JORGE CONTRERAS ORTIZ" w:date="2021-09-04T09:25:00Z"/>
          <w:rFonts w:asciiTheme="minorHAnsi" w:eastAsiaTheme="minorEastAsia" w:hAnsiTheme="minorHAnsi" w:cstheme="minorBidi"/>
          <w:noProof/>
          <w:lang w:eastAsia="es-ES"/>
        </w:rPr>
      </w:pPr>
      <w:del w:id="1782" w:author="JORGE CONTRERAS ORTIZ" w:date="2021-09-04T09:25:00Z">
        <w:r w:rsidRPr="005B42F0" w:rsidDel="005B42F0">
          <w:rPr>
            <w:noProof/>
            <w:rPrChange w:id="1783"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784" w:author="JORGE CONTRERAS ORTIZ" w:date="2021-09-04T09:25:00Z"/>
          <w:rFonts w:asciiTheme="minorHAnsi" w:eastAsiaTheme="minorEastAsia" w:hAnsiTheme="minorHAnsi" w:cstheme="minorBidi"/>
          <w:noProof/>
          <w:lang w:eastAsia="es-ES"/>
        </w:rPr>
      </w:pPr>
      <w:del w:id="1785" w:author="JORGE CONTRERAS ORTIZ" w:date="2021-09-04T09:25:00Z">
        <w:r w:rsidRPr="005B42F0" w:rsidDel="005B42F0">
          <w:rPr>
            <w:noProof/>
            <w:rPrChange w:id="1786"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787" w:author="JORGE CONTRERAS ORTIZ" w:date="2021-09-04T09:25:00Z"/>
          <w:rFonts w:asciiTheme="minorHAnsi" w:eastAsiaTheme="minorEastAsia" w:hAnsiTheme="minorHAnsi" w:cstheme="minorBidi"/>
          <w:noProof/>
          <w:lang w:eastAsia="es-ES"/>
        </w:rPr>
      </w:pPr>
      <w:del w:id="1788" w:author="JORGE CONTRERAS ORTIZ" w:date="2021-09-04T09:25:00Z">
        <w:r w:rsidRPr="005B42F0" w:rsidDel="005B42F0">
          <w:rPr>
            <w:noProof/>
            <w:rPrChange w:id="1789"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790" w:author="JORGE CONTRERAS ORTIZ" w:date="2021-09-04T09:25:00Z"/>
          <w:rFonts w:asciiTheme="minorHAnsi" w:eastAsiaTheme="minorEastAsia" w:hAnsiTheme="minorHAnsi" w:cstheme="minorBidi"/>
          <w:noProof/>
          <w:lang w:eastAsia="es-ES"/>
        </w:rPr>
      </w:pPr>
      <w:del w:id="1791" w:author="JORGE CONTRERAS ORTIZ" w:date="2021-09-04T09:25:00Z">
        <w:r w:rsidRPr="005B42F0" w:rsidDel="005B42F0">
          <w:rPr>
            <w:noProof/>
            <w:rPrChange w:id="1792"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793" w:author="JORGE CONTRERAS ORTIZ" w:date="2021-09-04T09:25:00Z"/>
          <w:rFonts w:asciiTheme="minorHAnsi" w:eastAsiaTheme="minorEastAsia" w:hAnsiTheme="minorHAnsi" w:cstheme="minorBidi"/>
          <w:noProof/>
          <w:lang w:eastAsia="es-ES"/>
        </w:rPr>
      </w:pPr>
      <w:del w:id="1794" w:author="JORGE CONTRERAS ORTIZ" w:date="2021-09-04T09:25:00Z">
        <w:r w:rsidRPr="005B42F0" w:rsidDel="005B42F0">
          <w:rPr>
            <w:noProof/>
            <w:rPrChange w:id="1795"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796" w:author="JORGE CONTRERAS ORTIZ" w:date="2021-09-04T09:25:00Z"/>
          <w:rFonts w:asciiTheme="minorHAnsi" w:eastAsiaTheme="minorEastAsia" w:hAnsiTheme="minorHAnsi" w:cstheme="minorBidi"/>
          <w:noProof/>
          <w:lang w:eastAsia="es-ES"/>
        </w:rPr>
      </w:pPr>
      <w:del w:id="1797" w:author="JORGE CONTRERAS ORTIZ" w:date="2021-09-04T09:25:00Z">
        <w:r w:rsidRPr="005B42F0" w:rsidDel="005B42F0">
          <w:rPr>
            <w:noProof/>
            <w:rPrChange w:id="1798"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799" w:author="JORGE CONTRERAS ORTIZ" w:date="2021-09-04T09:25:00Z"/>
          <w:rFonts w:asciiTheme="minorHAnsi" w:eastAsiaTheme="minorEastAsia" w:hAnsiTheme="minorHAnsi" w:cstheme="minorBidi"/>
          <w:noProof/>
          <w:lang w:eastAsia="es-ES"/>
        </w:rPr>
      </w:pPr>
      <w:del w:id="1800" w:author="JORGE CONTRERAS ORTIZ" w:date="2021-09-04T09:25:00Z">
        <w:r w:rsidRPr="005B42F0" w:rsidDel="005B42F0">
          <w:rPr>
            <w:noProof/>
            <w:rPrChange w:id="1801"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802" w:author="JORGE CONTRERAS ORTIZ" w:date="2021-09-04T09:25:00Z"/>
          <w:rFonts w:asciiTheme="minorHAnsi" w:eastAsiaTheme="minorEastAsia" w:hAnsiTheme="minorHAnsi" w:cstheme="minorBidi"/>
          <w:noProof/>
          <w:lang w:eastAsia="es-ES"/>
        </w:rPr>
      </w:pPr>
      <w:del w:id="1803" w:author="JORGE CONTRERAS ORTIZ" w:date="2021-09-04T09:25:00Z">
        <w:r w:rsidRPr="005B42F0" w:rsidDel="005B42F0">
          <w:rPr>
            <w:noProof/>
            <w:rPrChange w:id="1804"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805" w:author="JORGE CONTRERAS ORTIZ" w:date="2021-09-04T09:25:00Z"/>
          <w:rFonts w:asciiTheme="minorHAnsi" w:eastAsiaTheme="minorEastAsia" w:hAnsiTheme="minorHAnsi" w:cstheme="minorBidi"/>
          <w:noProof/>
          <w:lang w:eastAsia="es-ES"/>
        </w:rPr>
      </w:pPr>
      <w:del w:id="1806" w:author="JORGE CONTRERAS ORTIZ" w:date="2021-09-04T09:25:00Z">
        <w:r w:rsidRPr="005B42F0" w:rsidDel="005B42F0">
          <w:rPr>
            <w:noProof/>
            <w:rPrChange w:id="1807"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808" w:author="JORGE CONTRERAS ORTIZ" w:date="2021-09-04T09:25:00Z"/>
          <w:rFonts w:asciiTheme="minorHAnsi" w:eastAsiaTheme="minorEastAsia" w:hAnsiTheme="minorHAnsi" w:cstheme="minorBidi"/>
          <w:noProof/>
          <w:lang w:eastAsia="es-ES"/>
        </w:rPr>
      </w:pPr>
      <w:del w:id="1809" w:author="JORGE CONTRERAS ORTIZ" w:date="2021-09-04T09:25:00Z">
        <w:r w:rsidRPr="005B42F0" w:rsidDel="005B42F0">
          <w:rPr>
            <w:noProof/>
            <w:rPrChange w:id="1810"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811" w:author="JORGE CONTRERAS ORTIZ" w:date="2021-09-04T09:25:00Z"/>
          <w:rFonts w:asciiTheme="minorHAnsi" w:eastAsiaTheme="minorEastAsia" w:hAnsiTheme="minorHAnsi" w:cstheme="minorBidi"/>
          <w:noProof/>
          <w:lang w:eastAsia="es-ES"/>
        </w:rPr>
      </w:pPr>
      <w:del w:id="1812" w:author="JORGE CONTRERAS ORTIZ" w:date="2021-09-04T09:25:00Z">
        <w:r w:rsidRPr="005B42F0" w:rsidDel="005B42F0">
          <w:rPr>
            <w:noProof/>
            <w:rPrChange w:id="1813"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814" w:author="JORGE CONTRERAS ORTIZ" w:date="2021-09-04T09:25:00Z"/>
          <w:rFonts w:asciiTheme="minorHAnsi" w:eastAsiaTheme="minorEastAsia" w:hAnsiTheme="minorHAnsi" w:cstheme="minorBidi"/>
          <w:noProof/>
          <w:lang w:eastAsia="es-ES"/>
        </w:rPr>
      </w:pPr>
      <w:del w:id="1815" w:author="JORGE CONTRERAS ORTIZ" w:date="2021-09-04T09:25:00Z">
        <w:r w:rsidRPr="005B42F0" w:rsidDel="005B42F0">
          <w:rPr>
            <w:noProof/>
            <w:rPrChange w:id="1816"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817" w:author="JORGE CONTRERAS ORTIZ" w:date="2021-09-04T09:25:00Z"/>
          <w:rFonts w:asciiTheme="minorHAnsi" w:eastAsiaTheme="minorEastAsia" w:hAnsiTheme="minorHAnsi" w:cstheme="minorBidi"/>
          <w:noProof/>
          <w:lang w:eastAsia="es-ES"/>
        </w:rPr>
      </w:pPr>
      <w:del w:id="1818" w:author="JORGE CONTRERAS ORTIZ" w:date="2021-09-04T09:25:00Z">
        <w:r w:rsidRPr="005B42F0" w:rsidDel="005B42F0">
          <w:rPr>
            <w:noProof/>
            <w:rPrChange w:id="1819"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820" w:author="JORGE CONTRERAS ORTIZ" w:date="2021-09-04T09:25:00Z"/>
          <w:rFonts w:asciiTheme="minorHAnsi" w:eastAsiaTheme="minorEastAsia" w:hAnsiTheme="minorHAnsi" w:cstheme="minorBidi"/>
          <w:noProof/>
          <w:lang w:eastAsia="es-ES"/>
        </w:rPr>
      </w:pPr>
      <w:del w:id="1821" w:author="JORGE CONTRERAS ORTIZ" w:date="2021-09-04T09:25:00Z">
        <w:r w:rsidRPr="005B42F0" w:rsidDel="005B42F0">
          <w:rPr>
            <w:noProof/>
            <w:rPrChange w:id="1822"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823" w:author="JORGE CONTRERAS ORTIZ" w:date="2021-09-04T09:25:00Z"/>
          <w:rFonts w:asciiTheme="minorHAnsi" w:eastAsiaTheme="minorEastAsia" w:hAnsiTheme="minorHAnsi" w:cstheme="minorBidi"/>
          <w:noProof/>
          <w:lang w:eastAsia="es-ES"/>
        </w:rPr>
      </w:pPr>
      <w:del w:id="1824" w:author="JORGE CONTRERAS ORTIZ" w:date="2021-09-04T09:25:00Z">
        <w:r w:rsidRPr="005B42F0" w:rsidDel="005B42F0">
          <w:rPr>
            <w:noProof/>
            <w:rPrChange w:id="1825"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826" w:author="JORGE CONTRERAS ORTIZ" w:date="2021-09-04T09:25:00Z"/>
          <w:rFonts w:asciiTheme="minorHAnsi" w:eastAsiaTheme="minorEastAsia" w:hAnsiTheme="minorHAnsi" w:cstheme="minorBidi"/>
          <w:noProof/>
          <w:lang w:eastAsia="es-ES"/>
        </w:rPr>
      </w:pPr>
      <w:del w:id="1827" w:author="JORGE CONTRERAS ORTIZ" w:date="2021-09-04T09:25:00Z">
        <w:r w:rsidRPr="005B42F0" w:rsidDel="005B42F0">
          <w:rPr>
            <w:noProof/>
            <w:rPrChange w:id="1828"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829" w:author="JORGE CONTRERAS ORTIZ" w:date="2021-09-04T09:25:00Z"/>
          <w:rFonts w:asciiTheme="minorHAnsi" w:eastAsiaTheme="minorEastAsia" w:hAnsiTheme="minorHAnsi" w:cstheme="minorBidi"/>
          <w:noProof/>
          <w:lang w:eastAsia="es-ES"/>
        </w:rPr>
      </w:pPr>
      <w:del w:id="1830" w:author="JORGE CONTRERAS ORTIZ" w:date="2021-09-04T09:25:00Z">
        <w:r w:rsidRPr="005B42F0" w:rsidDel="005B42F0">
          <w:rPr>
            <w:noProof/>
            <w:rPrChange w:id="1831"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832" w:author="JORGE CONTRERAS ORTIZ" w:date="2021-09-04T09:25:00Z"/>
          <w:rFonts w:asciiTheme="minorHAnsi" w:eastAsiaTheme="minorEastAsia" w:hAnsiTheme="minorHAnsi" w:cstheme="minorBidi"/>
          <w:noProof/>
          <w:lang w:eastAsia="es-ES"/>
        </w:rPr>
      </w:pPr>
      <w:del w:id="1833" w:author="JORGE CONTRERAS ORTIZ" w:date="2021-09-04T09:25:00Z">
        <w:r w:rsidRPr="005B42F0" w:rsidDel="005B42F0">
          <w:rPr>
            <w:noProof/>
            <w:rPrChange w:id="1834"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835" w:author="JORGE CONTRERAS ORTIZ" w:date="2021-09-04T09:25:00Z"/>
          <w:rFonts w:asciiTheme="minorHAnsi" w:eastAsiaTheme="minorEastAsia" w:hAnsiTheme="minorHAnsi" w:cstheme="minorBidi"/>
          <w:noProof/>
          <w:lang w:eastAsia="es-ES"/>
        </w:rPr>
      </w:pPr>
      <w:del w:id="1836" w:author="JORGE CONTRERAS ORTIZ" w:date="2021-09-04T09:25:00Z">
        <w:r w:rsidRPr="005B42F0" w:rsidDel="005B42F0">
          <w:rPr>
            <w:noProof/>
            <w:rPrChange w:id="1837"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838" w:author="JORGE CONTRERAS ORTIZ" w:date="2021-09-04T09:25:00Z"/>
          <w:rFonts w:asciiTheme="minorHAnsi" w:eastAsiaTheme="minorEastAsia" w:hAnsiTheme="minorHAnsi" w:cstheme="minorBidi"/>
          <w:noProof/>
          <w:lang w:eastAsia="es-ES"/>
        </w:rPr>
      </w:pPr>
      <w:del w:id="1839" w:author="JORGE CONTRERAS ORTIZ" w:date="2021-09-04T09:25:00Z">
        <w:r w:rsidRPr="005B42F0" w:rsidDel="005B42F0">
          <w:rPr>
            <w:noProof/>
            <w:rPrChange w:id="1840"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841" w:author="JORGE CONTRERAS ORTIZ" w:date="2021-09-04T09:25:00Z"/>
          <w:rFonts w:asciiTheme="minorHAnsi" w:eastAsiaTheme="minorEastAsia" w:hAnsiTheme="minorHAnsi" w:cstheme="minorBidi"/>
          <w:noProof/>
          <w:lang w:eastAsia="es-ES"/>
        </w:rPr>
      </w:pPr>
      <w:del w:id="1842" w:author="JORGE CONTRERAS ORTIZ" w:date="2021-09-04T09:25:00Z">
        <w:r w:rsidRPr="005B42F0" w:rsidDel="005B42F0">
          <w:rPr>
            <w:noProof/>
            <w:rPrChange w:id="1843"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844" w:author="JORGE CONTRERAS ORTIZ" w:date="2021-09-04T09:25:00Z"/>
          <w:rFonts w:asciiTheme="minorHAnsi" w:eastAsiaTheme="minorEastAsia" w:hAnsiTheme="minorHAnsi" w:cstheme="minorBidi"/>
          <w:noProof/>
          <w:lang w:eastAsia="es-ES"/>
        </w:rPr>
      </w:pPr>
      <w:del w:id="1845" w:author="JORGE CONTRERAS ORTIZ" w:date="2021-09-04T09:25:00Z">
        <w:r w:rsidRPr="005B42F0" w:rsidDel="005B42F0">
          <w:rPr>
            <w:noProof/>
            <w:rPrChange w:id="1846"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847" w:author="JORGE CONTRERAS ORTIZ" w:date="2021-09-04T09:25:00Z"/>
          <w:rFonts w:asciiTheme="minorHAnsi" w:eastAsiaTheme="minorEastAsia" w:hAnsiTheme="minorHAnsi" w:cstheme="minorBidi"/>
          <w:noProof/>
          <w:lang w:eastAsia="es-ES"/>
        </w:rPr>
      </w:pPr>
      <w:del w:id="1848" w:author="JORGE CONTRERAS ORTIZ" w:date="2021-09-04T09:25:00Z">
        <w:r w:rsidRPr="005B42F0" w:rsidDel="005B42F0">
          <w:rPr>
            <w:noProof/>
            <w:rPrChange w:id="1849"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850" w:author="JORGE CONTRERAS ORTIZ" w:date="2021-09-04T09:25:00Z"/>
          <w:rFonts w:asciiTheme="minorHAnsi" w:eastAsiaTheme="minorEastAsia" w:hAnsiTheme="minorHAnsi" w:cstheme="minorBidi"/>
          <w:noProof/>
          <w:lang w:eastAsia="es-ES"/>
        </w:rPr>
      </w:pPr>
      <w:del w:id="1851" w:author="JORGE CONTRERAS ORTIZ" w:date="2021-09-04T09:25:00Z">
        <w:r w:rsidRPr="005B42F0" w:rsidDel="005B42F0">
          <w:rPr>
            <w:noProof/>
            <w:rPrChange w:id="1852"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853" w:author="JORGE CONTRERAS ORTIZ" w:date="2021-09-04T09:25:00Z"/>
          <w:rFonts w:asciiTheme="minorHAnsi" w:eastAsiaTheme="minorEastAsia" w:hAnsiTheme="minorHAnsi" w:cstheme="minorBidi"/>
          <w:noProof/>
          <w:lang w:eastAsia="es-ES"/>
        </w:rPr>
      </w:pPr>
      <w:del w:id="1854" w:author="JORGE CONTRERAS ORTIZ" w:date="2021-09-04T09:25:00Z">
        <w:r w:rsidRPr="005B42F0" w:rsidDel="005B42F0">
          <w:rPr>
            <w:noProof/>
            <w:rPrChange w:id="1855"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856" w:author="JORGE CONTRERAS ORTIZ" w:date="2021-09-04T09:25:00Z"/>
          <w:rFonts w:asciiTheme="minorHAnsi" w:eastAsiaTheme="minorEastAsia" w:hAnsiTheme="minorHAnsi" w:cstheme="minorBidi"/>
          <w:noProof/>
          <w:lang w:eastAsia="es-ES"/>
        </w:rPr>
      </w:pPr>
      <w:del w:id="1857" w:author="JORGE CONTRERAS ORTIZ" w:date="2021-09-04T09:25:00Z">
        <w:r w:rsidRPr="005B42F0" w:rsidDel="005B42F0">
          <w:rPr>
            <w:noProof/>
            <w:rPrChange w:id="1858"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859" w:author="JORGE CONTRERAS ORTIZ" w:date="2021-09-04T09:25:00Z"/>
          <w:rFonts w:asciiTheme="minorHAnsi" w:eastAsiaTheme="minorEastAsia" w:hAnsiTheme="minorHAnsi" w:cstheme="minorBidi"/>
          <w:noProof/>
          <w:lang w:eastAsia="es-ES"/>
        </w:rPr>
      </w:pPr>
      <w:del w:id="1860" w:author="JORGE CONTRERAS ORTIZ" w:date="2021-09-04T09:25:00Z">
        <w:r w:rsidRPr="005B42F0" w:rsidDel="005B42F0">
          <w:rPr>
            <w:noProof/>
            <w:rPrChange w:id="1861"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862" w:author="JORGE CONTRERAS ORTIZ" w:date="2021-09-04T09:25:00Z"/>
          <w:rFonts w:asciiTheme="minorHAnsi" w:eastAsiaTheme="minorEastAsia" w:hAnsiTheme="minorHAnsi" w:cstheme="minorBidi"/>
          <w:noProof/>
          <w:lang w:eastAsia="es-ES"/>
        </w:rPr>
      </w:pPr>
      <w:del w:id="1863" w:author="JORGE CONTRERAS ORTIZ" w:date="2021-09-04T09:25:00Z">
        <w:r w:rsidRPr="005B42F0" w:rsidDel="005B42F0">
          <w:rPr>
            <w:noProof/>
            <w:rPrChange w:id="1864"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865" w:author="JORGE CONTRERAS ORTIZ" w:date="2021-09-04T09:25:00Z"/>
          <w:rFonts w:asciiTheme="minorHAnsi" w:eastAsiaTheme="minorEastAsia" w:hAnsiTheme="minorHAnsi" w:cstheme="minorBidi"/>
          <w:noProof/>
          <w:lang w:eastAsia="es-ES"/>
        </w:rPr>
      </w:pPr>
      <w:del w:id="1866" w:author="JORGE CONTRERAS ORTIZ" w:date="2021-09-04T09:25:00Z">
        <w:r w:rsidRPr="005B42F0" w:rsidDel="005B42F0">
          <w:rPr>
            <w:noProof/>
            <w:rPrChange w:id="1867"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868" w:author="JORGE CONTRERAS ORTIZ" w:date="2021-09-04T09:25:00Z"/>
          <w:rFonts w:asciiTheme="minorHAnsi" w:eastAsiaTheme="minorEastAsia" w:hAnsiTheme="minorHAnsi" w:cstheme="minorBidi"/>
          <w:noProof/>
          <w:lang w:eastAsia="es-ES"/>
        </w:rPr>
      </w:pPr>
      <w:del w:id="1869" w:author="JORGE CONTRERAS ORTIZ" w:date="2021-09-04T09:25:00Z">
        <w:r w:rsidRPr="005B42F0" w:rsidDel="005B42F0">
          <w:rPr>
            <w:noProof/>
            <w:rPrChange w:id="1870"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871" w:author="JORGE CONTRERAS ORTIZ" w:date="2021-09-04T09:25:00Z"/>
          <w:rFonts w:asciiTheme="minorHAnsi" w:eastAsiaTheme="minorEastAsia" w:hAnsiTheme="minorHAnsi" w:cstheme="minorBidi"/>
          <w:noProof/>
          <w:lang w:eastAsia="es-ES"/>
        </w:rPr>
      </w:pPr>
      <w:del w:id="1872" w:author="JORGE CONTRERAS ORTIZ" w:date="2021-09-04T09:25:00Z">
        <w:r w:rsidRPr="005B42F0" w:rsidDel="005B42F0">
          <w:rPr>
            <w:noProof/>
            <w:rPrChange w:id="1873"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874" w:author="JORGE CONTRERAS ORTIZ" w:date="2021-09-04T09:25:00Z"/>
          <w:rFonts w:asciiTheme="minorHAnsi" w:eastAsiaTheme="minorEastAsia" w:hAnsiTheme="minorHAnsi" w:cstheme="minorBidi"/>
          <w:noProof/>
          <w:lang w:eastAsia="es-ES"/>
        </w:rPr>
      </w:pPr>
      <w:del w:id="1875" w:author="JORGE CONTRERAS ORTIZ" w:date="2021-09-04T09:25:00Z">
        <w:r w:rsidRPr="005B42F0" w:rsidDel="005B42F0">
          <w:rPr>
            <w:noProof/>
            <w:rPrChange w:id="1876"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877" w:author="JORGE CONTRERAS ORTIZ" w:date="2021-09-04T09:25:00Z"/>
          <w:rFonts w:asciiTheme="minorHAnsi" w:eastAsiaTheme="minorEastAsia" w:hAnsiTheme="minorHAnsi" w:cstheme="minorBidi"/>
          <w:noProof/>
          <w:lang w:eastAsia="es-ES"/>
        </w:rPr>
      </w:pPr>
      <w:del w:id="1878" w:author="JORGE CONTRERAS ORTIZ" w:date="2021-09-04T09:25:00Z">
        <w:r w:rsidRPr="005B42F0" w:rsidDel="005B42F0">
          <w:rPr>
            <w:noProof/>
            <w:rPrChange w:id="1879"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880" w:author="JORGE CONTRERAS ORTIZ" w:date="2021-09-04T09:25:00Z"/>
          <w:rFonts w:asciiTheme="minorHAnsi" w:eastAsiaTheme="minorEastAsia" w:hAnsiTheme="minorHAnsi" w:cstheme="minorBidi"/>
          <w:noProof/>
          <w:lang w:eastAsia="es-ES"/>
        </w:rPr>
      </w:pPr>
      <w:del w:id="1881" w:author="JORGE CONTRERAS ORTIZ" w:date="2021-09-04T09:25:00Z">
        <w:r w:rsidRPr="005B42F0" w:rsidDel="005B42F0">
          <w:rPr>
            <w:noProof/>
            <w:rPrChange w:id="1882"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883" w:author="JORGE CONTRERAS ORTIZ" w:date="2021-09-04T09:25:00Z"/>
          <w:rFonts w:asciiTheme="minorHAnsi" w:eastAsiaTheme="minorEastAsia" w:hAnsiTheme="minorHAnsi" w:cstheme="minorBidi"/>
          <w:noProof/>
          <w:lang w:eastAsia="es-ES"/>
        </w:rPr>
      </w:pPr>
      <w:del w:id="1884" w:author="JORGE CONTRERAS ORTIZ" w:date="2021-09-04T09:25:00Z">
        <w:r w:rsidRPr="005B42F0" w:rsidDel="005B42F0">
          <w:rPr>
            <w:noProof/>
            <w:rPrChange w:id="1885"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886" w:author="JORGE CONTRERAS ORTIZ" w:date="2021-09-04T09:25:00Z"/>
          <w:rFonts w:asciiTheme="minorHAnsi" w:eastAsiaTheme="minorEastAsia" w:hAnsiTheme="minorHAnsi" w:cstheme="minorBidi"/>
          <w:noProof/>
          <w:lang w:eastAsia="es-ES"/>
        </w:rPr>
      </w:pPr>
      <w:del w:id="1887" w:author="JORGE CONTRERAS ORTIZ" w:date="2021-09-04T09:25:00Z">
        <w:r w:rsidRPr="005B42F0" w:rsidDel="005B42F0">
          <w:rPr>
            <w:noProof/>
            <w:rPrChange w:id="1888"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889" w:author="JORGE CONTRERAS ORTIZ" w:date="2021-09-04T09:25:00Z"/>
          <w:rFonts w:asciiTheme="minorHAnsi" w:eastAsiaTheme="minorEastAsia" w:hAnsiTheme="minorHAnsi" w:cstheme="minorBidi"/>
          <w:noProof/>
          <w:lang w:eastAsia="es-ES"/>
        </w:rPr>
      </w:pPr>
      <w:del w:id="1890" w:author="JORGE CONTRERAS ORTIZ" w:date="2021-09-04T09:25:00Z">
        <w:r w:rsidRPr="005B42F0" w:rsidDel="005B42F0">
          <w:rPr>
            <w:noProof/>
            <w:rPrChange w:id="1891"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28F93F52" w:rsidR="00DA3B27" w:rsidRPr="00791D37" w:rsidRDefault="00B62082" w:rsidP="00791D37">
      <w:r w:rsidRPr="00791D37">
        <w:fldChar w:fldCharType="end"/>
      </w:r>
      <w:del w:id="1892" w:author="JORGE CONTRERAS ORTIZ" w:date="2021-09-08T11:55:00Z">
        <w:r w:rsidR="00DA3B27" w:rsidRPr="00791D37" w:rsidDel="00FE2C54">
          <w:br w:type="page"/>
        </w:r>
      </w:del>
    </w:p>
    <w:p w14:paraId="283C076D" w14:textId="77777777" w:rsidR="00FE2C54" w:rsidRDefault="00FE2C54">
      <w:pPr>
        <w:jc w:val="left"/>
        <w:rPr>
          <w:ins w:id="1893" w:author="JORGE CONTRERAS ORTIZ" w:date="2021-09-08T11:57:00Z"/>
          <w:rFonts w:eastAsiaTheme="majorEastAsia"/>
          <w:color w:val="2F5496" w:themeColor="accent1" w:themeShade="BF"/>
          <w:sz w:val="36"/>
          <w:szCs w:val="36"/>
        </w:rPr>
      </w:pPr>
      <w:ins w:id="1894" w:author="JORGE CONTRERAS ORTIZ" w:date="2021-09-08T11:57:00Z">
        <w:r>
          <w:br w:type="page"/>
        </w:r>
      </w:ins>
    </w:p>
    <w:p w14:paraId="0D6BB17D" w14:textId="77777777" w:rsidR="004C2ADC" w:rsidRDefault="004C2ADC">
      <w:pPr>
        <w:jc w:val="left"/>
        <w:rPr>
          <w:ins w:id="1895" w:author="JORGE CONTRERAS ORTIZ" w:date="2021-09-08T12:01:00Z"/>
          <w:rFonts w:eastAsiaTheme="majorEastAsia"/>
          <w:color w:val="2F5496" w:themeColor="accent1" w:themeShade="BF"/>
          <w:sz w:val="36"/>
          <w:szCs w:val="36"/>
        </w:rPr>
      </w:pPr>
      <w:ins w:id="1896" w:author="JORGE CONTRERAS ORTIZ" w:date="2021-09-08T12:01:00Z">
        <w:r>
          <w:lastRenderedPageBreak/>
          <w:br w:type="page"/>
        </w:r>
      </w:ins>
    </w:p>
    <w:p w14:paraId="76980AC4" w14:textId="7ED6B1B0" w:rsidR="00DA3B27" w:rsidRPr="00791D37" w:rsidDel="00E973CF" w:rsidRDefault="00DA3B27" w:rsidP="005C4DEF">
      <w:pPr>
        <w:pStyle w:val="Ttulo1"/>
        <w:rPr>
          <w:del w:id="1897" w:author="JORGE CONTRERAS ORTIZ" w:date="2021-09-05T23:10:00Z"/>
        </w:rPr>
        <w:pPrChange w:id="1898" w:author="JORGE CONTRERAS ORTIZ" w:date="2021-09-08T11:33:00Z">
          <w:pPr>
            <w:pStyle w:val="Ttulo1"/>
          </w:pPr>
        </w:pPrChange>
      </w:pPr>
      <w:del w:id="1899" w:author="JORGE CONTRERAS ORTIZ" w:date="2021-09-05T23:10:00Z">
        <w:r w:rsidRPr="00791D37" w:rsidDel="00E973CF">
          <w:lastRenderedPageBreak/>
          <w:delText>ECUACIONES</w:delText>
        </w:r>
      </w:del>
    </w:p>
    <w:p w14:paraId="2C098AE0" w14:textId="6C7603DE" w:rsidR="00DA3B27" w:rsidRPr="00791D37" w:rsidDel="00E973CF" w:rsidRDefault="00DA3B27" w:rsidP="005C4DEF">
      <w:pPr>
        <w:pStyle w:val="Ttulo1"/>
        <w:rPr>
          <w:del w:id="1900" w:author="JORGE CONTRERAS ORTIZ" w:date="2021-09-05T23:10:00Z"/>
        </w:rPr>
        <w:pPrChange w:id="1901" w:author="JORGE CONTRERAS ORTIZ" w:date="2021-09-08T11:33:00Z">
          <w:pPr/>
        </w:pPrChange>
      </w:pPr>
      <w:del w:id="1902" w:author="JORGE CONTRERAS ORTIZ" w:date="2021-09-05T23:10:00Z">
        <w:r w:rsidRPr="00791D37" w:rsidDel="00E973CF">
          <w:br w:type="page"/>
        </w:r>
      </w:del>
    </w:p>
    <w:p w14:paraId="7BDF9594" w14:textId="594E0329" w:rsidR="00DA3B27" w:rsidRPr="00791D37" w:rsidRDefault="00DA3B27" w:rsidP="005C4DEF">
      <w:pPr>
        <w:pStyle w:val="Ttulo1"/>
        <w:pPrChange w:id="1903" w:author="JORGE CONTRERAS ORTIZ" w:date="2021-09-08T11:33:00Z">
          <w:pPr>
            <w:pStyle w:val="Ttulo1"/>
          </w:pPr>
        </w:pPrChange>
      </w:pPr>
      <w:bookmarkStart w:id="1904" w:name="_Toc81499326"/>
      <w:bookmarkStart w:id="1905" w:name="_Toc81995041"/>
      <w:r w:rsidRPr="00791D37">
        <w:t>TABLAS</w:t>
      </w:r>
      <w:bookmarkEnd w:id="1904"/>
      <w:bookmarkEnd w:id="1905"/>
    </w:p>
    <w:p w14:paraId="20DC1F2D" w14:textId="77777777" w:rsidR="00B62082" w:rsidRPr="00791D37" w:rsidRDefault="00B62082" w:rsidP="00791D37"/>
    <w:p w14:paraId="5D1FD448" w14:textId="67F6E8CC" w:rsidR="00FE2C54" w:rsidRDefault="00B62082">
      <w:pPr>
        <w:pStyle w:val="Tabladeilustraciones"/>
        <w:tabs>
          <w:tab w:val="right" w:leader="dot" w:pos="9060"/>
        </w:tabs>
        <w:rPr>
          <w:ins w:id="1906" w:author="JORGE CONTRERAS ORTIZ" w:date="2021-09-08T11:58: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907" w:author="JORGE CONTRERAS ORTIZ" w:date="2021-09-08T11:58:00Z">
        <w:r w:rsidR="00FE2C54" w:rsidRPr="002B7B62">
          <w:rPr>
            <w:rStyle w:val="Hipervnculo"/>
            <w:noProof/>
          </w:rPr>
          <w:fldChar w:fldCharType="begin"/>
        </w:r>
        <w:r w:rsidR="00FE2C54" w:rsidRPr="002B7B62">
          <w:rPr>
            <w:rStyle w:val="Hipervnculo"/>
            <w:noProof/>
          </w:rPr>
          <w:instrText xml:space="preserve"> </w:instrText>
        </w:r>
        <w:r w:rsidR="00FE2C54">
          <w:rPr>
            <w:noProof/>
          </w:rPr>
          <w:instrText>HYPERLINK \l "_Toc81995315"</w:instrText>
        </w:r>
        <w:r w:rsidR="00FE2C54" w:rsidRPr="002B7B62">
          <w:rPr>
            <w:rStyle w:val="Hipervnculo"/>
            <w:noProof/>
          </w:rPr>
          <w:instrText xml:space="preserve"> </w:instrText>
        </w:r>
        <w:r w:rsidR="00FE2C54" w:rsidRPr="002B7B62">
          <w:rPr>
            <w:rStyle w:val="Hipervnculo"/>
            <w:noProof/>
          </w:rPr>
        </w:r>
        <w:r w:rsidR="00FE2C54" w:rsidRPr="002B7B62">
          <w:rPr>
            <w:rStyle w:val="Hipervnculo"/>
            <w:noProof/>
          </w:rPr>
          <w:fldChar w:fldCharType="separate"/>
        </w:r>
        <w:r w:rsidR="00FE2C54" w:rsidRPr="002B7B62">
          <w:rPr>
            <w:rStyle w:val="Hipervnculo"/>
            <w:noProof/>
          </w:rPr>
          <w:t>Tabla 1 Abreviaturas y Acrónimos</w:t>
        </w:r>
        <w:r w:rsidR="00FE2C54">
          <w:rPr>
            <w:noProof/>
            <w:webHidden/>
          </w:rPr>
          <w:tab/>
        </w:r>
        <w:r w:rsidR="00FE2C54">
          <w:rPr>
            <w:noProof/>
            <w:webHidden/>
          </w:rPr>
          <w:fldChar w:fldCharType="begin"/>
        </w:r>
        <w:r w:rsidR="00FE2C54">
          <w:rPr>
            <w:noProof/>
            <w:webHidden/>
          </w:rPr>
          <w:instrText xml:space="preserve"> PAGEREF _Toc81995315 \h </w:instrText>
        </w:r>
        <w:r w:rsidR="00FE2C54">
          <w:rPr>
            <w:noProof/>
            <w:webHidden/>
          </w:rPr>
        </w:r>
      </w:ins>
      <w:r w:rsidR="00FE2C54">
        <w:rPr>
          <w:noProof/>
          <w:webHidden/>
        </w:rPr>
        <w:fldChar w:fldCharType="separate"/>
      </w:r>
      <w:ins w:id="1908" w:author="JORGE CONTRERAS ORTIZ" w:date="2021-09-08T11:58:00Z">
        <w:r w:rsidR="00FE2C54">
          <w:rPr>
            <w:noProof/>
            <w:webHidden/>
          </w:rPr>
          <w:t>XV</w:t>
        </w:r>
        <w:r w:rsidR="00FE2C54">
          <w:rPr>
            <w:noProof/>
            <w:webHidden/>
          </w:rPr>
          <w:fldChar w:fldCharType="end"/>
        </w:r>
        <w:r w:rsidR="00FE2C54" w:rsidRPr="002B7B62">
          <w:rPr>
            <w:rStyle w:val="Hipervnculo"/>
            <w:noProof/>
          </w:rPr>
          <w:fldChar w:fldCharType="end"/>
        </w:r>
      </w:ins>
    </w:p>
    <w:p w14:paraId="291FB7CF" w14:textId="3D8F5BD3" w:rsidR="00FE2C54" w:rsidRDefault="00FE2C54">
      <w:pPr>
        <w:pStyle w:val="Tabladeilustraciones"/>
        <w:tabs>
          <w:tab w:val="right" w:leader="dot" w:pos="9060"/>
        </w:tabs>
        <w:rPr>
          <w:ins w:id="1909" w:author="JORGE CONTRERAS ORTIZ" w:date="2021-09-08T11:58:00Z"/>
          <w:rFonts w:asciiTheme="minorHAnsi" w:eastAsiaTheme="minorEastAsia" w:hAnsiTheme="minorHAnsi" w:cstheme="minorBidi"/>
          <w:noProof/>
          <w:lang w:eastAsia="es-ES"/>
        </w:rPr>
      </w:pPr>
      <w:ins w:id="1910"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16"</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2 Diferencias M2M – IoT [2]</w:t>
        </w:r>
        <w:r>
          <w:rPr>
            <w:noProof/>
            <w:webHidden/>
          </w:rPr>
          <w:tab/>
        </w:r>
        <w:r>
          <w:rPr>
            <w:noProof/>
            <w:webHidden/>
          </w:rPr>
          <w:fldChar w:fldCharType="begin"/>
        </w:r>
        <w:r>
          <w:rPr>
            <w:noProof/>
            <w:webHidden/>
          </w:rPr>
          <w:instrText xml:space="preserve"> PAGEREF _Toc81995316 \h </w:instrText>
        </w:r>
        <w:r>
          <w:rPr>
            <w:noProof/>
            <w:webHidden/>
          </w:rPr>
        </w:r>
      </w:ins>
      <w:r>
        <w:rPr>
          <w:noProof/>
          <w:webHidden/>
        </w:rPr>
        <w:fldChar w:fldCharType="separate"/>
      </w:r>
      <w:ins w:id="1911" w:author="JORGE CONTRERAS ORTIZ" w:date="2021-09-08T11:58:00Z">
        <w:r>
          <w:rPr>
            <w:noProof/>
            <w:webHidden/>
          </w:rPr>
          <w:t>4</w:t>
        </w:r>
        <w:r>
          <w:rPr>
            <w:noProof/>
            <w:webHidden/>
          </w:rPr>
          <w:fldChar w:fldCharType="end"/>
        </w:r>
        <w:r w:rsidRPr="002B7B62">
          <w:rPr>
            <w:rStyle w:val="Hipervnculo"/>
            <w:noProof/>
          </w:rPr>
          <w:fldChar w:fldCharType="end"/>
        </w:r>
      </w:ins>
    </w:p>
    <w:p w14:paraId="40DB3805" w14:textId="6426EFD3" w:rsidR="00FE2C54" w:rsidRDefault="00FE2C54">
      <w:pPr>
        <w:pStyle w:val="Tabladeilustraciones"/>
        <w:tabs>
          <w:tab w:val="right" w:leader="dot" w:pos="9060"/>
        </w:tabs>
        <w:rPr>
          <w:ins w:id="1912" w:author="JORGE CONTRERAS ORTIZ" w:date="2021-09-08T11:58:00Z"/>
          <w:rFonts w:asciiTheme="minorHAnsi" w:eastAsiaTheme="minorEastAsia" w:hAnsiTheme="minorHAnsi" w:cstheme="minorBidi"/>
          <w:noProof/>
          <w:lang w:eastAsia="es-ES"/>
        </w:rPr>
      </w:pPr>
      <w:ins w:id="1913"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17"</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3 MAC Layer Frame</w:t>
        </w:r>
        <w:r>
          <w:rPr>
            <w:noProof/>
            <w:webHidden/>
          </w:rPr>
          <w:tab/>
        </w:r>
        <w:r>
          <w:rPr>
            <w:noProof/>
            <w:webHidden/>
          </w:rPr>
          <w:fldChar w:fldCharType="begin"/>
        </w:r>
        <w:r>
          <w:rPr>
            <w:noProof/>
            <w:webHidden/>
          </w:rPr>
          <w:instrText xml:space="preserve"> PAGEREF _Toc81995317 \h </w:instrText>
        </w:r>
        <w:r>
          <w:rPr>
            <w:noProof/>
            <w:webHidden/>
          </w:rPr>
        </w:r>
      </w:ins>
      <w:r>
        <w:rPr>
          <w:noProof/>
          <w:webHidden/>
        </w:rPr>
        <w:fldChar w:fldCharType="separate"/>
      </w:r>
      <w:ins w:id="1914" w:author="JORGE CONTRERAS ORTIZ" w:date="2021-09-08T11:58:00Z">
        <w:r>
          <w:rPr>
            <w:noProof/>
            <w:webHidden/>
          </w:rPr>
          <w:t>23</w:t>
        </w:r>
        <w:r>
          <w:rPr>
            <w:noProof/>
            <w:webHidden/>
          </w:rPr>
          <w:fldChar w:fldCharType="end"/>
        </w:r>
        <w:r w:rsidRPr="002B7B62">
          <w:rPr>
            <w:rStyle w:val="Hipervnculo"/>
            <w:noProof/>
          </w:rPr>
          <w:fldChar w:fldCharType="end"/>
        </w:r>
      </w:ins>
    </w:p>
    <w:p w14:paraId="3500FE05" w14:textId="07BFB454" w:rsidR="00FE2C54" w:rsidRDefault="00FE2C54">
      <w:pPr>
        <w:pStyle w:val="Tabladeilustraciones"/>
        <w:tabs>
          <w:tab w:val="right" w:leader="dot" w:pos="9060"/>
        </w:tabs>
        <w:rPr>
          <w:ins w:id="1915" w:author="JORGE CONTRERAS ORTIZ" w:date="2021-09-08T11:58:00Z"/>
          <w:rFonts w:asciiTheme="minorHAnsi" w:eastAsiaTheme="minorEastAsia" w:hAnsiTheme="minorHAnsi" w:cstheme="minorBidi"/>
          <w:noProof/>
          <w:lang w:eastAsia="es-ES"/>
        </w:rPr>
      </w:pPr>
      <w:ins w:id="1916"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18"</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4 Servicios KBRNT1</w:t>
        </w:r>
        <w:r>
          <w:rPr>
            <w:noProof/>
            <w:webHidden/>
          </w:rPr>
          <w:tab/>
        </w:r>
        <w:r>
          <w:rPr>
            <w:noProof/>
            <w:webHidden/>
          </w:rPr>
          <w:fldChar w:fldCharType="begin"/>
        </w:r>
        <w:r>
          <w:rPr>
            <w:noProof/>
            <w:webHidden/>
          </w:rPr>
          <w:instrText xml:space="preserve"> PAGEREF _Toc81995318 \h </w:instrText>
        </w:r>
        <w:r>
          <w:rPr>
            <w:noProof/>
            <w:webHidden/>
          </w:rPr>
        </w:r>
      </w:ins>
      <w:r>
        <w:rPr>
          <w:noProof/>
          <w:webHidden/>
        </w:rPr>
        <w:fldChar w:fldCharType="separate"/>
      </w:r>
      <w:ins w:id="1917" w:author="JORGE CONTRERAS ORTIZ" w:date="2021-09-08T11:58:00Z">
        <w:r>
          <w:rPr>
            <w:noProof/>
            <w:webHidden/>
          </w:rPr>
          <w:t>52</w:t>
        </w:r>
        <w:r>
          <w:rPr>
            <w:noProof/>
            <w:webHidden/>
          </w:rPr>
          <w:fldChar w:fldCharType="end"/>
        </w:r>
        <w:r w:rsidRPr="002B7B62">
          <w:rPr>
            <w:rStyle w:val="Hipervnculo"/>
            <w:noProof/>
          </w:rPr>
          <w:fldChar w:fldCharType="end"/>
        </w:r>
      </w:ins>
    </w:p>
    <w:p w14:paraId="021DD65E" w14:textId="4DE7CDA1" w:rsidR="00FE2C54" w:rsidRDefault="00FE2C54">
      <w:pPr>
        <w:pStyle w:val="Tabladeilustraciones"/>
        <w:tabs>
          <w:tab w:val="right" w:leader="dot" w:pos="9060"/>
        </w:tabs>
        <w:rPr>
          <w:ins w:id="1918" w:author="JORGE CONTRERAS ORTIZ" w:date="2021-09-08T11:58:00Z"/>
          <w:rFonts w:asciiTheme="minorHAnsi" w:eastAsiaTheme="minorEastAsia" w:hAnsiTheme="minorHAnsi" w:cstheme="minorBidi"/>
          <w:noProof/>
          <w:lang w:eastAsia="es-ES"/>
        </w:rPr>
      </w:pPr>
      <w:ins w:id="1919"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19"</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5 Comandos Servicio KiBRA</w:t>
        </w:r>
        <w:r>
          <w:rPr>
            <w:noProof/>
            <w:webHidden/>
          </w:rPr>
          <w:tab/>
        </w:r>
        <w:r>
          <w:rPr>
            <w:noProof/>
            <w:webHidden/>
          </w:rPr>
          <w:fldChar w:fldCharType="begin"/>
        </w:r>
        <w:r>
          <w:rPr>
            <w:noProof/>
            <w:webHidden/>
          </w:rPr>
          <w:instrText xml:space="preserve"> PAGEREF _Toc81995319 \h </w:instrText>
        </w:r>
        <w:r>
          <w:rPr>
            <w:noProof/>
            <w:webHidden/>
          </w:rPr>
        </w:r>
      </w:ins>
      <w:r>
        <w:rPr>
          <w:noProof/>
          <w:webHidden/>
        </w:rPr>
        <w:fldChar w:fldCharType="separate"/>
      </w:r>
      <w:ins w:id="1920" w:author="JORGE CONTRERAS ORTIZ" w:date="2021-09-08T11:58:00Z">
        <w:r>
          <w:rPr>
            <w:noProof/>
            <w:webHidden/>
          </w:rPr>
          <w:t>53</w:t>
        </w:r>
        <w:r>
          <w:rPr>
            <w:noProof/>
            <w:webHidden/>
          </w:rPr>
          <w:fldChar w:fldCharType="end"/>
        </w:r>
        <w:r w:rsidRPr="002B7B62">
          <w:rPr>
            <w:rStyle w:val="Hipervnculo"/>
            <w:noProof/>
          </w:rPr>
          <w:fldChar w:fldCharType="end"/>
        </w:r>
      </w:ins>
    </w:p>
    <w:p w14:paraId="4DB591BD" w14:textId="11903F08" w:rsidR="00FE2C54" w:rsidRDefault="00FE2C54">
      <w:pPr>
        <w:pStyle w:val="Tabladeilustraciones"/>
        <w:tabs>
          <w:tab w:val="right" w:leader="dot" w:pos="9060"/>
        </w:tabs>
        <w:rPr>
          <w:ins w:id="1921" w:author="JORGE CONTRERAS ORTIZ" w:date="2021-09-08T11:58:00Z"/>
          <w:rFonts w:asciiTheme="minorHAnsi" w:eastAsiaTheme="minorEastAsia" w:hAnsiTheme="minorHAnsi" w:cstheme="minorBidi"/>
          <w:noProof/>
          <w:lang w:eastAsia="es-ES"/>
        </w:rPr>
      </w:pPr>
      <w:ins w:id="1922"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0"</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6 Servicio Ajenti</w:t>
        </w:r>
        <w:r>
          <w:rPr>
            <w:noProof/>
            <w:webHidden/>
          </w:rPr>
          <w:tab/>
        </w:r>
        <w:r>
          <w:rPr>
            <w:noProof/>
            <w:webHidden/>
          </w:rPr>
          <w:fldChar w:fldCharType="begin"/>
        </w:r>
        <w:r>
          <w:rPr>
            <w:noProof/>
            <w:webHidden/>
          </w:rPr>
          <w:instrText xml:space="preserve"> PAGEREF _Toc81995320 \h </w:instrText>
        </w:r>
        <w:r>
          <w:rPr>
            <w:noProof/>
            <w:webHidden/>
          </w:rPr>
        </w:r>
      </w:ins>
      <w:r>
        <w:rPr>
          <w:noProof/>
          <w:webHidden/>
        </w:rPr>
        <w:fldChar w:fldCharType="separate"/>
      </w:r>
      <w:ins w:id="1923" w:author="JORGE CONTRERAS ORTIZ" w:date="2021-09-08T11:58:00Z">
        <w:r>
          <w:rPr>
            <w:noProof/>
            <w:webHidden/>
          </w:rPr>
          <w:t>53</w:t>
        </w:r>
        <w:r>
          <w:rPr>
            <w:noProof/>
            <w:webHidden/>
          </w:rPr>
          <w:fldChar w:fldCharType="end"/>
        </w:r>
        <w:r w:rsidRPr="002B7B62">
          <w:rPr>
            <w:rStyle w:val="Hipervnculo"/>
            <w:noProof/>
          </w:rPr>
          <w:fldChar w:fldCharType="end"/>
        </w:r>
      </w:ins>
    </w:p>
    <w:p w14:paraId="49A4E557" w14:textId="6EAAA7A6" w:rsidR="00FE2C54" w:rsidRDefault="00FE2C54">
      <w:pPr>
        <w:pStyle w:val="Tabladeilustraciones"/>
        <w:tabs>
          <w:tab w:val="right" w:leader="dot" w:pos="9060"/>
        </w:tabs>
        <w:rPr>
          <w:ins w:id="1924" w:author="JORGE CONTRERAS ORTIZ" w:date="2021-09-08T11:58:00Z"/>
          <w:rFonts w:asciiTheme="minorHAnsi" w:eastAsiaTheme="minorEastAsia" w:hAnsiTheme="minorHAnsi" w:cstheme="minorBidi"/>
          <w:noProof/>
          <w:lang w:eastAsia="es-ES"/>
        </w:rPr>
      </w:pPr>
      <w:ins w:id="1925"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1"</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7 Listar dispositivos con dfu-util</w:t>
        </w:r>
        <w:r>
          <w:rPr>
            <w:noProof/>
            <w:webHidden/>
          </w:rPr>
          <w:tab/>
        </w:r>
        <w:r>
          <w:rPr>
            <w:noProof/>
            <w:webHidden/>
          </w:rPr>
          <w:fldChar w:fldCharType="begin"/>
        </w:r>
        <w:r>
          <w:rPr>
            <w:noProof/>
            <w:webHidden/>
          </w:rPr>
          <w:instrText xml:space="preserve"> PAGEREF _Toc81995321 \h </w:instrText>
        </w:r>
        <w:r>
          <w:rPr>
            <w:noProof/>
            <w:webHidden/>
          </w:rPr>
        </w:r>
      </w:ins>
      <w:r>
        <w:rPr>
          <w:noProof/>
          <w:webHidden/>
        </w:rPr>
        <w:fldChar w:fldCharType="separate"/>
      </w:r>
      <w:ins w:id="1926" w:author="JORGE CONTRERAS ORTIZ" w:date="2021-09-08T11:58:00Z">
        <w:r>
          <w:rPr>
            <w:noProof/>
            <w:webHidden/>
          </w:rPr>
          <w:t>58</w:t>
        </w:r>
        <w:r>
          <w:rPr>
            <w:noProof/>
            <w:webHidden/>
          </w:rPr>
          <w:fldChar w:fldCharType="end"/>
        </w:r>
        <w:r w:rsidRPr="002B7B62">
          <w:rPr>
            <w:rStyle w:val="Hipervnculo"/>
            <w:noProof/>
          </w:rPr>
          <w:fldChar w:fldCharType="end"/>
        </w:r>
      </w:ins>
    </w:p>
    <w:p w14:paraId="55FF17BE" w14:textId="427E8484" w:rsidR="00FE2C54" w:rsidRDefault="00FE2C54">
      <w:pPr>
        <w:pStyle w:val="Tabladeilustraciones"/>
        <w:tabs>
          <w:tab w:val="right" w:leader="dot" w:pos="9060"/>
        </w:tabs>
        <w:rPr>
          <w:ins w:id="1927" w:author="JORGE CONTRERAS ORTIZ" w:date="2021-09-08T11:58:00Z"/>
          <w:rFonts w:asciiTheme="minorHAnsi" w:eastAsiaTheme="minorEastAsia" w:hAnsiTheme="minorHAnsi" w:cstheme="minorBidi"/>
          <w:noProof/>
          <w:lang w:eastAsia="es-ES"/>
        </w:rPr>
      </w:pPr>
      <w:ins w:id="1928"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2"</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995322 \h </w:instrText>
        </w:r>
        <w:r>
          <w:rPr>
            <w:noProof/>
            <w:webHidden/>
          </w:rPr>
        </w:r>
      </w:ins>
      <w:r>
        <w:rPr>
          <w:noProof/>
          <w:webHidden/>
        </w:rPr>
        <w:fldChar w:fldCharType="separate"/>
      </w:r>
      <w:ins w:id="1929" w:author="JORGE CONTRERAS ORTIZ" w:date="2021-09-08T11:58:00Z">
        <w:r>
          <w:rPr>
            <w:noProof/>
            <w:webHidden/>
          </w:rPr>
          <w:t>59</w:t>
        </w:r>
        <w:r>
          <w:rPr>
            <w:noProof/>
            <w:webHidden/>
          </w:rPr>
          <w:fldChar w:fldCharType="end"/>
        </w:r>
        <w:r w:rsidRPr="002B7B62">
          <w:rPr>
            <w:rStyle w:val="Hipervnculo"/>
            <w:noProof/>
          </w:rPr>
          <w:fldChar w:fldCharType="end"/>
        </w:r>
      </w:ins>
    </w:p>
    <w:p w14:paraId="363EA566" w14:textId="5230A2EB" w:rsidR="00FE2C54" w:rsidRDefault="00FE2C54">
      <w:pPr>
        <w:pStyle w:val="Tabladeilustraciones"/>
        <w:tabs>
          <w:tab w:val="right" w:leader="dot" w:pos="9060"/>
        </w:tabs>
        <w:rPr>
          <w:ins w:id="1930" w:author="JORGE CONTRERAS ORTIZ" w:date="2021-09-08T11:58:00Z"/>
          <w:rFonts w:asciiTheme="minorHAnsi" w:eastAsiaTheme="minorEastAsia" w:hAnsiTheme="minorHAnsi" w:cstheme="minorBidi"/>
          <w:noProof/>
          <w:lang w:eastAsia="es-ES"/>
        </w:rPr>
      </w:pPr>
      <w:ins w:id="1931"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3"</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995323 \h </w:instrText>
        </w:r>
        <w:r>
          <w:rPr>
            <w:noProof/>
            <w:webHidden/>
          </w:rPr>
        </w:r>
      </w:ins>
      <w:r>
        <w:rPr>
          <w:noProof/>
          <w:webHidden/>
        </w:rPr>
        <w:fldChar w:fldCharType="separate"/>
      </w:r>
      <w:ins w:id="1932" w:author="JORGE CONTRERAS ORTIZ" w:date="2021-09-08T11:58:00Z">
        <w:r>
          <w:rPr>
            <w:noProof/>
            <w:webHidden/>
          </w:rPr>
          <w:t>63</w:t>
        </w:r>
        <w:r>
          <w:rPr>
            <w:noProof/>
            <w:webHidden/>
          </w:rPr>
          <w:fldChar w:fldCharType="end"/>
        </w:r>
        <w:r w:rsidRPr="002B7B62">
          <w:rPr>
            <w:rStyle w:val="Hipervnculo"/>
            <w:noProof/>
          </w:rPr>
          <w:fldChar w:fldCharType="end"/>
        </w:r>
      </w:ins>
    </w:p>
    <w:p w14:paraId="1C5BF793" w14:textId="3F3E110C" w:rsidR="00FE2C54" w:rsidRDefault="00FE2C54">
      <w:pPr>
        <w:pStyle w:val="Tabladeilustraciones"/>
        <w:tabs>
          <w:tab w:val="right" w:leader="dot" w:pos="9060"/>
        </w:tabs>
        <w:rPr>
          <w:ins w:id="1933" w:author="JORGE CONTRERAS ORTIZ" w:date="2021-09-08T11:58:00Z"/>
          <w:rFonts w:asciiTheme="minorHAnsi" w:eastAsiaTheme="minorEastAsia" w:hAnsiTheme="minorHAnsi" w:cstheme="minorBidi"/>
          <w:noProof/>
          <w:lang w:eastAsia="es-ES"/>
        </w:rPr>
      </w:pPr>
      <w:ins w:id="1934"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4"</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995324 \h </w:instrText>
        </w:r>
        <w:r>
          <w:rPr>
            <w:noProof/>
            <w:webHidden/>
          </w:rPr>
        </w:r>
      </w:ins>
      <w:r>
        <w:rPr>
          <w:noProof/>
          <w:webHidden/>
        </w:rPr>
        <w:fldChar w:fldCharType="separate"/>
      </w:r>
      <w:ins w:id="1935" w:author="JORGE CONTRERAS ORTIZ" w:date="2021-09-08T11:58:00Z">
        <w:r>
          <w:rPr>
            <w:noProof/>
            <w:webHidden/>
          </w:rPr>
          <w:t>63</w:t>
        </w:r>
        <w:r>
          <w:rPr>
            <w:noProof/>
            <w:webHidden/>
          </w:rPr>
          <w:fldChar w:fldCharType="end"/>
        </w:r>
        <w:r w:rsidRPr="002B7B62">
          <w:rPr>
            <w:rStyle w:val="Hipervnculo"/>
            <w:noProof/>
          </w:rPr>
          <w:fldChar w:fldCharType="end"/>
        </w:r>
      </w:ins>
    </w:p>
    <w:p w14:paraId="0F357AC0" w14:textId="6ABA3060" w:rsidR="00FE2C54" w:rsidRDefault="00FE2C54">
      <w:pPr>
        <w:pStyle w:val="Tabladeilustraciones"/>
        <w:tabs>
          <w:tab w:val="right" w:leader="dot" w:pos="9060"/>
        </w:tabs>
        <w:rPr>
          <w:ins w:id="1936" w:author="JORGE CONTRERAS ORTIZ" w:date="2021-09-08T11:58:00Z"/>
          <w:rFonts w:asciiTheme="minorHAnsi" w:eastAsiaTheme="minorEastAsia" w:hAnsiTheme="minorHAnsi" w:cstheme="minorBidi"/>
          <w:noProof/>
          <w:lang w:eastAsia="es-ES"/>
        </w:rPr>
      </w:pPr>
      <w:ins w:id="1937"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5"</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1 Abrir terminal Picocom en Linux / MAC Os</w:t>
        </w:r>
        <w:r>
          <w:rPr>
            <w:noProof/>
            <w:webHidden/>
          </w:rPr>
          <w:tab/>
        </w:r>
        <w:r>
          <w:rPr>
            <w:noProof/>
            <w:webHidden/>
          </w:rPr>
          <w:fldChar w:fldCharType="begin"/>
        </w:r>
        <w:r>
          <w:rPr>
            <w:noProof/>
            <w:webHidden/>
          </w:rPr>
          <w:instrText xml:space="preserve"> PAGEREF _Toc81995325 \h </w:instrText>
        </w:r>
        <w:r>
          <w:rPr>
            <w:noProof/>
            <w:webHidden/>
          </w:rPr>
        </w:r>
      </w:ins>
      <w:r>
        <w:rPr>
          <w:noProof/>
          <w:webHidden/>
        </w:rPr>
        <w:fldChar w:fldCharType="separate"/>
      </w:r>
      <w:ins w:id="1938" w:author="JORGE CONTRERAS ORTIZ" w:date="2021-09-08T11:58:00Z">
        <w:r>
          <w:rPr>
            <w:noProof/>
            <w:webHidden/>
          </w:rPr>
          <w:t>64</w:t>
        </w:r>
        <w:r>
          <w:rPr>
            <w:noProof/>
            <w:webHidden/>
          </w:rPr>
          <w:fldChar w:fldCharType="end"/>
        </w:r>
        <w:r w:rsidRPr="002B7B62">
          <w:rPr>
            <w:rStyle w:val="Hipervnculo"/>
            <w:noProof/>
          </w:rPr>
          <w:fldChar w:fldCharType="end"/>
        </w:r>
      </w:ins>
    </w:p>
    <w:p w14:paraId="11B2E202" w14:textId="543D70B5" w:rsidR="00FE2C54" w:rsidRDefault="00FE2C54">
      <w:pPr>
        <w:pStyle w:val="Tabladeilustraciones"/>
        <w:tabs>
          <w:tab w:val="right" w:leader="dot" w:pos="9060"/>
        </w:tabs>
        <w:rPr>
          <w:ins w:id="1939" w:author="JORGE CONTRERAS ORTIZ" w:date="2021-09-08T11:58:00Z"/>
          <w:rFonts w:asciiTheme="minorHAnsi" w:eastAsiaTheme="minorEastAsia" w:hAnsiTheme="minorHAnsi" w:cstheme="minorBidi"/>
          <w:noProof/>
          <w:lang w:eastAsia="es-ES"/>
        </w:rPr>
      </w:pPr>
      <w:ins w:id="1940"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6"</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2 Sintaxis comandos KSH</w:t>
        </w:r>
        <w:r>
          <w:rPr>
            <w:noProof/>
            <w:webHidden/>
          </w:rPr>
          <w:tab/>
        </w:r>
        <w:r>
          <w:rPr>
            <w:noProof/>
            <w:webHidden/>
          </w:rPr>
          <w:fldChar w:fldCharType="begin"/>
        </w:r>
        <w:r>
          <w:rPr>
            <w:noProof/>
            <w:webHidden/>
          </w:rPr>
          <w:instrText xml:space="preserve"> PAGEREF _Toc81995326 \h </w:instrText>
        </w:r>
        <w:r>
          <w:rPr>
            <w:noProof/>
            <w:webHidden/>
          </w:rPr>
        </w:r>
      </w:ins>
      <w:r>
        <w:rPr>
          <w:noProof/>
          <w:webHidden/>
        </w:rPr>
        <w:fldChar w:fldCharType="separate"/>
      </w:r>
      <w:ins w:id="1941" w:author="JORGE CONTRERAS ORTIZ" w:date="2021-09-08T11:58:00Z">
        <w:r>
          <w:rPr>
            <w:noProof/>
            <w:webHidden/>
          </w:rPr>
          <w:t>66</w:t>
        </w:r>
        <w:r>
          <w:rPr>
            <w:noProof/>
            <w:webHidden/>
          </w:rPr>
          <w:fldChar w:fldCharType="end"/>
        </w:r>
        <w:r w:rsidRPr="002B7B62">
          <w:rPr>
            <w:rStyle w:val="Hipervnculo"/>
            <w:noProof/>
          </w:rPr>
          <w:fldChar w:fldCharType="end"/>
        </w:r>
      </w:ins>
    </w:p>
    <w:p w14:paraId="16951A6E" w14:textId="2D44DD1A" w:rsidR="00FE2C54" w:rsidRDefault="00FE2C54">
      <w:pPr>
        <w:pStyle w:val="Tabladeilustraciones"/>
        <w:tabs>
          <w:tab w:val="right" w:leader="dot" w:pos="9060"/>
        </w:tabs>
        <w:rPr>
          <w:ins w:id="1942" w:author="JORGE CONTRERAS ORTIZ" w:date="2021-09-08T11:58:00Z"/>
          <w:rFonts w:asciiTheme="minorHAnsi" w:eastAsiaTheme="minorEastAsia" w:hAnsiTheme="minorHAnsi" w:cstheme="minorBidi"/>
          <w:noProof/>
          <w:lang w:eastAsia="es-ES"/>
        </w:rPr>
      </w:pPr>
      <w:ins w:id="1943"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7"</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3 Formato del Paquete</w:t>
        </w:r>
        <w:r>
          <w:rPr>
            <w:noProof/>
            <w:webHidden/>
          </w:rPr>
          <w:tab/>
        </w:r>
        <w:r>
          <w:rPr>
            <w:noProof/>
            <w:webHidden/>
          </w:rPr>
          <w:fldChar w:fldCharType="begin"/>
        </w:r>
        <w:r>
          <w:rPr>
            <w:noProof/>
            <w:webHidden/>
          </w:rPr>
          <w:instrText xml:space="preserve"> PAGEREF _Toc81995327 \h </w:instrText>
        </w:r>
        <w:r>
          <w:rPr>
            <w:noProof/>
            <w:webHidden/>
          </w:rPr>
        </w:r>
      </w:ins>
      <w:r>
        <w:rPr>
          <w:noProof/>
          <w:webHidden/>
        </w:rPr>
        <w:fldChar w:fldCharType="separate"/>
      </w:r>
      <w:ins w:id="1944" w:author="JORGE CONTRERAS ORTIZ" w:date="2021-09-08T11:58:00Z">
        <w:r>
          <w:rPr>
            <w:noProof/>
            <w:webHidden/>
          </w:rPr>
          <w:t>70</w:t>
        </w:r>
        <w:r>
          <w:rPr>
            <w:noProof/>
            <w:webHidden/>
          </w:rPr>
          <w:fldChar w:fldCharType="end"/>
        </w:r>
        <w:r w:rsidRPr="002B7B62">
          <w:rPr>
            <w:rStyle w:val="Hipervnculo"/>
            <w:noProof/>
          </w:rPr>
          <w:fldChar w:fldCharType="end"/>
        </w:r>
      </w:ins>
    </w:p>
    <w:p w14:paraId="7123AE2C" w14:textId="17405BA0" w:rsidR="00FE2C54" w:rsidRDefault="00FE2C54">
      <w:pPr>
        <w:pStyle w:val="Tabladeilustraciones"/>
        <w:tabs>
          <w:tab w:val="right" w:leader="dot" w:pos="9060"/>
        </w:tabs>
        <w:rPr>
          <w:ins w:id="1945" w:author="JORGE CONTRERAS ORTIZ" w:date="2021-09-08T11:58:00Z"/>
          <w:rFonts w:asciiTheme="minorHAnsi" w:eastAsiaTheme="minorEastAsia" w:hAnsiTheme="minorHAnsi" w:cstheme="minorBidi"/>
          <w:noProof/>
          <w:lang w:eastAsia="es-ES"/>
        </w:rPr>
      </w:pPr>
      <w:ins w:id="1946"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8"</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4 Bits Byte Type</w:t>
        </w:r>
        <w:r>
          <w:rPr>
            <w:noProof/>
            <w:webHidden/>
          </w:rPr>
          <w:tab/>
        </w:r>
        <w:r>
          <w:rPr>
            <w:noProof/>
            <w:webHidden/>
          </w:rPr>
          <w:fldChar w:fldCharType="begin"/>
        </w:r>
        <w:r>
          <w:rPr>
            <w:noProof/>
            <w:webHidden/>
          </w:rPr>
          <w:instrText xml:space="preserve"> PAGEREF _Toc81995328 \h </w:instrText>
        </w:r>
        <w:r>
          <w:rPr>
            <w:noProof/>
            <w:webHidden/>
          </w:rPr>
        </w:r>
      </w:ins>
      <w:r>
        <w:rPr>
          <w:noProof/>
          <w:webHidden/>
        </w:rPr>
        <w:fldChar w:fldCharType="separate"/>
      </w:r>
      <w:ins w:id="1947" w:author="JORGE CONTRERAS ORTIZ" w:date="2021-09-08T11:58:00Z">
        <w:r>
          <w:rPr>
            <w:noProof/>
            <w:webHidden/>
          </w:rPr>
          <w:t>70</w:t>
        </w:r>
        <w:r>
          <w:rPr>
            <w:noProof/>
            <w:webHidden/>
          </w:rPr>
          <w:fldChar w:fldCharType="end"/>
        </w:r>
        <w:r w:rsidRPr="002B7B62">
          <w:rPr>
            <w:rStyle w:val="Hipervnculo"/>
            <w:noProof/>
          </w:rPr>
          <w:fldChar w:fldCharType="end"/>
        </w:r>
      </w:ins>
    </w:p>
    <w:p w14:paraId="00DDC161" w14:textId="76B55BD3" w:rsidR="00FE2C54" w:rsidRDefault="00FE2C54">
      <w:pPr>
        <w:pStyle w:val="Tabladeilustraciones"/>
        <w:tabs>
          <w:tab w:val="right" w:leader="dot" w:pos="9060"/>
        </w:tabs>
        <w:rPr>
          <w:ins w:id="1948" w:author="JORGE CONTRERAS ORTIZ" w:date="2021-09-08T11:58:00Z"/>
          <w:rFonts w:asciiTheme="minorHAnsi" w:eastAsiaTheme="minorEastAsia" w:hAnsiTheme="minorHAnsi" w:cstheme="minorBidi"/>
          <w:noProof/>
          <w:lang w:eastAsia="es-ES"/>
        </w:rPr>
      </w:pPr>
      <w:ins w:id="1949"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9"</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5 Significado Bits Byte Type</w:t>
        </w:r>
        <w:r>
          <w:rPr>
            <w:noProof/>
            <w:webHidden/>
          </w:rPr>
          <w:tab/>
        </w:r>
        <w:r>
          <w:rPr>
            <w:noProof/>
            <w:webHidden/>
          </w:rPr>
          <w:fldChar w:fldCharType="begin"/>
        </w:r>
        <w:r>
          <w:rPr>
            <w:noProof/>
            <w:webHidden/>
          </w:rPr>
          <w:instrText xml:space="preserve"> PAGEREF _Toc81995329 \h </w:instrText>
        </w:r>
        <w:r>
          <w:rPr>
            <w:noProof/>
            <w:webHidden/>
          </w:rPr>
        </w:r>
      </w:ins>
      <w:r>
        <w:rPr>
          <w:noProof/>
          <w:webHidden/>
        </w:rPr>
        <w:fldChar w:fldCharType="separate"/>
      </w:r>
      <w:ins w:id="1950" w:author="JORGE CONTRERAS ORTIZ" w:date="2021-09-08T11:58:00Z">
        <w:r>
          <w:rPr>
            <w:noProof/>
            <w:webHidden/>
          </w:rPr>
          <w:t>71</w:t>
        </w:r>
        <w:r>
          <w:rPr>
            <w:noProof/>
            <w:webHidden/>
          </w:rPr>
          <w:fldChar w:fldCharType="end"/>
        </w:r>
        <w:r w:rsidRPr="002B7B62">
          <w:rPr>
            <w:rStyle w:val="Hipervnculo"/>
            <w:noProof/>
          </w:rPr>
          <w:fldChar w:fldCharType="end"/>
        </w:r>
      </w:ins>
    </w:p>
    <w:p w14:paraId="4FF5BD02" w14:textId="56504F39" w:rsidR="0098005E" w:rsidRPr="00791D37" w:rsidDel="005B42F0" w:rsidRDefault="0098005E" w:rsidP="00791D37">
      <w:pPr>
        <w:pStyle w:val="Tabladeilustraciones"/>
        <w:rPr>
          <w:del w:id="1951" w:author="JORGE CONTRERAS ORTIZ" w:date="2021-09-04T09:25:00Z"/>
          <w:rFonts w:eastAsiaTheme="minorEastAsia"/>
          <w:noProof/>
          <w:lang w:eastAsia="es-ES"/>
        </w:rPr>
      </w:pPr>
      <w:del w:id="1952" w:author="JORGE CONTRERAS ORTIZ" w:date="2021-09-04T09:25:00Z">
        <w:r w:rsidRPr="005B42F0" w:rsidDel="005B42F0">
          <w:rPr>
            <w:noProof/>
            <w:rPrChange w:id="1953"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954" w:author="JORGE CONTRERAS ORTIZ" w:date="2021-09-04T09:25:00Z"/>
          <w:rFonts w:eastAsiaTheme="minorEastAsia"/>
          <w:noProof/>
          <w:lang w:eastAsia="es-ES"/>
        </w:rPr>
      </w:pPr>
      <w:del w:id="1955" w:author="JORGE CONTRERAS ORTIZ" w:date="2021-09-04T09:25:00Z">
        <w:r w:rsidRPr="005B42F0" w:rsidDel="005B42F0">
          <w:rPr>
            <w:noProof/>
            <w:rPrChange w:id="1956" w:author="JORGE CONTRERAS ORTIZ" w:date="2021-09-04T09:25:00Z">
              <w:rPr>
                <w:rStyle w:val="Hipervnculo"/>
                <w:i/>
                <w:iCs/>
                <w:noProof/>
              </w:rPr>
            </w:rPrChange>
          </w:rPr>
          <w:delText xml:space="preserve">Tabla 2 Diferencias M2M – IoT </w:delText>
        </w:r>
        <w:r w:rsidRPr="005B42F0" w:rsidDel="005B42F0">
          <w:rPr>
            <w:noProof/>
            <w:rPrChange w:id="1957"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958" w:author="JORGE CONTRERAS ORTIZ" w:date="2021-09-04T09:25:00Z"/>
          <w:rFonts w:eastAsiaTheme="minorEastAsia"/>
          <w:noProof/>
          <w:lang w:eastAsia="es-ES"/>
        </w:rPr>
      </w:pPr>
      <w:del w:id="1959" w:author="JORGE CONTRERAS ORTIZ" w:date="2021-09-04T09:25:00Z">
        <w:r w:rsidRPr="005B42F0" w:rsidDel="005B42F0">
          <w:rPr>
            <w:noProof/>
            <w:rPrChange w:id="1960"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961" w:author="JORGE CONTRERAS ORTIZ" w:date="2021-09-04T09:25:00Z"/>
          <w:rFonts w:eastAsiaTheme="minorEastAsia"/>
          <w:noProof/>
          <w:lang w:eastAsia="es-ES"/>
        </w:rPr>
      </w:pPr>
      <w:del w:id="1962" w:author="JORGE CONTRERAS ORTIZ" w:date="2021-09-04T09:25:00Z">
        <w:r w:rsidRPr="005B42F0" w:rsidDel="005B42F0">
          <w:rPr>
            <w:noProof/>
            <w:rPrChange w:id="1963"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964" w:author="JORGE CONTRERAS ORTIZ" w:date="2021-09-04T09:25:00Z"/>
          <w:rFonts w:eastAsiaTheme="minorEastAsia"/>
          <w:noProof/>
          <w:lang w:eastAsia="es-ES"/>
        </w:rPr>
      </w:pPr>
      <w:del w:id="1965" w:author="JORGE CONTRERAS ORTIZ" w:date="2021-09-04T09:25:00Z">
        <w:r w:rsidRPr="005B42F0" w:rsidDel="005B42F0">
          <w:rPr>
            <w:noProof/>
            <w:rPrChange w:id="1966"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967" w:author="JORGE CONTRERAS ORTIZ" w:date="2021-09-04T09:25:00Z"/>
          <w:rFonts w:eastAsiaTheme="minorEastAsia"/>
          <w:noProof/>
          <w:lang w:eastAsia="es-ES"/>
        </w:rPr>
      </w:pPr>
      <w:del w:id="1968" w:author="JORGE CONTRERAS ORTIZ" w:date="2021-09-04T09:25:00Z">
        <w:r w:rsidRPr="005B42F0" w:rsidDel="005B42F0">
          <w:rPr>
            <w:noProof/>
            <w:rPrChange w:id="1969"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970" w:author="JORGE CONTRERAS ORTIZ" w:date="2021-09-04T09:25:00Z"/>
          <w:rFonts w:eastAsiaTheme="minorEastAsia"/>
          <w:noProof/>
          <w:lang w:eastAsia="es-ES"/>
        </w:rPr>
      </w:pPr>
      <w:del w:id="1971" w:author="JORGE CONTRERAS ORTIZ" w:date="2021-09-04T09:25:00Z">
        <w:r w:rsidRPr="005B42F0" w:rsidDel="005B42F0">
          <w:rPr>
            <w:noProof/>
            <w:rPrChange w:id="1972"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973" w:author="JORGE CONTRERAS ORTIZ" w:date="2021-09-04T09:25:00Z"/>
          <w:rFonts w:eastAsiaTheme="minorEastAsia"/>
          <w:noProof/>
          <w:lang w:eastAsia="es-ES"/>
        </w:rPr>
      </w:pPr>
      <w:del w:id="1974" w:author="JORGE CONTRERAS ORTIZ" w:date="2021-09-04T09:25:00Z">
        <w:r w:rsidRPr="005B42F0" w:rsidDel="005B42F0">
          <w:rPr>
            <w:noProof/>
            <w:rPrChange w:id="1975"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976" w:author="JORGE CONTRERAS ORTIZ" w:date="2021-09-04T09:25:00Z"/>
          <w:rFonts w:eastAsiaTheme="minorEastAsia"/>
          <w:noProof/>
          <w:lang w:eastAsia="es-ES"/>
        </w:rPr>
      </w:pPr>
      <w:del w:id="1977" w:author="JORGE CONTRERAS ORTIZ" w:date="2021-09-04T09:25:00Z">
        <w:r w:rsidRPr="005B42F0" w:rsidDel="005B42F0">
          <w:rPr>
            <w:noProof/>
            <w:rPrChange w:id="1978"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979" w:author="JORGE CONTRERAS ORTIZ" w:date="2021-09-04T09:25:00Z"/>
          <w:rFonts w:eastAsiaTheme="minorEastAsia"/>
          <w:noProof/>
          <w:lang w:eastAsia="es-ES"/>
        </w:rPr>
      </w:pPr>
      <w:del w:id="1980" w:author="JORGE CONTRERAS ORTIZ" w:date="2021-09-04T09:25:00Z">
        <w:r w:rsidRPr="005B42F0" w:rsidDel="005B42F0">
          <w:rPr>
            <w:noProof/>
            <w:rPrChange w:id="1981"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982" w:author="JORGE CONTRERAS ORTIZ" w:date="2021-09-04T09:25:00Z"/>
          <w:rFonts w:eastAsiaTheme="minorEastAsia"/>
          <w:noProof/>
          <w:lang w:eastAsia="es-ES"/>
        </w:rPr>
      </w:pPr>
      <w:del w:id="1983" w:author="JORGE CONTRERAS ORTIZ" w:date="2021-09-04T09:25:00Z">
        <w:r w:rsidRPr="005B42F0" w:rsidDel="005B42F0">
          <w:rPr>
            <w:noProof/>
            <w:rPrChange w:id="1984"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985" w:author="JORGE CONTRERAS ORTIZ" w:date="2021-09-04T09:25:00Z"/>
          <w:rFonts w:eastAsiaTheme="minorEastAsia"/>
          <w:noProof/>
          <w:lang w:eastAsia="es-ES"/>
        </w:rPr>
      </w:pPr>
      <w:del w:id="1986" w:author="JORGE CONTRERAS ORTIZ" w:date="2021-09-04T09:25:00Z">
        <w:r w:rsidRPr="005B42F0" w:rsidDel="005B42F0">
          <w:rPr>
            <w:noProof/>
            <w:rPrChange w:id="1987"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988" w:author="JORGE CONTRERAS ORTIZ" w:date="2021-09-04T09:25:00Z"/>
          <w:rFonts w:eastAsiaTheme="minorEastAsia"/>
          <w:noProof/>
          <w:lang w:eastAsia="es-ES"/>
        </w:rPr>
      </w:pPr>
      <w:del w:id="1989" w:author="JORGE CONTRERAS ORTIZ" w:date="2021-09-04T09:25:00Z">
        <w:r w:rsidRPr="005B42F0" w:rsidDel="005B42F0">
          <w:rPr>
            <w:noProof/>
            <w:rPrChange w:id="1990"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991" w:author="JORGE CONTRERAS ORTIZ" w:date="2021-09-04T09:25:00Z"/>
          <w:rFonts w:eastAsiaTheme="minorEastAsia"/>
          <w:noProof/>
          <w:lang w:eastAsia="es-ES"/>
        </w:rPr>
      </w:pPr>
      <w:del w:id="1992" w:author="JORGE CONTRERAS ORTIZ" w:date="2021-09-04T09:25:00Z">
        <w:r w:rsidRPr="005B42F0" w:rsidDel="005B42F0">
          <w:rPr>
            <w:noProof/>
            <w:rPrChange w:id="1993"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994" w:author="JORGE CONTRERAS ORTIZ" w:date="2021-09-04T09:25:00Z"/>
          <w:rFonts w:eastAsiaTheme="minorEastAsia"/>
          <w:noProof/>
          <w:lang w:eastAsia="es-ES"/>
        </w:rPr>
      </w:pPr>
      <w:del w:id="1995" w:author="JORGE CONTRERAS ORTIZ" w:date="2021-09-04T09:25:00Z">
        <w:r w:rsidRPr="005B42F0" w:rsidDel="005B42F0">
          <w:rPr>
            <w:noProof/>
            <w:rPrChange w:id="1996"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6D4A0944" w:rsidR="00DA3B27" w:rsidRPr="00791D37" w:rsidDel="00E973CF" w:rsidRDefault="00DA3B27">
      <w:pPr>
        <w:rPr>
          <w:del w:id="1997" w:author="JORGE CONTRERAS ORTIZ" w:date="2021-09-05T23:10:00Z"/>
        </w:rPr>
        <w:pPrChange w:id="1998" w:author="JORGE CONTRERAS ORTIZ" w:date="2021-09-05T23:40:00Z">
          <w:pPr>
            <w:pStyle w:val="Ttulo1"/>
          </w:pPr>
        </w:pPrChange>
      </w:pPr>
      <w:bookmarkStart w:id="1999" w:name="_Toc81499327"/>
      <w:del w:id="2000" w:author="JORGE CONTRERAS ORTIZ" w:date="2021-09-05T23:10:00Z">
        <w:r w:rsidRPr="00791D37" w:rsidDel="00E973CF">
          <w:lastRenderedPageBreak/>
          <w:delText>CÓDIGOS</w:delText>
        </w:r>
        <w:bookmarkEnd w:id="1999"/>
      </w:del>
    </w:p>
    <w:p w14:paraId="1B8DE3CD" w14:textId="77777777" w:rsidR="00434554" w:rsidRDefault="00434554">
      <w:pPr>
        <w:rPr>
          <w:ins w:id="2001" w:author="JORGE CONTRERAS ORTIZ" w:date="2021-09-04T09:12:00Z"/>
        </w:rPr>
      </w:pPr>
    </w:p>
    <w:p w14:paraId="3693D31F" w14:textId="403A74A2" w:rsidR="00DA3B27" w:rsidRPr="00791D37" w:rsidDel="005C4DEF" w:rsidRDefault="00DA3B27">
      <w:pPr>
        <w:rPr>
          <w:del w:id="2002" w:author="JORGE CONTRERAS ORTIZ" w:date="2021-09-08T11:33:00Z"/>
        </w:rPr>
      </w:pPr>
      <w:del w:id="2003" w:author="JORGE CONTRERAS ORTIZ" w:date="2021-09-08T11:33:00Z">
        <w:r w:rsidRPr="00791D37" w:rsidDel="005C4DEF">
          <w:br w:type="page"/>
        </w:r>
      </w:del>
    </w:p>
    <w:p w14:paraId="04EFE9D4" w14:textId="77777777" w:rsidR="00E973CF" w:rsidRDefault="00E973CF">
      <w:pPr>
        <w:rPr>
          <w:ins w:id="2004" w:author="JORGE CONTRERAS ORTIZ" w:date="2021-09-05T23:11:00Z"/>
        </w:rPr>
        <w:sectPr w:rsidR="00E973CF" w:rsidSect="00F005C7">
          <w:headerReference w:type="even" r:id="rId13"/>
          <w:headerReference w:type="default" r:id="rId14"/>
          <w:footerReference w:type="even" r:id="rId15"/>
          <w:footerReference w:type="default" r:id="rId16"/>
          <w:type w:val="continuous"/>
          <w:pgSz w:w="11906" w:h="16838"/>
          <w:pgMar w:top="1418" w:right="1418" w:bottom="1418" w:left="1418" w:header="709" w:footer="709" w:gutter="0"/>
          <w:pgNumType w:fmt="upperRoman" w:start="1"/>
          <w:cols w:space="708"/>
          <w:docGrid w:linePitch="360"/>
        </w:sectPr>
        <w:pPrChange w:id="2038" w:author="JORGE CONTRERAS ORTIZ" w:date="2021-09-05T23:40:00Z">
          <w:pPr>
            <w:pStyle w:val="Ttulo1"/>
            <w:numPr>
              <w:numId w:val="1"/>
            </w:numPr>
            <w:ind w:left="720" w:hanging="360"/>
          </w:pPr>
        </w:pPrChange>
      </w:pPr>
      <w:bookmarkStart w:id="2039" w:name="_Ref81778128"/>
    </w:p>
    <w:p w14:paraId="15000033" w14:textId="77777777" w:rsidR="00A45FDB" w:rsidRDefault="00A45FDB">
      <w:pPr>
        <w:jc w:val="left"/>
        <w:rPr>
          <w:ins w:id="2040" w:author="JORGE CONTRERAS ORTIZ" w:date="2021-09-08T11:10:00Z"/>
          <w:rFonts w:eastAsiaTheme="majorEastAsia"/>
          <w:color w:val="2F5496" w:themeColor="accent1" w:themeShade="BF"/>
          <w:sz w:val="36"/>
          <w:szCs w:val="36"/>
        </w:rPr>
      </w:pPr>
      <w:bookmarkStart w:id="2041" w:name="_Toc81499328"/>
      <w:bookmarkEnd w:id="2039"/>
      <w:ins w:id="2042" w:author="JORGE CONTRERAS ORTIZ" w:date="2021-09-08T11:10:00Z">
        <w:r>
          <w:br w:type="page"/>
        </w:r>
      </w:ins>
    </w:p>
    <w:p w14:paraId="69C34E84" w14:textId="6F75CB2A" w:rsidR="00DA3B27" w:rsidRPr="00791D37" w:rsidRDefault="00DA3B27" w:rsidP="00791D37">
      <w:pPr>
        <w:pStyle w:val="Ttulo1"/>
        <w:numPr>
          <w:ilvl w:val="0"/>
          <w:numId w:val="1"/>
        </w:numPr>
      </w:pPr>
      <w:bookmarkStart w:id="2043" w:name="_Toc81995042"/>
      <w:commentRangeStart w:id="2044"/>
      <w:r w:rsidRPr="00791D37">
        <w:lastRenderedPageBreak/>
        <w:t>INTRODUCCIÓN</w:t>
      </w:r>
      <w:commentRangeEnd w:id="2044"/>
      <w:r w:rsidRPr="00791D37">
        <w:rPr>
          <w:rStyle w:val="Refdecomentario"/>
          <w:rFonts w:eastAsiaTheme="minorHAnsi"/>
          <w:color w:val="auto"/>
        </w:rPr>
        <w:commentReference w:id="2044"/>
      </w:r>
      <w:r w:rsidRPr="00791D37">
        <w:t xml:space="preserve"> Y OBJETIVOS DEL TRABAJO</w:t>
      </w:r>
      <w:bookmarkEnd w:id="2041"/>
      <w:bookmarkEnd w:id="2043"/>
    </w:p>
    <w:p w14:paraId="04A80030" w14:textId="77777777" w:rsidR="00DA3B27" w:rsidRPr="00791D37" w:rsidRDefault="00DA3B27" w:rsidP="00791D37"/>
    <w:p w14:paraId="1E5E8582" w14:textId="792AD244" w:rsidR="00B5329E" w:rsidRPr="00791D37" w:rsidRDefault="00B5329E" w:rsidP="00B5329E">
      <w:pPr>
        <w:rPr>
          <w:ins w:id="2045" w:author="JORGE CONTRERAS ORTIZ" w:date="2021-09-05T14:08:00Z"/>
        </w:rPr>
      </w:pPr>
      <w:ins w:id="2046"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2047" w:author="JORGE CONTRERAS ORTIZ" w:date="2021-09-05T20:12:00Z">
        <w:r w:rsidR="004E60C8">
          <w:t>Cookie</w:t>
        </w:r>
      </w:ins>
      <w:ins w:id="2048" w:author="JORGE CONTRERAS ORTIZ" w:date="2021-09-05T14:08:00Z">
        <w:r>
          <w:t xml:space="preserve"> para WSN de la tecnología Thread.</w:t>
        </w:r>
      </w:ins>
    </w:p>
    <w:p w14:paraId="2B349B34" w14:textId="3843BFD4" w:rsidR="00B5329E" w:rsidRPr="00791D37" w:rsidRDefault="00B5329E" w:rsidP="00B5329E">
      <w:pPr>
        <w:rPr>
          <w:ins w:id="2049" w:author="JORGE CONTRERAS ORTIZ" w:date="2021-09-05T14:08:00Z"/>
        </w:rPr>
      </w:pPr>
      <w:ins w:id="2050"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2051" w:author="JORGE CONTRERAS ORTIZ" w:date="2021-09-05T20:12:00Z">
        <w:r w:rsidR="004E60C8">
          <w:t>Cookie</w:t>
        </w:r>
      </w:ins>
      <w:ins w:id="2052"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2053" w:author="JORGE CONTRERAS ORTIZ" w:date="2021-09-05T20:12:00Z">
        <w:r w:rsidR="004E60C8">
          <w:t>Cookie</w:t>
        </w:r>
      </w:ins>
      <w:ins w:id="2054"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2055" w:author="JORGE CONTRERAS ORTIZ" w:date="2021-09-05T14:08:00Z"/>
        </w:rPr>
      </w:pPr>
      <w:ins w:id="2056" w:author="JORGE CONTRERAS ORTIZ" w:date="2021-09-05T14:08:00Z">
        <w:r w:rsidRPr="00791D37">
          <w:t xml:space="preserve">Los objetivos más en específico </w:t>
        </w:r>
        <w:commentRangeStart w:id="2057"/>
        <w:r w:rsidRPr="00791D37">
          <w:t>de este proyecto han sido:</w:t>
        </w:r>
        <w:commentRangeEnd w:id="2057"/>
        <w:r w:rsidRPr="00791D37">
          <w:rPr>
            <w:rStyle w:val="Refdecomentario"/>
          </w:rPr>
          <w:commentReference w:id="2057"/>
        </w:r>
      </w:ins>
    </w:p>
    <w:p w14:paraId="66928313" w14:textId="77777777" w:rsidR="00B5329E" w:rsidRPr="006E36CC" w:rsidRDefault="00B5329E">
      <w:pPr>
        <w:pStyle w:val="Prrafodelista"/>
        <w:numPr>
          <w:ilvl w:val="0"/>
          <w:numId w:val="2"/>
        </w:numPr>
        <w:rPr>
          <w:ins w:id="2058" w:author="JORGE CONTRERAS ORTIZ" w:date="2021-09-05T14:08:00Z"/>
          <w:rPrChange w:id="2059" w:author="JORGE CONTRERAS ORTIZ" w:date="2021-09-05T22:22:00Z">
            <w:rPr>
              <w:ins w:id="2060" w:author="JORGE CONTRERAS ORTIZ" w:date="2021-09-05T14:08:00Z"/>
              <w:rFonts w:eastAsiaTheme="majorEastAsia"/>
              <w:color w:val="2F5496" w:themeColor="accent1" w:themeShade="BF"/>
              <w:sz w:val="36"/>
              <w:szCs w:val="36"/>
            </w:rPr>
          </w:rPrChange>
        </w:rPr>
      </w:pPr>
      <w:ins w:id="2061" w:author="JORGE CONTRERAS ORTIZ" w:date="2021-09-05T14:08:00Z">
        <w:r w:rsidRPr="006E36CC">
          <w:t>Manejo de los Evaluation Dongles USB (dispositivos KTDG102) de KIRALE, como primera interacción con el protocolo de comandos utilizado, tanto comandos KSH, a través de la herramienta KiTools, como comandos KBI, a través de puerto UART con un microcontrolador.</w:t>
        </w:r>
      </w:ins>
    </w:p>
    <w:p w14:paraId="1DBB5489" w14:textId="77777777" w:rsidR="00B5329E" w:rsidRPr="006E36CC" w:rsidRDefault="00B5329E">
      <w:pPr>
        <w:pStyle w:val="Prrafodelista"/>
        <w:numPr>
          <w:ilvl w:val="0"/>
          <w:numId w:val="2"/>
        </w:numPr>
        <w:rPr>
          <w:ins w:id="2062" w:author="JORGE CONTRERAS ORTIZ" w:date="2021-09-05T14:08:00Z"/>
          <w:rPrChange w:id="2063" w:author="JORGE CONTRERAS ORTIZ" w:date="2021-09-05T22:22:00Z">
            <w:rPr>
              <w:ins w:id="2064" w:author="JORGE CONTRERAS ORTIZ" w:date="2021-09-05T14:08:00Z"/>
              <w:rFonts w:eastAsiaTheme="majorEastAsia"/>
              <w:color w:val="2F5496" w:themeColor="accent1" w:themeShade="BF"/>
              <w:sz w:val="36"/>
              <w:szCs w:val="36"/>
            </w:rPr>
          </w:rPrChange>
        </w:rPr>
      </w:pPr>
      <w:ins w:id="2065" w:author="JORGE CONTRERAS ORTIZ" w:date="2021-09-05T14:08:00Z">
        <w:r w:rsidRPr="006E36CC">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pPr>
        <w:pStyle w:val="Prrafodelista"/>
        <w:numPr>
          <w:ilvl w:val="0"/>
          <w:numId w:val="2"/>
        </w:numPr>
        <w:rPr>
          <w:ins w:id="2066" w:author="JORGE CONTRERAS ORTIZ" w:date="2021-09-05T14:08:00Z"/>
          <w:rPrChange w:id="2067" w:author="JORGE CONTRERAS ORTIZ" w:date="2021-09-05T22:22:00Z">
            <w:rPr>
              <w:ins w:id="2068" w:author="JORGE CONTRERAS ORTIZ" w:date="2021-09-05T14:08:00Z"/>
              <w:rFonts w:eastAsiaTheme="majorEastAsia"/>
              <w:color w:val="2F5496" w:themeColor="accent1" w:themeShade="BF"/>
              <w:sz w:val="36"/>
              <w:szCs w:val="36"/>
            </w:rPr>
          </w:rPrChange>
        </w:rPr>
      </w:pPr>
      <w:ins w:id="2069" w:author="JORGE CONTRERAS ORTIZ" w:date="2021-09-05T14:08:00Z">
        <w:r w:rsidRPr="006E36CC">
          <w:t>Diseño de PCB para integrar el dispositivo KTWM102 a la plataforma de la Cookie.</w:t>
        </w:r>
      </w:ins>
    </w:p>
    <w:p w14:paraId="35B0494F" w14:textId="77777777" w:rsidR="00B5329E" w:rsidRPr="006E36CC" w:rsidRDefault="00B5329E">
      <w:pPr>
        <w:pStyle w:val="Prrafodelista"/>
        <w:numPr>
          <w:ilvl w:val="0"/>
          <w:numId w:val="2"/>
        </w:numPr>
        <w:rPr>
          <w:ins w:id="2070" w:author="JORGE CONTRERAS ORTIZ" w:date="2021-09-05T14:08:00Z"/>
          <w:rPrChange w:id="2071" w:author="JORGE CONTRERAS ORTIZ" w:date="2021-09-05T22:22:00Z">
            <w:rPr>
              <w:ins w:id="2072" w:author="JORGE CONTRERAS ORTIZ" w:date="2021-09-05T14:08:00Z"/>
              <w:rFonts w:eastAsiaTheme="majorEastAsia"/>
              <w:color w:val="2F5496" w:themeColor="accent1" w:themeShade="BF"/>
              <w:sz w:val="36"/>
              <w:szCs w:val="36"/>
            </w:rPr>
          </w:rPrChange>
        </w:rPr>
      </w:pPr>
      <w:ins w:id="2073" w:author="JORGE CONTRERAS ORTIZ" w:date="2021-09-05T14:08:00Z">
        <w:r w:rsidRPr="006E36CC">
          <w:t>Configuración y conectividad del nodo Border Router a la red externa.</w:t>
        </w:r>
      </w:ins>
    </w:p>
    <w:p w14:paraId="46F93982" w14:textId="77777777" w:rsidR="00B5329E" w:rsidRPr="006E36CC" w:rsidRDefault="00B5329E">
      <w:pPr>
        <w:pStyle w:val="Prrafodelista"/>
        <w:numPr>
          <w:ilvl w:val="0"/>
          <w:numId w:val="2"/>
        </w:numPr>
        <w:rPr>
          <w:ins w:id="2074" w:author="JORGE CONTRERAS ORTIZ" w:date="2021-09-05T14:08:00Z"/>
          <w:rPrChange w:id="2075" w:author="JORGE CONTRERAS ORTIZ" w:date="2021-09-05T22:22:00Z">
            <w:rPr>
              <w:ins w:id="2076" w:author="JORGE CONTRERAS ORTIZ" w:date="2021-09-05T14:08:00Z"/>
              <w:rFonts w:eastAsiaTheme="majorEastAsia"/>
              <w:color w:val="2F5496" w:themeColor="accent1" w:themeShade="BF"/>
              <w:sz w:val="36"/>
              <w:szCs w:val="36"/>
            </w:rPr>
          </w:rPrChange>
        </w:rPr>
      </w:pPr>
      <w:ins w:id="2077" w:author="JORGE CONTRERAS ORTIZ" w:date="2021-09-05T14:08:00Z">
        <w:r w:rsidRPr="006E36CC">
          <w:t>Creación de una red THREAD integrando los nodos Dongle USB junto con el BR.</w:t>
        </w:r>
      </w:ins>
    </w:p>
    <w:p w14:paraId="622019F3" w14:textId="77777777" w:rsidR="00B5329E" w:rsidRPr="006E36CC" w:rsidRDefault="00B5329E">
      <w:pPr>
        <w:pStyle w:val="Prrafodelista"/>
        <w:numPr>
          <w:ilvl w:val="0"/>
          <w:numId w:val="2"/>
        </w:numPr>
        <w:rPr>
          <w:ins w:id="2078" w:author="JORGE CONTRERAS ORTIZ" w:date="2021-09-05T14:08:00Z"/>
          <w:rPrChange w:id="2079" w:author="JORGE CONTRERAS ORTIZ" w:date="2021-09-05T22:22:00Z">
            <w:rPr>
              <w:ins w:id="2080" w:author="JORGE CONTRERAS ORTIZ" w:date="2021-09-05T14:08:00Z"/>
              <w:rFonts w:eastAsiaTheme="majorEastAsia"/>
              <w:color w:val="2F5496" w:themeColor="accent1" w:themeShade="BF"/>
              <w:sz w:val="36"/>
              <w:szCs w:val="36"/>
            </w:rPr>
          </w:rPrChange>
        </w:rPr>
      </w:pPr>
      <w:ins w:id="2081" w:author="JORGE CONTRERAS ORTIZ" w:date="2021-09-05T14:08:00Z">
        <w:r w:rsidRPr="006E36CC">
          <w:t>Conectividad entre un nodo de la red THREAD y un punto de la red externa, como un PC, a través del Border Router.</w:t>
        </w:r>
      </w:ins>
    </w:p>
    <w:p w14:paraId="0490646F" w14:textId="77777777" w:rsidR="00B5329E" w:rsidRPr="006E36CC" w:rsidRDefault="00B5329E">
      <w:pPr>
        <w:pStyle w:val="Prrafodelista"/>
        <w:numPr>
          <w:ilvl w:val="0"/>
          <w:numId w:val="2"/>
        </w:numPr>
        <w:rPr>
          <w:ins w:id="2082" w:author="JORGE CONTRERAS ORTIZ" w:date="2021-09-05T14:08:00Z"/>
          <w:rPrChange w:id="2083" w:author="JORGE CONTRERAS ORTIZ" w:date="2021-09-05T22:22:00Z">
            <w:rPr>
              <w:ins w:id="2084" w:author="JORGE CONTRERAS ORTIZ" w:date="2021-09-05T14:08:00Z"/>
              <w:rFonts w:eastAsiaTheme="majorEastAsia"/>
              <w:color w:val="2F5496" w:themeColor="accent1" w:themeShade="BF"/>
              <w:sz w:val="36"/>
              <w:szCs w:val="36"/>
            </w:rPr>
          </w:rPrChange>
        </w:rPr>
      </w:pPr>
      <w:ins w:id="2085" w:author="JORGE CONTRERAS ORTIZ" w:date="2021-09-05T14:08:00Z">
        <w:r w:rsidRPr="006E36CC">
          <w:t>Envío de mensajes UDP vía Sockets entre un PC externo y los nodos dentro de la red.</w:t>
        </w:r>
      </w:ins>
    </w:p>
    <w:p w14:paraId="3269B20B" w14:textId="77777777" w:rsidR="00B5329E" w:rsidRPr="006E36CC" w:rsidRDefault="00B5329E">
      <w:pPr>
        <w:pStyle w:val="Prrafodelista"/>
        <w:numPr>
          <w:ilvl w:val="0"/>
          <w:numId w:val="2"/>
        </w:numPr>
        <w:rPr>
          <w:ins w:id="2086" w:author="JORGE CONTRERAS ORTIZ" w:date="2021-09-05T14:08:00Z"/>
          <w:rPrChange w:id="2087" w:author="JORGE CONTRERAS ORTIZ" w:date="2021-09-05T22:22:00Z">
            <w:rPr>
              <w:ins w:id="2088" w:author="JORGE CONTRERAS ORTIZ" w:date="2021-09-05T14:08:00Z"/>
              <w:rFonts w:eastAsiaTheme="majorEastAsia"/>
              <w:color w:val="2F5496" w:themeColor="accent1" w:themeShade="BF"/>
              <w:sz w:val="36"/>
              <w:szCs w:val="36"/>
            </w:rPr>
          </w:rPrChange>
        </w:rPr>
      </w:pPr>
      <w:ins w:id="2089" w:author="JORGE CONTRERAS ORTIZ" w:date="2021-09-05T14:08:00Z">
        <w:r w:rsidRPr="006E36CC">
          <w:t>Validación de la PCB diseñada e integración en la red creada anteriormente.</w:t>
        </w:r>
      </w:ins>
    </w:p>
    <w:p w14:paraId="77F86C72" w14:textId="01760FF5" w:rsidR="00DA3B27" w:rsidRPr="00791D37" w:rsidDel="00B5329E" w:rsidRDefault="0098005E">
      <w:pPr>
        <w:ind w:left="360"/>
        <w:rPr>
          <w:del w:id="2090" w:author="JORGE CONTRERAS ORTIZ" w:date="2021-09-05T14:08:00Z"/>
        </w:rPr>
        <w:pPrChange w:id="2091" w:author="JORGE CONTRERAS ORTIZ" w:date="2021-09-05T14:08:00Z">
          <w:pPr/>
        </w:pPrChange>
      </w:pPr>
      <w:del w:id="2092"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ind w:left="360"/>
        <w:rPr>
          <w:del w:id="2093" w:author="JORGE CONTRERAS ORTIZ" w:date="2021-09-05T14:08:00Z"/>
        </w:rPr>
        <w:pPrChange w:id="2094" w:author="JORGE CONTRERAS ORTIZ" w:date="2021-09-05T14:08:00Z">
          <w:pPr/>
        </w:pPrChange>
      </w:pPr>
      <w:del w:id="2095"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2096"/>
        <w:r w:rsidRPr="00791D37" w:rsidDel="00B5329E">
          <w:delText>de este proyecto han sido:</w:delText>
        </w:r>
        <w:commentRangeEnd w:id="2096"/>
        <w:r w:rsidRPr="00791D37" w:rsidDel="00B5329E">
          <w:rPr>
            <w:rStyle w:val="Refdecomentario"/>
          </w:rPr>
          <w:commentReference w:id="2096"/>
        </w:r>
      </w:del>
    </w:p>
    <w:p w14:paraId="19BC8EF0" w14:textId="3CFAF09B" w:rsidR="00DA3B27" w:rsidRPr="00791D37" w:rsidDel="00B5329E" w:rsidRDefault="00DA3B27">
      <w:pPr>
        <w:ind w:left="360"/>
        <w:rPr>
          <w:del w:id="2097" w:author="JORGE CONTRERAS ORTIZ" w:date="2021-09-05T14:08:00Z"/>
          <w:rFonts w:eastAsiaTheme="majorEastAsia"/>
          <w:color w:val="2F5496" w:themeColor="accent1" w:themeShade="BF"/>
          <w:sz w:val="36"/>
          <w:szCs w:val="36"/>
        </w:rPr>
        <w:pPrChange w:id="2098" w:author="JORGE CONTRERAS ORTIZ" w:date="2021-09-05T14:08:00Z">
          <w:pPr>
            <w:pStyle w:val="Prrafodelista"/>
            <w:numPr>
              <w:numId w:val="2"/>
            </w:numPr>
            <w:ind w:hanging="360"/>
          </w:pPr>
        </w:pPrChange>
      </w:pPr>
      <w:del w:id="2099"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ind w:left="360"/>
        <w:rPr>
          <w:del w:id="2100" w:author="JORGE CONTRERAS ORTIZ" w:date="2021-09-05T14:08:00Z"/>
          <w:rFonts w:eastAsiaTheme="majorEastAsia"/>
          <w:color w:val="2F5496" w:themeColor="accent1" w:themeShade="BF"/>
          <w:sz w:val="36"/>
          <w:szCs w:val="36"/>
        </w:rPr>
        <w:pPrChange w:id="2101" w:author="JORGE CONTRERAS ORTIZ" w:date="2021-09-05T14:08:00Z">
          <w:pPr>
            <w:pStyle w:val="Prrafodelista"/>
            <w:numPr>
              <w:numId w:val="2"/>
            </w:numPr>
            <w:ind w:hanging="360"/>
          </w:pPr>
        </w:pPrChange>
      </w:pPr>
      <w:del w:id="2102"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ind w:left="360"/>
        <w:rPr>
          <w:del w:id="2103" w:author="JORGE CONTRERAS ORTIZ" w:date="2021-09-05T14:08:00Z"/>
          <w:rFonts w:eastAsiaTheme="majorEastAsia"/>
          <w:color w:val="2F5496" w:themeColor="accent1" w:themeShade="BF"/>
          <w:sz w:val="36"/>
          <w:szCs w:val="36"/>
        </w:rPr>
        <w:pPrChange w:id="2104" w:author="JORGE CONTRERAS ORTIZ" w:date="2021-09-05T14:08:00Z">
          <w:pPr>
            <w:pStyle w:val="Prrafodelista"/>
            <w:numPr>
              <w:numId w:val="2"/>
            </w:numPr>
            <w:ind w:hanging="360"/>
          </w:pPr>
        </w:pPrChange>
      </w:pPr>
      <w:del w:id="2105"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ind w:left="360"/>
        <w:rPr>
          <w:del w:id="2106" w:author="JORGE CONTRERAS ORTIZ" w:date="2021-09-05T14:08:00Z"/>
          <w:rFonts w:eastAsiaTheme="majorEastAsia"/>
          <w:color w:val="2F5496" w:themeColor="accent1" w:themeShade="BF"/>
          <w:sz w:val="36"/>
          <w:szCs w:val="36"/>
        </w:rPr>
        <w:pPrChange w:id="2107" w:author="JORGE CONTRERAS ORTIZ" w:date="2021-09-05T14:08:00Z">
          <w:pPr>
            <w:pStyle w:val="Prrafodelista"/>
            <w:numPr>
              <w:numId w:val="2"/>
            </w:numPr>
            <w:ind w:hanging="360"/>
          </w:pPr>
        </w:pPrChange>
      </w:pPr>
      <w:del w:id="2108"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ind w:left="360"/>
        <w:rPr>
          <w:del w:id="2109" w:author="JORGE CONTRERAS ORTIZ" w:date="2021-09-05T14:08:00Z"/>
          <w:rFonts w:eastAsiaTheme="majorEastAsia"/>
          <w:color w:val="2F5496" w:themeColor="accent1" w:themeShade="BF"/>
          <w:sz w:val="36"/>
          <w:szCs w:val="36"/>
        </w:rPr>
        <w:pPrChange w:id="2110" w:author="JORGE CONTRERAS ORTIZ" w:date="2021-09-05T14:08:00Z">
          <w:pPr>
            <w:pStyle w:val="Prrafodelista"/>
            <w:numPr>
              <w:numId w:val="2"/>
            </w:numPr>
            <w:ind w:hanging="360"/>
          </w:pPr>
        </w:pPrChange>
      </w:pPr>
      <w:del w:id="2111"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ind w:left="360"/>
        <w:rPr>
          <w:del w:id="2112" w:author="JORGE CONTRERAS ORTIZ" w:date="2021-09-05T14:08:00Z"/>
          <w:rFonts w:eastAsiaTheme="majorEastAsia"/>
          <w:color w:val="2F5496" w:themeColor="accent1" w:themeShade="BF"/>
          <w:sz w:val="36"/>
          <w:szCs w:val="36"/>
        </w:rPr>
        <w:pPrChange w:id="2113" w:author="JORGE CONTRERAS ORTIZ" w:date="2021-09-05T14:08:00Z">
          <w:pPr>
            <w:pStyle w:val="Prrafodelista"/>
            <w:numPr>
              <w:numId w:val="2"/>
            </w:numPr>
            <w:ind w:hanging="360"/>
          </w:pPr>
        </w:pPrChange>
      </w:pPr>
      <w:del w:id="2114"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ind w:left="360"/>
        <w:rPr>
          <w:del w:id="2115" w:author="JORGE CONTRERAS ORTIZ" w:date="2021-09-05T14:08:00Z"/>
          <w:rFonts w:eastAsiaTheme="majorEastAsia"/>
          <w:color w:val="2F5496" w:themeColor="accent1" w:themeShade="BF"/>
          <w:sz w:val="36"/>
          <w:szCs w:val="36"/>
        </w:rPr>
        <w:pPrChange w:id="2116" w:author="JORGE CONTRERAS ORTIZ" w:date="2021-09-05T14:08:00Z">
          <w:pPr>
            <w:pStyle w:val="Prrafodelista"/>
            <w:numPr>
              <w:numId w:val="2"/>
            </w:numPr>
            <w:ind w:hanging="360"/>
          </w:pPr>
        </w:pPrChange>
      </w:pPr>
      <w:del w:id="2117"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ind w:left="360"/>
        <w:rPr>
          <w:del w:id="2118" w:author="JORGE CONTRERAS ORTIZ" w:date="2021-09-05T14:08:00Z"/>
          <w:rFonts w:eastAsiaTheme="majorEastAsia"/>
          <w:color w:val="2F5496" w:themeColor="accent1" w:themeShade="BF"/>
          <w:sz w:val="36"/>
          <w:szCs w:val="36"/>
        </w:rPr>
        <w:pPrChange w:id="2119" w:author="JORGE CONTRERAS ORTIZ" w:date="2021-09-05T14:08:00Z">
          <w:pPr>
            <w:pStyle w:val="Prrafodelista"/>
            <w:numPr>
              <w:numId w:val="2"/>
            </w:numPr>
            <w:ind w:hanging="360"/>
          </w:pPr>
        </w:pPrChange>
      </w:pPr>
      <w:del w:id="2120"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2121" w:author="JORGE CONTRERAS ORTIZ" w:date="2021-09-05T14:13:00Z"/>
        </w:rPr>
      </w:pPr>
      <w:del w:id="2122" w:author="JORGE CONTRERAS ORTIZ" w:date="2021-09-05T14:13:00Z">
        <w:r w:rsidRPr="00791D37" w:rsidDel="00353559">
          <w:br w:type="page"/>
        </w:r>
      </w:del>
    </w:p>
    <w:p w14:paraId="3B1F5231" w14:textId="3BA0FECA" w:rsidR="00353559" w:rsidRDefault="00353559" w:rsidP="00B5329E">
      <w:pPr>
        <w:ind w:left="360"/>
        <w:rPr>
          <w:ins w:id="2123" w:author="JORGE CONTRERAS ORTIZ" w:date="2021-09-05T14:13:00Z"/>
        </w:rPr>
      </w:pPr>
    </w:p>
    <w:p w14:paraId="2A5B4ED2" w14:textId="0BEB940D" w:rsidR="00353559" w:rsidRDefault="00353559" w:rsidP="00B5329E">
      <w:pPr>
        <w:ind w:left="360"/>
        <w:rPr>
          <w:ins w:id="2124" w:author="JORGE CONTRERAS ORTIZ" w:date="2021-09-05T14:13:00Z"/>
        </w:rPr>
      </w:pPr>
    </w:p>
    <w:p w14:paraId="679B6E51" w14:textId="50E41116" w:rsidR="00353559" w:rsidRDefault="00353559" w:rsidP="00B5329E">
      <w:pPr>
        <w:ind w:left="360"/>
        <w:rPr>
          <w:ins w:id="2125" w:author="JORGE CONTRERAS ORTIZ" w:date="2021-09-05T14:13:00Z"/>
        </w:rPr>
      </w:pPr>
    </w:p>
    <w:p w14:paraId="587055E7" w14:textId="689C61BF" w:rsidR="00353559" w:rsidRDefault="00353559" w:rsidP="00B5329E">
      <w:pPr>
        <w:ind w:left="360"/>
        <w:rPr>
          <w:ins w:id="2126" w:author="JORGE CONTRERAS ORTIZ" w:date="2021-09-05T14:13:00Z"/>
        </w:rPr>
      </w:pPr>
    </w:p>
    <w:p w14:paraId="525ECCA1" w14:textId="37306445" w:rsidR="00353559" w:rsidRPr="00C7065C" w:rsidRDefault="00353559">
      <w:pPr>
        <w:ind w:left="360"/>
        <w:rPr>
          <w:ins w:id="2127" w:author="JORGE CONTRERAS ORTIZ" w:date="2021-09-05T22:22:00Z"/>
          <w:rPrChange w:id="2128" w:author="JORGE CONTRERAS ORTIZ" w:date="2021-09-08T12:04:00Z">
            <w:rPr>
              <w:ins w:id="2129" w:author="JORGE CONTRERAS ORTIZ" w:date="2021-09-05T22:22:00Z"/>
              <w:rFonts w:eastAsiaTheme="majorEastAsia"/>
              <w:color w:val="2F5496" w:themeColor="accent1" w:themeShade="BF"/>
              <w:sz w:val="36"/>
              <w:szCs w:val="36"/>
            </w:rPr>
          </w:rPrChange>
        </w:rPr>
      </w:pPr>
    </w:p>
    <w:p w14:paraId="56836BF4" w14:textId="0AD15506" w:rsidR="00032C7F" w:rsidRPr="00C7065C" w:rsidRDefault="00032C7F">
      <w:pPr>
        <w:ind w:left="360"/>
        <w:rPr>
          <w:ins w:id="2130" w:author="JORGE CONTRERAS ORTIZ" w:date="2021-09-05T22:22:00Z"/>
          <w:rPrChange w:id="2131" w:author="JORGE CONTRERAS ORTIZ" w:date="2021-09-08T12:04:00Z">
            <w:rPr>
              <w:ins w:id="2132" w:author="JORGE CONTRERAS ORTIZ" w:date="2021-09-05T22:22:00Z"/>
              <w:rFonts w:eastAsiaTheme="majorEastAsia"/>
              <w:color w:val="2F5496" w:themeColor="accent1" w:themeShade="BF"/>
              <w:sz w:val="36"/>
              <w:szCs w:val="36"/>
            </w:rPr>
          </w:rPrChange>
        </w:rPr>
      </w:pPr>
    </w:p>
    <w:p w14:paraId="1BB77171" w14:textId="77777777" w:rsidR="00032C7F" w:rsidRPr="00C7065C" w:rsidRDefault="00032C7F">
      <w:pPr>
        <w:ind w:left="360"/>
        <w:rPr>
          <w:ins w:id="2133" w:author="JORGE CONTRERAS ORTIZ" w:date="2021-09-05T14:13:00Z"/>
          <w:rPrChange w:id="2134" w:author="JORGE CONTRERAS ORTIZ" w:date="2021-09-08T12:04:00Z">
            <w:rPr>
              <w:ins w:id="2135" w:author="JORGE CONTRERAS ORTIZ" w:date="2021-09-05T14:13:00Z"/>
              <w:rFonts w:eastAsiaTheme="majorEastAsia"/>
              <w:color w:val="2F5496" w:themeColor="accent1" w:themeShade="BF"/>
              <w:sz w:val="36"/>
              <w:szCs w:val="36"/>
            </w:rPr>
          </w:rPrChange>
        </w:rPr>
        <w:pPrChange w:id="2136" w:author="JORGE CONTRERAS ORTIZ" w:date="2021-09-05T14:08:00Z">
          <w:pPr>
            <w:pStyle w:val="Prrafodelista"/>
            <w:numPr>
              <w:numId w:val="2"/>
            </w:numPr>
            <w:ind w:hanging="360"/>
          </w:pPr>
        </w:pPrChange>
      </w:pPr>
    </w:p>
    <w:p w14:paraId="3610CA9E" w14:textId="4DF7C0CD" w:rsidR="00DA3B27" w:rsidRDefault="00DA3B27" w:rsidP="00C7065C">
      <w:pPr>
        <w:rPr>
          <w:ins w:id="2137" w:author="JORGE CONTRERAS ORTIZ" w:date="2021-09-08T12:04:00Z"/>
        </w:rPr>
      </w:pPr>
      <w:del w:id="2138" w:author="JORGE CONTRERAS ORTIZ" w:date="2021-09-05T14:13:00Z">
        <w:r w:rsidRPr="00791D37" w:rsidDel="00353559">
          <w:br w:type="page"/>
        </w:r>
      </w:del>
    </w:p>
    <w:p w14:paraId="34AC528A" w14:textId="77777777" w:rsidR="00C7065C" w:rsidRPr="00791D37" w:rsidRDefault="00C7065C" w:rsidP="00C7065C">
      <w:pPr>
        <w:rPr>
          <w:rFonts w:eastAsiaTheme="majorEastAsia"/>
          <w:color w:val="2F5496" w:themeColor="accent1" w:themeShade="BF"/>
          <w:sz w:val="32"/>
          <w:szCs w:val="32"/>
        </w:rPr>
        <w:pPrChange w:id="2139" w:author="JORGE CONTRERAS ORTIZ" w:date="2021-09-08T12:04:00Z">
          <w:pPr/>
        </w:pPrChange>
      </w:pPr>
    </w:p>
    <w:p w14:paraId="3D39EC76" w14:textId="28BFA671" w:rsidR="00DA3B27" w:rsidRPr="00791D37" w:rsidRDefault="00DA3B27">
      <w:pPr>
        <w:pStyle w:val="Ttulo1"/>
        <w:numPr>
          <w:ilvl w:val="0"/>
          <w:numId w:val="1"/>
        </w:numPr>
      </w:pPr>
      <w:bookmarkStart w:id="2140" w:name="_Toc81499329"/>
      <w:bookmarkStart w:id="2141" w:name="_Toc81995043"/>
      <w:r w:rsidRPr="00791D37">
        <w:lastRenderedPageBreak/>
        <w:t>ESTADO DEL ARTE</w:t>
      </w:r>
      <w:bookmarkEnd w:id="2140"/>
      <w:bookmarkEnd w:id="2141"/>
    </w:p>
    <w:p w14:paraId="72313545" w14:textId="77777777" w:rsidR="00DA3B27" w:rsidRPr="00791D37" w:rsidRDefault="00DA3B27" w:rsidP="00791D37"/>
    <w:p w14:paraId="64D58011" w14:textId="5F088ED6" w:rsidR="00DA3B27" w:rsidRPr="00791D37" w:rsidRDefault="00DA3B27" w:rsidP="00791D37">
      <w:r w:rsidRPr="00791D37">
        <w:t xml:space="preserve">En los últimos años, se han ido desarrollando cada vez más las tecnologías para Internet </w:t>
      </w:r>
      <w:ins w:id="2142" w:author="JORGE CONTRERAS ORTIZ" w:date="2021-09-07T23:00:00Z">
        <w:r w:rsidR="00162A70">
          <w:t xml:space="preserve">el </w:t>
        </w:r>
      </w:ins>
      <w:del w:id="2143" w:author="JORGE CONTRERAS ORTIZ" w:date="2021-09-07T23:00:00Z">
        <w:r w:rsidRPr="00791D37" w:rsidDel="00162A70">
          <w:delText>of Things, IoT</w:delText>
        </w:r>
      </w:del>
      <w:ins w:id="2144" w:author="JORGE CONTRERAS ORTIZ" w:date="2021-09-07T23:00:00Z">
        <w:r w:rsidR="00162A70">
          <w:t>de las cosas, o IoT</w:t>
        </w:r>
      </w:ins>
      <w:r w:rsidRPr="00791D37">
        <w: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2145" w:name="_Toc81499330"/>
      <w:bookmarkStart w:id="2146" w:name="_Toc81995044"/>
      <w:r w:rsidRPr="00791D37">
        <w:t>INTERNET OF THINGS (IoT)</w:t>
      </w:r>
      <w:bookmarkEnd w:id="2145"/>
      <w:bookmarkEnd w:id="2146"/>
    </w:p>
    <w:p w14:paraId="292F6596" w14:textId="77777777" w:rsidR="00DA3B27" w:rsidRPr="00791D37" w:rsidRDefault="00DA3B27" w:rsidP="00791D37"/>
    <w:p w14:paraId="1A5901E3" w14:textId="6DE65938" w:rsidR="00DA3B27" w:rsidRPr="00791D37" w:rsidRDefault="00DA3B27" w:rsidP="00791D37">
      <w:r w:rsidRPr="00791D37">
        <w:t>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w:t>
      </w:r>
      <w:del w:id="2147" w:author="JORGE CONTRERAS ORTIZ" w:date="2021-09-08T12:23:00Z">
        <w:r w:rsidRPr="00791D37" w:rsidDel="008750C9">
          <w:delText xml:space="preserve"> A pesar de esto, el 4G ha mejorado algunas de las capacidades de las redes móviles, dando a los dispositivos IoT acceso a Internet. Dentro de la conectividad 4G hay varios tipos de tecnologías como BLE, WiMaxb, LTE, Zigbee, LoRa, NB-IoT, etc.</w:delText>
        </w:r>
      </w:del>
      <w:r w:rsidRPr="00791D37">
        <w:t xml:space="preserve">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2148" w:name="_Toc81499331"/>
      <w:bookmarkStart w:id="2149" w:name="_Toc81995045"/>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2148"/>
      <w:r w:rsidR="00AD1498" w:rsidRPr="00791D37">
        <w:rPr>
          <w:noProof/>
        </w:rPr>
        <w:t>[2]</w:t>
      </w:r>
      <w:bookmarkEnd w:id="2149"/>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2150" w:author="JORGE CONTRERAS ORTIZ" w:date="2021-09-05T15:22:00Z"/>
        </w:rPr>
      </w:pPr>
      <w:del w:id="2151"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2152" w:author="JORGE CONTRERAS ORTIZ" w:date="2021-09-05T15:22:00Z"/>
        </w:rPr>
      </w:pPr>
      <w:del w:id="2153"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2154" w:author="JORGE CONTRERAS ORTIZ" w:date="2021-09-05T15:22:00Z"/>
        </w:rPr>
      </w:pPr>
      <w:del w:id="2155"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2156" w:author="JORGE CONTRERAS ORTIZ" w:date="2021-09-05T15:22:00Z"/>
        </w:rPr>
      </w:pPr>
    </w:p>
    <w:p w14:paraId="61628C54" w14:textId="1917F0E2" w:rsidR="00DA3B27" w:rsidDel="001D4816" w:rsidRDefault="00DA3B27" w:rsidP="00791D37">
      <w:pPr>
        <w:rPr>
          <w:del w:id="2157" w:author="JORGE CONTRERAS ORTIZ" w:date="2021-09-05T15:22:00Z"/>
        </w:rPr>
      </w:pPr>
      <w:r w:rsidRPr="00791D37">
        <w:t xml:space="preserve">IoT es un término </w:t>
      </w:r>
      <w:del w:id="2158" w:author="JORGE CONTRERAS ORTIZ" w:date="2021-09-05T15:17:00Z">
        <w:r w:rsidRPr="00791D37" w:rsidDel="001D4816">
          <w:delText>paraguas</w:delText>
        </w:r>
      </w:del>
      <w:ins w:id="2159" w:author="JORGE CONTRERAS ORTIZ" w:date="2021-09-05T15:17:00Z">
        <w:r w:rsidR="001D4816">
          <w:t>bastante amplio</w:t>
        </w:r>
      </w:ins>
      <w:r w:rsidRPr="00791D37">
        <w:t xml:space="preserve">, que </w:t>
      </w:r>
      <w:ins w:id="2160" w:author="JORGE CONTRERAS ORTIZ" w:date="2021-09-05T15:17:00Z">
        <w:r w:rsidR="001D4816">
          <w:t xml:space="preserve">incluye </w:t>
        </w:r>
      </w:ins>
      <w:del w:id="2161" w:author="JORGE CONTRERAS ORTIZ" w:date="2021-09-05T15:17:00Z">
        <w:r w:rsidRPr="00791D37" w:rsidDel="001D4816">
          <w:delText xml:space="preserve">acoge a </w:delText>
        </w:r>
      </w:del>
      <w:r w:rsidRPr="00791D37">
        <w:t>muchas tecnologías</w:t>
      </w:r>
      <w:ins w:id="2162" w:author="JORGE CONTRERAS ORTIZ" w:date="2021-09-05T15:18:00Z">
        <w:r w:rsidR="001D4816">
          <w:t xml:space="preserve"> </w:t>
        </w:r>
      </w:ins>
      <w:del w:id="2163" w:author="JORGE CONTRERAS ORTIZ" w:date="2021-09-05T15:17:00Z">
        <w:r w:rsidRPr="00791D37" w:rsidDel="001D4816">
          <w:delText xml:space="preserve"> dentro de sí</w:delText>
        </w:r>
      </w:del>
      <w:del w:id="2164" w:author="JORGE CONTRERAS ORTIZ" w:date="2021-09-05T15:18:00Z">
        <w:r w:rsidRPr="00791D37" w:rsidDel="001D4816">
          <w:delText>. Las siguientes tecnologías son ejemplos de las que dan paso al desarrollo de IoT</w:delText>
        </w:r>
      </w:del>
      <w:ins w:id="2165" w:author="JORGE CONTRERAS ORTIZ" w:date="2021-09-05T15:21:00Z">
        <w:r w:rsidR="001D4816">
          <w:t>Wireless Sensor Network, Cloud Computing, Big Data Analytics, Sistemas embebidos, Protocolos de Comunicación, etc</w:t>
        </w:r>
      </w:ins>
      <w:del w:id="2166" w:author="JORGE CONTRERAS ORTIZ" w:date="2021-09-05T15:21:00Z">
        <w:r w:rsidRPr="00791D37" w:rsidDel="001D4816">
          <w:delText>:</w:delText>
        </w:r>
      </w:del>
      <w:ins w:id="2167" w:author="JORGE CONTRERAS ORTIZ" w:date="2021-09-05T15:21:00Z">
        <w:r w:rsidR="001D4816">
          <w:t>.</w:t>
        </w:r>
      </w:ins>
    </w:p>
    <w:p w14:paraId="4680C0FA" w14:textId="77777777" w:rsidR="001D4816" w:rsidRPr="00791D37" w:rsidRDefault="001D4816" w:rsidP="00791D37">
      <w:pPr>
        <w:rPr>
          <w:ins w:id="2168" w:author="JORGE CONTRERAS ORTIZ" w:date="2021-09-05T15:22:00Z"/>
        </w:rPr>
      </w:pPr>
    </w:p>
    <w:p w14:paraId="1CAE690E" w14:textId="1FFCA3D0" w:rsidR="00DA3B27" w:rsidRPr="004C5F01" w:rsidDel="001D4816" w:rsidRDefault="00DA3B27" w:rsidP="00791D37">
      <w:pPr>
        <w:pStyle w:val="Prrafodelista"/>
        <w:numPr>
          <w:ilvl w:val="0"/>
          <w:numId w:val="2"/>
        </w:numPr>
        <w:rPr>
          <w:del w:id="2169" w:author="JORGE CONTRERAS ORTIZ" w:date="2021-09-05T15:22:00Z"/>
        </w:rPr>
      </w:pPr>
      <w:del w:id="2170" w:author="JORGE CONTRERAS ORTIZ" w:date="2021-09-05T15:22:00Z">
        <w:r w:rsidRPr="004C5F01" w:rsidDel="001D4816">
          <w:delText>Wireless Sensor Networks (WSN).</w:delText>
        </w:r>
      </w:del>
    </w:p>
    <w:p w14:paraId="6A00FF32" w14:textId="3EA58576" w:rsidR="00DA3B27" w:rsidRPr="004C5F01" w:rsidDel="001D4816" w:rsidRDefault="00DA3B27" w:rsidP="00791D37">
      <w:pPr>
        <w:pStyle w:val="Prrafodelista"/>
        <w:numPr>
          <w:ilvl w:val="0"/>
          <w:numId w:val="2"/>
        </w:numPr>
        <w:rPr>
          <w:del w:id="2171" w:author="JORGE CONTRERAS ORTIZ" w:date="2021-09-05T15:22:00Z"/>
        </w:rPr>
      </w:pPr>
      <w:del w:id="2172" w:author="JORGE CONTRERAS ORTIZ" w:date="2021-09-05T15:22:00Z">
        <w:r w:rsidRPr="004C5F01" w:rsidDel="001D4816">
          <w:delText>Cloud Computing.</w:delText>
        </w:r>
      </w:del>
    </w:p>
    <w:p w14:paraId="434B1B72" w14:textId="188509BC" w:rsidR="00DA3B27" w:rsidRPr="004C5F01" w:rsidDel="001D4816" w:rsidRDefault="00DA3B27" w:rsidP="00791D37">
      <w:pPr>
        <w:pStyle w:val="Prrafodelista"/>
        <w:numPr>
          <w:ilvl w:val="0"/>
          <w:numId w:val="2"/>
        </w:numPr>
        <w:rPr>
          <w:del w:id="2173" w:author="JORGE CONTRERAS ORTIZ" w:date="2021-09-05T15:22:00Z"/>
        </w:rPr>
      </w:pPr>
      <w:del w:id="2174" w:author="JORGE CONTRERAS ORTIZ" w:date="2021-09-05T15:22:00Z">
        <w:r w:rsidRPr="004C5F01" w:rsidDel="001D4816">
          <w:delText>Big Data Analytics.</w:delText>
        </w:r>
      </w:del>
    </w:p>
    <w:p w14:paraId="3368CF0A" w14:textId="3B083CA7" w:rsidR="00DA3B27" w:rsidRPr="004C5F01" w:rsidDel="001D4816" w:rsidRDefault="00DA3B27" w:rsidP="00791D37">
      <w:pPr>
        <w:pStyle w:val="Prrafodelista"/>
        <w:numPr>
          <w:ilvl w:val="0"/>
          <w:numId w:val="2"/>
        </w:numPr>
        <w:rPr>
          <w:del w:id="2175" w:author="JORGE CONTRERAS ORTIZ" w:date="2021-09-05T15:22:00Z"/>
        </w:rPr>
      </w:pPr>
      <w:del w:id="2176" w:author="JORGE CONTRERAS ORTIZ" w:date="2021-09-05T15:22:00Z">
        <w:r w:rsidRPr="004C5F01" w:rsidDel="001D4816">
          <w:delText>Sistemas Embebidos</w:delText>
        </w:r>
      </w:del>
    </w:p>
    <w:p w14:paraId="56DB7851" w14:textId="6009481F" w:rsidR="00DA3B27" w:rsidRPr="004C5F01" w:rsidDel="001D4816" w:rsidRDefault="00DA3B27" w:rsidP="00791D37">
      <w:pPr>
        <w:pStyle w:val="Prrafodelista"/>
        <w:numPr>
          <w:ilvl w:val="0"/>
          <w:numId w:val="2"/>
        </w:numPr>
        <w:rPr>
          <w:del w:id="2177" w:author="JORGE CONTRERAS ORTIZ" w:date="2021-09-05T15:22:00Z"/>
        </w:rPr>
      </w:pPr>
      <w:del w:id="2178" w:author="JORGE CONTRERAS ORTIZ" w:date="2021-09-05T15:22:00Z">
        <w:r w:rsidRPr="004C5F01" w:rsidDel="001D4816">
          <w:delText>Arquitectura y Protocolos de Seguridad</w:delText>
        </w:r>
      </w:del>
    </w:p>
    <w:p w14:paraId="3CA3926B" w14:textId="0652189B" w:rsidR="00DA3B27" w:rsidRPr="004C5F01" w:rsidDel="001D4816" w:rsidRDefault="00DA3B27" w:rsidP="00791D37">
      <w:pPr>
        <w:pStyle w:val="Prrafodelista"/>
        <w:numPr>
          <w:ilvl w:val="0"/>
          <w:numId w:val="2"/>
        </w:numPr>
        <w:rPr>
          <w:del w:id="2179" w:author="JORGE CONTRERAS ORTIZ" w:date="2021-09-05T15:22:00Z"/>
        </w:rPr>
      </w:pPr>
      <w:del w:id="2180" w:author="JORGE CONTRERAS ORTIZ" w:date="2021-09-05T15:22:00Z">
        <w:r w:rsidRPr="004C5F01" w:rsidDel="001D4816">
          <w:delText>Protocolos de Comunicación</w:delText>
        </w:r>
      </w:del>
    </w:p>
    <w:p w14:paraId="6A34E849" w14:textId="497B6032" w:rsidR="00DA3B27" w:rsidRPr="004C5F01" w:rsidDel="001D4816" w:rsidRDefault="00DA3B27" w:rsidP="00791D37">
      <w:pPr>
        <w:pStyle w:val="Prrafodelista"/>
        <w:numPr>
          <w:ilvl w:val="0"/>
          <w:numId w:val="2"/>
        </w:numPr>
        <w:rPr>
          <w:del w:id="2181" w:author="JORGE CONTRERAS ORTIZ" w:date="2021-09-05T15:22:00Z"/>
        </w:rPr>
      </w:pPr>
      <w:del w:id="2182" w:author="JORGE CONTRERAS ORTIZ" w:date="2021-09-05T15:22:00Z">
        <w:r w:rsidRPr="004C5F01" w:rsidDel="001D4816">
          <w:delText>Servicios Web.</w:delText>
        </w:r>
      </w:del>
    </w:p>
    <w:p w14:paraId="0AC03B6C" w14:textId="5F33A50A" w:rsidR="00DA3B27" w:rsidRPr="004C5F01" w:rsidDel="001D4816" w:rsidRDefault="00DA3B27" w:rsidP="00791D37">
      <w:pPr>
        <w:pStyle w:val="Prrafodelista"/>
        <w:numPr>
          <w:ilvl w:val="0"/>
          <w:numId w:val="2"/>
        </w:numPr>
        <w:rPr>
          <w:del w:id="2183" w:author="JORGE CONTRERAS ORTIZ" w:date="2021-09-05T15:22:00Z"/>
        </w:rPr>
      </w:pPr>
      <w:del w:id="2184" w:author="JORGE CONTRERAS ORTIZ" w:date="2021-09-05T15:22:00Z">
        <w:r w:rsidRPr="004C5F01" w:rsidDel="001D4816">
          <w:delText>Internet Móvil</w:delText>
        </w:r>
      </w:del>
    </w:p>
    <w:p w14:paraId="0BB45E3A" w14:textId="10D6BCDC" w:rsidR="00DA3B27" w:rsidRPr="004C5F01" w:rsidDel="001D4816" w:rsidRDefault="00DA3B27" w:rsidP="00791D37">
      <w:pPr>
        <w:pStyle w:val="Prrafodelista"/>
        <w:numPr>
          <w:ilvl w:val="0"/>
          <w:numId w:val="2"/>
        </w:numPr>
        <w:rPr>
          <w:del w:id="2185" w:author="JORGE CONTRERAS ORTIZ" w:date="2021-09-05T15:22:00Z"/>
        </w:rPr>
      </w:pPr>
      <w:del w:id="2186" w:author="JORGE CONTRERAS ORTIZ" w:date="2021-09-05T15:22:00Z">
        <w:r w:rsidRPr="004C5F01" w:rsidDel="001D4816">
          <w:delText>Motor de búsqueda semántico.</w:delText>
        </w:r>
      </w:del>
    </w:p>
    <w:p w14:paraId="218F8F32" w14:textId="51391C89" w:rsidR="00DA3B27" w:rsidRPr="004C5F01" w:rsidDel="001D4816" w:rsidRDefault="00DA3B27" w:rsidP="00791D37">
      <w:pPr>
        <w:rPr>
          <w:del w:id="2187" w:author="JORGE CONTRERAS ORTIZ" w:date="2021-09-05T15:18:00Z"/>
        </w:rPr>
      </w:pPr>
    </w:p>
    <w:p w14:paraId="1B752684" w14:textId="4C4CC677" w:rsidR="00DA3B27" w:rsidRPr="004C5F01" w:rsidDel="001D4816" w:rsidRDefault="00DA3B27" w:rsidP="00791D37">
      <w:pPr>
        <w:rPr>
          <w:del w:id="2188" w:author="JORGE CONTRERAS ORTIZ" w:date="2021-09-05T15:22:00Z"/>
        </w:rPr>
      </w:pPr>
      <w:del w:id="2189" w:author="JORGE CONTRERAS ORTIZ" w:date="2021-09-05T15:27:00Z">
        <w:r w:rsidRPr="004C5F01" w:rsidDel="00D56C93">
          <w:delText xml:space="preserve">Dentro de todas estas tecnologías, las WSN son el corazón de IoT. </w:delText>
        </w:r>
        <w:commentRangeStart w:id="2190"/>
        <w:commentRangeEnd w:id="2190"/>
        <w:r w:rsidRPr="004C5F01" w:rsidDel="00D56C93">
          <w:rPr>
            <w:rPrChange w:id="2191" w:author="JORGE CONTRERAS ORTIZ" w:date="2021-09-05T23:24:00Z">
              <w:rPr>
                <w:rStyle w:val="Refdecomentario"/>
              </w:rPr>
            </w:rPrChange>
          </w:rPr>
          <w:commentReference w:id="2190"/>
        </w:r>
      </w:del>
    </w:p>
    <w:p w14:paraId="78535604" w14:textId="0177647F" w:rsidR="00DA3B27" w:rsidRPr="004C5F01" w:rsidDel="001D4816" w:rsidRDefault="00DA3B27" w:rsidP="00791D37">
      <w:pPr>
        <w:rPr>
          <w:del w:id="2192" w:author="JORGE CONTRERAS ORTIZ" w:date="2021-09-05T15:22:00Z"/>
        </w:rPr>
      </w:pPr>
    </w:p>
    <w:p w14:paraId="636A5623" w14:textId="4BA11B3A" w:rsidR="001D4816" w:rsidRDefault="00DA3B27">
      <w:pPr>
        <w:pStyle w:val="Descripcin"/>
        <w:rPr>
          <w:ins w:id="2193" w:author="JORGE CONTRERAS ORTIZ" w:date="2021-09-05T15:25:00Z"/>
        </w:rPr>
        <w:pPrChange w:id="2194" w:author="JORGE CONTRERAS ORTIZ" w:date="2021-09-05T23:36:00Z">
          <w:pPr/>
        </w:pPrChange>
      </w:pPr>
      <w:del w:id="2195" w:author="JORGE CONTRERAS ORTIZ" w:date="2021-09-07T23:04:00Z">
        <w:r w:rsidRPr="004C5F01" w:rsidDel="00162A70">
          <w:rPr>
            <w:i w:val="0"/>
            <w:iCs w:val="0"/>
            <w:color w:val="auto"/>
            <w:sz w:val="22"/>
            <w:szCs w:val="22"/>
          </w:rPr>
          <w:delText>También existe otra tecnología</w:delText>
        </w:r>
      </w:del>
      <w:ins w:id="2196" w:author="JORGE CONTRERAS ORTIZ" w:date="2021-09-07T23:04:00Z">
        <w:r w:rsidR="00162A70">
          <w:rPr>
            <w:i w:val="0"/>
            <w:iCs w:val="0"/>
            <w:color w:val="auto"/>
            <w:sz w:val="22"/>
            <w:szCs w:val="22"/>
          </w:rPr>
          <w:t>A la par que I</w:t>
        </w:r>
      </w:ins>
      <w:ins w:id="2197" w:author="JORGE CONTRERAS ORTIZ" w:date="2021-09-07T23:05:00Z">
        <w:r w:rsidR="00162A70">
          <w:rPr>
            <w:i w:val="0"/>
            <w:iCs w:val="0"/>
            <w:color w:val="auto"/>
            <w:sz w:val="22"/>
            <w:szCs w:val="22"/>
          </w:rPr>
          <w:t>oT, está creciendo otra nueva tecnología</w:t>
        </w:r>
      </w:ins>
      <w:ins w:id="2198" w:author="JORGE CONTRERAS ORTIZ" w:date="2021-09-05T15:28:00Z">
        <w:r w:rsidR="00D56C93" w:rsidRPr="004C5F01">
          <w:rPr>
            <w:i w:val="0"/>
            <w:iCs w:val="0"/>
            <w:color w:val="auto"/>
            <w:sz w:val="22"/>
            <w:szCs w:val="22"/>
          </w:rPr>
          <w:t>,</w:t>
        </w:r>
      </w:ins>
      <w:r w:rsidRPr="004C5F01">
        <w:rPr>
          <w:i w:val="0"/>
          <w:iCs w:val="0"/>
          <w:color w:val="auto"/>
          <w:sz w:val="22"/>
          <w:szCs w:val="22"/>
        </w:rPr>
        <w:t xml:space="preserve"> M2M, cuya comunicación se basa en redes de dispositivos intercambiando o enviando datos sin interacción humana. Las diferencias entre M2M e IoT las indicamos </w:t>
      </w:r>
      <w:del w:id="2199" w:author="JORGE CONTRERAS ORTIZ" w:date="2021-09-05T15:23:00Z">
        <w:r w:rsidRPr="004C5F01" w:rsidDel="001D4816">
          <w:rPr>
            <w:i w:val="0"/>
            <w:iCs w:val="0"/>
            <w:color w:val="auto"/>
            <w:sz w:val="22"/>
            <w:szCs w:val="22"/>
          </w:rPr>
          <w:delText>en esta tabla</w:delText>
        </w:r>
      </w:del>
      <w:ins w:id="2200" w:author="JORGE CONTRERAS ORTIZ" w:date="2021-09-05T15:24:00Z">
        <w:r w:rsidR="001D4816" w:rsidRPr="004C5F01">
          <w:rPr>
            <w:i w:val="0"/>
            <w:iCs w:val="0"/>
            <w:color w:val="auto"/>
            <w:sz w:val="22"/>
            <w:szCs w:val="22"/>
          </w:rPr>
          <w:t>a</w:t>
        </w:r>
      </w:ins>
      <w:ins w:id="2201" w:author="JORGE CONTRERAS ORTIZ" w:date="2021-09-05T15:25:00Z">
        <w:r w:rsidR="001D4816" w:rsidRPr="004C5F01">
          <w:rPr>
            <w:i w:val="0"/>
            <w:iCs w:val="0"/>
            <w:color w:val="auto"/>
            <w:sz w:val="22"/>
            <w:szCs w:val="22"/>
          </w:rPr>
          <w:t xml:space="preserve"> continuación en</w:t>
        </w:r>
      </w:ins>
      <w:ins w:id="2202" w:author="JORGE CONTRERAS ORTIZ" w:date="2021-09-05T23:36:00Z">
        <w:r w:rsidR="001749E7">
          <w:rPr>
            <w:i w:val="0"/>
            <w:iCs w:val="0"/>
            <w:color w:val="auto"/>
            <w:sz w:val="22"/>
            <w:szCs w:val="22"/>
          </w:rPr>
          <w:t xml:space="preserve"> </w:t>
        </w:r>
        <w:r w:rsidR="001749E7">
          <w:rPr>
            <w:i w:val="0"/>
            <w:iCs w:val="0"/>
            <w:color w:val="auto"/>
            <w:sz w:val="22"/>
            <w:szCs w:val="22"/>
          </w:rPr>
          <w:fldChar w:fldCharType="begin"/>
        </w:r>
        <w:r w:rsidR="001749E7">
          <w:rPr>
            <w:i w:val="0"/>
            <w:iCs w:val="0"/>
            <w:color w:val="auto"/>
            <w:sz w:val="22"/>
            <w:szCs w:val="22"/>
          </w:rPr>
          <w:instrText xml:space="preserve"> REF _Ref81778125 \h </w:instrText>
        </w:r>
      </w:ins>
      <w:r w:rsidR="001749E7">
        <w:rPr>
          <w:i w:val="0"/>
          <w:iCs w:val="0"/>
          <w:color w:val="auto"/>
          <w:sz w:val="22"/>
          <w:szCs w:val="22"/>
        </w:rPr>
        <w:instrText xml:space="preserve"> \* MERGEFORMAT </w:instrText>
      </w:r>
      <w:r w:rsidR="001749E7">
        <w:rPr>
          <w:i w:val="0"/>
          <w:iCs w:val="0"/>
          <w:color w:val="auto"/>
          <w:sz w:val="22"/>
          <w:szCs w:val="22"/>
        </w:rPr>
      </w:r>
      <w:r w:rsidR="001749E7">
        <w:rPr>
          <w:i w:val="0"/>
          <w:iCs w:val="0"/>
          <w:color w:val="auto"/>
          <w:sz w:val="22"/>
          <w:szCs w:val="22"/>
        </w:rPr>
        <w:fldChar w:fldCharType="separate"/>
      </w:r>
      <w:ins w:id="2203" w:author="JORGE CONTRERAS ORTIZ" w:date="2021-09-08T11:58:00Z">
        <w:r w:rsidR="00FE2C54" w:rsidRPr="00FE2C54">
          <w:rPr>
            <w:i w:val="0"/>
            <w:iCs w:val="0"/>
            <w:color w:val="auto"/>
            <w:sz w:val="22"/>
            <w:szCs w:val="22"/>
            <w:rPrChange w:id="2204" w:author="JORGE CONTRERAS ORTIZ" w:date="2021-09-08T11:58:00Z">
              <w:rPr/>
            </w:rPrChange>
          </w:rPr>
          <w:t xml:space="preserve">Tabla </w:t>
        </w:r>
        <w:r w:rsidR="00FE2C54" w:rsidRPr="00FE2C54">
          <w:rPr>
            <w:i w:val="0"/>
            <w:iCs w:val="0"/>
            <w:color w:val="auto"/>
            <w:sz w:val="22"/>
            <w:szCs w:val="22"/>
            <w:rPrChange w:id="2205" w:author="JORGE CONTRERAS ORTIZ" w:date="2021-09-08T11:58:00Z">
              <w:rPr>
                <w:noProof/>
              </w:rPr>
            </w:rPrChange>
          </w:rPr>
          <w:t>2</w:t>
        </w:r>
      </w:ins>
      <w:ins w:id="2206" w:author="JORGE CONTRERAS ORTIZ" w:date="2021-09-05T23:36:00Z">
        <w:r w:rsidR="001749E7">
          <w:rPr>
            <w:i w:val="0"/>
            <w:iCs w:val="0"/>
            <w:color w:val="auto"/>
            <w:sz w:val="22"/>
            <w:szCs w:val="22"/>
          </w:rPr>
          <w:fldChar w:fldCharType="end"/>
        </w:r>
      </w:ins>
      <w:ins w:id="2207" w:author="JORGE CONTRERAS ORTIZ" w:date="2021-09-05T15:25:00Z">
        <w:r w:rsidR="001D4816" w:rsidRPr="001749E7">
          <w:rPr>
            <w:i w:val="0"/>
            <w:iCs w:val="0"/>
            <w:color w:val="auto"/>
            <w:sz w:val="22"/>
            <w:szCs w:val="22"/>
          </w:rPr>
          <w:t>:</w:t>
        </w:r>
      </w:ins>
      <w:del w:id="2208"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2209"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2210"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2211"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2212"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2213" w:author="JORGE CONTRERAS ORTIZ" w:date="2021-09-05T15:28:00Z">
                <w:pPr/>
              </w:pPrChange>
            </w:pPr>
            <w:r w:rsidRPr="00791D37">
              <w:t>Sensado y actuación pueden no estar involucrados.</w:t>
            </w:r>
          </w:p>
        </w:tc>
        <w:tc>
          <w:tcPr>
            <w:tcW w:w="4530" w:type="dxa"/>
            <w:vAlign w:val="center"/>
          </w:tcPr>
          <w:p w14:paraId="38FA091A" w14:textId="69EBFF0C" w:rsidR="00DA3B27" w:rsidRPr="00791D37" w:rsidRDefault="00DA3B27">
            <w:pPr>
              <w:jc w:val="center"/>
              <w:pPrChange w:id="2214" w:author="JORGE CONTRERAS ORTIZ" w:date="2021-09-05T15:28:00Z">
                <w:pPr/>
              </w:pPrChange>
            </w:pPr>
            <w:r w:rsidRPr="00791D37">
              <w:t xml:space="preserve">Sensado y actuación </w:t>
            </w:r>
            <w:del w:id="2215" w:author="JORGE CONTRERAS ORTIZ" w:date="2021-09-07T23:06:00Z">
              <w:r w:rsidRPr="00791D37" w:rsidDel="00162A70">
                <w:delText>pueden estar</w:delText>
              </w:r>
            </w:del>
            <w:ins w:id="2216" w:author="JORGE CONTRERAS ORTIZ" w:date="2021-09-07T23:06:00Z">
              <w:r w:rsidR="00162A70">
                <w:t>están</w:t>
              </w:r>
            </w:ins>
            <w:r w:rsidRPr="00791D37">
              <w:t xml:space="preserve">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2217"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2218"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2219"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keepNext/>
              <w:jc w:val="center"/>
              <w:pPrChange w:id="2220" w:author="JORGE CONTRERAS ORTIZ" w:date="2021-09-05T23:24:00Z">
                <w:pPr/>
              </w:pPrChange>
            </w:pPr>
            <w:r w:rsidRPr="00791D37">
              <w:t xml:space="preserve">La nube </w:t>
            </w:r>
            <w:del w:id="2221" w:author="JORGE CONTRERAS ORTIZ" w:date="2021-09-05T15:19:00Z">
              <w:r w:rsidRPr="00791D37" w:rsidDel="001D4816">
                <w:delText>esta</w:delText>
              </w:r>
            </w:del>
            <w:ins w:id="2222"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2223" w:author="JORGE CONTRERAS ORTIZ" w:date="2021-09-05T23:26:00Z"/>
        </w:rPr>
      </w:pPr>
      <w:bookmarkStart w:id="2224" w:name="_Ref81777539"/>
      <w:bookmarkStart w:id="2225" w:name="_Ref81747933"/>
      <w:bookmarkStart w:id="2226" w:name="_Toc81499562"/>
    </w:p>
    <w:p w14:paraId="336541AF" w14:textId="6BC2A7A2" w:rsidR="004C5F01" w:rsidRDefault="004C5F01">
      <w:pPr>
        <w:pStyle w:val="Descripcin"/>
        <w:jc w:val="center"/>
        <w:rPr>
          <w:ins w:id="2227" w:author="JORGE CONTRERAS ORTIZ" w:date="2021-09-05T23:24:00Z"/>
        </w:rPr>
        <w:pPrChange w:id="2228" w:author="JORGE CONTRERAS ORTIZ" w:date="2021-09-05T23:24:00Z">
          <w:pPr>
            <w:pStyle w:val="Descripcin"/>
          </w:pPr>
        </w:pPrChange>
      </w:pPr>
      <w:bookmarkStart w:id="2229" w:name="_Ref81778125"/>
      <w:bookmarkStart w:id="2230" w:name="_Toc81995316"/>
      <w:ins w:id="2231" w:author="JORGE CONTRERAS ORTIZ" w:date="2021-09-05T23:24:00Z">
        <w:r>
          <w:t xml:space="preserve">Tabla </w:t>
        </w:r>
        <w:r>
          <w:fldChar w:fldCharType="begin"/>
        </w:r>
        <w:r>
          <w:instrText xml:space="preserve"> SEQ Tabla \* ARABIC </w:instrText>
        </w:r>
      </w:ins>
      <w:r>
        <w:fldChar w:fldCharType="separate"/>
      </w:r>
      <w:ins w:id="2232" w:author="JORGE CONTRERAS ORTIZ" w:date="2021-09-08T11:58:00Z">
        <w:r w:rsidR="00FE2C54">
          <w:rPr>
            <w:noProof/>
          </w:rPr>
          <w:t>2</w:t>
        </w:r>
      </w:ins>
      <w:ins w:id="2233" w:author="JORGE CONTRERAS ORTIZ" w:date="2021-09-05T23:24:00Z">
        <w:r>
          <w:fldChar w:fldCharType="end"/>
        </w:r>
        <w:bookmarkEnd w:id="2224"/>
        <w:bookmarkEnd w:id="2229"/>
        <w:r>
          <w:t xml:space="preserve"> </w:t>
        </w:r>
        <w:r w:rsidRPr="00FE4130">
          <w:t>Diferencias M2M – IoT [2]</w:t>
        </w:r>
        <w:bookmarkEnd w:id="2230"/>
      </w:ins>
    </w:p>
    <w:p w14:paraId="7ECE2430" w14:textId="143C8477" w:rsidR="00DA3B27" w:rsidRPr="00791D37" w:rsidDel="001749E7" w:rsidRDefault="00DA3B27">
      <w:pPr>
        <w:rPr>
          <w:del w:id="2234" w:author="JORGE CONTRERAS ORTIZ" w:date="2021-09-05T23:36:00Z"/>
        </w:rPr>
        <w:pPrChange w:id="2235" w:author="JORGE CONTRERAS ORTIZ" w:date="2021-09-05T23:37:00Z">
          <w:pPr>
            <w:pStyle w:val="TDC3"/>
          </w:pPr>
        </w:pPrChange>
      </w:pPr>
      <w:del w:id="2236" w:author="JORGE CONTRERAS ORTIZ" w:date="2021-09-05T23:24:00Z">
        <w:r w:rsidRPr="00791D37" w:rsidDel="004C5F01">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2225"/>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2226"/>
        <w:r w:rsidR="00AD1498" w:rsidRPr="00791D37" w:rsidDel="004C5F01">
          <w:rPr>
            <w:noProof/>
          </w:rPr>
          <w:delText>[2]</w:delText>
        </w:r>
        <w:r w:rsidRPr="00791D37" w:rsidDel="004C5F01">
          <w:fldChar w:fldCharType="end"/>
        </w:r>
      </w:del>
    </w:p>
    <w:p w14:paraId="454F50A7" w14:textId="3852C4F7" w:rsidR="00DA3B27" w:rsidRPr="00791D37" w:rsidDel="004C5F01" w:rsidRDefault="00DA3B27">
      <w:pPr>
        <w:rPr>
          <w:del w:id="2237" w:author="JORGE CONTRERAS ORTIZ" w:date="2021-09-05T23:26:00Z"/>
        </w:rPr>
      </w:pPr>
    </w:p>
    <w:p w14:paraId="0ED60364" w14:textId="77777777" w:rsidR="00DA3B27" w:rsidRPr="00791D37" w:rsidRDefault="00DA3B27">
      <w:r w:rsidRPr="00791D37">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lastRenderedPageBreak/>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p>
    <w:p w14:paraId="26184BDE" w14:textId="77777777" w:rsidR="00DA3B27" w:rsidRPr="00791D37" w:rsidRDefault="00DA3B27" w:rsidP="00791D37"/>
    <w:p w14:paraId="0D233EC5" w14:textId="446414AC" w:rsidR="00DA3B27" w:rsidRPr="00791D37" w:rsidRDefault="005B42F0" w:rsidP="00791D37">
      <w:pPr>
        <w:pStyle w:val="Ttulo3"/>
      </w:pPr>
      <w:bookmarkStart w:id="2238" w:name="_Toc81499332"/>
      <w:bookmarkStart w:id="2239" w:name="_Toc81995046"/>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2238"/>
      <w:r w:rsidR="00AD1498" w:rsidRPr="00791D37">
        <w:rPr>
          <w:noProof/>
        </w:rPr>
        <w:t>[2]</w:t>
      </w:r>
      <w:bookmarkEnd w:id="2239"/>
      <w:r w:rsidR="00DA3B27" w:rsidRPr="00791D37">
        <w:fldChar w:fldCharType="end"/>
      </w:r>
    </w:p>
    <w:p w14:paraId="1C2BCB1C" w14:textId="77777777" w:rsidR="00DA3B27" w:rsidRPr="00791D37" w:rsidRDefault="00DA3B27" w:rsidP="00791D37"/>
    <w:p w14:paraId="571BA5D8" w14:textId="380FDEF2" w:rsidR="00DA3B27" w:rsidRPr="00791D37" w:rsidRDefault="00DA3B27" w:rsidP="00791D37">
      <w:r w:rsidRPr="00791D37">
        <w:t>Los principales componentes</w:t>
      </w:r>
      <w:ins w:id="2240" w:author="JORGE CONTRERAS ORTIZ" w:date="2021-09-08T07:22:00Z">
        <w:r w:rsidR="00AE61BC">
          <w:t>, según su f</w:t>
        </w:r>
      </w:ins>
      <w:ins w:id="2241" w:author="JORGE CONTRERAS ORTIZ" w:date="2021-09-08T07:23:00Z">
        <w:r w:rsidR="00AE61BC">
          <w:t xml:space="preserve">unción, </w:t>
        </w:r>
      </w:ins>
      <w:del w:id="2242" w:author="JORGE CONTRERAS ORTIZ" w:date="2021-09-08T07:22:00Z">
        <w:r w:rsidRPr="00791D37" w:rsidDel="00AE61BC">
          <w:delText xml:space="preserve"> funcionales </w:delText>
        </w:r>
      </w:del>
      <w:r w:rsidRPr="00791D37">
        <w:t>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2243" w:name="_Toc81499333"/>
      <w:bookmarkStart w:id="2244" w:name="_Toc81995047"/>
      <w:r w:rsidRPr="00791D37">
        <w:t>DISPOSITIVO</w:t>
      </w:r>
      <w:bookmarkEnd w:id="2243"/>
      <w:bookmarkEnd w:id="2244"/>
    </w:p>
    <w:p w14:paraId="63BF1156" w14:textId="77777777" w:rsidR="00DA3B27" w:rsidRPr="00791D37" w:rsidRDefault="00DA3B27" w:rsidP="00791D37"/>
    <w:p w14:paraId="3408F506" w14:textId="7CA9D847" w:rsidR="00DA3B27" w:rsidRPr="00791D37" w:rsidRDefault="00DA3B27" w:rsidP="00791D37">
      <w:commentRangeStart w:id="2245"/>
      <w:del w:id="2246" w:author="JORGE CONTRERAS ORTIZ" w:date="2021-09-04T09:29:00Z">
        <w:r w:rsidRPr="00791D37" w:rsidDel="005B42F0">
          <w:delText xml:space="preserve">Los </w:delText>
        </w:r>
      </w:del>
      <w:ins w:id="2247" w:author="JORGE CONTRERAS ORTIZ" w:date="2021-09-04T09:29:00Z">
        <w:r w:rsidR="005B42F0">
          <w:t>Cada</w:t>
        </w:r>
        <w:r w:rsidR="005B42F0" w:rsidRPr="00791D37">
          <w:t xml:space="preserve"> </w:t>
        </w:r>
      </w:ins>
      <w:r w:rsidRPr="00791D37">
        <w:t>dispositivo</w:t>
      </w:r>
      <w:del w:id="2248" w:author="JORGE CONTRERAS ORTIZ" w:date="2021-09-04T09:29:00Z">
        <w:r w:rsidRPr="00791D37" w:rsidDel="005B42F0">
          <w:delText>s</w:delText>
        </w:r>
      </w:del>
      <w:r w:rsidRPr="00791D37">
        <w:t xml:space="preserve"> IoT </w:t>
      </w:r>
      <w:del w:id="2249" w:author="JORGE CONTRERAS ORTIZ" w:date="2021-09-04T09:29:00Z">
        <w:r w:rsidRPr="00791D37" w:rsidDel="005B42F0">
          <w:delText>tienen identidades únicas</w:delText>
        </w:r>
      </w:del>
      <w:ins w:id="2250" w:author="JORGE CONTRERAS ORTIZ" w:date="2021-09-08T07:40:00Z">
        <w:r w:rsidR="00D40964">
          <w:t>es indistinguible por la identidad que recibe dentro de la red</w:t>
        </w:r>
      </w:ins>
      <w:r w:rsidRPr="00791D37">
        <w:t xml:space="preserve">. </w:t>
      </w:r>
      <w:del w:id="2251" w:author="JORGE CONTRERAS ORTIZ" w:date="2021-09-07T23:06:00Z">
        <w:r w:rsidRPr="00791D37" w:rsidDel="00162A70">
          <w:delText xml:space="preserve">Es </w:delText>
        </w:r>
      </w:del>
      <w:ins w:id="2252" w:author="JORGE CONTRERAS ORTIZ" w:date="2021-09-07T23:06:00Z">
        <w:r w:rsidR="00162A70">
          <w:t>Estos dispositiv</w:t>
        </w:r>
      </w:ins>
      <w:ins w:id="2253" w:author="JORGE CONTRERAS ORTIZ" w:date="2021-09-07T23:07:00Z">
        <w:r w:rsidR="00162A70">
          <w:t>os son</w:t>
        </w:r>
      </w:ins>
      <w:del w:id="2254" w:author="JORGE CONTRERAS ORTIZ" w:date="2021-09-07T23:07:00Z">
        <w:r w:rsidRPr="00791D37" w:rsidDel="00162A70">
          <w:delText>un</w:delText>
        </w:r>
      </w:del>
      <w:r w:rsidRPr="00791D37">
        <w:t xml:space="preserve"> dispositivo</w:t>
      </w:r>
      <w:ins w:id="2255" w:author="JORGE CONTRERAS ORTIZ" w:date="2021-09-07T23:07:00Z">
        <w:r w:rsidR="00162A70">
          <w:t>s</w:t>
        </w:r>
      </w:ins>
      <w:ins w:id="2256" w:author="JORGE CONTRERAS ORTIZ" w:date="2021-09-04T09:31:00Z">
        <w:r w:rsidR="005B42F0">
          <w:t xml:space="preserve"> </w:t>
        </w:r>
      </w:ins>
      <w:ins w:id="2257" w:author="JORGE CONTRERAS ORTIZ" w:date="2021-09-05T15:43:00Z">
        <w:r w:rsidR="00A83557">
          <w:t>que</w:t>
        </w:r>
      </w:ins>
      <w:del w:id="2258" w:author="JORGE CONTRERAS ORTIZ" w:date="2021-09-04T09:31:00Z">
        <w:r w:rsidRPr="00791D37" w:rsidDel="005B42F0">
          <w:delText xml:space="preserve"> </w:delText>
        </w:r>
      </w:del>
      <w:del w:id="2259" w:author="JORGE CONTRERAS ORTIZ" w:date="2021-09-04T09:30:00Z">
        <w:r w:rsidRPr="00791D37" w:rsidDel="005B42F0">
          <w:delText xml:space="preserve">físico </w:delText>
        </w:r>
      </w:del>
      <w:del w:id="2260" w:author="JORGE CONTRERAS ORTIZ" w:date="2021-09-05T15:43:00Z">
        <w:r w:rsidRPr="00791D37" w:rsidDel="00A83557">
          <w:delText>que está</w:delText>
        </w:r>
      </w:del>
      <w:ins w:id="2261" w:author="JORGE CONTRERAS ORTIZ" w:date="2021-09-05T15:33:00Z">
        <w:r w:rsidR="00D56C93">
          <w:t xml:space="preserve"> cuenta</w:t>
        </w:r>
      </w:ins>
      <w:ins w:id="2262" w:author="JORGE CONTRERAS ORTIZ" w:date="2021-09-07T23:07:00Z">
        <w:r w:rsidR="00162A70">
          <w:t>s</w:t>
        </w:r>
      </w:ins>
      <w:ins w:id="2263" w:author="JORGE CONTRERAS ORTIZ" w:date="2021-09-05T15:33:00Z">
        <w:r w:rsidR="00D56C93">
          <w:t xml:space="preserve"> con</w:t>
        </w:r>
      </w:ins>
      <w:del w:id="2264" w:author="JORGE CONTRERAS ORTIZ" w:date="2021-09-05T15:33:00Z">
        <w:r w:rsidRPr="00791D37" w:rsidDel="00D56C93">
          <w:delText xml:space="preserve"> </w:delText>
        </w:r>
      </w:del>
      <w:del w:id="2265" w:author="JORGE CONTRERAS ORTIZ" w:date="2021-09-04T09:30:00Z">
        <w:r w:rsidRPr="00791D37" w:rsidDel="005B42F0">
          <w:delText xml:space="preserve">embebido </w:delText>
        </w:r>
      </w:del>
      <w:ins w:id="2266" w:author="JORGE CONTRERAS ORTIZ" w:date="2021-09-05T15:33:00Z">
        <w:r w:rsidR="00D56C93">
          <w:t xml:space="preserve"> </w:t>
        </w:r>
      </w:ins>
      <w:del w:id="2267" w:author="JORGE CONTRERAS ORTIZ" w:date="2021-09-04T09:31:00Z">
        <w:r w:rsidRPr="00791D37" w:rsidDel="005B42F0">
          <w:delText>con sensores, actuadores, electrónica, software,</w:delText>
        </w:r>
      </w:del>
      <w:ins w:id="2268" w:author="JORGE CONTRERAS ORTIZ" w:date="2021-09-04T09:31:00Z">
        <w:r w:rsidR="005B42F0">
          <w:t xml:space="preserve">sistemas </w:t>
        </w:r>
      </w:ins>
      <w:ins w:id="2269" w:author="JORGE CONTRERAS ORTIZ" w:date="2021-09-07T23:07:00Z">
        <w:r w:rsidR="00162A70">
          <w:t>HW</w:t>
        </w:r>
      </w:ins>
      <w:ins w:id="2270" w:author="JORGE CONTRERAS ORTIZ" w:date="2021-09-04T09:31:00Z">
        <w:r w:rsidR="005B42F0">
          <w:t xml:space="preserve"> y </w:t>
        </w:r>
      </w:ins>
      <w:ins w:id="2271" w:author="JORGE CONTRERAS ORTIZ" w:date="2021-09-07T23:07:00Z">
        <w:r w:rsidR="00162A70">
          <w:t>SW</w:t>
        </w:r>
      </w:ins>
      <w:ins w:id="2272" w:author="JORGE CONTRERAS ORTIZ" w:date="2021-09-04T09:31:00Z">
        <w:r w:rsidR="005B42F0">
          <w:t xml:space="preserve"> </w:t>
        </w:r>
      </w:ins>
      <w:ins w:id="2273" w:author="JORGE CONTRERAS ORTIZ" w:date="2021-09-05T15:43:00Z">
        <w:r w:rsidR="00A83557">
          <w:t xml:space="preserve"> y </w:t>
        </w:r>
      </w:ins>
      <w:ins w:id="2274" w:author="JORGE CONTRERAS ORTIZ" w:date="2021-09-07T23:07:00Z">
        <w:r w:rsidR="00162A70">
          <w:t xml:space="preserve">que </w:t>
        </w:r>
      </w:ins>
      <w:ins w:id="2275" w:author="JORGE CONTRERAS ORTIZ" w:date="2021-09-05T15:43:00Z">
        <w:r w:rsidR="00A83557">
          <w:t>se conecta</w:t>
        </w:r>
      </w:ins>
      <w:ins w:id="2276" w:author="JORGE CONTRERAS ORTIZ" w:date="2021-09-07T23:07:00Z">
        <w:r w:rsidR="00162A70">
          <w:t>n</w:t>
        </w:r>
      </w:ins>
      <w:ins w:id="2277" w:author="JORGE CONTRERAS ORTIZ" w:date="2021-09-05T15:43:00Z">
        <w:r w:rsidR="00A83557">
          <w:t xml:space="preserve"> </w:t>
        </w:r>
      </w:ins>
      <w:ins w:id="2278" w:author="JORGE CONTRERAS ORTIZ" w:date="2021-09-04T09:31:00Z">
        <w:r w:rsidR="005B42F0">
          <w:t>a</w:t>
        </w:r>
      </w:ins>
      <w:r w:rsidRPr="00791D37">
        <w:t xml:space="preserve"> una red </w:t>
      </w:r>
      <w:del w:id="2279" w:author="JORGE CONTRERAS ORTIZ" w:date="2021-09-07T23:07:00Z">
        <w:r w:rsidRPr="00791D37" w:rsidDel="008F29CB">
          <w:delText xml:space="preserve">de </w:delText>
        </w:r>
      </w:del>
      <w:del w:id="2280" w:author="JORGE CONTRERAS ORTIZ" w:date="2021-09-05T15:43:00Z">
        <w:r w:rsidRPr="00791D37" w:rsidDel="00A83557">
          <w:delText xml:space="preserve">conectividad </w:delText>
        </w:r>
      </w:del>
      <w:del w:id="2281" w:author="JORGE CONTRERAS ORTIZ" w:date="2021-09-07T23:07:00Z">
        <w:r w:rsidRPr="00791D37" w:rsidDel="008F29CB">
          <w:delText xml:space="preserve">con otros </w:delText>
        </w:r>
      </w:del>
      <w:del w:id="2282" w:author="JORGE CONTRERAS ORTIZ" w:date="2021-09-05T15:43:00Z">
        <w:r w:rsidRPr="00791D37" w:rsidDel="00A83557">
          <w:delText xml:space="preserve">objetos </w:delText>
        </w:r>
      </w:del>
      <w:del w:id="2283" w:author="JORGE CONTRERAS ORTIZ" w:date="2021-09-07T23:07:00Z">
        <w:r w:rsidRPr="00791D37" w:rsidDel="008F29CB">
          <w:delText>con los</w:delText>
        </w:r>
      </w:del>
      <w:ins w:id="2284" w:author="JORGE CONTRERAS ORTIZ" w:date="2021-09-07T23:07:00Z">
        <w:r w:rsidR="008F29CB">
          <w:t>donde</w:t>
        </w:r>
      </w:ins>
      <w:r w:rsidRPr="00791D37">
        <w:t xml:space="preserve"> </w:t>
      </w:r>
      <w:del w:id="2285" w:author="JORGE CONTRERAS ORTIZ" w:date="2021-09-07T23:07:00Z">
        <w:r w:rsidRPr="00791D37" w:rsidDel="008F29CB">
          <w:delText xml:space="preserve">que </w:delText>
        </w:r>
      </w:del>
      <w:del w:id="2286" w:author="JORGE CONTRERAS ORTIZ" w:date="2021-09-07T23:08:00Z">
        <w:r w:rsidRPr="00791D37" w:rsidDel="008F29CB">
          <w:delText>intercambia</w:delText>
        </w:r>
      </w:del>
      <w:del w:id="2287" w:author="JORGE CONTRERAS ORTIZ" w:date="2021-09-07T23:07:00Z">
        <w:r w:rsidRPr="00791D37" w:rsidDel="008F29CB">
          <w:delText>r</w:delText>
        </w:r>
      </w:del>
      <w:del w:id="2288" w:author="JORGE CONTRERAS ORTIZ" w:date="2021-09-07T23:08:00Z">
        <w:r w:rsidRPr="00791D37" w:rsidDel="008F29CB">
          <w:delText xml:space="preserve"> datos</w:delText>
        </w:r>
      </w:del>
      <w:ins w:id="2289" w:author="JORGE CONTRERAS ORTIZ" w:date="2021-09-07T23:08:00Z">
        <w:r w:rsidR="008F29CB">
          <w:t>interactúan con otros dispositivos</w:t>
        </w:r>
      </w:ins>
      <w:r w:rsidRPr="00791D37">
        <w:t xml:space="preserve">. </w:t>
      </w:r>
      <w:del w:id="2290" w:author="JORGE CONTRERAS ORTIZ" w:date="2021-09-05T15:44:00Z">
        <w:r w:rsidRPr="00791D37" w:rsidDel="00A83557">
          <w:delText xml:space="preserve">Se </w:delText>
        </w:r>
      </w:del>
      <w:ins w:id="2291" w:author="JORGE CONTRERAS ORTIZ" w:date="2021-09-05T15:44:00Z">
        <w:r w:rsidR="00A83557">
          <w:t>Estos dispositivos</w:t>
        </w:r>
        <w:r w:rsidR="00A83557" w:rsidRPr="00791D37">
          <w:t xml:space="preserve"> </w:t>
        </w:r>
      </w:ins>
      <w:r w:rsidRPr="00791D37">
        <w:t xml:space="preserve">realizan tareas como sensorizado, actuación </w:t>
      </w:r>
      <w:del w:id="2292" w:author="JORGE CONTRERAS ORTIZ" w:date="2021-09-05T15:45:00Z">
        <w:r w:rsidRPr="00791D37" w:rsidDel="00A83557">
          <w:delText xml:space="preserve">y </w:delText>
        </w:r>
      </w:del>
      <w:ins w:id="2293" w:author="JORGE CONTRERAS ORTIZ" w:date="2021-09-05T15:45:00Z">
        <w:r w:rsidR="00A83557">
          <w:t>o</w:t>
        </w:r>
        <w:r w:rsidR="00A83557" w:rsidRPr="00791D37">
          <w:t xml:space="preserve"> </w:t>
        </w:r>
      </w:ins>
      <w:r w:rsidRPr="00791D37">
        <w:t xml:space="preserve">monitorización de manera remota. </w:t>
      </w:r>
      <w:del w:id="2294"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27B4C95C" w:rsidR="00DA3B27" w:rsidRPr="00791D37" w:rsidRDefault="008F29CB" w:rsidP="00791D37">
      <w:ins w:id="2295" w:author="JORGE CONTRERAS ORTIZ" w:date="2021-09-07T23:09:00Z">
        <w:r>
          <w:t xml:space="preserve">En primer lugar, están </w:t>
        </w:r>
      </w:ins>
      <w:del w:id="2296" w:author="JORGE CONTRERAS ORTIZ" w:date="2021-09-07T23:09:00Z">
        <w:r w:rsidR="00DA3B27" w:rsidRPr="00791D37" w:rsidDel="008F29CB">
          <w:delText>Lo</w:delText>
        </w:r>
      </w:del>
      <w:ins w:id="2297" w:author="JORGE CONTRERAS ORTIZ" w:date="2021-09-07T23:09:00Z">
        <w:r>
          <w:t>lo</w:t>
        </w:r>
      </w:ins>
      <w:r w:rsidR="00DA3B27" w:rsidRPr="00791D37">
        <w:t xml:space="preserve">s dispositivos </w:t>
      </w:r>
      <w:del w:id="2298" w:author="JORGE CONTRERAS ORTIZ" w:date="2021-09-07T23:09:00Z">
        <w:r w:rsidR="00DA3B27" w:rsidRPr="00791D37" w:rsidDel="008F29CB">
          <w:delText>restringidos son pequeños</w:delText>
        </w:r>
      </w:del>
      <w:ins w:id="2299" w:author="JORGE CONTRERAS ORTIZ" w:date="2021-09-07T23:09:00Z">
        <w:r>
          <w:t xml:space="preserve">pequeños </w:t>
        </w:r>
      </w:ins>
      <w:r w:rsidR="00DA3B27" w:rsidRPr="00791D37">
        <w:t xml:space="preserve">, </w:t>
      </w:r>
      <w:del w:id="2300" w:author="JORGE CONTRERAS ORTIZ" w:date="2021-09-05T15:47:00Z">
        <w:r w:rsidR="00DA3B27" w:rsidRPr="00791D37" w:rsidDel="00A83557">
          <w:delText>al igual que sus</w:delText>
        </w:r>
      </w:del>
      <w:ins w:id="2301" w:author="JORGE CONTRERAS ORTIZ" w:date="2021-09-07T23:10:00Z">
        <w:r>
          <w:t>con</w:t>
        </w:r>
      </w:ins>
      <w:ins w:id="2302" w:author="JORGE CONTRERAS ORTIZ" w:date="2021-09-05T15:47:00Z">
        <w:r w:rsidR="00A83557">
          <w:t xml:space="preserve"> características limitadas </w:t>
        </w:r>
      </w:ins>
      <w:del w:id="2303" w:author="JORGE CONTRERAS ORTIZ" w:date="2021-09-05T15:47:00Z">
        <w:r w:rsidR="00DA3B27" w:rsidRPr="00791D37" w:rsidDel="00A83557">
          <w:delText xml:space="preserve"> capacidades</w:delText>
        </w:r>
      </w:del>
      <w:del w:id="2304" w:author="JORGE CONTRERAS ORTIZ" w:date="2021-09-05T15:46:00Z">
        <w:r w:rsidR="00DA3B27" w:rsidRPr="00791D37" w:rsidDel="00A83557">
          <w:delText xml:space="preserve"> de cómputo</w:delText>
        </w:r>
      </w:del>
      <w:del w:id="2305" w:author="JORGE CONTRERAS ORTIZ" w:date="2021-09-05T15:47:00Z">
        <w:r w:rsidR="00DA3B27" w:rsidRPr="00791D37" w:rsidDel="00A83557">
          <w:delText>, memoria y otras características</w:delText>
        </w:r>
      </w:del>
      <w:ins w:id="2306" w:author="JORGE CONTRERAS ORTIZ" w:date="2021-09-05T15:47:00Z">
        <w:r w:rsidR="00A83557">
          <w:t>y</w:t>
        </w:r>
      </w:ins>
      <w:ins w:id="2307" w:author="JORGE CONTRERAS ORTIZ" w:date="2021-09-05T15:45:00Z">
        <w:r w:rsidR="00A83557">
          <w:t xml:space="preserve"> </w:t>
        </w:r>
      </w:ins>
      <w:del w:id="2308" w:author="JORGE CONTRERAS ORTIZ" w:date="2021-09-05T15:45:00Z">
        <w:r w:rsidR="00DA3B27" w:rsidRPr="00791D37" w:rsidDel="00A83557">
          <w:delText xml:space="preserve">. Estos pequeños dispositivos restringidos </w:delText>
        </w:r>
      </w:del>
      <w:r w:rsidR="00DA3B27" w:rsidRPr="00791D37">
        <w:t xml:space="preserve">necesitan de un dispositivo que haga de Gateaway para poder conectarse a </w:t>
      </w:r>
      <w:del w:id="2309" w:author="JORGE CONTRERAS ORTIZ" w:date="2021-09-05T15:45:00Z">
        <w:r w:rsidR="00DA3B27" w:rsidRPr="00791D37" w:rsidDel="00A83557">
          <w:delText xml:space="preserve">la </w:delText>
        </w:r>
      </w:del>
      <w:ins w:id="2310" w:author="JORGE CONTRERAS ORTIZ" w:date="2021-09-05T15:47:00Z">
        <w:r w:rsidR="003F4166">
          <w:t>servidores extern</w:t>
        </w:r>
      </w:ins>
      <w:ins w:id="2311" w:author="JORGE CONTRERAS ORTIZ" w:date="2021-09-05T15:48:00Z">
        <w:r w:rsidR="003F4166">
          <w:t>os a la red</w:t>
        </w:r>
      </w:ins>
      <w:del w:id="2312" w:author="JORGE CONTRERAS ORTIZ" w:date="2021-09-05T15:47:00Z">
        <w:r w:rsidR="00DA3B27" w:rsidRPr="00791D37" w:rsidDel="003F4166">
          <w:delText>plataforma de la nube</w:delText>
        </w:r>
      </w:del>
      <w:r w:rsidR="00DA3B27" w:rsidRPr="00791D37">
        <w:t>.</w:t>
      </w:r>
    </w:p>
    <w:p w14:paraId="38793C66" w14:textId="73B0C488" w:rsidR="00DA3B27" w:rsidRPr="00791D37" w:rsidRDefault="008F29CB" w:rsidP="00791D37">
      <w:ins w:id="2313" w:author="JORGE CONTRERAS ORTIZ" w:date="2021-09-07T23:09:00Z">
        <w:r>
          <w:t xml:space="preserve">Por otro lado, </w:t>
        </w:r>
      </w:ins>
      <w:del w:id="2314" w:author="JORGE CONTRERAS ORTIZ" w:date="2021-09-07T23:09:00Z">
        <w:r w:rsidR="00DA3B27" w:rsidRPr="00791D37" w:rsidDel="008F29CB">
          <w:delText>L</w:delText>
        </w:r>
      </w:del>
      <w:ins w:id="2315" w:author="JORGE CONTRERAS ORTIZ" w:date="2021-09-07T23:09:00Z">
        <w:r>
          <w:t>l</w:t>
        </w:r>
      </w:ins>
      <w:r w:rsidR="00DA3B27" w:rsidRPr="00791D37">
        <w:t>os dispositivos estándar son similares a pequeños ordenadores y dirigen los datos directamente a la nube de la red sin necesidad de un Gateaway.</w:t>
      </w:r>
    </w:p>
    <w:p w14:paraId="1E0EF39E" w14:textId="77777777" w:rsidR="00DA3B27" w:rsidRPr="00791D37" w:rsidRDefault="00DA3B27" w:rsidP="00791D37"/>
    <w:p w14:paraId="3EA4B0B7" w14:textId="16A5DD3C" w:rsidR="00DA3B27" w:rsidRPr="00791D37" w:rsidRDefault="003F4166" w:rsidP="00FE1EC4">
      <w:pPr>
        <w:pStyle w:val="Ttulo4"/>
      </w:pPr>
      <w:bookmarkStart w:id="2316" w:name="_Toc81499334"/>
      <w:bookmarkStart w:id="2317" w:name="_Toc81995048"/>
      <w:r w:rsidRPr="00791D37">
        <w:t>RED LOCAL</w:t>
      </w:r>
      <w:bookmarkEnd w:id="2316"/>
      <w:bookmarkEnd w:id="2317"/>
    </w:p>
    <w:p w14:paraId="4F1C3EC9" w14:textId="643D101A" w:rsidR="00DA3B27" w:rsidDel="003F4166" w:rsidRDefault="00DA3B27" w:rsidP="00791D37">
      <w:pPr>
        <w:rPr>
          <w:del w:id="2318" w:author="JORGE CONTRERAS ORTIZ" w:date="2021-09-05T15:56:00Z"/>
        </w:rPr>
      </w:pPr>
    </w:p>
    <w:p w14:paraId="159FADDC" w14:textId="77777777" w:rsidR="003F4166" w:rsidRPr="00791D37" w:rsidRDefault="003F4166" w:rsidP="00791D37">
      <w:pPr>
        <w:rPr>
          <w:ins w:id="2319" w:author="JORGE CONTRERAS ORTIZ" w:date="2021-09-05T15:56:00Z"/>
        </w:rPr>
      </w:pPr>
    </w:p>
    <w:p w14:paraId="09A18ADA" w14:textId="3A4BEC2B" w:rsidR="00DA3B27" w:rsidRPr="00791D37" w:rsidRDefault="00DA3B27" w:rsidP="00791D37">
      <w:del w:id="2320" w:author="JORGE CONTRERAS ORTIZ" w:date="2021-09-05T15:56:00Z">
        <w:r w:rsidRPr="00791D37" w:rsidDel="003F4166">
          <w:delText>Como se ha comentado anteriormente, IoT es una red de dispositivos interconectados y se generarán una gran cantidad de datos. Estas</w:delText>
        </w:r>
      </w:del>
      <w:ins w:id="2321" w:author="JORGE CONTRERAS ORTIZ" w:date="2021-09-05T15:56:00Z">
        <w:r w:rsidR="003F4166">
          <w:t>Las</w:t>
        </w:r>
      </w:ins>
      <w:r w:rsidRPr="00791D37">
        <w:t xml:space="preserve"> redes </w:t>
      </w:r>
      <w:ins w:id="2322" w:author="JORGE CONTRERAS ORTIZ" w:date="2021-09-05T15:56:00Z">
        <w:r w:rsidR="003F4166">
          <w:t xml:space="preserve">IoT </w:t>
        </w:r>
      </w:ins>
      <w:r w:rsidRPr="00791D37">
        <w:t xml:space="preserve">son usadas para transmitir las señales </w:t>
      </w:r>
      <w:del w:id="2323" w:author="JORGE CONTRERAS ORTIZ" w:date="2021-09-05T15:55:00Z">
        <w:r w:rsidRPr="00791D37" w:rsidDel="003F4166">
          <w:delText xml:space="preserve">que se </w:delText>
        </w:r>
      </w:del>
      <w:del w:id="2324" w:author="JORGE CONTRERAS ORTIZ" w:date="2021-09-05T15:49:00Z">
        <w:r w:rsidRPr="00791D37" w:rsidDel="003F4166">
          <w:delText>recogerán posteriormente</w:delText>
        </w:r>
      </w:del>
      <w:ins w:id="2325" w:author="JORGE CONTRERAS ORTIZ" w:date="2021-09-05T15:55:00Z">
        <w:r w:rsidR="003F4166">
          <w:t>recogidas</w:t>
        </w:r>
      </w:ins>
      <w:r w:rsidRPr="00791D37">
        <w:t xml:space="preserve"> en los sensores con el resto de diferentes componentes, como los routers, puentes, LAN, WAN y MAN</w:t>
      </w:r>
      <w:ins w:id="2326" w:author="JORGE CONTRERAS ORTIZ" w:date="2021-09-05T15:56:00Z">
        <w:r w:rsidR="003F4166">
          <w:t>, por lo que se genera una gran cantidad de datos</w:t>
        </w:r>
      </w:ins>
      <w:r w:rsidRPr="00791D37">
        <w:t xml:space="preserve">. </w:t>
      </w:r>
      <w:del w:id="2327" w:author="JORGE CONTRERAS ORTIZ" w:date="2021-09-05T15:52:00Z">
        <w:r w:rsidRPr="00791D37" w:rsidDel="003F4166">
          <w:delText xml:space="preserve">Esta </w:delText>
        </w:r>
      </w:del>
      <w:del w:id="2328" w:author="JORGE CONTRERAS ORTIZ" w:date="2021-09-08T07:44:00Z">
        <w:r w:rsidRPr="00791D37" w:rsidDel="00C34F7A">
          <w:delText xml:space="preserve">conectividad de las redes </w:delText>
        </w:r>
      </w:del>
      <w:del w:id="2329" w:author="JORGE CONTRERAS ORTIZ" w:date="2021-09-05T15:52:00Z">
        <w:r w:rsidRPr="00791D37" w:rsidDel="003F4166">
          <w:delText xml:space="preserve">para los sensores </w:delText>
        </w:r>
      </w:del>
      <w:del w:id="2330" w:author="JORGE CONTRERAS ORTIZ" w:date="2021-09-08T07:44:00Z">
        <w:r w:rsidRPr="00791D37" w:rsidDel="00C34F7A">
          <w:delText xml:space="preserve">se puede utilizar cualquiera de las tecnologías disponibles como el Wi-Fi, LTE, etc. </w:delText>
        </w:r>
      </w:del>
      <w:r w:rsidRPr="00791D37">
        <w:t xml:space="preserve">Para la </w:t>
      </w:r>
      <w:del w:id="2331" w:author="JORGE CONTRERAS ORTIZ" w:date="2021-09-05T15:52:00Z">
        <w:r w:rsidRPr="00791D37" w:rsidDel="003F4166">
          <w:delText>generación de esta red</w:delText>
        </w:r>
      </w:del>
      <w:ins w:id="2332" w:author="JORGE CONTRERAS ORTIZ" w:date="2021-09-05T15:52:00Z">
        <w:r w:rsidR="003F4166">
          <w:t>elección de</w:t>
        </w:r>
      </w:ins>
      <w:ins w:id="2333" w:author="JORGE CONTRERAS ORTIZ" w:date="2021-09-05T15:53:00Z">
        <w:r w:rsidR="003F4166">
          <w:t xml:space="preserve"> </w:t>
        </w:r>
      </w:ins>
      <w:ins w:id="2334" w:author="JORGE CONTRERAS ORTIZ" w:date="2021-09-08T07:44:00Z">
        <w:r w:rsidR="00C34F7A">
          <w:t>la tecnología de</w:t>
        </w:r>
      </w:ins>
      <w:ins w:id="2335" w:author="JORGE CONTRERAS ORTIZ" w:date="2021-09-05T15:53:00Z">
        <w:r w:rsidR="003F4166">
          <w:t xml:space="preserve"> conectividad</w:t>
        </w:r>
      </w:ins>
      <w:r w:rsidRPr="00791D37">
        <w:t xml:space="preserve"> </w:t>
      </w:r>
      <w:ins w:id="2336" w:author="JORGE CONTRERAS ORTIZ" w:date="2021-09-08T07:44:00Z">
        <w:r w:rsidR="00C34F7A">
          <w:t xml:space="preserve">dentro de las redes, </w:t>
        </w:r>
      </w:ins>
      <w:r w:rsidRPr="00791D37">
        <w:t>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37C154F9" w:rsidR="00DA3B27" w:rsidRPr="00791D37" w:rsidRDefault="00DA3B27" w:rsidP="00791D37">
      <w:pPr>
        <w:pStyle w:val="Prrafodelista"/>
        <w:numPr>
          <w:ilvl w:val="0"/>
          <w:numId w:val="2"/>
        </w:numPr>
      </w:pPr>
      <w:r w:rsidRPr="00791D37">
        <w:t xml:space="preserve">Despliegue </w:t>
      </w:r>
      <w:del w:id="2337" w:author="JORGE CONTRERAS ORTIZ" w:date="2021-09-07T23:11:00Z">
        <w:r w:rsidRPr="00791D37" w:rsidDel="008F29CB">
          <w:delText>IPV6</w:delText>
        </w:r>
      </w:del>
      <w:ins w:id="2338" w:author="JORGE CONTRERAS ORTIZ" w:date="2021-09-07T23:11:00Z">
        <w:r w:rsidR="008F29CB" w:rsidRPr="00791D37">
          <w:t>IP</w:t>
        </w:r>
        <w:r w:rsidR="008F29CB">
          <w:t>v</w:t>
        </w:r>
        <w:r w:rsidR="008F29CB" w:rsidRPr="00791D37">
          <w:t>6</w:t>
        </w:r>
      </w:ins>
    </w:p>
    <w:p w14:paraId="053DFF5A" w14:textId="5E000690" w:rsidR="00DA3B27" w:rsidRPr="00791D37" w:rsidDel="003F4166" w:rsidRDefault="00DA3B27" w:rsidP="00791D37">
      <w:pPr>
        <w:rPr>
          <w:del w:id="2339" w:author="JORGE CONTRERAS ORTIZ" w:date="2021-09-05T15:57:00Z"/>
        </w:rPr>
      </w:pPr>
      <w:bookmarkStart w:id="2340" w:name="_Toc81761723"/>
      <w:bookmarkStart w:id="2341" w:name="_Toc81764062"/>
      <w:bookmarkStart w:id="2342" w:name="_Toc81765194"/>
      <w:bookmarkStart w:id="2343" w:name="_Toc81772776"/>
      <w:bookmarkStart w:id="2344" w:name="_Toc81776424"/>
      <w:bookmarkStart w:id="2345" w:name="_Toc81776620"/>
      <w:bookmarkStart w:id="2346" w:name="_Toc81776983"/>
      <w:bookmarkStart w:id="2347" w:name="_Toc81777268"/>
      <w:bookmarkStart w:id="2348" w:name="_Toc81777554"/>
      <w:bookmarkStart w:id="2349" w:name="_Toc81777854"/>
      <w:bookmarkStart w:id="2350" w:name="_Toc81778145"/>
      <w:bookmarkStart w:id="2351" w:name="_Toc81938450"/>
      <w:bookmarkStart w:id="2352" w:name="_Toc81941362"/>
      <w:bookmarkStart w:id="2353" w:name="_Toc81993024"/>
      <w:bookmarkStart w:id="2354" w:name="_Toc81994548"/>
      <w:bookmarkStart w:id="2355" w:name="_Toc81994754"/>
      <w:bookmarkStart w:id="2356" w:name="_Toc8199504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p>
    <w:p w14:paraId="3679C7B5" w14:textId="7847FE58" w:rsidR="00DA3B27" w:rsidRPr="00791D37" w:rsidRDefault="001A4F03" w:rsidP="00FE1EC4">
      <w:pPr>
        <w:pStyle w:val="Ttulo4"/>
      </w:pPr>
      <w:bookmarkStart w:id="2357" w:name="_Toc81499335"/>
      <w:bookmarkStart w:id="2358" w:name="_Toc81995050"/>
      <w:r w:rsidRPr="00791D37">
        <w:t>INTERNET</w:t>
      </w:r>
      <w:bookmarkEnd w:id="2357"/>
      <w:bookmarkEnd w:id="2358"/>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359"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2245"/>
        <w:r w:rsidRPr="00791D37" w:rsidDel="001A4F03">
          <w:rPr>
            <w:rStyle w:val="Refdecomentario"/>
          </w:rPr>
          <w:commentReference w:id="2245"/>
        </w:r>
      </w:del>
    </w:p>
    <w:p w14:paraId="3202C80E" w14:textId="77777777" w:rsidR="00DA3B27" w:rsidRPr="00791D37" w:rsidRDefault="00DA3B27" w:rsidP="00791D37"/>
    <w:p w14:paraId="2FC18FE9" w14:textId="3662EC6F" w:rsidR="00DA3B27" w:rsidRPr="00791D37" w:rsidRDefault="001A4F03" w:rsidP="00FE1EC4">
      <w:pPr>
        <w:pStyle w:val="Ttulo4"/>
      </w:pPr>
      <w:bookmarkStart w:id="2360" w:name="_Toc81499336"/>
      <w:bookmarkStart w:id="2361" w:name="_Toc81995051"/>
      <w:r w:rsidRPr="00791D37">
        <w:lastRenderedPageBreak/>
        <w:t>SERVICIOS BACKEND</w:t>
      </w:r>
      <w:bookmarkEnd w:id="2360"/>
      <w:bookmarkEnd w:id="2361"/>
    </w:p>
    <w:p w14:paraId="2FBABAC8" w14:textId="1D5FBF65" w:rsidR="00DA3B27" w:rsidRDefault="00DA3B27" w:rsidP="00791D37">
      <w:pPr>
        <w:rPr>
          <w:ins w:id="2362" w:author="JORGE CONTRERAS ORTIZ" w:date="2021-09-05T16:05:00Z"/>
        </w:rPr>
      </w:pPr>
    </w:p>
    <w:p w14:paraId="670004BC" w14:textId="29E42023" w:rsidR="005A11AB" w:rsidRPr="00791D37" w:rsidRDefault="001A4F03" w:rsidP="005A11AB">
      <w:pPr>
        <w:rPr>
          <w:ins w:id="2363" w:author="JORGE CONTRERAS ORTIZ" w:date="2021-09-05T16:09:00Z"/>
        </w:rPr>
      </w:pPr>
      <w:ins w:id="2364" w:author="JORGE CONTRERAS ORTIZ" w:date="2021-09-05T16:05:00Z">
        <w:r>
          <w:t>Los</w:t>
        </w:r>
        <w:r w:rsidRPr="00791D37">
          <w:t xml:space="preserve"> Servicios Backend se definen como un conjunto de servicios basados en la nube que ayudan a construir la aplicación IoT o aplicación Backend. Tienen un</w:t>
        </w:r>
        <w:r>
          <w:t>a alta tas</w:t>
        </w:r>
      </w:ins>
      <w:ins w:id="2365" w:author="JORGE CONTRERAS ORTIZ" w:date="2021-09-07T23:11:00Z">
        <w:r w:rsidR="008F29CB">
          <w:t>a</w:t>
        </w:r>
      </w:ins>
      <w:ins w:id="2366" w:author="JORGE CONTRERAS ORTIZ" w:date="2021-09-05T16:05:00Z">
        <w:r>
          <w:t xml:space="preserve"> d</w:t>
        </w:r>
      </w:ins>
      <w:ins w:id="2367" w:author="JORGE CONTRERAS ORTIZ" w:date="2021-09-05T16:06:00Z">
        <w:r>
          <w:t xml:space="preserve">e </w:t>
        </w:r>
      </w:ins>
      <w:ins w:id="2368" w:author="JORGE CONTRERAS ORTIZ" w:date="2021-09-05T16:05:00Z">
        <w:r w:rsidRPr="00791D37">
          <w:t>almacenamiento de datos y una fácil gestión de usuarios</w:t>
        </w:r>
      </w:ins>
      <w:ins w:id="2369" w:author="JORGE CONTRERAS ORTIZ" w:date="2021-09-05T16:06:00Z">
        <w:r>
          <w:t xml:space="preserve">, lo que proporciona una </w:t>
        </w:r>
      </w:ins>
      <w:ins w:id="2370" w:author="JORGE CONTRERAS ORTIZ" w:date="2021-09-05T16:07:00Z">
        <w:r>
          <w:t>solución a empresas dedicadas a IoT.</w:t>
        </w:r>
      </w:ins>
      <w:ins w:id="2371" w:author="JORGE CONTRERAS ORTIZ" w:date="2021-09-05T16:05:00Z">
        <w:r w:rsidRPr="00791D37">
          <w:t xml:space="preserve"> </w:t>
        </w:r>
      </w:ins>
      <w:ins w:id="2372" w:author="JORGE CONTRERAS ORTIZ" w:date="2021-09-05T16:09:00Z">
        <w:r w:rsidR="005A11AB" w:rsidRPr="00791D37">
          <w:t xml:space="preserve">Una vez se recolectan los datos, se envían a la nube, donde se guardarán en servidores que permitirán al usuario </w:t>
        </w:r>
      </w:ins>
      <w:ins w:id="2373" w:author="JORGE CONTRERAS ORTIZ" w:date="2021-09-05T16:16:00Z">
        <w:r w:rsidR="005A11AB">
          <w:t xml:space="preserve">la computación de </w:t>
        </w:r>
      </w:ins>
      <w:ins w:id="2374" w:author="JORGE CONTRERAS ORTIZ" w:date="2021-09-05T16:17:00Z">
        <w:r w:rsidR="005A11AB">
          <w:t>dichos datos</w:t>
        </w:r>
      </w:ins>
      <w:ins w:id="2375" w:author="JORGE CONTRERAS ORTIZ" w:date="2021-09-05T16:09:00Z">
        <w:r w:rsidR="005A11AB" w:rsidRPr="00791D37">
          <w:t>.</w:t>
        </w:r>
      </w:ins>
    </w:p>
    <w:p w14:paraId="7D3E362B" w14:textId="06C28B13" w:rsidR="001A4F03" w:rsidDel="005A11AB" w:rsidRDefault="001A4F03" w:rsidP="00791D37">
      <w:pPr>
        <w:rPr>
          <w:del w:id="2376" w:author="JORGE CONTRERAS ORTIZ" w:date="2021-09-05T16:05:00Z"/>
        </w:rPr>
      </w:pPr>
    </w:p>
    <w:p w14:paraId="299C5C08" w14:textId="0FE13013" w:rsidR="00DA3B27" w:rsidRPr="00791D37" w:rsidRDefault="00DA3B27" w:rsidP="00791D37">
      <w:r w:rsidRPr="00791D37">
        <w:t xml:space="preserve">Los </w:t>
      </w:r>
      <w:ins w:id="2377" w:author="JORGE CONTRERAS ORTIZ" w:date="2021-09-05T16:10:00Z">
        <w:r w:rsidR="005A11AB">
          <w:t xml:space="preserve">principales </w:t>
        </w:r>
      </w:ins>
      <w:r w:rsidRPr="00791D37">
        <w:t xml:space="preserve">servicios </w:t>
      </w:r>
      <w:ins w:id="2378" w:author="JORGE CONTRERAS ORTIZ" w:date="2021-09-05T16:02:00Z">
        <w:r w:rsidR="001A4F03">
          <w:t xml:space="preserve">Backend </w:t>
        </w:r>
      </w:ins>
      <w:r w:rsidRPr="00791D37">
        <w:t xml:space="preserve">principales </w:t>
      </w:r>
      <w:del w:id="2379" w:author="JORGE CONTRERAS ORTIZ" w:date="2021-09-05T16:10:00Z">
        <w:r w:rsidRPr="00791D37" w:rsidDel="005A11AB">
          <w:delText>que se ofrecen</w:delText>
        </w:r>
      </w:del>
      <w:ins w:id="2380"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381"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2382" w:author="JORGE CONTRERAS ORTIZ" w:date="2021-09-05T16:05:00Z"/>
        </w:rPr>
        <w:pPrChange w:id="2383" w:author="JORGE CONTRERAS ORTIZ" w:date="2021-09-05T16:10:00Z">
          <w:pPr/>
        </w:pPrChange>
      </w:pPr>
      <w:del w:id="2384"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2385" w:author="JORGE CONTRERAS ORTIZ" w:date="2021-09-05T16:09:00Z"/>
        </w:rPr>
        <w:pPrChange w:id="2386" w:author="JORGE CONTRERAS ORTIZ" w:date="2021-09-05T16:10:00Z">
          <w:pPr/>
        </w:pPrChange>
      </w:pPr>
      <w:del w:id="2387" w:author="JORGE CONTRERAS ORTIZ" w:date="2021-09-05T16:09:00Z">
        <w:r w:rsidRPr="00791D37" w:rsidDel="005A11AB">
          <w:delText>Una vez se recolectan los datos</w:delText>
        </w:r>
      </w:del>
      <w:del w:id="2388" w:author="JORGE CONTRERAS ORTIZ" w:date="2021-09-05T16:04:00Z">
        <w:r w:rsidRPr="00791D37" w:rsidDel="001A4F03">
          <w:delText xml:space="preserve"> con el producto</w:delText>
        </w:r>
      </w:del>
      <w:del w:id="2389" w:author="JORGE CONTRERAS ORTIZ" w:date="2021-09-05T16:09:00Z">
        <w:r w:rsidRPr="00791D37" w:rsidDel="005A11AB">
          <w:delText>, se envían a la nube, donde se guardarán en servidores que permitirán al usuario computar</w:delText>
        </w:r>
      </w:del>
      <w:del w:id="2390" w:author="JORGE CONTRERAS ORTIZ" w:date="2021-09-05T16:04:00Z">
        <w:r w:rsidRPr="00791D37" w:rsidDel="001A4F03">
          <w:delText>los</w:delText>
        </w:r>
      </w:del>
      <w:del w:id="2391" w:author="JORGE CONTRERAS ORTIZ" w:date="2021-09-05T16:09:00Z">
        <w:r w:rsidRPr="00791D37" w:rsidDel="005A11AB">
          <w:delText>.</w:delText>
        </w:r>
      </w:del>
    </w:p>
    <w:p w14:paraId="7B5C4883" w14:textId="77777777" w:rsidR="00DA3B27" w:rsidRPr="00791D37" w:rsidRDefault="00DA3B27">
      <w:pPr>
        <w:pStyle w:val="Prrafodelista"/>
        <w:pPrChange w:id="2392"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393" w:name="_Toc81499337"/>
      <w:bookmarkStart w:id="2394" w:name="_Toc81995052"/>
      <w:r w:rsidRPr="00791D37">
        <w:t>APLICACIONES</w:t>
      </w:r>
      <w:bookmarkEnd w:id="2393"/>
      <w:bookmarkEnd w:id="2394"/>
    </w:p>
    <w:p w14:paraId="07F085FA" w14:textId="77777777" w:rsidR="00DA3B27" w:rsidRPr="00791D37" w:rsidRDefault="00DA3B27" w:rsidP="00791D37"/>
    <w:p w14:paraId="315085CA" w14:textId="7A513DA9" w:rsidR="00DA3B27" w:rsidRPr="00791D37" w:rsidRDefault="00DA3B27" w:rsidP="00791D37">
      <w:r w:rsidRPr="00791D37">
        <w:t>Las principales aplicaciones para IoT son</w:t>
      </w:r>
      <w:ins w:id="2395" w:author="JORGE CONTRERAS ORTIZ" w:date="2021-09-07T23:11:00Z">
        <w:r w:rsidR="008F29CB">
          <w:t xml:space="preserve"> aplicaciones como Smart Home</w:t>
        </w:r>
      </w:ins>
      <w:ins w:id="2396" w:author="JORGE CONTRERAS ORTIZ" w:date="2021-09-07T23:12:00Z">
        <w:r w:rsidR="008F29CB">
          <w:t>, Coches conectados, Smart Cities, IoT en Agricultura o accesorios, como pueden ser los Smart Watch</w:t>
        </w:r>
      </w:ins>
      <w:ins w:id="2397" w:author="JORGE CONTRERAS ORTIZ" w:date="2021-09-07T23:13:00Z">
        <w:r w:rsidR="008F29CB">
          <w:t>.</w:t>
        </w:r>
      </w:ins>
      <w:del w:id="2398" w:author="JORGE CONTRERAS ORTIZ" w:date="2021-09-07T23:11:00Z">
        <w:r w:rsidRPr="00791D37" w:rsidDel="008F29CB">
          <w:delText>:</w:delText>
        </w:r>
      </w:del>
    </w:p>
    <w:p w14:paraId="7929522C" w14:textId="09A3279B" w:rsidR="00DA3B27" w:rsidRPr="00791D37" w:rsidDel="008F29CB" w:rsidRDefault="00DA3B27" w:rsidP="00791D37">
      <w:pPr>
        <w:pStyle w:val="Prrafodelista"/>
        <w:numPr>
          <w:ilvl w:val="0"/>
          <w:numId w:val="2"/>
        </w:numPr>
        <w:rPr>
          <w:del w:id="2399" w:author="JORGE CONTRERAS ORTIZ" w:date="2021-09-07T23:12:00Z"/>
        </w:rPr>
      </w:pPr>
      <w:del w:id="2400" w:author="JORGE CONTRERAS ORTIZ" w:date="2021-09-07T23:12:00Z">
        <w:r w:rsidRPr="00791D37" w:rsidDel="008F29CB">
          <w:delText>Smart Home</w:delText>
        </w:r>
      </w:del>
    </w:p>
    <w:p w14:paraId="4142603D" w14:textId="6CD72B55" w:rsidR="00DA3B27" w:rsidRPr="00791D37" w:rsidDel="008F29CB" w:rsidRDefault="00DA3B27" w:rsidP="00791D37">
      <w:pPr>
        <w:pStyle w:val="Prrafodelista"/>
        <w:numPr>
          <w:ilvl w:val="0"/>
          <w:numId w:val="2"/>
        </w:numPr>
        <w:rPr>
          <w:del w:id="2401" w:author="JORGE CONTRERAS ORTIZ" w:date="2021-09-07T23:12:00Z"/>
        </w:rPr>
      </w:pPr>
      <w:del w:id="2402" w:author="JORGE CONTRERAS ORTIZ" w:date="2021-09-07T23:12:00Z">
        <w:r w:rsidRPr="00791D37" w:rsidDel="008F29CB">
          <w:delText>Accesorios</w:delText>
        </w:r>
      </w:del>
    </w:p>
    <w:p w14:paraId="2A72E08C" w14:textId="5243628F" w:rsidR="00DA3B27" w:rsidRPr="00791D37" w:rsidDel="008F29CB" w:rsidRDefault="00DA3B27" w:rsidP="00791D37">
      <w:pPr>
        <w:pStyle w:val="Prrafodelista"/>
        <w:numPr>
          <w:ilvl w:val="0"/>
          <w:numId w:val="2"/>
        </w:numPr>
        <w:rPr>
          <w:del w:id="2403" w:author="JORGE CONTRERAS ORTIZ" w:date="2021-09-07T23:12:00Z"/>
        </w:rPr>
      </w:pPr>
      <w:del w:id="2404" w:author="JORGE CONTRERAS ORTIZ" w:date="2021-09-07T23:12:00Z">
        <w:r w:rsidRPr="00791D37" w:rsidDel="008F29CB">
          <w:delText>Coches conectados</w:delText>
        </w:r>
      </w:del>
    </w:p>
    <w:p w14:paraId="141D3347" w14:textId="7FC726EF" w:rsidR="00DA3B27" w:rsidRPr="00791D37" w:rsidDel="008F29CB" w:rsidRDefault="00DA3B27" w:rsidP="00791D37">
      <w:pPr>
        <w:pStyle w:val="Prrafodelista"/>
        <w:numPr>
          <w:ilvl w:val="0"/>
          <w:numId w:val="2"/>
        </w:numPr>
        <w:rPr>
          <w:del w:id="2405" w:author="JORGE CONTRERAS ORTIZ" w:date="2021-09-07T23:12:00Z"/>
        </w:rPr>
      </w:pPr>
      <w:del w:id="2406" w:author="JORGE CONTRERAS ORTIZ" w:date="2021-09-07T23:12:00Z">
        <w:r w:rsidRPr="00791D37" w:rsidDel="008F29CB">
          <w:delText>Smart Cities</w:delText>
        </w:r>
      </w:del>
    </w:p>
    <w:p w14:paraId="3F44EB28" w14:textId="6D57B704" w:rsidR="00DA3B27" w:rsidRPr="00791D37" w:rsidDel="008F29CB" w:rsidRDefault="00DA3B27" w:rsidP="00791D37">
      <w:pPr>
        <w:pStyle w:val="Prrafodelista"/>
        <w:numPr>
          <w:ilvl w:val="0"/>
          <w:numId w:val="2"/>
        </w:numPr>
        <w:rPr>
          <w:del w:id="2407" w:author="JORGE CONTRERAS ORTIZ" w:date="2021-09-07T23:12:00Z"/>
        </w:rPr>
      </w:pPr>
      <w:del w:id="2408" w:author="JORGE CONTRERAS ORTIZ" w:date="2021-09-07T23:12:00Z">
        <w:r w:rsidRPr="00791D37" w:rsidDel="008F29CB">
          <w:delText>IoT en la Agricultura</w:delText>
        </w:r>
      </w:del>
    </w:p>
    <w:p w14:paraId="51FE387E" w14:textId="77777777" w:rsidR="00DA3B27" w:rsidRPr="00791D37" w:rsidRDefault="00DA3B27" w:rsidP="00791D37"/>
    <w:p w14:paraId="20CA273F" w14:textId="1EC37655" w:rsidR="00DA3B27" w:rsidRPr="00791D37" w:rsidRDefault="00B83329" w:rsidP="00791D37">
      <w:pPr>
        <w:pStyle w:val="Ttulo3"/>
      </w:pPr>
      <w:bookmarkStart w:id="2409" w:name="_Toc81499338"/>
      <w:bookmarkStart w:id="2410" w:name="_Toc81995053"/>
      <w:r w:rsidRPr="00791D37">
        <w:t>SENSORES</w:t>
      </w:r>
      <w:bookmarkEnd w:id="2409"/>
      <w:bookmarkEnd w:id="2410"/>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4FE631F2" w:rsidR="00DA3B27" w:rsidRPr="002129C6" w:rsidDel="002129C6" w:rsidRDefault="00DA3B27" w:rsidP="002129C6">
      <w:pPr>
        <w:pStyle w:val="Prrafodelista"/>
        <w:numPr>
          <w:ilvl w:val="0"/>
          <w:numId w:val="4"/>
        </w:numPr>
        <w:rPr>
          <w:del w:id="2411" w:author="JORGE CONTRERAS ORTIZ" w:date="2021-09-05T16:17:00Z"/>
          <w:b/>
          <w:bCs/>
          <w:rPrChange w:id="2412" w:author="JORGE CONTRERAS ORTIZ" w:date="2021-09-05T16:25:00Z">
            <w:rPr>
              <w:del w:id="2413" w:author="JORGE CONTRERAS ORTIZ" w:date="2021-09-05T16:17:00Z"/>
            </w:rPr>
          </w:rPrChange>
        </w:rPr>
      </w:pPr>
      <w:r w:rsidRPr="005A11AB">
        <w:rPr>
          <w:b/>
          <w:bCs/>
        </w:rPr>
        <w:t xml:space="preserve">Sensores Analógicos: </w:t>
      </w:r>
      <w:r w:rsidRPr="00791D37">
        <w:t>Estos sensores generan</w:t>
      </w:r>
      <w:ins w:id="2414" w:author="JORGE CONTRERAS ORTIZ" w:date="2021-09-05T16:18:00Z">
        <w:r w:rsidR="005B41E7">
          <w:t xml:space="preserve"> como salida</w:t>
        </w:r>
      </w:ins>
      <w:r w:rsidRPr="00791D37">
        <w:t xml:space="preserve"> una señal continua</w:t>
      </w:r>
      <w:del w:id="2415" w:author="JORGE CONTRERAS ORTIZ" w:date="2021-09-05T16:18:00Z">
        <w:r w:rsidRPr="00791D37" w:rsidDel="005B41E7">
          <w:delText xml:space="preserve"> de salida</w:delText>
        </w:r>
      </w:del>
      <w:r w:rsidRPr="00791D37">
        <w:t xml:space="preserve">. </w:t>
      </w:r>
      <w:del w:id="2416" w:author="JORGE CONTRERAS ORTIZ" w:date="2021-09-05T16:19:00Z">
        <w:r w:rsidRPr="00791D37" w:rsidDel="005B41E7">
          <w:delText xml:space="preserve">Sensores de este tipo son como los acelerómetros, sensor de presión, de sonido, de temperatura, etc. </w:delText>
        </w:r>
      </w:del>
      <w:del w:id="2417" w:author="JORGE CONTRERAS ORTIZ" w:date="2021-09-07T23:15:00Z">
        <w:r w:rsidRPr="00791D37" w:rsidDel="008F29CB">
          <w:delText>Sensores que captan</w:delText>
        </w:r>
      </w:del>
      <w:ins w:id="2418" w:author="JORGE CONTRERAS ORTIZ" w:date="2021-09-07T23:15:00Z">
        <w:r w:rsidR="008F29CB">
          <w:t>Captan</w:t>
        </w:r>
      </w:ins>
      <w:r w:rsidRPr="00791D37">
        <w:t xml:space="preserve"> cantidades analógicas y que son continuas en la naturaleza</w:t>
      </w:r>
      <w:ins w:id="2419" w:author="JORGE CONTRERAS ORTIZ" w:date="2021-09-05T16:18:00Z">
        <w:r w:rsidR="005B41E7">
          <w:t xml:space="preserve">, como pueden ser los acelerómetros, barómetros, </w:t>
        </w:r>
      </w:ins>
      <w:ins w:id="2420" w:author="JORGE CONTRERAS ORTIZ" w:date="2021-09-05T16:19:00Z">
        <w:r w:rsidR="005B41E7">
          <w:t>sensores de sonido, temperatura, etc.</w:t>
        </w:r>
      </w:ins>
      <w:ins w:id="2421" w:author="JORGE CONTRERAS ORTIZ" w:date="2021-09-05T16:25:00Z">
        <w:r w:rsidR="002129C6">
          <w:t xml:space="preserve"> </w:t>
        </w:r>
      </w:ins>
      <w:del w:id="2422"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423" w:author="JORGE CONTRERAS ORTIZ" w:date="2021-09-05T16:25:00Z"/>
          <w:b/>
          <w:bCs/>
          <w:rPrChange w:id="2424" w:author="JORGE CONTRERAS ORTIZ" w:date="2021-09-05T16:24:00Z">
            <w:rPr>
              <w:ins w:id="2425" w:author="JORGE CONTRERAS ORTIZ" w:date="2021-09-05T16:25:00Z"/>
            </w:rPr>
          </w:rPrChange>
        </w:rPr>
      </w:pPr>
    </w:p>
    <w:p w14:paraId="6935E2D6" w14:textId="3D50C117" w:rsidR="00DA3B27" w:rsidRDefault="00DA3B27">
      <w:pPr>
        <w:pStyle w:val="Prrafodelista"/>
        <w:rPr>
          <w:ins w:id="2426" w:author="JORGE CONTRERAS ORTIZ" w:date="2021-09-05T20:52:00Z"/>
          <w:b/>
          <w:bCs/>
        </w:rPr>
      </w:pPr>
    </w:p>
    <w:p w14:paraId="5E0C6299" w14:textId="4894C7BC" w:rsidR="00CA64F2" w:rsidRDefault="00CA64F2">
      <w:pPr>
        <w:pStyle w:val="Prrafodelista"/>
        <w:rPr>
          <w:ins w:id="2427" w:author="JORGE CONTRERAS ORTIZ" w:date="2021-09-05T20:52:00Z"/>
          <w:b/>
          <w:bCs/>
        </w:rPr>
      </w:pPr>
    </w:p>
    <w:p w14:paraId="0EBF460D" w14:textId="77777777" w:rsidR="00CA64F2" w:rsidRPr="002129C6" w:rsidRDefault="00CA64F2">
      <w:pPr>
        <w:pStyle w:val="Prrafodelista"/>
        <w:rPr>
          <w:b/>
          <w:bCs/>
          <w:rPrChange w:id="2428" w:author="JORGE CONTRERAS ORTIZ" w:date="2021-09-05T16:24:00Z">
            <w:rPr/>
          </w:rPrChange>
        </w:rPr>
        <w:pPrChange w:id="2429" w:author="JORGE CONTRERAS ORTIZ" w:date="2021-09-05T16:25:00Z">
          <w:pPr/>
        </w:pPrChange>
      </w:pPr>
    </w:p>
    <w:p w14:paraId="534C2B0B" w14:textId="5AEF1087" w:rsidR="00DA3B27" w:rsidRPr="00CA64F2" w:rsidRDefault="00DA3B27" w:rsidP="00791D37">
      <w:pPr>
        <w:pStyle w:val="Prrafodelista"/>
        <w:numPr>
          <w:ilvl w:val="0"/>
          <w:numId w:val="4"/>
        </w:numPr>
        <w:rPr>
          <w:ins w:id="2430" w:author="JORGE CONTRERAS ORTIZ" w:date="2021-09-05T20:52:00Z"/>
          <w:b/>
          <w:bCs/>
          <w:rPrChange w:id="2431" w:author="JORGE CONTRERAS ORTIZ" w:date="2021-09-05T20:52:00Z">
            <w:rPr>
              <w:ins w:id="2432" w:author="JORGE CONTRERAS ORTIZ" w:date="2021-09-05T20:52:00Z"/>
            </w:rPr>
          </w:rPrChange>
        </w:rPr>
      </w:pPr>
      <w:r w:rsidRPr="00791D37">
        <w:rPr>
          <w:b/>
          <w:bCs/>
        </w:rPr>
        <w:t xml:space="preserve">Sensores Digitales: </w:t>
      </w:r>
      <w:del w:id="2433"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434" w:author="JORGE CONTRERAS ORTIZ" w:date="2021-09-05T16:23:00Z">
        <w:r w:rsidR="002129C6">
          <w:t>. Por esto, se usan por lo general para medidas analíticas.</w:t>
        </w:r>
      </w:ins>
      <w:del w:id="2435" w:author="JORGE CONTRERAS ORTIZ" w:date="2021-09-05T16:22:00Z">
        <w:r w:rsidRPr="00791D37" w:rsidDel="002129C6">
          <w:delText>.</w:delText>
        </w:r>
      </w:del>
    </w:p>
    <w:p w14:paraId="2059E08A" w14:textId="77777777" w:rsidR="00CA64F2" w:rsidRPr="00791D37" w:rsidRDefault="00CA64F2">
      <w:pPr>
        <w:pStyle w:val="Prrafodelista"/>
        <w:rPr>
          <w:b/>
          <w:bCs/>
        </w:rPr>
        <w:pPrChange w:id="2436" w:author="JORGE CONTRERAS ORTIZ" w:date="2021-09-05T20:52:00Z">
          <w:pPr>
            <w:pStyle w:val="Prrafodelista"/>
            <w:numPr>
              <w:numId w:val="4"/>
            </w:numPr>
            <w:ind w:hanging="360"/>
          </w:pPr>
        </w:pPrChange>
      </w:pPr>
    </w:p>
    <w:p w14:paraId="6ECAE072" w14:textId="77777777" w:rsidR="008F29CB" w:rsidRDefault="008F29CB" w:rsidP="00791D37">
      <w:pPr>
        <w:rPr>
          <w:ins w:id="2437" w:author="JORGE CONTRERAS ORTIZ" w:date="2021-09-07T23:12:00Z"/>
        </w:rPr>
      </w:pPr>
    </w:p>
    <w:p w14:paraId="2C1C3624" w14:textId="49020D73"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405FBF0A" w:rsidR="00DA3B27" w:rsidRPr="00791D37" w:rsidDel="002129C6" w:rsidRDefault="00DA3B27" w:rsidP="00791D37">
      <w:pPr>
        <w:pStyle w:val="Prrafodelista"/>
        <w:numPr>
          <w:ilvl w:val="0"/>
          <w:numId w:val="5"/>
        </w:numPr>
        <w:rPr>
          <w:del w:id="2438" w:author="JORGE CONTRERAS ORTIZ" w:date="2021-09-05T16:25:00Z"/>
          <w:b/>
          <w:bCs/>
        </w:rPr>
      </w:pPr>
      <w:r w:rsidRPr="002129C6">
        <w:rPr>
          <w:b/>
          <w:bCs/>
        </w:rPr>
        <w:t xml:space="preserve">Sensores escalares: </w:t>
      </w:r>
      <w:r w:rsidRPr="00791D37">
        <w:t xml:space="preserve">La señal de salida </w:t>
      </w:r>
      <w:del w:id="2439" w:author="JORGE CONTRERAS ORTIZ" w:date="2021-09-05T16:26:00Z">
        <w:r w:rsidRPr="00791D37" w:rsidDel="002129C6">
          <w:delText>generada por el sensor</w:delText>
        </w:r>
      </w:del>
      <w:ins w:id="2440" w:author="JORGE CONTRERAS ORTIZ" w:date="2021-09-05T16:26:00Z">
        <w:r w:rsidR="002129C6">
          <w:t>generada</w:t>
        </w:r>
      </w:ins>
      <w:del w:id="2441" w:author="JORGE CONTRERAS ORTIZ" w:date="2021-09-05T16:26:00Z">
        <w:r w:rsidRPr="00791D37" w:rsidDel="002129C6">
          <w:delText>,</w:delText>
        </w:r>
      </w:del>
      <w:r w:rsidRPr="00791D37">
        <w:t xml:space="preserve"> </w:t>
      </w:r>
      <w:del w:id="2442" w:author="JORGE CONTRERAS ORTIZ" w:date="2021-09-05T16:26:00Z">
        <w:r w:rsidRPr="00791D37" w:rsidDel="002129C6">
          <w:delText xml:space="preserve">o el voltaje, </w:delText>
        </w:r>
      </w:del>
      <w:r w:rsidRPr="00791D37">
        <w:t xml:space="preserve">es proporcional a la magnitud que se está midiendo. </w:t>
      </w:r>
      <w:del w:id="2443" w:author="JORGE CONTRERAS ORTIZ" w:date="2021-09-05T16:24:00Z">
        <w:r w:rsidRPr="00791D37" w:rsidDel="002129C6">
          <w:delText xml:space="preserve">Mediciones </w:delText>
        </w:r>
      </w:del>
      <w:ins w:id="2444" w:author="JORGE CONTRERAS ORTIZ" w:date="2021-09-05T16:24:00Z">
        <w:r w:rsidR="002129C6">
          <w:t>Medidas</w:t>
        </w:r>
        <w:r w:rsidR="002129C6" w:rsidRPr="00791D37">
          <w:t xml:space="preserve"> </w:t>
        </w:r>
      </w:ins>
      <w:r w:rsidRPr="00791D37">
        <w:t xml:space="preserve">físicas como temperatura, presión, etc., son magnitudes escalares </w:t>
      </w:r>
      <w:del w:id="2445" w:author="JORGE CONTRERAS ORTIZ" w:date="2021-09-07T23:16:00Z">
        <w:r w:rsidRPr="00791D37" w:rsidDel="008F29CB">
          <w:delText>cuyo valor es suficiente información</w:delText>
        </w:r>
      </w:del>
      <w:ins w:id="2446" w:author="JORGE CONTRERAS ORTIZ" w:date="2021-09-07T23:16:00Z">
        <w:r w:rsidR="008F29CB">
          <w:t>y su valor es suficiente información</w:t>
        </w:r>
      </w:ins>
      <w:r w:rsidRPr="00791D37">
        <w:t xml:space="preserve">. Dichas </w:t>
      </w:r>
      <w:del w:id="2447" w:author="JORGE CONTRERAS ORTIZ" w:date="2021-09-05T16:24:00Z">
        <w:r w:rsidRPr="00791D37" w:rsidDel="002129C6">
          <w:delText xml:space="preserve">mediciones </w:delText>
        </w:r>
      </w:del>
      <w:ins w:id="2448"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449" w:author="JORGE CONTRERAS ORTIZ" w:date="2021-09-05T16:25:00Z"/>
        </w:rPr>
      </w:pPr>
      <w:ins w:id="2450" w:author="JORGE CONTRERAS ORTIZ" w:date="2021-09-05T16:25:00Z">
        <w:r>
          <w:t xml:space="preserve"> </w:t>
        </w:r>
      </w:ins>
    </w:p>
    <w:p w14:paraId="1C0279AD" w14:textId="77777777" w:rsidR="002129C6" w:rsidRPr="00791D37" w:rsidRDefault="002129C6">
      <w:pPr>
        <w:pStyle w:val="Prrafodelista"/>
        <w:pPrChange w:id="2451"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lastRenderedPageBreak/>
        <w:t xml:space="preserve">Sensores vectoriales: </w:t>
      </w:r>
      <w:del w:id="2452" w:author="JORGE CONTRERAS ORTIZ" w:date="2021-09-05T16:28:00Z">
        <w:r w:rsidRPr="00791D37" w:rsidDel="002129C6">
          <w:delText>Se produce una señal de salida, o voltaje,</w:delText>
        </w:r>
      </w:del>
      <w:ins w:id="2453" w:author="JORGE CONTRERAS ORTIZ" w:date="2021-09-05T16:28:00Z">
        <w:r w:rsidR="002129C6">
          <w:t>La señal de salida generada es</w:t>
        </w:r>
      </w:ins>
      <w:r w:rsidRPr="00791D37">
        <w:t xml:space="preserve"> proporcional</w:t>
      </w:r>
      <w:del w:id="2454"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455" w:name="_Toc81499339"/>
      <w:bookmarkStart w:id="2456" w:name="_Toc81995054"/>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455"/>
      <w:r w:rsidR="00AD1498" w:rsidRPr="00791D37">
        <w:rPr>
          <w:noProof/>
        </w:rPr>
        <w:t>[3]</w:t>
      </w:r>
      <w:bookmarkEnd w:id="2456"/>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del w:id="2457" w:author="JORGE CONTRERAS ORTIZ" w:date="2021-09-05T23:37:00Z">
        <w:r w:rsidRPr="00791D37" w:rsidDel="001749E7">
          <w:delText>cuál</w:delText>
        </w:r>
      </w:del>
      <w:ins w:id="2458"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459" w:name="_Toc81499340"/>
      <w:bookmarkStart w:id="2460" w:name="_Toc81995055"/>
      <w:r w:rsidRPr="00791D37">
        <w:t>CAPA DE SENSORIZADO</w:t>
      </w:r>
      <w:bookmarkEnd w:id="2459"/>
      <w:bookmarkEnd w:id="2460"/>
    </w:p>
    <w:p w14:paraId="47A47AED" w14:textId="77777777" w:rsidR="00DA3B27" w:rsidRPr="00791D37" w:rsidRDefault="00DA3B27" w:rsidP="00791D37"/>
    <w:p w14:paraId="0C0CB449" w14:textId="135B90C3" w:rsidR="00DA3B27" w:rsidRPr="00791D37" w:rsidRDefault="00DA3B27" w:rsidP="00791D37">
      <w:del w:id="2461"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462" w:name="_Toc81499341"/>
      <w:bookmarkStart w:id="2463" w:name="_Toc81995056"/>
      <w:r w:rsidRPr="00791D37">
        <w:t>CAPA DE RED</w:t>
      </w:r>
      <w:bookmarkEnd w:id="2462"/>
      <w:bookmarkEnd w:id="2463"/>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464" w:author="JORGE CONTRERAS ORTIZ" w:date="2021-09-05T16:36:00Z">
        <w:r w:rsidRPr="00791D37" w:rsidDel="00260047">
          <w:delText>conectar todo entre sí</w:delText>
        </w:r>
      </w:del>
      <w:ins w:id="2465" w:author="JORGE CONTRERAS ORTIZ" w:date="2021-09-05T16:36:00Z">
        <w:r w:rsidR="00260047">
          <w:t>interconectar to</w:t>
        </w:r>
      </w:ins>
      <w:ins w:id="2466" w:author="JORGE CONTRERAS ORTIZ" w:date="2021-09-05T16:37:00Z">
        <w:r w:rsidR="00260047">
          <w:t>do</w:t>
        </w:r>
      </w:ins>
      <w:ins w:id="2467" w:author="JORGE CONTRERAS ORTIZ" w:date="2021-09-05T16:38:00Z">
        <w:r w:rsidR="00260047">
          <w:t xml:space="preserve"> entre sí</w:t>
        </w:r>
      </w:ins>
      <w:r w:rsidRPr="00791D37">
        <w:t xml:space="preserve"> y permitir el envío de información </w:t>
      </w:r>
      <w:ins w:id="2468" w:author="JORGE CONTRERAS ORTIZ" w:date="2021-09-05T16:38:00Z">
        <w:r w:rsidR="00260047">
          <w:t>con otros</w:t>
        </w:r>
      </w:ins>
      <w:del w:id="2469"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470" w:author="JORGE CONTRERAS ORTIZ" w:date="2021-09-05T16:39:00Z">
        <w:r w:rsidRPr="00791D37" w:rsidDel="00260047">
          <w:delText>redes heterogéneas</w:delText>
        </w:r>
      </w:del>
      <w:ins w:id="2471" w:author="JORGE CONTRERAS ORTIZ" w:date="2021-09-05T16:39:00Z">
        <w:r w:rsidR="00260047">
          <w:t xml:space="preserve">una red </w:t>
        </w:r>
      </w:ins>
      <w:ins w:id="2472" w:author="JORGE CONTRERAS ORTIZ" w:date="2021-09-05T16:40:00Z">
        <w:r w:rsidR="00260047">
          <w:t>heterogénea</w:t>
        </w:r>
      </w:ins>
      <w:r w:rsidRPr="00791D37">
        <w:t xml:space="preserve"> y </w:t>
      </w:r>
      <w:ins w:id="2473" w:author="JORGE CONTRERAS ORTIZ" w:date="2021-09-05T16:41:00Z">
        <w:r w:rsidR="00260047">
          <w:t xml:space="preserve">se provee de </w:t>
        </w:r>
      </w:ins>
      <w:del w:id="2474" w:author="JORGE CONTRERAS ORTIZ" w:date="2021-09-05T16:41:00Z">
        <w:r w:rsidRPr="00791D37" w:rsidDel="00260047">
          <w:delText xml:space="preserve">los dispositivos </w:delText>
        </w:r>
      </w:del>
      <w:del w:id="2475" w:author="JORGE CONTRERAS ORTIZ" w:date="2021-09-05T16:40:00Z">
        <w:r w:rsidRPr="00791D37" w:rsidDel="00260047">
          <w:delText>relacionados se introducen en el</w:delText>
        </w:r>
      </w:del>
      <w:del w:id="2476" w:author="JORGE CONTRERAS ORTIZ" w:date="2021-09-05T16:41:00Z">
        <w:r w:rsidRPr="00791D37" w:rsidDel="00260047">
          <w:delText xml:space="preserve"> </w:delText>
        </w:r>
      </w:del>
      <w:r w:rsidRPr="00791D37">
        <w:t>servicio de Internet</w:t>
      </w:r>
      <w:ins w:id="2477" w:author="JORGE CONTRERAS ORTIZ" w:date="2021-09-05T16:41:00Z">
        <w:r w:rsidR="00260047">
          <w:t xml:space="preserve"> a todos los dispositivos.</w:t>
        </w:r>
      </w:ins>
      <w:del w:id="2478" w:author="JORGE CONTRERAS ORTIZ" w:date="2021-09-05T16:41:00Z">
        <w:r w:rsidRPr="00791D37" w:rsidDel="00260047">
          <w:delText>.</w:delText>
        </w:r>
      </w:del>
    </w:p>
    <w:p w14:paraId="0A89747C" w14:textId="2B82ECA4" w:rsidR="00154AE0" w:rsidRDefault="00DA3B27" w:rsidP="00791D37">
      <w:pPr>
        <w:rPr>
          <w:ins w:id="2479" w:author="JORGE CONTRERAS ORTIZ" w:date="2021-09-05T16:43:00Z"/>
        </w:rPr>
      </w:pPr>
      <w:r w:rsidRPr="00791D37">
        <w:t xml:space="preserve">Este proceso puede involucrar el manejo y control de QoS (Quality of Service) para así cumplir con los requerimientos de los usuarios y/o aplicaciones. Por otro lado, </w:t>
      </w:r>
      <w:del w:id="2480" w:author="JORGE CONTRERAS ORTIZ" w:date="2021-09-05T16:42:00Z">
        <w:r w:rsidRPr="00791D37" w:rsidDel="00154AE0">
          <w:delText>es importante que se automatice el encontrar y mapear los dispositivos</w:delText>
        </w:r>
      </w:del>
      <w:del w:id="2481" w:author="JORGE CONTRERAS ORTIZ" w:date="2021-09-05T16:41:00Z">
        <w:r w:rsidRPr="00791D37" w:rsidDel="00154AE0">
          <w:delText xml:space="preserve"> o “cosas”</w:delText>
        </w:r>
      </w:del>
      <w:del w:id="2482" w:author="JORGE CONTRERAS ORTIZ" w:date="2021-09-05T16:42:00Z">
        <w:r w:rsidRPr="00791D37" w:rsidDel="00154AE0">
          <w:delText xml:space="preserve"> para una </w:delText>
        </w:r>
      </w:del>
      <w:del w:id="2483" w:author="JORGE CONTRERAS ORTIZ" w:date="2021-09-05T16:41:00Z">
        <w:r w:rsidRPr="00791D37" w:rsidDel="00154AE0">
          <w:delText>dinámica red cambiante</w:delText>
        </w:r>
      </w:del>
      <w:ins w:id="2484" w:author="JORGE CONTRERAS ORTIZ" w:date="2021-09-05T16:42:00Z">
        <w:r w:rsidR="00154AE0">
          <w:t xml:space="preserve">en </w:t>
        </w:r>
      </w:ins>
      <w:ins w:id="2485" w:author="JORGE CONTRERAS ORTIZ" w:date="2021-09-05T16:43:00Z">
        <w:r w:rsidR="00154AE0">
          <w:t>las redes dinámicas, es importante la automatización de la búsqueda y mapeamiento de dispositivos.</w:t>
        </w:r>
      </w:ins>
    </w:p>
    <w:p w14:paraId="76798740" w14:textId="1B76775A" w:rsidR="00260047" w:rsidRDefault="00DA3B27" w:rsidP="00791D37">
      <w:pPr>
        <w:rPr>
          <w:ins w:id="2486" w:author="JORGE CONTRERAS ORTIZ" w:date="2021-09-05T16:36:00Z"/>
        </w:rPr>
      </w:pPr>
      <w:del w:id="2487" w:author="JORGE CONTRERAS ORTIZ" w:date="2021-09-05T16:43:00Z">
        <w:r w:rsidRPr="00791D37" w:rsidDel="00154AE0">
          <w:delText xml:space="preserve">. </w:delText>
        </w:r>
      </w:del>
      <w:r w:rsidRPr="00791D37">
        <w:t>Estos dispositivos necesitan que se les asigne un rol automáticament</w:t>
      </w:r>
      <w:del w:id="2488" w:author="JORGE CONTRERAS ORTIZ" w:date="2021-09-07T23:19:00Z">
        <w:r w:rsidRPr="00791D37" w:rsidDel="00D9657A">
          <w:delText>e,</w:delText>
        </w:r>
      </w:del>
      <w:ins w:id="2489" w:author="JORGE CONTRERAS ORTIZ" w:date="2021-09-07T23:19:00Z">
        <w:r w:rsidR="00D9657A">
          <w:t>e</w:t>
        </w:r>
      </w:ins>
      <w:r w:rsidRPr="00791D37">
        <w:t xml:space="preserve"> </w:t>
      </w:r>
      <w:del w:id="2490" w:author="JORGE CONTRERAS ORTIZ" w:date="2021-09-07T23:19:00Z">
        <w:r w:rsidRPr="00791D37" w:rsidDel="00D9657A">
          <w:delText xml:space="preserve">para desplegar, manejar y organizar (scheduling) comportamientos de los dispositivos </w:delText>
        </w:r>
      </w:del>
      <w:r w:rsidRPr="00791D37">
        <w:t>y ser capaces de cambiar de rol en cualquier momento según</w:t>
      </w:r>
      <w:ins w:id="2491" w:author="JORGE CONTRERAS ORTIZ" w:date="2021-09-05T16:42:00Z">
        <w:r w:rsidR="00154AE0">
          <w:t xml:space="preserve"> se</w:t>
        </w:r>
      </w:ins>
      <w:r w:rsidRPr="00791D37">
        <w:t xml:space="preserve"> necesite. Esto </w:t>
      </w:r>
      <w:ins w:id="2492" w:author="JORGE CONTRERAS ORTIZ" w:date="2021-09-05T16:44:00Z">
        <w:r w:rsidR="00154AE0">
          <w:t xml:space="preserve">permite </w:t>
        </w:r>
      </w:ins>
      <w:del w:id="2493" w:author="JORGE CONTRERAS ORTIZ" w:date="2021-09-05T16:44:00Z">
        <w:r w:rsidRPr="00791D37" w:rsidDel="00154AE0">
          <w:delText xml:space="preserve">habilita </w:delText>
        </w:r>
      </w:del>
      <w:r w:rsidRPr="00791D37">
        <w:t xml:space="preserve">a los dispositivos </w:t>
      </w:r>
      <w:del w:id="2494" w:author="JORGE CONTRERAS ORTIZ" w:date="2021-09-05T16:44:00Z">
        <w:r w:rsidRPr="00791D37" w:rsidDel="00154AE0">
          <w:delText xml:space="preserve">para </w:delText>
        </w:r>
      </w:del>
      <w:r w:rsidRPr="00791D37">
        <w:t>colaborar en la realización de las distintas tareas</w:t>
      </w:r>
      <w:ins w:id="2495" w:author="JORGE CONTRERAS ORTIZ" w:date="2021-09-07T23:19:00Z">
        <w:r w:rsidR="00D9657A">
          <w:t xml:space="preserve">, según el </w:t>
        </w:r>
      </w:ins>
      <w:ins w:id="2496" w:author="JORGE CONTRERAS ORTIZ" w:date="2021-09-07T23:20:00Z">
        <w:r w:rsidR="00D9657A">
          <w:t>rol asignado en cada momento.</w:t>
        </w:r>
      </w:ins>
      <w:del w:id="2497" w:author="JORGE CONTRERAS ORTIZ" w:date="2021-09-07T23:19:00Z">
        <w:r w:rsidRPr="00791D37" w:rsidDel="00D9657A">
          <w:delText>.</w:delText>
        </w:r>
      </w:del>
      <w:r w:rsidRPr="00791D37">
        <w:t xml:space="preserve"> </w:t>
      </w:r>
    </w:p>
    <w:p w14:paraId="429A3ED7" w14:textId="2F46A587" w:rsidR="00DA3B27" w:rsidRPr="00791D37" w:rsidRDefault="00DA3B27" w:rsidP="00791D37">
      <w:r w:rsidRPr="00791D37">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Requerimientos QoS.</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lastRenderedPageBreak/>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498" w:name="_Toc81499342"/>
      <w:bookmarkStart w:id="2499" w:name="_Toc81995057"/>
      <w:r w:rsidRPr="00791D37">
        <w:t>CAPA DE SERVICIO</w:t>
      </w:r>
      <w:bookmarkEnd w:id="2498"/>
      <w:bookmarkEnd w:id="2499"/>
    </w:p>
    <w:p w14:paraId="7F110491" w14:textId="77777777" w:rsidR="00DA3B27" w:rsidRPr="00791D37" w:rsidRDefault="00DA3B27" w:rsidP="00791D37"/>
    <w:p w14:paraId="4AE924D6" w14:textId="50D2C7B3" w:rsidR="00DA3B27" w:rsidRDefault="00DA3B27" w:rsidP="00791D37">
      <w:pPr>
        <w:rPr>
          <w:ins w:id="2500" w:author="JORGE CONTRERAS ORTIZ" w:date="2021-09-07T23:22:00Z"/>
        </w:rPr>
      </w:pPr>
      <w:r w:rsidRPr="00791D37">
        <w:t xml:space="preserve">Esta capa se apoya en la tecnología del Middleware que aporta funcionalidades para integrar de manera correcta servicios y aplicaciones en IoT. </w:t>
      </w:r>
      <w:del w:id="2501" w:author="JORGE CONTRERAS ORTIZ" w:date="2021-09-07T23:20:00Z">
        <w:r w:rsidRPr="00791D37" w:rsidDel="00D9657A">
          <w:delText xml:space="preserve">La tecnología Middleware provee a IoT con una plataforma coste-eficiencia, donde pueden ser reusadas las plataformas Hardware and Software. </w:delText>
        </w:r>
      </w:del>
      <w:r w:rsidRPr="00791D37">
        <w:t xml:space="preserve">La principal actividad de esta capa implica las especificaciones de servicio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w:t>
      </w:r>
      <w:del w:id="2502" w:author="JORGE CONTRERAS ORTIZ" w:date="2021-09-07T23:22:00Z">
        <w:r w:rsidRPr="00791D37" w:rsidDel="00D9657A">
          <w:delText>Los componentes de esta capa son</w:delText>
        </w:r>
      </w:del>
      <w:ins w:id="2503" w:author="JORGE CONTRERAS ORTIZ" w:date="2021-09-07T23:22:00Z">
        <w:r w:rsidR="00D9657A">
          <w:t>Las diferentes partes que componen esta capa son</w:t>
        </w:r>
      </w:ins>
      <w:r w:rsidRPr="00791D37">
        <w:t>:</w:t>
      </w:r>
    </w:p>
    <w:p w14:paraId="3043774F" w14:textId="77777777" w:rsidR="00D9657A" w:rsidRPr="00791D37" w:rsidRDefault="00D9657A" w:rsidP="00791D37"/>
    <w:p w14:paraId="6D3710D0" w14:textId="71C9E065" w:rsidR="00DA3B27" w:rsidDel="00154AE0" w:rsidRDefault="00DA3B27" w:rsidP="00791D37">
      <w:pPr>
        <w:pStyle w:val="Prrafodelista"/>
        <w:numPr>
          <w:ilvl w:val="0"/>
          <w:numId w:val="2"/>
        </w:numPr>
        <w:rPr>
          <w:del w:id="2504" w:author="JORGE CONTRERAS ORTIZ" w:date="2021-09-05T16:46:00Z"/>
        </w:rPr>
      </w:pPr>
      <w:r w:rsidRPr="00EA0B9B">
        <w:rPr>
          <w:b/>
          <w:bCs/>
          <w:rPrChange w:id="2505" w:author="JORGE CONTRERAS ORTIZ" w:date="2021-09-05T16:52:00Z">
            <w:rPr/>
          </w:rPrChange>
        </w:rPr>
        <w:t>Descubrimiento de Servicio</w:t>
      </w:r>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506" w:author="JORGE CONTRERAS ORTIZ" w:date="2021-09-05T16:46:00Z"/>
        </w:rPr>
      </w:pPr>
    </w:p>
    <w:p w14:paraId="748CEB0E" w14:textId="77777777" w:rsidR="00DA3B27" w:rsidRPr="00791D37" w:rsidRDefault="00DA3B27">
      <w:pPr>
        <w:pStyle w:val="Prrafodelista"/>
        <w:pPrChange w:id="2507" w:author="JORGE CONTRERAS ORTIZ" w:date="2021-09-05T16:46:00Z">
          <w:pPr/>
        </w:pPrChange>
      </w:pPr>
    </w:p>
    <w:p w14:paraId="5D225CB7" w14:textId="526B9842" w:rsidR="00DA3B27" w:rsidDel="00154AE0" w:rsidRDefault="00DA3B27">
      <w:pPr>
        <w:pStyle w:val="Prrafodelista"/>
        <w:numPr>
          <w:ilvl w:val="0"/>
          <w:numId w:val="2"/>
        </w:numPr>
        <w:rPr>
          <w:del w:id="2508" w:author="JORGE CONTRERAS ORTIZ" w:date="2021-09-05T16:46:00Z"/>
        </w:rPr>
      </w:pPr>
      <w:r w:rsidRPr="00EA0B9B">
        <w:rPr>
          <w:b/>
          <w:bCs/>
          <w:rPrChange w:id="2509" w:author="JORGE CONTRERAS ORTIZ" w:date="2021-09-05T16:52:00Z">
            <w:rPr/>
          </w:rPrChange>
        </w:rPr>
        <w:t>Composición de Servicio</w:t>
      </w:r>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510" w:author="JORGE CONTRERAS ORTIZ" w:date="2021-09-05T16:46:00Z"/>
        </w:rPr>
      </w:pPr>
    </w:p>
    <w:p w14:paraId="0A4BB03A" w14:textId="77777777" w:rsidR="00DA3B27" w:rsidRPr="00791D37" w:rsidRDefault="00DA3B27">
      <w:pPr>
        <w:pStyle w:val="Prrafodelista"/>
        <w:pPrChange w:id="2511" w:author="JORGE CONTRERAS ORTIZ" w:date="2021-09-05T16:46:00Z">
          <w:pPr/>
        </w:pPrChange>
      </w:pPr>
    </w:p>
    <w:p w14:paraId="14B44916" w14:textId="292602DA" w:rsidR="00DA3B27" w:rsidDel="00154AE0" w:rsidRDefault="00DA3B27">
      <w:pPr>
        <w:pStyle w:val="Prrafodelista"/>
        <w:numPr>
          <w:ilvl w:val="0"/>
          <w:numId w:val="2"/>
        </w:numPr>
        <w:rPr>
          <w:del w:id="2512" w:author="JORGE CONTRERAS ORTIZ" w:date="2021-09-05T16:46:00Z"/>
        </w:rPr>
      </w:pPr>
      <w:r w:rsidRPr="00EA0B9B">
        <w:rPr>
          <w:b/>
          <w:bCs/>
          <w:rPrChange w:id="2513" w:author="JORGE CONTRERAS ORTIZ" w:date="2021-09-05T16:52:00Z">
            <w:rPr/>
          </w:rPrChange>
        </w:rPr>
        <w:t>Gestión de la 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514" w:author="JORGE CONTRERAS ORTIZ" w:date="2021-09-05T16:46:00Z"/>
        </w:rPr>
      </w:pPr>
    </w:p>
    <w:p w14:paraId="63648451" w14:textId="77777777" w:rsidR="00DA3B27" w:rsidRPr="00791D37" w:rsidRDefault="00DA3B27">
      <w:pPr>
        <w:pStyle w:val="Prrafodelista"/>
        <w:pPrChange w:id="2515" w:author="JORGE CONTRERAS ORTIZ" w:date="2021-09-05T16:46:00Z">
          <w:pPr/>
        </w:pPrChange>
      </w:pPr>
    </w:p>
    <w:p w14:paraId="22350187" w14:textId="07FDC3BF" w:rsidR="00DA3B27" w:rsidRPr="00791D37" w:rsidDel="00D9657A" w:rsidRDefault="00DA3B27" w:rsidP="00350117">
      <w:pPr>
        <w:pStyle w:val="Prrafodelista"/>
        <w:numPr>
          <w:ilvl w:val="0"/>
          <w:numId w:val="2"/>
        </w:numPr>
        <w:rPr>
          <w:del w:id="2516" w:author="JORGE CONTRERAS ORTIZ" w:date="2021-09-07T23:21:00Z"/>
        </w:rPr>
      </w:pPr>
      <w:r w:rsidRPr="00D9657A">
        <w:rPr>
          <w:b/>
          <w:bCs/>
          <w:rPrChange w:id="2517" w:author="JORGE CONTRERAS ORTIZ" w:date="2021-09-07T23:21:00Z">
            <w:rPr/>
          </w:rPrChange>
        </w:rPr>
        <w:t>Servicio APIs</w:t>
      </w:r>
      <w:r w:rsidRPr="00791D37">
        <w:t>: Apoyando la interacción entre los servicios requeridos en IoT.</w:t>
      </w:r>
    </w:p>
    <w:p w14:paraId="6688534F" w14:textId="77777777" w:rsidR="00DA3B27" w:rsidRPr="00791D37" w:rsidRDefault="00DA3B27">
      <w:pPr>
        <w:pStyle w:val="Prrafodelista"/>
        <w:numPr>
          <w:ilvl w:val="0"/>
          <w:numId w:val="2"/>
        </w:numPr>
        <w:pPrChange w:id="2518" w:author="JORGE CONTRERAS ORTIZ" w:date="2021-09-07T23:21:00Z">
          <w:pPr/>
        </w:pPrChange>
      </w:pPr>
    </w:p>
    <w:p w14:paraId="16F0F18B" w14:textId="3307CB47" w:rsidR="00DA3B27" w:rsidRDefault="00DA3B27" w:rsidP="00791D37">
      <w:pPr>
        <w:rPr>
          <w:ins w:id="2519" w:author="JORGE CONTRERAS ORTIZ" w:date="2021-09-05T20:52:00Z"/>
        </w:rPr>
      </w:pPr>
    </w:p>
    <w:p w14:paraId="719E4DCD" w14:textId="77777777" w:rsidR="00CA64F2" w:rsidRPr="00791D37" w:rsidRDefault="00CA64F2" w:rsidP="00791D37"/>
    <w:p w14:paraId="33EE61F4" w14:textId="77777777" w:rsidR="00D9657A" w:rsidRDefault="00D9657A">
      <w:pPr>
        <w:jc w:val="left"/>
        <w:rPr>
          <w:ins w:id="2520" w:author="JORGE CONTRERAS ORTIZ" w:date="2021-09-07T23:21:00Z"/>
          <w:rFonts w:eastAsiaTheme="majorEastAsia"/>
          <w:i/>
          <w:iCs/>
          <w:color w:val="2F5496" w:themeColor="accent1" w:themeShade="BF"/>
        </w:rPr>
      </w:pPr>
      <w:bookmarkStart w:id="2521" w:name="_Toc81499343"/>
      <w:ins w:id="2522" w:author="JORGE CONTRERAS ORTIZ" w:date="2021-09-07T23:21:00Z">
        <w:r>
          <w:br w:type="page"/>
        </w:r>
      </w:ins>
    </w:p>
    <w:p w14:paraId="346F0DEE" w14:textId="48D87ADE" w:rsidR="00DA3B27" w:rsidRPr="00791D37" w:rsidRDefault="00154AE0" w:rsidP="00FE1EC4">
      <w:pPr>
        <w:pStyle w:val="Ttulo4"/>
      </w:pPr>
      <w:bookmarkStart w:id="2523" w:name="_Toc81995058"/>
      <w:r w:rsidRPr="00791D37">
        <w:lastRenderedPageBreak/>
        <w:t>CAPA DE INTERFAZ</w:t>
      </w:r>
      <w:bookmarkEnd w:id="2521"/>
      <w:bookmarkEnd w:id="2523"/>
    </w:p>
    <w:p w14:paraId="2376324A" w14:textId="77777777" w:rsidR="00DA3B27" w:rsidRPr="00791D37" w:rsidRDefault="00DA3B27" w:rsidP="00791D37"/>
    <w:p w14:paraId="0873F7A9" w14:textId="4759CB10" w:rsidR="00DA3B27" w:rsidRPr="00791D37" w:rsidRDefault="00DA3B27" w:rsidP="00791D37">
      <w:r w:rsidRPr="00791D37">
        <w:t xml:space="preserve">En </w:t>
      </w:r>
      <w:ins w:id="2524" w:author="JORGE CONTRERAS ORTIZ" w:date="2021-09-07T23:41:00Z">
        <w:r w:rsidR="00D5798D">
          <w:t xml:space="preserve">las redes </w:t>
        </w:r>
      </w:ins>
      <w:r w:rsidRPr="00791D37">
        <w:t>IoT</w:t>
      </w:r>
      <w:del w:id="2525" w:author="JORGE CONTRERAS ORTIZ" w:date="2021-09-07T23:41:00Z">
        <w:r w:rsidRPr="00791D37" w:rsidDel="00D5798D">
          <w:delText xml:space="preserve"> hay muchos dispositivos involucrados, </w:delText>
        </w:r>
      </w:del>
      <w:ins w:id="2526" w:author="JORGE CONTRERAS ORTIZ" w:date="2021-09-07T23:41:00Z">
        <w:r w:rsidR="00D5798D">
          <w:t xml:space="preserve"> </w:t>
        </w:r>
      </w:ins>
      <w:r w:rsidRPr="00791D37">
        <w:t xml:space="preserve">los </w:t>
      </w:r>
      <w:del w:id="2527" w:author="JORGE CONTRERAS ORTIZ" w:date="2021-09-07T23:41:00Z">
        <w:r w:rsidRPr="00791D37" w:rsidDel="00D5798D">
          <w:delText xml:space="preserve">cuáles </w:delText>
        </w:r>
      </w:del>
      <w:ins w:id="2528" w:author="JORGE CONTRERAS ORTIZ" w:date="2021-09-07T23:41:00Z">
        <w:r w:rsidR="00D5798D">
          <w:t>dispositivos conectados pueden ser de</w:t>
        </w:r>
      </w:ins>
      <w:del w:id="2529" w:author="JORGE CONTRERAS ORTIZ" w:date="2021-09-07T23:41:00Z">
        <w:r w:rsidRPr="00791D37" w:rsidDel="00D5798D">
          <w:delText xml:space="preserve">son de </w:delText>
        </w:r>
      </w:del>
      <w:ins w:id="2530" w:author="JORGE CONTRERAS ORTIZ" w:date="2021-09-07T23:41:00Z">
        <w:r w:rsidR="00D5798D">
          <w:t xml:space="preserve"> </w:t>
        </w:r>
      </w:ins>
      <w:r w:rsidRPr="00791D37">
        <w:t>diferentes proveedores y no siempre usan los mismos estándares o protocolos, por lo que suele haber problemas en las comunicaciones e intercambios de información entre los dispositivos</w:t>
      </w:r>
      <w:del w:id="2531" w:author="JORGE CONTRERAS ORTIZ" w:date="2021-09-07T23:43:00Z">
        <w:r w:rsidRPr="00791D37" w:rsidDel="00D5798D">
          <w:delText xml:space="preserve">. </w:delText>
        </w:r>
      </w:del>
      <w:del w:id="2532" w:author="JORGE CONTRERAS ORTIZ" w:date="2021-09-07T23:42:00Z">
        <w:r w:rsidRPr="00791D37" w:rsidDel="00D5798D">
          <w:delText xml:space="preserve">Cómo el número de dispositivos sigue creciendo, este problema se incrementa y se hace más </w:delText>
        </w:r>
      </w:del>
      <w:del w:id="2533" w:author="JORGE CONTRERAS ORTIZ" w:date="2021-09-05T16:58:00Z">
        <w:r w:rsidRPr="00791D37" w:rsidDel="00EA0B9B">
          <w:delText>dificultoso</w:delText>
        </w:r>
      </w:del>
      <w:r w:rsidRPr="00791D37">
        <w:t xml:space="preserve">. Va </w:t>
      </w:r>
      <w:del w:id="2534" w:author="JORGE CONTRERAS ORTIZ" w:date="2021-09-05T16:58:00Z">
        <w:r w:rsidRPr="00791D37" w:rsidDel="00EA0B9B">
          <w:delText xml:space="preserve">apareciendo </w:delText>
        </w:r>
      </w:del>
      <w:ins w:id="2535"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w:t>
      </w:r>
      <w:ins w:id="2536" w:author="JORGE CONTRERAS ORTIZ" w:date="2021-09-07T23:43:00Z">
        <w:r w:rsidR="00D5798D">
          <w:t>, ya que el prob</w:t>
        </w:r>
      </w:ins>
      <w:ins w:id="2537" w:author="JORGE CONTRERAS ORTIZ" w:date="2021-09-07T23:44:00Z">
        <w:r w:rsidR="00D5798D">
          <w:t>lema se agrava al crecer de manera rápida la cantidad de dispositivos</w:t>
        </w:r>
      </w:ins>
      <w:r w:rsidRPr="00791D37">
        <w:t>. Un perfil de interfaz (InterFace Profile,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31CABDEF" w:rsidR="00DA3B27" w:rsidRPr="00791D37" w:rsidRDefault="00DA3B27" w:rsidP="00791D37">
      <w:del w:id="2538" w:author="JORGE CONTRERAS ORTIZ" w:date="2021-09-07T23:45:00Z">
        <w:r w:rsidRPr="00791D37" w:rsidDel="00D5798D">
          <w:delText>Tradicionalmente, la capa de servicio daba una API universal a las aplicaciones. Sin embargo, c</w:delText>
        </w:r>
      </w:del>
      <w:ins w:id="2539" w:author="JORGE CONTRERAS ORTIZ" w:date="2021-09-07T23:45:00Z">
        <w:r w:rsidR="00D5798D">
          <w:t>Tras</w:t>
        </w:r>
      </w:ins>
      <w:del w:id="2540" w:author="JORGE CONTRERAS ORTIZ" w:date="2021-09-07T23:45:00Z">
        <w:r w:rsidRPr="00791D37" w:rsidDel="00D5798D">
          <w:delText>on</w:delText>
        </w:r>
      </w:del>
      <w:r w:rsidRPr="00791D37">
        <w:t xml:space="preserve"> los nuevos resultados de investigaciones sobre SOA-IoT, se ha visto que el Proceso de provisionamiento de servicios (SPP</w:t>
      </w:r>
      <w:del w:id="2541" w:author="JORGE CONTRERAS ORTIZ" w:date="2021-09-07T23:45:00Z">
        <w:r w:rsidRPr="00791D37" w:rsidDel="00D5798D">
          <w:delText xml:space="preserve"> de sus siglas en inglés</w:delText>
        </w:r>
      </w:del>
      <w:r w:rsidRPr="00791D37">
        <w:t xml:space="preserve">) puede también dar una interacción efectiva entre aplicaciones y servicios. El SPP empieza haciendo una “consulta de tipos” que envía una petición a los servicios con un formato WSDL genérico y usan un mecanismo de búsqueda para encontrar servicios potenciales. </w:t>
      </w:r>
      <w:ins w:id="2542" w:author="JORGE CONTRERAS ORTIZ" w:date="2021-09-07T23:48:00Z">
        <w:r w:rsidR="00D5798D">
          <w:t>T</w:t>
        </w:r>
      </w:ins>
      <w:del w:id="2543" w:author="JORGE CONTRERAS ORTIZ" w:date="2021-09-07T23:48:00Z">
        <w:r w:rsidRPr="00791D37" w:rsidDel="00D5798D">
          <w:delText>Basados en el contexto de aplicación y la información QoS, t</w:delText>
        </w:r>
      </w:del>
      <w:r w:rsidRPr="00791D37">
        <w:t>odas las instancias de servicios se clasifican y un mecanismo de provisionamiento</w:t>
      </w:r>
      <w:del w:id="2544" w:author="JORGE CONTRERAS ORTIZ" w:date="2021-09-07T23:47:00Z">
        <w:r w:rsidRPr="00791D37" w:rsidDel="00D5798D">
          <w:delText xml:space="preserve"> s</w:delText>
        </w:r>
      </w:del>
      <w:del w:id="2545" w:author="JORGE CONTRERAS ORTIZ" w:date="2021-09-07T23:46:00Z">
        <w:r w:rsidRPr="00791D37" w:rsidDel="00D5798D">
          <w:delText xml:space="preserve">egún demanda se usará </w:delText>
        </w:r>
      </w:del>
      <w:del w:id="2546" w:author="JORGE CONTRERAS ORTIZ" w:date="2021-09-07T23:47:00Z">
        <w:r w:rsidRPr="00791D37" w:rsidDel="00D5798D">
          <w:delText>para</w:delText>
        </w:r>
      </w:del>
      <w:r w:rsidRPr="00791D37">
        <w:t xml:space="preserve"> identificar</w:t>
      </w:r>
      <w:ins w:id="2547" w:author="JORGE CONTRERAS ORTIZ" w:date="2021-09-07T23:48:00Z">
        <w:r w:rsidR="00D5798D">
          <w:t>á</w:t>
        </w:r>
      </w:ins>
      <w:r w:rsidRPr="00791D37">
        <w:t xml:space="preserve"> los servicios que encajen con los requerimientos de la aplicación</w:t>
      </w:r>
      <w:ins w:id="2548" w:author="JORGE CONTRERAS ORTIZ" w:date="2021-09-07T23:47:00Z">
        <w:r w:rsidR="00D5798D">
          <w:t>, basándose e</w:t>
        </w:r>
      </w:ins>
      <w:ins w:id="2549" w:author="JORGE CONTRERAS ORTIZ" w:date="2021-09-07T23:48:00Z">
        <w:r w:rsidR="00D5798D">
          <w:t>n el contexto de la aplicación y de la aplicación QoS</w:t>
        </w:r>
      </w:ins>
      <w:r w:rsidRPr="00791D37">
        <w:t>. Finalmente se evalúa el proceso.</w:t>
      </w:r>
    </w:p>
    <w:p w14:paraId="2505884D" w14:textId="77777777" w:rsidR="00DA3B27" w:rsidRPr="00791D37" w:rsidRDefault="00DA3B27" w:rsidP="00791D37"/>
    <w:p w14:paraId="5D9A4678" w14:textId="77777777" w:rsidR="00CA64F2" w:rsidRDefault="00CA64F2">
      <w:pPr>
        <w:jc w:val="left"/>
        <w:rPr>
          <w:ins w:id="2550" w:author="JORGE CONTRERAS ORTIZ" w:date="2021-09-05T20:54:00Z"/>
          <w:rFonts w:eastAsiaTheme="majorEastAsia"/>
          <w:color w:val="2F5496" w:themeColor="accent1" w:themeShade="BF"/>
          <w:sz w:val="26"/>
          <w:szCs w:val="26"/>
        </w:rPr>
      </w:pPr>
      <w:bookmarkStart w:id="2551" w:name="_Toc81499344"/>
      <w:ins w:id="2552" w:author="JORGE CONTRERAS ORTIZ" w:date="2021-09-05T20:54:00Z">
        <w:r>
          <w:br w:type="page"/>
        </w:r>
      </w:ins>
    </w:p>
    <w:p w14:paraId="604AAA51" w14:textId="025DA547" w:rsidR="00DA3B27" w:rsidRPr="00791D37" w:rsidRDefault="00DA3B27" w:rsidP="00791D37">
      <w:pPr>
        <w:pStyle w:val="Ttulo2"/>
      </w:pPr>
      <w:bookmarkStart w:id="2553" w:name="_Toc81995059"/>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551"/>
      <w:r w:rsidR="00AD1498" w:rsidRPr="00791D37">
        <w:rPr>
          <w:noProof/>
        </w:rPr>
        <w:t>[4]</w:t>
      </w:r>
      <w:bookmarkEnd w:id="2553"/>
      <w:r w:rsidRPr="00791D37">
        <w:fldChar w:fldCharType="end"/>
      </w:r>
    </w:p>
    <w:p w14:paraId="2B74D60B" w14:textId="77777777" w:rsidR="00DA3B27" w:rsidRPr="00791D37" w:rsidRDefault="00DA3B27" w:rsidP="00791D37"/>
    <w:p w14:paraId="3C443E0F" w14:textId="73F5271B" w:rsidR="00DA3B27" w:rsidRPr="00791D37" w:rsidRDefault="00DA3B27" w:rsidP="00791D37">
      <w:r w:rsidRPr="00791D37">
        <w:t>Muchas de las soluciones patentadas, como ZigBee</w:t>
      </w:r>
      <w:ins w:id="2554" w:author="JORGE CONTRERAS ORTIZ" w:date="2021-09-07T23:49:00Z">
        <w:r w:rsidR="00D5798D">
          <w:t xml:space="preserve"> o Thread</w:t>
        </w:r>
      </w:ins>
      <w:r w:rsidRPr="00791D37">
        <w:t>,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63434B7F" w:rsidR="00DA3B27" w:rsidRPr="00791D37" w:rsidRDefault="00DA3B27" w:rsidP="00791D37">
      <w:r w:rsidRPr="00791D37">
        <w:rPr>
          <w:b/>
          <w:bCs/>
        </w:rPr>
        <w:t xml:space="preserve">6LoWPAN </w:t>
      </w:r>
      <w:r w:rsidRPr="00791D37">
        <w:t>consigue vencer estos problemas gracias al uso de IP</w:t>
      </w:r>
      <w:ins w:id="2555" w:author="JORGE CONTRERAS ORTIZ" w:date="2021-09-08T08:00:00Z">
        <w:r w:rsidR="003E2D24">
          <w:t>v</w:t>
        </w:r>
      </w:ins>
      <w:del w:id="2556" w:author="JORGE CONTRERAS ORTIZ" w:date="2021-09-08T08:00:00Z">
        <w:r w:rsidRPr="00791D37" w:rsidDel="003E2D24">
          <w:delText>V</w:delText>
        </w:r>
      </w:del>
      <w:r w:rsidRPr="00791D37">
        <w:t>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557" w:name="_Toc81499345"/>
      <w:bookmarkStart w:id="2558" w:name="_Ref81655481"/>
      <w:bookmarkStart w:id="2559" w:name="_Toc81995060"/>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557"/>
      <w:r w:rsidR="00AD1498" w:rsidRPr="00791D37">
        <w:rPr>
          <w:noProof/>
        </w:rPr>
        <w:t>[4]</w:t>
      </w:r>
      <w:bookmarkEnd w:id="2559"/>
      <w:r w:rsidR="00DA3B27" w:rsidRPr="00791D37">
        <w:fldChar w:fldCharType="end"/>
      </w:r>
      <w:bookmarkEnd w:id="2558"/>
    </w:p>
    <w:p w14:paraId="128E6A85" w14:textId="77777777" w:rsidR="00DA3B27" w:rsidRPr="00791D37" w:rsidRDefault="00DA3B27" w:rsidP="00791D37"/>
    <w:p w14:paraId="7C9924D6" w14:textId="77777777" w:rsidR="00DA3B27" w:rsidRPr="00791D37" w:rsidRDefault="00DA3B27" w:rsidP="00791D37">
      <w:r w:rsidRPr="00791D37">
        <w:t>6LoWPAN es la abreviación de IPv6 over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4C24BA3C" w:rsidR="00DA3B27" w:rsidRPr="00791D37" w:rsidRDefault="00DA3B27" w:rsidP="00791D37">
      <w:r w:rsidRPr="00791D37">
        <w:rPr>
          <w:b/>
          <w:bCs/>
          <w:lang w:val="en-GB"/>
        </w:rPr>
        <w:t>WPAN</w:t>
      </w:r>
      <w:r w:rsidRPr="00791D37">
        <w:rPr>
          <w:lang w:val="en-GB"/>
        </w:rPr>
        <w:t xml:space="preserve"> corresponde a Wireless Personal Area Networks. </w:t>
      </w:r>
      <w:r w:rsidRPr="00791D37">
        <w:t>Una WPAN es la red personal en área que conecta los dispositivos</w:t>
      </w:r>
      <w:del w:id="2560" w:author="JORGE CONTRERAS ORTIZ" w:date="2021-09-08T08:07:00Z">
        <w:r w:rsidRPr="00791D37" w:rsidDel="009D7240">
          <w:delText xml:space="preserve"> </w:delText>
        </w:r>
      </w:del>
      <w:ins w:id="2561" w:author="JORGE CONTRERAS ORTIZ" w:date="2021-09-08T08:07:00Z">
        <w:r w:rsidR="009D7240">
          <w:t xml:space="preserve"> dentro de un rango de distancia </w:t>
        </w:r>
      </w:ins>
      <w:ins w:id="2562" w:author="JORGE CONTRERAS ORTIZ" w:date="2021-09-08T08:08:00Z">
        <w:r w:rsidR="009D7240">
          <w:t>muy limitada</w:t>
        </w:r>
      </w:ins>
      <w:del w:id="2563" w:author="JORGE CONTRERAS ORTIZ" w:date="2021-09-08T08:07:00Z">
        <w:r w:rsidRPr="00791D37" w:rsidDel="009D7240">
          <w:delText>de una persona</w:delText>
        </w:r>
      </w:del>
      <w:r w:rsidRPr="00791D37">
        <w:t>.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2564" w:author="JORGE CONTRERAS ORTIZ" w:date="2021-09-05T20:56:00Z"/>
        </w:rPr>
      </w:pPr>
    </w:p>
    <w:p w14:paraId="60D9F49C" w14:textId="2489E9AD" w:rsidR="00CA64F2" w:rsidRDefault="00CA64F2" w:rsidP="00791D37">
      <w:pPr>
        <w:rPr>
          <w:ins w:id="2565" w:author="JORGE CONTRERAS ORTIZ" w:date="2021-09-05T20:56:00Z"/>
        </w:rPr>
      </w:pPr>
    </w:p>
    <w:p w14:paraId="59D665FE" w14:textId="11139A71" w:rsidR="00CA64F2" w:rsidRDefault="00CA64F2" w:rsidP="00791D37">
      <w:pPr>
        <w:rPr>
          <w:ins w:id="2566" w:author="JORGE CONTRERAS ORTIZ" w:date="2021-09-05T20:56:00Z"/>
        </w:rPr>
      </w:pPr>
    </w:p>
    <w:p w14:paraId="38189A5F" w14:textId="22E706A1" w:rsidR="00CA64F2" w:rsidRDefault="00CA64F2" w:rsidP="00791D37">
      <w:pPr>
        <w:rPr>
          <w:ins w:id="2567" w:author="JORGE CONTRERAS ORTIZ" w:date="2021-09-05T20:56:00Z"/>
        </w:rPr>
      </w:pPr>
    </w:p>
    <w:p w14:paraId="13F61958" w14:textId="63370A0D" w:rsidR="00CA64F2" w:rsidRDefault="00CA64F2" w:rsidP="00791D37">
      <w:pPr>
        <w:rPr>
          <w:ins w:id="2568"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2569" w:name="_Toc81499346"/>
      <w:bookmarkStart w:id="2570" w:name="_Toc81995061"/>
      <w:r w:rsidRPr="00DC6100">
        <w:lastRenderedPageBreak/>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569"/>
      <w:r w:rsidR="00AD1498" w:rsidRPr="00791D37">
        <w:rPr>
          <w:noProof/>
        </w:rPr>
        <w:t>[4]–[6]</w:t>
      </w:r>
      <w:bookmarkEnd w:id="2570"/>
      <w:r w:rsidR="00DA3B27" w:rsidRPr="00791D37">
        <w:fldChar w:fldCharType="end"/>
      </w:r>
    </w:p>
    <w:p w14:paraId="7CBA25D2" w14:textId="77777777" w:rsidR="00DA3B27" w:rsidRPr="00791D37" w:rsidRDefault="00DA3B27" w:rsidP="00791D37"/>
    <w:p w14:paraId="0C49DCC2" w14:textId="33569556" w:rsidR="00DA3B27" w:rsidRPr="00791D37" w:rsidRDefault="00DA3B27" w:rsidP="00791D37">
      <w:r w:rsidRPr="00791D37">
        <w:t xml:space="preserve">El concepto básico de la pila del 6LoWPAN, </w:t>
      </w:r>
      <w:ins w:id="2571"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572" w:author="JORGE CONTRERAS ORTIZ" w:date="2021-09-08T11:58:00Z">
        <w:r w:rsidR="00FE2C54" w:rsidRPr="00791D37">
          <w:t xml:space="preserve">Ilustración </w:t>
        </w:r>
        <w:r w:rsidR="00FE2C54">
          <w:rPr>
            <w:noProof/>
          </w:rPr>
          <w:t>1</w:t>
        </w:r>
      </w:ins>
      <w:ins w:id="2573" w:author="JORGE CONTRERAS ORTIZ" w:date="2021-09-04T13:43:00Z">
        <w:r w:rsidR="00F92885">
          <w:fldChar w:fldCharType="end"/>
        </w:r>
      </w:ins>
      <w:del w:id="2574"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2861EEFF" w:rsidR="00DA3B27" w:rsidRPr="00F21168" w:rsidRDefault="00DA3B27" w:rsidP="00F21168">
      <w:pPr>
        <w:pStyle w:val="Descripcin"/>
        <w:jc w:val="center"/>
      </w:pPr>
      <w:bookmarkStart w:id="2575" w:name="_Ref81655480"/>
      <w:bookmarkStart w:id="2576" w:name="_Toc81499576"/>
      <w:bookmarkStart w:id="2577" w:name="_Toc81499811"/>
      <w:bookmarkStart w:id="2578" w:name="_Toc81995241"/>
      <w:r w:rsidRPr="00791D37">
        <w:t xml:space="preserve">Ilustración </w:t>
      </w:r>
      <w:r w:rsidRPr="00F21168">
        <w:fldChar w:fldCharType="begin"/>
      </w:r>
      <w:r w:rsidRPr="00791D37">
        <w:instrText xml:space="preserve"> SEQ Ilustración \* ARABIC </w:instrText>
      </w:r>
      <w:r w:rsidRPr="00F21168">
        <w:fldChar w:fldCharType="separate"/>
      </w:r>
      <w:r w:rsidR="00FE2C54">
        <w:rPr>
          <w:noProof/>
        </w:rPr>
        <w:t>1</w:t>
      </w:r>
      <w:r w:rsidRPr="00F21168">
        <w:fldChar w:fldCharType="end"/>
      </w:r>
      <w:bookmarkEnd w:id="2575"/>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576"/>
      <w:bookmarkEnd w:id="2577"/>
      <w:r w:rsidR="00AD1498" w:rsidRPr="00791D37">
        <w:rPr>
          <w:noProof/>
        </w:rPr>
        <w:t>[6]</w:t>
      </w:r>
      <w:bookmarkEnd w:id="2578"/>
      <w:r w:rsidRPr="00F21168">
        <w:fldChar w:fldCharType="end"/>
      </w:r>
    </w:p>
    <w:p w14:paraId="5DF5023A" w14:textId="77777777" w:rsidR="00032C7F" w:rsidRDefault="00032C7F" w:rsidP="00791D37">
      <w:pPr>
        <w:rPr>
          <w:ins w:id="2579" w:author="JORGE CONTRERAS ORTIZ" w:date="2021-09-05T22:23:00Z"/>
        </w:rPr>
      </w:pPr>
    </w:p>
    <w:p w14:paraId="4D318F78" w14:textId="77777777" w:rsidR="00032C7F" w:rsidRDefault="00032C7F" w:rsidP="00791D37">
      <w:pPr>
        <w:rPr>
          <w:ins w:id="2580" w:author="JORGE CONTRERAS ORTIZ" w:date="2021-09-05T22:23:00Z"/>
        </w:rPr>
      </w:pPr>
    </w:p>
    <w:p w14:paraId="40DAEC1D" w14:textId="1B6357F2" w:rsidR="00DA3B27" w:rsidRPr="00791D37" w:rsidRDefault="00DA3B27" w:rsidP="00791D37">
      <w:r w:rsidRPr="00791D37">
        <w:t>LoWPAN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581" w:author="JORGE CONTRERAS ORTIZ" w:date="2021-09-05T17:40:00Z">
        <w:r w:rsidRPr="00791D37" w:rsidDel="00257A8F">
          <w:delText xml:space="preserve">los esfuerzos de los diferentes equipos de trabajo en la investigación de la </w:delText>
        </w:r>
      </w:del>
      <w:ins w:id="2582"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048E8542" w:rsidR="00DA3B27" w:rsidRPr="00791D37" w:rsidRDefault="00DA3B27" w:rsidP="00791D37">
      <w:r w:rsidRPr="00791D37">
        <w:t xml:space="preserve">La tecnología de las capas bajas de 6LoWPAN </w:t>
      </w:r>
      <w:ins w:id="2583" w:author="JORGE CONTRERAS ORTIZ" w:date="2021-09-05T17:44:00Z">
        <w:r w:rsidR="00DC6100">
          <w:t xml:space="preserve">se </w:t>
        </w:r>
      </w:ins>
      <w:r w:rsidRPr="00791D37">
        <w:t>apoya</w:t>
      </w:r>
      <w:ins w:id="2584" w:author="JORGE CONTRERAS ORTIZ" w:date="2021-09-05T17:44:00Z">
        <w:r w:rsidR="00DC6100">
          <w:t xml:space="preserve"> en</w:t>
        </w:r>
      </w:ins>
      <w:del w:id="2585"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w:t>
      </w:r>
      <w:del w:id="2586" w:author="JORGE CONTRERAS ORTIZ" w:date="2021-09-08T08:13:00Z">
        <w:r w:rsidRPr="00791D37" w:rsidDel="009D7240">
          <w:delText>ya que esta</w:delText>
        </w:r>
      </w:del>
      <w:ins w:id="2587" w:author="JORGE CONTRERAS ORTIZ" w:date="2021-09-08T08:13:00Z">
        <w:r w:rsidR="009D7240">
          <w:t>puesto que</w:t>
        </w:r>
      </w:ins>
      <w:r w:rsidRPr="00791D37">
        <w:t xml:space="preserve"> es mayor de lo que la capa baja de 6LoWPAN puede soportar. Para una buena conectividad entre las capas MAC y de red se recomienda añadir una capa de adaptación (LoWPAN) entre medias de las dos capas. Esta capa de adaptación se encargaría de la compresión de la cabecera, la fragmentación, el reensamblaje y el reenvío de la ruta de la red</w:t>
      </w:r>
      <w:del w:id="2588" w:author="JORGE CONTRERAS ORTIZ" w:date="2021-09-08T08:14:00Z">
        <w:r w:rsidRPr="00791D37" w:rsidDel="00E36372">
          <w:delText xml:space="preserve"> enmallada</w:delText>
        </w:r>
      </w:del>
      <w:r w:rsidRPr="00791D37">
        <w:t>.</w:t>
      </w:r>
    </w:p>
    <w:p w14:paraId="3E06722C" w14:textId="231AFCB1" w:rsidR="00DA3B27" w:rsidRDefault="00DA3B27" w:rsidP="00791D37">
      <w:pPr>
        <w:rPr>
          <w:ins w:id="2589" w:author="JORGE CONTRERAS ORTIZ" w:date="2021-09-05T20:56:00Z"/>
        </w:rPr>
      </w:pPr>
    </w:p>
    <w:p w14:paraId="5D5CC57A" w14:textId="4B10B57B" w:rsidR="00CA64F2" w:rsidRDefault="00CA64F2" w:rsidP="00791D37">
      <w:pPr>
        <w:rPr>
          <w:ins w:id="2590" w:author="JORGE CONTRERAS ORTIZ" w:date="2021-09-05T20:56:00Z"/>
        </w:rPr>
      </w:pPr>
    </w:p>
    <w:p w14:paraId="5B0F198E" w14:textId="6D544FAC" w:rsidR="00CA64F2" w:rsidRDefault="00CA64F2" w:rsidP="00791D37">
      <w:pPr>
        <w:rPr>
          <w:ins w:id="2591" w:author="JORGE CONTRERAS ORTIZ" w:date="2021-09-05T20:56:00Z"/>
        </w:rPr>
      </w:pPr>
    </w:p>
    <w:p w14:paraId="568179B0" w14:textId="402626AF" w:rsidR="00CA64F2" w:rsidRDefault="00CA64F2" w:rsidP="00791D37">
      <w:pPr>
        <w:rPr>
          <w:ins w:id="2592" w:author="JORGE CONTRERAS ORTIZ" w:date="2021-09-05T20:56:00Z"/>
        </w:rPr>
      </w:pPr>
    </w:p>
    <w:p w14:paraId="12A6E7EF" w14:textId="281C85EE" w:rsidR="00CA64F2" w:rsidRDefault="00CA64F2" w:rsidP="00791D37">
      <w:pPr>
        <w:rPr>
          <w:ins w:id="2593" w:author="JORGE CONTRERAS ORTIZ" w:date="2021-09-05T20:56:00Z"/>
        </w:rPr>
      </w:pPr>
    </w:p>
    <w:p w14:paraId="694AC796" w14:textId="0159BD0C" w:rsidR="00CA64F2" w:rsidRPr="00791D37" w:rsidDel="00032C7F" w:rsidRDefault="00CA64F2" w:rsidP="00791D37">
      <w:pPr>
        <w:rPr>
          <w:del w:id="2594" w:author="JORGE CONTRERAS ORTIZ" w:date="2021-09-05T22:23:00Z"/>
        </w:rPr>
      </w:pPr>
      <w:bookmarkStart w:id="2595" w:name="_Toc81776437"/>
      <w:bookmarkStart w:id="2596" w:name="_Toc81776633"/>
      <w:bookmarkStart w:id="2597" w:name="_Toc81776996"/>
      <w:bookmarkStart w:id="2598" w:name="_Toc81777281"/>
      <w:bookmarkStart w:id="2599" w:name="_Toc81777567"/>
      <w:bookmarkStart w:id="2600" w:name="_Toc81777867"/>
      <w:bookmarkStart w:id="2601" w:name="_Toc81778158"/>
      <w:bookmarkStart w:id="2602" w:name="_Toc81938463"/>
      <w:bookmarkStart w:id="2603" w:name="_Toc81941375"/>
      <w:bookmarkStart w:id="2604" w:name="_Toc81993037"/>
      <w:bookmarkStart w:id="2605" w:name="_Toc81994561"/>
      <w:bookmarkStart w:id="2606" w:name="_Toc81994767"/>
      <w:bookmarkStart w:id="2607" w:name="_Toc81995062"/>
      <w:bookmarkEnd w:id="2595"/>
      <w:bookmarkEnd w:id="2596"/>
      <w:bookmarkEnd w:id="2597"/>
      <w:bookmarkEnd w:id="2598"/>
      <w:bookmarkEnd w:id="2599"/>
      <w:bookmarkEnd w:id="2600"/>
      <w:bookmarkEnd w:id="2601"/>
      <w:bookmarkEnd w:id="2602"/>
      <w:bookmarkEnd w:id="2603"/>
      <w:bookmarkEnd w:id="2604"/>
      <w:bookmarkEnd w:id="2605"/>
      <w:bookmarkEnd w:id="2606"/>
      <w:bookmarkEnd w:id="2607"/>
    </w:p>
    <w:p w14:paraId="1856D755" w14:textId="6C486C7F" w:rsidR="00DA3B27" w:rsidRPr="00791D37" w:rsidRDefault="00DC6100" w:rsidP="00791D37">
      <w:pPr>
        <w:pStyle w:val="Ttulo3"/>
      </w:pPr>
      <w:bookmarkStart w:id="2608" w:name="_Toc81499347"/>
      <w:bookmarkStart w:id="2609" w:name="_Toc81995063"/>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608"/>
      <w:r w:rsidR="00AD1498" w:rsidRPr="00791D37">
        <w:rPr>
          <w:noProof/>
        </w:rPr>
        <w:t>[7]</w:t>
      </w:r>
      <w:bookmarkEnd w:id="2609"/>
      <w:r w:rsidR="00DA3B27" w:rsidRPr="00791D37">
        <w:fldChar w:fldCharType="end"/>
      </w:r>
    </w:p>
    <w:p w14:paraId="568F8715" w14:textId="77777777" w:rsidR="00DA3B27" w:rsidRPr="00791D37" w:rsidRDefault="00DA3B27" w:rsidP="00791D37"/>
    <w:p w14:paraId="5B3E1B1A" w14:textId="652865D6" w:rsidR="00DA3B27" w:rsidRPr="00791D37" w:rsidRDefault="00DA3B27" w:rsidP="00791D37">
      <w:r w:rsidRPr="00791D37">
        <w:t>Como se ha indicado tanto e</w:t>
      </w:r>
      <w:del w:id="2610" w:author="JORGE CONTRERAS ORTIZ" w:date="2021-09-04T13:44:00Z">
        <w:r w:rsidRPr="00791D37" w:rsidDel="00E915C0">
          <w:delText xml:space="preserve">n </w:delText>
        </w:r>
      </w:del>
      <w:ins w:id="2611"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612" w:author="JORGE CONTRERAS ORTIZ" w:date="2021-09-08T11:58:00Z">
        <w:r w:rsidR="00FE2C54">
          <w:t>2.2.1</w:t>
        </w:r>
      </w:ins>
      <w:ins w:id="2613" w:author="JORGE CONTRERAS ORTIZ" w:date="2021-09-04T13:44:00Z">
        <w:r w:rsidR="00E915C0">
          <w:fldChar w:fldCharType="end"/>
        </w:r>
        <w:r w:rsidR="00E915C0">
          <w:t xml:space="preserve"> </w:t>
        </w:r>
      </w:ins>
      <w:del w:id="2614" w:author="JORGE CONTRERAS ORTIZ" w:date="2021-09-04T13:44:00Z">
        <w:r w:rsidRPr="00791D37" w:rsidDel="00F92885">
          <w:delText xml:space="preserve">el apartado anterior </w:delText>
        </w:r>
      </w:del>
      <w:r w:rsidRPr="00791D37">
        <w:t xml:space="preserve">como en </w:t>
      </w:r>
      <w:ins w:id="2615" w:author="JORGE CONTRERAS ORTIZ" w:date="2021-09-04T13:43:00Z">
        <w:r w:rsidR="00F92885">
          <w:fldChar w:fldCharType="begin"/>
        </w:r>
        <w:r w:rsidR="00F92885">
          <w:instrText xml:space="preserve"> REF _Ref81655480 \h </w:instrText>
        </w:r>
      </w:ins>
      <w:ins w:id="2616" w:author="JORGE CONTRERAS ORTIZ" w:date="2021-09-04T13:43:00Z">
        <w:r w:rsidR="00F92885">
          <w:fldChar w:fldCharType="separate"/>
        </w:r>
      </w:ins>
      <w:ins w:id="2617" w:author="JORGE CONTRERAS ORTIZ" w:date="2021-09-08T11:58:00Z">
        <w:r w:rsidR="00FE2C54" w:rsidRPr="00791D37">
          <w:t xml:space="preserve">Ilustración </w:t>
        </w:r>
        <w:r w:rsidR="00FE2C54">
          <w:rPr>
            <w:noProof/>
          </w:rPr>
          <w:t>1</w:t>
        </w:r>
      </w:ins>
      <w:ins w:id="2618" w:author="JORGE CONTRERAS ORTIZ" w:date="2021-09-04T13:43:00Z">
        <w:r w:rsidR="00F92885">
          <w:fldChar w:fldCharType="end"/>
        </w:r>
      </w:ins>
      <w:del w:id="2619"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620" w:author="JORGE CONTRERAS ORTIZ" w:date="2021-09-04T13:44:00Z">
        <w:r w:rsidRPr="00791D37" w:rsidDel="00E915C0">
          <w:delText>cuál</w:delText>
        </w:r>
      </w:del>
      <w:ins w:id="2621"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Este estándar es un estándar de WPAN de baja potencia y baja velocidad que usa CSMA/CA y con una configuración típica con un rango de 10 a 100 m y una tasa de rango de datos sin procesar de 2 a 250 KBits/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622" w:name="_Toc81499348"/>
      <w:bookmarkStart w:id="2623" w:name="_Toc81995064"/>
      <w:r w:rsidRPr="00791D37">
        <w:t>COMPRESIÓN DE CABECERA</w:t>
      </w:r>
      <w:bookmarkEnd w:id="2622"/>
      <w:bookmarkEnd w:id="2623"/>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68D5EF02" w:rsidR="00DA3B27" w:rsidRPr="00791D37" w:rsidRDefault="00DC6100" w:rsidP="00FE1EC4">
      <w:pPr>
        <w:pStyle w:val="Ttulo4"/>
      </w:pPr>
      <w:bookmarkStart w:id="2624" w:name="_Toc81499349"/>
      <w:bookmarkStart w:id="2625" w:name="_Toc81995065"/>
      <w:r w:rsidRPr="00791D37">
        <w:t>ENRUTAMIENTO</w:t>
      </w:r>
      <w:bookmarkEnd w:id="2624"/>
      <w:bookmarkEnd w:id="2625"/>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IPv6 Routing Protocol for Low Power and Lossy Networks (RPL).</w:t>
      </w:r>
    </w:p>
    <w:p w14:paraId="75DC5A57" w14:textId="33DB5782" w:rsidR="00DA3B27" w:rsidRPr="00791D37" w:rsidRDefault="00DA3B27" w:rsidP="00791D37">
      <w:r w:rsidRPr="00791D37">
        <w:t xml:space="preserve">Debido a que las redes con </w:t>
      </w:r>
      <w:del w:id="2626" w:author="JORGE CONTRERAS ORTIZ" w:date="2021-09-05T17:58:00Z">
        <w:r w:rsidRPr="00791D37" w:rsidDel="00FD2A2F">
          <w:delText>perdidas</w:delText>
        </w:r>
      </w:del>
      <w:ins w:id="2627" w:author="JORGE CONTRERAS ORTIZ" w:date="2021-09-05T17:58:00Z">
        <w:r w:rsidR="00FD2A2F" w:rsidRPr="00791D37">
          <w:t>pérdidas</w:t>
        </w:r>
      </w:ins>
      <w:r w:rsidRPr="00791D37">
        <w:t xml:space="preserve"> (Lossy Networks) no tienen topologías predefinidas, RPL organiza una topología como un Gráfico Acíclico Directo (DAG) particionado en uno o más DAGs Orientados a Destino (DODAGs).</w:t>
      </w:r>
    </w:p>
    <w:p w14:paraId="2182A8EE" w14:textId="1999E518" w:rsidR="00DA3B27" w:rsidRPr="00791D37" w:rsidRDefault="00DA3B27" w:rsidP="00791D37">
      <w:r w:rsidRPr="00791D37">
        <w:t xml:space="preserve">También, </w:t>
      </w:r>
      <w:commentRangeStart w:id="2628"/>
      <w:r w:rsidRPr="00791D37">
        <w:t>RPL está pensado para ser usado en redes con bastantes nodos</w:t>
      </w:r>
      <w:commentRangeEnd w:id="2628"/>
      <w:r w:rsidRPr="00791D37">
        <w:rPr>
          <w:rStyle w:val="Refdecomentario"/>
        </w:rPr>
        <w:commentReference w:id="2628"/>
      </w:r>
      <w:r w:rsidRPr="00791D37">
        <w:t>, los cuales tendrán recursos limitados y las redes estarán</w:t>
      </w:r>
      <w:del w:id="2629" w:author="JORGE CONTRERAS ORTIZ" w:date="2021-09-08T08:16:00Z">
        <w:r w:rsidRPr="00791D37" w:rsidDel="00E36372">
          <w:delText xml:space="preserve"> “manejadas”</w:delText>
        </w:r>
      </w:del>
      <w:ins w:id="2630" w:author="JORGE CONTRERAS ORTIZ" w:date="2021-09-08T08:16:00Z">
        <w:r w:rsidR="00E36372">
          <w:t xml:space="preserve"> gestionadas</w:t>
        </w:r>
      </w:ins>
      <w:r w:rsidRPr="00791D37">
        <w:t xml:space="preserve"> por uno o pocos “supernodos” o </w:t>
      </w:r>
      <w:ins w:id="2631" w:author="JORGE CONTRERAS ORTIZ" w:date="2021-09-05T17:59:00Z">
        <w:r w:rsidR="00FD2A2F">
          <w:t>B</w:t>
        </w:r>
      </w:ins>
      <w:del w:id="2632" w:author="JORGE CONTRERAS ORTIZ" w:date="2021-09-05T17:59:00Z">
        <w:r w:rsidRPr="00791D37" w:rsidDel="00FD2A2F">
          <w:delText>b</w:delText>
        </w:r>
      </w:del>
      <w:r w:rsidRPr="00791D37">
        <w:t xml:space="preserve">order </w:t>
      </w:r>
      <w:ins w:id="2633" w:author="JORGE CONTRERAS ORTIZ" w:date="2021-09-05T17:59:00Z">
        <w:r w:rsidR="00FD2A2F">
          <w:t>R</w:t>
        </w:r>
      </w:ins>
      <w:del w:id="2634"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635"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636" w:name="_Toc81499350"/>
      <w:bookmarkStart w:id="2637" w:name="_Toc81995066"/>
      <w:r w:rsidRPr="00791D37">
        <w:t>SEGURIDAD</w:t>
      </w:r>
      <w:bookmarkEnd w:id="2636"/>
      <w:bookmarkEnd w:id="2637"/>
    </w:p>
    <w:p w14:paraId="5BF83AE9" w14:textId="77777777" w:rsidR="00DA3B27" w:rsidRPr="00791D37" w:rsidRDefault="00DA3B27" w:rsidP="00791D37"/>
    <w:p w14:paraId="5CF8D296" w14:textId="4EBDDC42" w:rsidR="00DA3B27" w:rsidRPr="00791D37" w:rsidRDefault="00DA3B27" w:rsidP="00791D37">
      <w:r w:rsidRPr="00791D37">
        <w:t xml:space="preserve">Al ser IEEE 802.15.4 un protocolo de capas de enlace y física inalámbricas, </w:t>
      </w:r>
      <w:ins w:id="2638" w:author="JORGE CONTRERAS ORTIZ" w:date="2021-09-05T23:38:00Z">
        <w:r w:rsidR="001749E7">
          <w:t xml:space="preserve">convendrá </w:t>
        </w:r>
      </w:ins>
      <w:del w:id="2639" w:author="JORGE CONTRERAS ORTIZ" w:date="2021-09-05T23:38:00Z">
        <w:r w:rsidRPr="00791D37" w:rsidDel="001749E7">
          <w:delText xml:space="preserve">será conveniente </w:delText>
        </w:r>
      </w:del>
      <w:r w:rsidRPr="00791D37">
        <w:t>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50B3AB71" w14:textId="77777777" w:rsidR="00DA3B27" w:rsidRPr="00791D37" w:rsidRDefault="00DA3B27" w:rsidP="00791D37">
      <w:r w:rsidRPr="00791D37">
        <w:t>Para la capa de red, se ha propuesto el protocolo IPSec adaptado para soportar 6LoWPAN y prometiendo seguridad end-to-end.</w:t>
      </w:r>
    </w:p>
    <w:p w14:paraId="17C4FDEC" w14:textId="77777777" w:rsidR="00DA3B27" w:rsidRPr="00791D37" w:rsidRDefault="00DA3B27" w:rsidP="00791D37">
      <w:r w:rsidRPr="00791D37">
        <w:t xml:space="preserve">En la capa de aplicación, el protocolo principal como candidato es el DTLS o </w:t>
      </w:r>
      <w:r w:rsidRPr="00791D37">
        <w:rPr>
          <w:i/>
          <w:iCs/>
        </w:rPr>
        <w:t>Datagram Transport Layer Security</w:t>
      </w:r>
      <w:r w:rsidRPr="00791D37">
        <w:t>. Al contrario de TLS, que trabaja en TCP, DTLS trabaja en UDP, el cuál es adecuado para redes limitadas como es el caso de 6LoWPAN.</w:t>
      </w:r>
    </w:p>
    <w:p w14:paraId="4F9D35E4" w14:textId="74D7B44F" w:rsidR="00FD2A2F" w:rsidRPr="00791D37" w:rsidDel="00CA64F2" w:rsidRDefault="00FD2A2F" w:rsidP="00791D37">
      <w:pPr>
        <w:rPr>
          <w:del w:id="2640" w:author="JORGE CONTRERAS ORTIZ" w:date="2021-09-05T20:56:00Z"/>
        </w:rPr>
      </w:pPr>
      <w:bookmarkStart w:id="2641" w:name="_Toc81772793"/>
      <w:bookmarkStart w:id="2642" w:name="_Toc81776442"/>
      <w:bookmarkStart w:id="2643" w:name="_Toc81776638"/>
      <w:bookmarkStart w:id="2644" w:name="_Toc81777001"/>
      <w:bookmarkStart w:id="2645" w:name="_Toc81777286"/>
      <w:bookmarkStart w:id="2646" w:name="_Toc81777572"/>
      <w:bookmarkStart w:id="2647" w:name="_Toc81777872"/>
      <w:bookmarkStart w:id="2648" w:name="_Toc81778163"/>
      <w:bookmarkStart w:id="2649" w:name="_Toc81938468"/>
      <w:bookmarkStart w:id="2650" w:name="_Toc81941380"/>
      <w:bookmarkStart w:id="2651" w:name="_Toc81993042"/>
      <w:bookmarkStart w:id="2652" w:name="_Toc81994566"/>
      <w:bookmarkStart w:id="2653" w:name="_Toc81994772"/>
      <w:bookmarkStart w:id="2654" w:name="_Toc81995067"/>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p>
    <w:p w14:paraId="7A9B8EBE" w14:textId="68439C38" w:rsidR="00DA3B27" w:rsidRPr="00791D37" w:rsidRDefault="00FD2A2F" w:rsidP="00FE1EC4">
      <w:pPr>
        <w:pStyle w:val="Ttulo4"/>
      </w:pPr>
      <w:bookmarkStart w:id="2655" w:name="_Toc81499351"/>
      <w:bookmarkStart w:id="2656" w:name="_Toc81995068"/>
      <w:r w:rsidRPr="00791D37">
        <w:t>PROTOCOLOS DE APLICACIÓN</w:t>
      </w:r>
      <w:bookmarkEnd w:id="2655"/>
      <w:bookmarkEnd w:id="2656"/>
    </w:p>
    <w:p w14:paraId="3CBFFEBE" w14:textId="77777777" w:rsidR="00DA3B27" w:rsidRPr="00791D37" w:rsidRDefault="00DA3B27" w:rsidP="00791D37"/>
    <w:p w14:paraId="2C9C9245" w14:textId="77777777" w:rsidR="00DA3B27" w:rsidRPr="00791D37" w:rsidRDefault="00DA3B27" w:rsidP="00791D37">
      <w:r w:rsidRPr="00791D37">
        <w:t>Actualmente hay muchos protocolos de aplicación disponibles para 6LoWPAN, pero los dos más populares son Constrained Applicacion Protocol (CoAP) y Message Queuing Telemetry Transport-Sensor Network MQTT-SN.</w:t>
      </w:r>
    </w:p>
    <w:p w14:paraId="0DA43357" w14:textId="77777777" w:rsidR="00DA3B27" w:rsidRPr="00791D37" w:rsidRDefault="00DA3B27" w:rsidP="00791D37">
      <w:r w:rsidRPr="00791D37">
        <w:t>Debido a la popularidad de los servicios web, se desarrolló CoAP como un HTTP ligero para 6LoWPAN. Al ser dispositivos con limitaciones, se usa UDP con un sistema propio de retransmisión basado en mensajes.  Se usa UDP en vez de TCP debido al menos uso de recursos. CoAP tiene arquitectura REST, debido a que requiere muchos menos recursos y permite a los desarrolladores Web programar para IoT. Entre CoAP y HTTP es fácil traducir mediante dispositivos proxy. CoAP también permite trabajar con medidas de seguridad como DTLS.</w:t>
      </w:r>
    </w:p>
    <w:p w14:paraId="6F525503" w14:textId="77777777" w:rsidR="00DA3B27" w:rsidRPr="00791D37" w:rsidRDefault="00DA3B27" w:rsidP="00791D37">
      <w:r w:rsidRPr="00791D37">
        <w:t>MQTT-SN, usa igualmente UDP, pero al contrario que CoAP,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657" w:name="_Toc81499352"/>
      <w:bookmarkStart w:id="2658" w:name="_Toc81995069"/>
      <w:r w:rsidRPr="00791D37">
        <w:t>RETOS DE</w:t>
      </w:r>
      <w:r w:rsidR="00DA3B27" w:rsidRPr="00791D37">
        <w:t xml:space="preserve"> 6LoWPAN</w:t>
      </w:r>
      <w:bookmarkEnd w:id="2657"/>
      <w:bookmarkEnd w:id="2658"/>
    </w:p>
    <w:p w14:paraId="4AA6C5D6" w14:textId="77777777" w:rsidR="00DA3B27" w:rsidRPr="00791D37" w:rsidRDefault="00DA3B27" w:rsidP="00791D37"/>
    <w:p w14:paraId="7B00783B" w14:textId="163A9C22" w:rsidR="00DA3B27" w:rsidRDefault="00DA3B27" w:rsidP="00791D37">
      <w:pPr>
        <w:rPr>
          <w:ins w:id="2659" w:author="JORGE CONTRERAS ORTIZ" w:date="2021-09-08T08:23:00Z"/>
        </w:rPr>
      </w:pPr>
      <w:r w:rsidRPr="00791D37">
        <w:t>Debido a las limitaciones de recursos que tienen los nodos</w:t>
      </w:r>
      <w:ins w:id="2660" w:author="JORGE CONTRERAS ORTIZ" w:date="2021-09-08T08:31:00Z">
        <w:r w:rsidR="00A17A30">
          <w:t xml:space="preserve"> y a la implementación de IPv6</w:t>
        </w:r>
      </w:ins>
      <w:del w:id="2661" w:author="JORGE CONTRERAS ORTIZ" w:date="2021-09-08T08:31:00Z">
        <w:r w:rsidRPr="00791D37" w:rsidDel="00A17A30">
          <w:delText xml:space="preserve">, </w:delText>
        </w:r>
      </w:del>
      <w:del w:id="2662" w:author="JORGE CONTRERAS ORTIZ" w:date="2021-09-05T18:03:00Z">
        <w:r w:rsidRPr="00791D37" w:rsidDel="00387F22">
          <w:delText xml:space="preserve">como </w:delText>
        </w:r>
      </w:del>
      <w:del w:id="2663" w:author="JORGE CONTRERAS ORTIZ" w:date="2021-09-08T08:31:00Z">
        <w:r w:rsidRPr="00791D37" w:rsidDel="00A17A30">
          <w:delText xml:space="preserve">de energía, memoria </w:delText>
        </w:r>
      </w:del>
      <w:del w:id="2664" w:author="JORGE CONTRERAS ORTIZ" w:date="2021-09-05T18:03:00Z">
        <w:r w:rsidRPr="00791D37" w:rsidDel="00387F22">
          <w:delText xml:space="preserve">y </w:delText>
        </w:r>
      </w:del>
      <w:del w:id="2665" w:author="JORGE CONTRERAS ORTIZ" w:date="2021-09-08T08:31:00Z">
        <w:r w:rsidRPr="00791D37" w:rsidDel="00A17A30">
          <w:delText>potencia de procesamiento</w:delText>
        </w:r>
      </w:del>
      <w:r w:rsidRPr="00791D37">
        <w:t>, hay varios retos a la hora del diseño e implementación de 6LoWPAN</w:t>
      </w:r>
      <w:del w:id="2666" w:author="JORGE CONTRERAS ORTIZ" w:date="2021-09-08T08:31:00Z">
        <w:r w:rsidRPr="00791D37" w:rsidDel="00A17A30">
          <w:delText>, puesto que este implementa IPv6</w:delText>
        </w:r>
      </w:del>
      <w:r w:rsidRPr="00791D37">
        <w:t>. Algunos de los principales retos son:</w:t>
      </w:r>
    </w:p>
    <w:p w14:paraId="78F1BA61" w14:textId="77777777" w:rsidR="00E36372" w:rsidRPr="00791D37" w:rsidRDefault="00E36372" w:rsidP="00791D37"/>
    <w:p w14:paraId="5C11794D" w14:textId="2F1E0CA8" w:rsidR="00DA3B27" w:rsidRPr="00387F22" w:rsidRDefault="00DA3B27" w:rsidP="00791D37">
      <w:pPr>
        <w:pStyle w:val="Prrafodelista"/>
        <w:numPr>
          <w:ilvl w:val="0"/>
          <w:numId w:val="7"/>
        </w:numPr>
        <w:rPr>
          <w:ins w:id="2667" w:author="JORGE CONTRERAS ORTIZ" w:date="2021-09-05T18:03:00Z"/>
          <w:b/>
          <w:bCs/>
          <w:rPrChange w:id="2668" w:author="JORGE CONTRERAS ORTIZ" w:date="2021-09-05T18:03:00Z">
            <w:rPr>
              <w:ins w:id="2669" w:author="JORGE CONTRERAS ORTIZ" w:date="2021-09-05T18:03:00Z"/>
            </w:rPr>
          </w:rPrChange>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ED8431A" w14:textId="77777777" w:rsidR="00387F22" w:rsidRPr="00791D37" w:rsidRDefault="00387F22">
      <w:pPr>
        <w:pStyle w:val="Prrafodelista"/>
        <w:rPr>
          <w:b/>
          <w:bCs/>
        </w:rPr>
        <w:pPrChange w:id="2670" w:author="JORGE CONTRERAS ORTIZ" w:date="2021-09-05T18:03:00Z">
          <w:pPr>
            <w:pStyle w:val="Prrafodelista"/>
            <w:numPr>
              <w:numId w:val="7"/>
            </w:numPr>
            <w:ind w:hanging="360"/>
          </w:pPr>
        </w:pPrChange>
      </w:pPr>
    </w:p>
    <w:p w14:paraId="2EC68BFC" w14:textId="293599E5" w:rsidR="00387F22" w:rsidRPr="00387F22" w:rsidRDefault="00DA3B27" w:rsidP="00387F22">
      <w:pPr>
        <w:pStyle w:val="Prrafodelista"/>
        <w:numPr>
          <w:ilvl w:val="0"/>
          <w:numId w:val="7"/>
        </w:numPr>
        <w:rPr>
          <w:ins w:id="2671" w:author="JORGE CONTRERAS ORTIZ" w:date="2021-09-05T18:04:00Z"/>
          <w:b/>
          <w:bCs/>
          <w:rPrChange w:id="2672" w:author="JORGE CONTRERAS ORTIZ" w:date="2021-09-05T18:04:00Z">
            <w:rPr>
              <w:ins w:id="2673" w:author="JORGE CONTRERAS ORTIZ" w:date="2021-09-05T18:04:00Z"/>
            </w:rPr>
          </w:rPrChange>
        </w:rPr>
      </w:pPr>
      <w:r w:rsidRPr="00791D37">
        <w:rPr>
          <w:b/>
          <w:bCs/>
        </w:rPr>
        <w:t>Neighbo</w:t>
      </w:r>
      <w:ins w:id="2674" w:author="JORGE CONTRERAS ORTIZ" w:date="2021-09-05T18:05:00Z">
        <w:r w:rsidR="00387F22">
          <w:rPr>
            <w:b/>
            <w:bCs/>
          </w:rPr>
          <w:t>u</w:t>
        </w:r>
      </w:ins>
      <w:r w:rsidRPr="00791D37">
        <w:rPr>
          <w:b/>
          <w:bCs/>
        </w:rPr>
        <w:t xml:space="preserve">r Discovery Protocol: </w:t>
      </w:r>
      <w:r w:rsidRPr="00791D37">
        <w:t xml:space="preserve">IPv6 usa este protocolo NDP, el cual se encarga de reconocer a los diferentes </w:t>
      </w:r>
      <w:del w:id="2675" w:author="JORGE CONTRERAS ORTIZ" w:date="2021-09-05T18:05:00Z">
        <w:r w:rsidRPr="00791D37" w:rsidDel="00387F22">
          <w:delText xml:space="preserve">equipos </w:delText>
        </w:r>
      </w:del>
      <w:ins w:id="2676" w:author="JORGE CONTRERAS ORTIZ" w:date="2021-09-05T18:05:00Z">
        <w:r w:rsidR="00387F22">
          <w:t>dispositivos</w:t>
        </w:r>
        <w:r w:rsidR="00387F22" w:rsidRPr="00791D37">
          <w:t xml:space="preserve"> </w:t>
        </w:r>
      </w:ins>
      <w:r w:rsidRPr="00791D37">
        <w:t>cercanos en la red, para configurarse solo combinando la información del prefijo de la red con el mensaje de anuncio del router y el ID del host de la dirección de su capa de enlace</w:t>
      </w:r>
      <w:ins w:id="2677" w:author="JORGE CONTRERAS ORTIZ" w:date="2021-09-08T08:42:00Z">
        <w:r w:rsidR="00D663E2">
          <w:t xml:space="preserve">, formando así </w:t>
        </w:r>
      </w:ins>
      <w:del w:id="2678" w:author="JORGE CONTRERAS ORTIZ" w:date="2021-09-08T08:42:00Z">
        <w:r w:rsidRPr="00791D37" w:rsidDel="00D663E2">
          <w:delText xml:space="preserve">. Esto formará </w:delText>
        </w:r>
      </w:del>
      <w:r w:rsidRPr="00791D37">
        <w:t xml:space="preserve">una dirección de 128 bytes. NDP ayuda bastante en 6LoWPAN debido a que simplifica enormemente la asignación de direcciones IP a muchos dispositivos. A pesar de esto, el protocolo está aún en proceso de </w:t>
      </w:r>
      <w:del w:id="2679" w:author="JORGE CONTRERAS ORTIZ" w:date="2021-09-05T18:05:00Z">
        <w:r w:rsidRPr="00791D37" w:rsidDel="00387F22">
          <w:delText xml:space="preserve">adaptarse </w:delText>
        </w:r>
      </w:del>
      <w:ins w:id="2680" w:author="JORGE CONTRERAS ORTIZ" w:date="2021-09-05T18:05:00Z">
        <w:r w:rsidR="00387F22">
          <w:t>adaptación</w:t>
        </w:r>
        <w:r w:rsidR="00387F22" w:rsidRPr="00791D37">
          <w:t xml:space="preserve"> </w:t>
        </w:r>
      </w:ins>
      <w:r w:rsidRPr="00791D37">
        <w:t>para redes limitada</w:t>
      </w:r>
      <w:ins w:id="2681" w:author="JORGE CONTRERAS ORTIZ" w:date="2021-09-05T18:04:00Z">
        <w:r w:rsidR="00387F22">
          <w:t>s.</w:t>
        </w:r>
      </w:ins>
      <w:del w:id="2682" w:author="JORGE CONTRERAS ORTIZ" w:date="2021-09-05T18:04:00Z">
        <w:r w:rsidRPr="00791D37" w:rsidDel="00387F22">
          <w:delText>s.</w:delText>
        </w:r>
      </w:del>
    </w:p>
    <w:p w14:paraId="2A0CB1EA" w14:textId="77777777" w:rsidR="00387F22" w:rsidRPr="00387F22" w:rsidRDefault="00387F22">
      <w:pPr>
        <w:pStyle w:val="Prrafodelista"/>
        <w:rPr>
          <w:b/>
          <w:bCs/>
          <w:rPrChange w:id="2683" w:author="JORGE CONTRERAS ORTIZ" w:date="2021-09-05T18:03:00Z">
            <w:rPr/>
          </w:rPrChange>
        </w:rPr>
        <w:pPrChange w:id="2684"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685" w:author="JORGE CONTRERAS ORTIZ" w:date="2021-09-05T18:03:00Z"/>
          <w:b/>
          <w:bCs/>
          <w:rPrChange w:id="2686" w:author="JORGE CONTRERAS ORTIZ" w:date="2021-09-05T18:03:00Z">
            <w:rPr>
              <w:ins w:id="2687"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688" w:author="JORGE CONTRERAS ORTIZ" w:date="2021-09-05T18:03:00Z">
          <w:pPr>
            <w:pStyle w:val="Prrafodelista"/>
            <w:numPr>
              <w:numId w:val="7"/>
            </w:numPr>
            <w:ind w:hanging="360"/>
          </w:pPr>
        </w:pPrChange>
      </w:pPr>
    </w:p>
    <w:p w14:paraId="12892BF2" w14:textId="4D1BC42C" w:rsidR="00DA3B27" w:rsidRPr="00791D37" w:rsidRDefault="00DA3B27" w:rsidP="00791D37">
      <w:pPr>
        <w:pStyle w:val="Prrafodelista"/>
        <w:numPr>
          <w:ilvl w:val="0"/>
          <w:numId w:val="7"/>
        </w:numPr>
        <w:rPr>
          <w:b/>
          <w:bCs/>
        </w:rPr>
      </w:pPr>
      <w:r w:rsidRPr="00791D37">
        <w:rPr>
          <w:b/>
          <w:bCs/>
        </w:rPr>
        <w:t xml:space="preserve">Seguridad: </w:t>
      </w:r>
      <w:del w:id="2689" w:author="JORGE CONTRERAS ORTIZ" w:date="2021-09-08T08:43:00Z">
        <w:r w:rsidRPr="00791D37" w:rsidDel="00D663E2">
          <w:delText xml:space="preserve">En todo tipo de redes, la seguridad siempre es un asunto importante. </w:delText>
        </w:r>
      </w:del>
      <w:r w:rsidRPr="00791D37">
        <w:t>En redes estándar TCP/IP, se usa seguridad end-to-end, como es el caso de IPSec en la capa de red o en Transport Layer Security (TLS) en la capa de aplicación.</w:t>
      </w:r>
    </w:p>
    <w:p w14:paraId="33678E60" w14:textId="455B4466" w:rsidR="00DA3B27" w:rsidRPr="00791D37" w:rsidDel="00E36372" w:rsidRDefault="00DA3B27" w:rsidP="00791D37">
      <w:pPr>
        <w:rPr>
          <w:del w:id="2690" w:author="JORGE CONTRERAS ORTIZ" w:date="2021-09-08T08:23:00Z"/>
        </w:rPr>
      </w:pPr>
      <w:bookmarkStart w:id="2691" w:name="_Toc81993045"/>
      <w:bookmarkStart w:id="2692" w:name="_Toc81994569"/>
      <w:bookmarkStart w:id="2693" w:name="_Toc81994775"/>
      <w:bookmarkStart w:id="2694" w:name="_Toc81995070"/>
      <w:bookmarkEnd w:id="2691"/>
      <w:bookmarkEnd w:id="2692"/>
      <w:bookmarkEnd w:id="2693"/>
      <w:bookmarkEnd w:id="2694"/>
    </w:p>
    <w:p w14:paraId="26CDB9D7" w14:textId="78E69960" w:rsidR="00DA3B27" w:rsidRPr="00791D37" w:rsidRDefault="00387F22" w:rsidP="00791D37">
      <w:pPr>
        <w:pStyle w:val="Ttulo3"/>
      </w:pPr>
      <w:bookmarkStart w:id="2695" w:name="_Toc81499353"/>
      <w:bookmarkStart w:id="2696" w:name="_Toc81995071"/>
      <w:r w:rsidRPr="00791D37">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695"/>
      <w:r w:rsidR="00AD1498" w:rsidRPr="00791D37">
        <w:rPr>
          <w:noProof/>
        </w:rPr>
        <w:t>[5], [7]</w:t>
      </w:r>
      <w:bookmarkEnd w:id="2696"/>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Actualmente, hay numerosas implementaciones de código abierto para 6LoWPAN. Las más populares son: Contiki, TinyOs, Linux y Thread (en especial el software OpenThread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2697" w:name="_Toc81499354"/>
      <w:bookmarkStart w:id="2698" w:name="_Toc81995072"/>
      <w:r w:rsidRPr="00791D37">
        <w:t>CONTIKI</w:t>
      </w:r>
      <w:bookmarkEnd w:id="2697"/>
      <w:bookmarkEnd w:id="2698"/>
    </w:p>
    <w:p w14:paraId="3B69A77C" w14:textId="77777777" w:rsidR="00DA3B27" w:rsidRPr="00791D37" w:rsidRDefault="00DA3B27" w:rsidP="00791D37"/>
    <w:p w14:paraId="5F4B18D6" w14:textId="0E41CB63" w:rsidR="00DA3B27" w:rsidRPr="00791D37" w:rsidRDefault="00DA3B27" w:rsidP="00791D37">
      <w:r w:rsidRPr="00791D37">
        <w:t xml:space="preserve">Contiki es un sistema operativo hibrido basado en Unix. </w:t>
      </w:r>
      <w:del w:id="2699" w:author="JORGE CONTRERAS ORTIZ" w:date="2021-09-05T18:06:00Z">
        <w:r w:rsidRPr="00791D37" w:rsidDel="00387F22">
          <w:delText>Contiki e</w:delText>
        </w:r>
      </w:del>
      <w:ins w:id="2700" w:author="JORGE CONTRERAS ORTIZ" w:date="2021-09-05T18:07:00Z">
        <w:r w:rsidR="00387F22">
          <w:t>E</w:t>
        </w:r>
      </w:ins>
      <w:r w:rsidRPr="00791D37">
        <w:t>s de código abierto, muy portable y con capacidad de multitarea y control de eventos</w:t>
      </w:r>
      <w:del w:id="2701" w:author="JORGE CONTRERAS ORTIZ" w:date="2021-09-05T18:12:00Z">
        <w:r w:rsidRPr="00791D37" w:rsidDel="00E558C7">
          <w:delText>, el cuál</w:delText>
        </w:r>
      </w:del>
      <w:ins w:id="2702" w:author="JORGE CONTRERAS ORTIZ" w:date="2021-09-05T18:12:00Z">
        <w:r w:rsidR="00E558C7">
          <w:t xml:space="preserve">. </w:t>
        </w:r>
      </w:ins>
      <w:del w:id="2703" w:author="JORGE CONTRERAS ORTIZ" w:date="2021-09-05T18:12:00Z">
        <w:r w:rsidRPr="00791D37" w:rsidDel="00E558C7">
          <w:delText xml:space="preserve"> fue pensado</w:delText>
        </w:r>
      </w:del>
      <w:ins w:id="2704"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705" w:author="JORGE CONTRERAS ORTIZ" w:date="2021-09-05T18:07:00Z">
        <w:r w:rsidRPr="00791D37" w:rsidDel="00387F22">
          <w:delText xml:space="preserve">Contiki </w:delText>
        </w:r>
      </w:del>
      <w:ins w:id="2706" w:author="JORGE CONTRERAS ORTIZ" w:date="2021-09-05T18:07:00Z">
        <w:r w:rsidR="00387F22">
          <w:t>También</w:t>
        </w:r>
        <w:r w:rsidR="00387F22" w:rsidRPr="00791D37">
          <w:t xml:space="preserve"> </w:t>
        </w:r>
      </w:ins>
      <w:r w:rsidRPr="00791D37">
        <w:t>permite comunicaciones IP, pudiendo tanto IPv4 e IPv6.</w:t>
      </w:r>
    </w:p>
    <w:p w14:paraId="2754A6C1" w14:textId="7F44B36D" w:rsidR="00032C7F" w:rsidRDefault="00DA3B27" w:rsidP="00791D37">
      <w:pPr>
        <w:rPr>
          <w:ins w:id="2707" w:author="JORGE CONTRERAS ORTIZ" w:date="2021-09-05T22:24:00Z"/>
        </w:rPr>
      </w:pPr>
      <w:r w:rsidRPr="00791D37">
        <w:t xml:space="preserve">Gracias a la multitarea y manejo de eventos, se soporta una carga dinámica y reemplazamiento de servicios o programas individualmente. La arquitectura utilizada </w:t>
      </w:r>
      <w:ins w:id="2708" w:author="JORGE CONTRERAS ORTIZ" w:date="2021-09-08T08:41:00Z">
        <w:r w:rsidR="00D663E2">
          <w:t xml:space="preserve">en Contiki </w:t>
        </w:r>
      </w:ins>
      <w:r w:rsidRPr="00791D37">
        <w:t xml:space="preserve">es la mostrada </w:t>
      </w:r>
      <w:del w:id="2709" w:author="JORGE CONTRERAS ORTIZ" w:date="2021-09-05T18:13:00Z">
        <w:r w:rsidRPr="00791D37" w:rsidDel="00E558C7">
          <w:delText>en la siguiente imagen</w:delText>
        </w:r>
      </w:del>
      <w:ins w:id="2710"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711" w:author="JORGE CONTRERAS ORTIZ" w:date="2021-09-08T11:58:00Z">
        <w:r w:rsidR="00FE2C54">
          <w:t xml:space="preserve">Ilustración </w:t>
        </w:r>
        <w:r w:rsidR="00FE2C54">
          <w:rPr>
            <w:noProof/>
          </w:rPr>
          <w:t>2</w:t>
        </w:r>
      </w:ins>
      <w:ins w:id="2712" w:author="JORGE CONTRERAS ORTIZ" w:date="2021-09-05T18:13:00Z">
        <w:r w:rsidR="00E558C7">
          <w:fldChar w:fldCharType="end"/>
        </w:r>
      </w:ins>
      <w:r w:rsidRPr="00791D37">
        <w:t xml:space="preserve">: </w:t>
      </w:r>
    </w:p>
    <w:p w14:paraId="7BDC661D" w14:textId="68F343A1" w:rsidR="00032C7F" w:rsidRDefault="00032C7F" w:rsidP="00791D37">
      <w:pPr>
        <w:rPr>
          <w:ins w:id="2713" w:author="JORGE CONTRERAS ORTIZ" w:date="2021-09-05T22:24:00Z"/>
        </w:rPr>
      </w:pPr>
    </w:p>
    <w:p w14:paraId="57765958" w14:textId="77777777" w:rsidR="00032C7F" w:rsidRDefault="00032C7F" w:rsidP="00791D37">
      <w:pPr>
        <w:rPr>
          <w:ins w:id="2714"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2"/>
                    <a:stretch>
                      <a:fillRect/>
                    </a:stretch>
                  </pic:blipFill>
                  <pic:spPr>
                    <a:xfrm>
                      <a:off x="0" y="0"/>
                      <a:ext cx="2790854" cy="2963262"/>
                    </a:xfrm>
                    <a:prstGeom prst="rect">
                      <a:avLst/>
                    </a:prstGeom>
                  </pic:spPr>
                </pic:pic>
              </a:graphicData>
            </a:graphic>
          </wp:inline>
        </w:drawing>
      </w:r>
    </w:p>
    <w:p w14:paraId="516BACA2" w14:textId="26E4EB40" w:rsidR="00DA3B27" w:rsidRDefault="00F21168" w:rsidP="00F21168">
      <w:pPr>
        <w:pStyle w:val="Descripcin"/>
        <w:jc w:val="center"/>
        <w:rPr>
          <w:ins w:id="2715" w:author="JORGE CONTRERAS ORTIZ" w:date="2021-09-05T22:23:00Z"/>
        </w:rPr>
      </w:pPr>
      <w:bookmarkStart w:id="2716" w:name="_Ref81758054"/>
      <w:bookmarkStart w:id="2717" w:name="_Toc81995242"/>
      <w:r>
        <w:t xml:space="preserve">Ilustración </w:t>
      </w:r>
      <w:r w:rsidR="005E6D27">
        <w:fldChar w:fldCharType="begin"/>
      </w:r>
      <w:r w:rsidR="005E6D27">
        <w:instrText xml:space="preserve"> SEQ Ilustración \* ARABIC </w:instrText>
      </w:r>
      <w:r w:rsidR="005E6D27">
        <w:fldChar w:fldCharType="separate"/>
      </w:r>
      <w:r w:rsidR="00FE2C54">
        <w:rPr>
          <w:noProof/>
        </w:rPr>
        <w:t>2</w:t>
      </w:r>
      <w:r w:rsidR="005E6D27">
        <w:rPr>
          <w:noProof/>
        </w:rPr>
        <w:fldChar w:fldCharType="end"/>
      </w:r>
      <w:bookmarkEnd w:id="2716"/>
      <w:r>
        <w:t xml:space="preserve"> </w:t>
      </w:r>
      <w:r w:rsidRPr="00B83026">
        <w:t>Arquitectura en Contiki</w:t>
      </w:r>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717"/>
      <w:r>
        <w:fldChar w:fldCharType="end"/>
      </w:r>
    </w:p>
    <w:p w14:paraId="19DD8673" w14:textId="078C381B" w:rsidR="00032C7F" w:rsidRDefault="00032C7F" w:rsidP="00032C7F">
      <w:pPr>
        <w:rPr>
          <w:ins w:id="2718" w:author="JORGE CONTRERAS ORTIZ" w:date="2021-09-05T22:24:00Z"/>
        </w:rPr>
      </w:pPr>
    </w:p>
    <w:p w14:paraId="29510827" w14:textId="24B27751" w:rsidR="00032C7F" w:rsidRDefault="00032C7F" w:rsidP="00032C7F">
      <w:pPr>
        <w:rPr>
          <w:ins w:id="2719" w:author="JORGE CONTRERAS ORTIZ" w:date="2021-09-05T22:24:00Z"/>
        </w:rPr>
      </w:pPr>
    </w:p>
    <w:p w14:paraId="6D982C46" w14:textId="01E76F12" w:rsidR="00032C7F" w:rsidRDefault="00032C7F" w:rsidP="00032C7F">
      <w:pPr>
        <w:rPr>
          <w:ins w:id="2720" w:author="JORGE CONTRERAS ORTIZ" w:date="2021-09-05T22:24:00Z"/>
        </w:rPr>
      </w:pPr>
    </w:p>
    <w:p w14:paraId="269CBFE9" w14:textId="667B143A" w:rsidR="00032C7F" w:rsidRDefault="00032C7F" w:rsidP="00032C7F">
      <w:pPr>
        <w:rPr>
          <w:ins w:id="2721" w:author="JORGE CONTRERAS ORTIZ" w:date="2021-09-05T22:24:00Z"/>
        </w:rPr>
      </w:pPr>
    </w:p>
    <w:p w14:paraId="1AC3E9F6" w14:textId="77777777" w:rsidR="00032C7F" w:rsidRPr="00030323" w:rsidRDefault="00032C7F">
      <w:pPr>
        <w:pPrChange w:id="2722" w:author="JORGE CONTRERAS ORTIZ" w:date="2021-09-05T22:23:00Z">
          <w:pPr>
            <w:pStyle w:val="Descripcin"/>
            <w:jc w:val="center"/>
          </w:pPr>
        </w:pPrChange>
      </w:pPr>
    </w:p>
    <w:p w14:paraId="2ACAB232" w14:textId="6B0785A4" w:rsidR="00DA3B27" w:rsidRPr="00791D37" w:rsidDel="00E558C7" w:rsidRDefault="00DA3B27" w:rsidP="006242EF">
      <w:pPr>
        <w:pStyle w:val="TDC3"/>
        <w:rPr>
          <w:del w:id="2723" w:author="JORGE CONTRERAS ORTIZ" w:date="2021-09-05T18:14:00Z"/>
          <w:rFonts w:eastAsiaTheme="minorHAnsi"/>
        </w:rPr>
      </w:pPr>
      <w:bookmarkStart w:id="2724" w:name="_Toc81772798"/>
      <w:bookmarkStart w:id="2725" w:name="_Toc81776447"/>
      <w:bookmarkStart w:id="2726" w:name="_Toc81776643"/>
      <w:bookmarkStart w:id="2727" w:name="_Toc81777006"/>
      <w:bookmarkStart w:id="2728" w:name="_Toc81777291"/>
      <w:bookmarkStart w:id="2729" w:name="_Toc81777577"/>
      <w:bookmarkStart w:id="2730" w:name="_Toc81777877"/>
      <w:bookmarkStart w:id="2731" w:name="_Toc81778168"/>
      <w:bookmarkStart w:id="2732" w:name="_Toc81938473"/>
      <w:bookmarkStart w:id="2733" w:name="_Toc81941385"/>
      <w:bookmarkStart w:id="2734" w:name="_Toc81993048"/>
      <w:bookmarkStart w:id="2735" w:name="_Toc81994572"/>
      <w:bookmarkStart w:id="2736" w:name="_Toc81994778"/>
      <w:bookmarkStart w:id="2737" w:name="_Toc8199507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p>
    <w:p w14:paraId="3D22FEDB" w14:textId="60648467" w:rsidR="00DA3B27" w:rsidRPr="00791D37" w:rsidDel="00CA64F2" w:rsidRDefault="00DA3B27" w:rsidP="00791D37">
      <w:pPr>
        <w:rPr>
          <w:del w:id="2738" w:author="JORGE CONTRERAS ORTIZ" w:date="2021-09-05T20:52:00Z"/>
        </w:rPr>
      </w:pPr>
      <w:bookmarkStart w:id="2739" w:name="_Toc81772799"/>
      <w:bookmarkStart w:id="2740" w:name="_Toc81776448"/>
      <w:bookmarkStart w:id="2741" w:name="_Toc81776644"/>
      <w:bookmarkStart w:id="2742" w:name="_Toc81777007"/>
      <w:bookmarkStart w:id="2743" w:name="_Toc81777292"/>
      <w:bookmarkStart w:id="2744" w:name="_Toc81777578"/>
      <w:bookmarkStart w:id="2745" w:name="_Toc81777878"/>
      <w:bookmarkStart w:id="2746" w:name="_Toc81778169"/>
      <w:bookmarkStart w:id="2747" w:name="_Toc81938474"/>
      <w:bookmarkStart w:id="2748" w:name="_Toc81941386"/>
      <w:bookmarkStart w:id="2749" w:name="_Toc81993049"/>
      <w:bookmarkStart w:id="2750" w:name="_Toc81994573"/>
      <w:bookmarkStart w:id="2751" w:name="_Toc81994779"/>
      <w:bookmarkStart w:id="2752" w:name="_Toc81995074"/>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p>
    <w:p w14:paraId="0297F779" w14:textId="0B385670" w:rsidR="00DA3B27" w:rsidRPr="00791D37" w:rsidDel="00CA64F2" w:rsidRDefault="00DA3B27" w:rsidP="00791D37">
      <w:pPr>
        <w:rPr>
          <w:del w:id="2753" w:author="JORGE CONTRERAS ORTIZ" w:date="2021-09-05T20:52:00Z"/>
        </w:rPr>
      </w:pPr>
      <w:bookmarkStart w:id="2754" w:name="_Toc81772800"/>
      <w:bookmarkStart w:id="2755" w:name="_Toc81776449"/>
      <w:bookmarkStart w:id="2756" w:name="_Toc81776645"/>
      <w:bookmarkStart w:id="2757" w:name="_Toc81777008"/>
      <w:bookmarkStart w:id="2758" w:name="_Toc81777293"/>
      <w:bookmarkStart w:id="2759" w:name="_Toc81777579"/>
      <w:bookmarkStart w:id="2760" w:name="_Toc81777879"/>
      <w:bookmarkStart w:id="2761" w:name="_Toc81778170"/>
      <w:bookmarkStart w:id="2762" w:name="_Toc81938475"/>
      <w:bookmarkStart w:id="2763" w:name="_Toc81941387"/>
      <w:bookmarkStart w:id="2764" w:name="_Toc81993050"/>
      <w:bookmarkStart w:id="2765" w:name="_Toc81994574"/>
      <w:bookmarkStart w:id="2766" w:name="_Toc81994780"/>
      <w:bookmarkStart w:id="2767" w:name="_Toc81995075"/>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p>
    <w:p w14:paraId="1AFD7D41" w14:textId="78482533" w:rsidR="00DA3B27" w:rsidRPr="00791D37" w:rsidRDefault="00E558C7" w:rsidP="00FE1EC4">
      <w:pPr>
        <w:pStyle w:val="Ttulo4"/>
      </w:pPr>
      <w:bookmarkStart w:id="2768" w:name="_Toc81499355"/>
      <w:bookmarkStart w:id="2769" w:name="_Toc81995076"/>
      <w:r w:rsidRPr="00791D37">
        <w:t>TINY</w:t>
      </w:r>
      <w:r w:rsidR="00DA3B27" w:rsidRPr="00791D37">
        <w:t>OS</w:t>
      </w:r>
      <w:bookmarkEnd w:id="2768"/>
      <w:bookmarkEnd w:id="2769"/>
    </w:p>
    <w:p w14:paraId="09BAE51C" w14:textId="77777777" w:rsidR="00DA3B27" w:rsidRPr="00791D37" w:rsidRDefault="00DA3B27" w:rsidP="00791D37"/>
    <w:p w14:paraId="61F41A05" w14:textId="659A1DC2" w:rsidR="00DA3B27" w:rsidRPr="00791D37" w:rsidDel="007F07E9" w:rsidRDefault="00D663E2" w:rsidP="00791D37">
      <w:pPr>
        <w:rPr>
          <w:del w:id="2770" w:author="JORGE CONTRERAS ORTIZ" w:date="2021-09-08T08:44:00Z"/>
        </w:rPr>
      </w:pPr>
      <w:ins w:id="2771" w:author="JORGE CONTRERAS ORTIZ" w:date="2021-09-08T08:43:00Z">
        <w:r>
          <w:t>TinyOS es otro</w:t>
        </w:r>
      </w:ins>
      <w:del w:id="2772" w:author="JORGE CONTRERAS ORTIZ" w:date="2021-09-08T08:43:00Z">
        <w:r w:rsidR="00DA3B27" w:rsidRPr="00791D37" w:rsidDel="00D663E2">
          <w:delText>Otro</w:delText>
        </w:r>
      </w:del>
      <w:r w:rsidR="00DA3B27" w:rsidRPr="00791D37">
        <w:t xml:space="preserve"> sistema basado en Unix</w:t>
      </w:r>
      <w:ins w:id="2773" w:author="JORGE CONTRERAS ORTIZ" w:date="2021-09-08T08:43:00Z">
        <w:r w:rsidR="007F07E9">
          <w:t>,</w:t>
        </w:r>
      </w:ins>
      <w:ins w:id="2774" w:author="JORGE CONTRERAS ORTIZ" w:date="2021-09-08T08:44:00Z">
        <w:r w:rsidR="007F07E9">
          <w:t xml:space="preserve"> como es Contiki</w:t>
        </w:r>
      </w:ins>
      <w:r w:rsidR="00DA3B27" w:rsidRPr="00791D37">
        <w:t xml:space="preserve">, pensado para dispositivos limitados y de baja potencia. </w:t>
      </w:r>
      <w:r w:rsidR="00DA3B27" w:rsidRPr="006242EF">
        <w:rPr>
          <w:lang w:val="en-US"/>
        </w:rPr>
        <w:t>TinyOs 2.X soporta 6LoWPAN gracias a BLIP (</w:t>
      </w:r>
      <w:r w:rsidR="00DA3B27" w:rsidRPr="006242EF">
        <w:rPr>
          <w:i/>
          <w:iCs/>
          <w:lang w:val="en-US"/>
        </w:rPr>
        <w:t xml:space="preserve">Berkeley Low-power IP stack). </w:t>
      </w:r>
      <w:r w:rsidR="00DA3B27"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00DA3B27" w:rsidRPr="00791D37">
        <w:rPr>
          <w:i/>
          <w:iCs/>
        </w:rPr>
        <w:t xml:space="preserve">Descubrimiento de vecinos o </w:t>
      </w:r>
      <w:del w:id="2775" w:author="JORGE CONTRERAS ORTIZ" w:date="2021-09-08T08:45:00Z">
        <w:r w:rsidR="00DA3B27" w:rsidRPr="00791D37" w:rsidDel="007F07E9">
          <w:rPr>
            <w:i/>
            <w:iCs/>
          </w:rPr>
          <w:delText>Neighbor Discovery</w:delText>
        </w:r>
      </w:del>
      <w:ins w:id="2776" w:author="JORGE CONTRERAS ORTIZ" w:date="2021-09-08T08:45:00Z">
        <w:r w:rsidR="007F07E9">
          <w:rPr>
            <w:i/>
            <w:iCs/>
          </w:rPr>
          <w:t>NDP</w:t>
        </w:r>
      </w:ins>
      <w:r w:rsidR="00DA3B27" w:rsidRPr="00791D37">
        <w:t xml:space="preserve">, en una versión reducida, configurar una dirección local de enlace en el arranque de los nodos y una dirección global si se recibe el anuncio del enrutador. </w:t>
      </w:r>
    </w:p>
    <w:p w14:paraId="6C970A28" w14:textId="4A0B0807" w:rsidR="00DA3B27" w:rsidRDefault="00DA3B27" w:rsidP="00791D37">
      <w:pPr>
        <w:rPr>
          <w:ins w:id="2777"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2778" w:author="JORGE CONTRERAS ORTIZ" w:date="2021-09-05T20:57:00Z"/>
        </w:rPr>
      </w:pPr>
      <w:bookmarkStart w:id="2779" w:name="_Toc81772802"/>
      <w:bookmarkStart w:id="2780" w:name="_Toc81776451"/>
      <w:bookmarkStart w:id="2781" w:name="_Toc81776647"/>
      <w:bookmarkStart w:id="2782" w:name="_Toc81777010"/>
      <w:bookmarkStart w:id="2783" w:name="_Toc81777295"/>
      <w:bookmarkStart w:id="2784" w:name="_Toc81777581"/>
      <w:bookmarkStart w:id="2785" w:name="_Toc81777881"/>
      <w:bookmarkStart w:id="2786" w:name="_Toc81778172"/>
      <w:bookmarkStart w:id="2787" w:name="_Toc81938477"/>
      <w:bookmarkStart w:id="2788" w:name="_Toc81941389"/>
      <w:bookmarkStart w:id="2789" w:name="_Toc81993052"/>
      <w:bookmarkStart w:id="2790" w:name="_Toc81994576"/>
      <w:bookmarkStart w:id="2791" w:name="_Toc81994782"/>
      <w:bookmarkStart w:id="2792" w:name="_Toc81995077"/>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p>
    <w:p w14:paraId="1D1EF8CE" w14:textId="1E3A6E5B" w:rsidR="007E2B99" w:rsidRPr="00791D37" w:rsidRDefault="00E558C7" w:rsidP="00FE1EC4">
      <w:pPr>
        <w:pStyle w:val="Ttulo4"/>
      </w:pPr>
      <w:bookmarkStart w:id="2793" w:name="_Toc81499356"/>
      <w:bookmarkStart w:id="2794" w:name="_Toc81995078"/>
      <w:r w:rsidRPr="00791D37">
        <w:t>THREAD</w:t>
      </w:r>
      <w:bookmarkEnd w:id="2793"/>
      <w:bookmarkEnd w:id="2794"/>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795" w:author="JORGE CONTRERAS ORTIZ" w:date="2021-09-05T18:14:00Z">
        <w:r w:rsidR="00D46385" w:rsidRPr="00791D37" w:rsidDel="00E558C7">
          <w:delText>.</w:delText>
        </w:r>
      </w:del>
    </w:p>
    <w:p w14:paraId="0BB7A1AA" w14:textId="0DE0DD56" w:rsidR="00E558C7" w:rsidRDefault="00D46385">
      <w:pPr>
        <w:jc w:val="left"/>
        <w:rPr>
          <w:ins w:id="2796" w:author="JORGE CONTRERAS ORTIZ" w:date="2021-09-05T18:15:00Z"/>
        </w:rPr>
        <w:pPrChange w:id="2797" w:author="JORGE CONTRERAS ORTIZ" w:date="2021-09-05T23:30:00Z">
          <w:pPr/>
        </w:pPrChange>
      </w:pPr>
      <w:r w:rsidRPr="00791D37">
        <w:t xml:space="preserve">Al ser el protocolo elegido </w:t>
      </w:r>
      <w:del w:id="2798" w:author="JORGE CONTRERAS ORTIZ" w:date="2021-09-05T18:15:00Z">
        <w:r w:rsidRPr="00791D37" w:rsidDel="00E558C7">
          <w:delText xml:space="preserve">lo </w:delText>
        </w:r>
      </w:del>
      <w:del w:id="2799" w:author="JORGE CONTRERAS ORTIZ" w:date="2021-09-05T18:14:00Z">
        <w:r w:rsidRPr="00791D37" w:rsidDel="00E558C7">
          <w:delText xml:space="preserve">comentaremos </w:delText>
        </w:r>
      </w:del>
      <w:ins w:id="2800" w:author="JORGE CONTRERAS ORTIZ" w:date="2021-09-05T18:14:00Z">
        <w:r w:rsidR="00E558C7">
          <w:t>se explicará y analizará</w:t>
        </w:r>
        <w:r w:rsidR="00E558C7" w:rsidRPr="00791D37">
          <w:t xml:space="preserve"> </w:t>
        </w:r>
      </w:ins>
      <w:r w:rsidRPr="00791D37">
        <w:t>más en profundidad en</w:t>
      </w:r>
      <w:ins w:id="2801" w:author="JORGE CONTRERAS ORTIZ" w:date="2021-09-04T13:51:00Z">
        <w:r w:rsidR="00E915C0">
          <w:t xml:space="preserve"> </w:t>
        </w:r>
      </w:ins>
      <w:ins w:id="2802" w:author="JORGE CONTRERAS ORTIZ" w:date="2021-09-05T23:30:00Z">
        <w:r w:rsidR="00064572">
          <w:fldChar w:fldCharType="begin"/>
        </w:r>
        <w:r w:rsidR="00064572">
          <w:instrText xml:space="preserve"> REF _Ref81777825 \w \h </w:instrText>
        </w:r>
      </w:ins>
      <w:r w:rsidR="00064572">
        <w:fldChar w:fldCharType="separate"/>
      </w:r>
      <w:ins w:id="2803" w:author="JORGE CONTRERAS ORTIZ" w:date="2021-09-08T11:58:00Z">
        <w:r w:rsidR="00FE2C54">
          <w:t>2.3</w:t>
        </w:r>
      </w:ins>
      <w:ins w:id="2804" w:author="JORGE CONTRERAS ORTIZ" w:date="2021-09-05T23:30:00Z">
        <w:r w:rsidR="00064572">
          <w:fldChar w:fldCharType="end"/>
        </w:r>
      </w:ins>
      <w:ins w:id="2805" w:author="JORGE CONTRERAS ORTIZ" w:date="2021-09-05T23:41:00Z">
        <w:r w:rsidR="001749E7">
          <w:t xml:space="preserve"> </w:t>
        </w:r>
      </w:ins>
      <w:ins w:id="2806" w:author="JORGE CONTRERAS ORTIZ" w:date="2021-09-05T23:40:00Z">
        <w:r w:rsidR="001749E7">
          <w:fldChar w:fldCharType="begin"/>
        </w:r>
        <w:r w:rsidR="001749E7">
          <w:instrText xml:space="preserve"> REF _Ref81777825 \h </w:instrText>
        </w:r>
      </w:ins>
      <w:r w:rsidR="001749E7">
        <w:fldChar w:fldCharType="separate"/>
      </w:r>
      <w:ins w:id="2807" w:author="JORGE CONTRERAS ORTIZ" w:date="2021-09-08T11:58:00Z">
        <w:r w:rsidR="00FE2C54">
          <w:t>THREAD</w:t>
        </w:r>
      </w:ins>
      <w:ins w:id="2808" w:author="JORGE CONTRERAS ORTIZ" w:date="2021-09-05T23:40:00Z">
        <w:r w:rsidR="001749E7">
          <w:fldChar w:fldCharType="end"/>
        </w:r>
      </w:ins>
      <w:del w:id="2809"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2810" w:author="JORGE CONTRERAS ORTIZ" w:date="2021-09-04T13:47:00Z"/>
        </w:rPr>
      </w:pPr>
      <w:del w:id="2811"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812" w:author="JORGE CONTRERAS ORTIZ" w:date="2021-09-05T18:15:00Z">
        <w:r w:rsidR="00E558C7">
          <w:t>dffd</w:t>
        </w:r>
      </w:ins>
      <w:del w:id="2813"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814" w:author="JORGE CONTRERAS ORTIZ" w:date="2021-09-05T18:15:00Z"/>
        </w:rPr>
      </w:pPr>
    </w:p>
    <w:p w14:paraId="2F26234A" w14:textId="77777777" w:rsidR="00E558C7" w:rsidRDefault="00E558C7" w:rsidP="00791D37">
      <w:pPr>
        <w:rPr>
          <w:ins w:id="2815" w:author="JORGE CONTRERAS ORTIZ" w:date="2021-09-05T18:15:00Z"/>
        </w:rPr>
      </w:pPr>
    </w:p>
    <w:p w14:paraId="1B8AF1C1" w14:textId="77777777" w:rsidR="00E558C7" w:rsidRDefault="00E558C7" w:rsidP="00791D37">
      <w:pPr>
        <w:rPr>
          <w:ins w:id="2816" w:author="JORGE CONTRERAS ORTIZ" w:date="2021-09-05T18:15:00Z"/>
        </w:rPr>
      </w:pPr>
    </w:p>
    <w:p w14:paraId="0217FA4F" w14:textId="77777777" w:rsidR="00E558C7" w:rsidRPr="00791D37" w:rsidRDefault="00E558C7" w:rsidP="00791D37">
      <w:pPr>
        <w:rPr>
          <w:ins w:id="2817"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818" w:author="JORGE CONTRERAS ORTIZ" w:date="2021-09-04T13:50:00Z"/>
        </w:rPr>
      </w:pPr>
      <w:del w:id="2819" w:author="JORGE CONTRERAS ORTIZ" w:date="2021-09-04T13:47:00Z">
        <w:r w:rsidRPr="00791D37" w:rsidDel="00E915C0">
          <w:br w:type="page"/>
        </w:r>
      </w:del>
    </w:p>
    <w:p w14:paraId="5A7D5EB3" w14:textId="43B598C8" w:rsidR="00E915C0" w:rsidRPr="00791D37" w:rsidDel="00E915C0" w:rsidRDefault="00B62082" w:rsidP="00791D37">
      <w:pPr>
        <w:rPr>
          <w:ins w:id="2820" w:author="JORGE CONTRERAS ORTIZ" w:date="2021-09-04T13:50:00Z"/>
          <w:del w:id="2821" w:author="JORGE CONTRERAS ORTIZ" w:date="2021-09-04T13:47:00Z"/>
          <w:rFonts w:eastAsiaTheme="majorEastAsia"/>
          <w:color w:val="2F5496" w:themeColor="accent1" w:themeShade="BF"/>
          <w:sz w:val="28"/>
          <w:szCs w:val="26"/>
        </w:rPr>
      </w:pPr>
      <w:bookmarkStart w:id="2822" w:name="_THREAD"/>
      <w:bookmarkStart w:id="2823" w:name="_Toc81499357"/>
      <w:bookmarkEnd w:id="2822"/>
      <w:del w:id="2824"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2825" w:author="JORGE CONTRERAS ORTIZ" w:date="2021-09-05T23:30:00Z"/>
          <w:rFonts w:eastAsiaTheme="majorEastAsia"/>
          <w:color w:val="2F5496" w:themeColor="accent1" w:themeShade="BF"/>
          <w:sz w:val="26"/>
          <w:szCs w:val="26"/>
        </w:rPr>
      </w:pPr>
      <w:bookmarkStart w:id="2826" w:name="_Ref81655865"/>
      <w:ins w:id="2827" w:author="JORGE CONTRERAS ORTIZ" w:date="2021-09-05T23:30:00Z">
        <w:r>
          <w:br w:type="page"/>
        </w:r>
      </w:ins>
    </w:p>
    <w:p w14:paraId="2966E203" w14:textId="5C5C6B14" w:rsidR="00B62082" w:rsidRPr="00791D37" w:rsidRDefault="00E915C0">
      <w:pPr>
        <w:pStyle w:val="Ttulo2"/>
      </w:pPr>
      <w:bookmarkStart w:id="2828" w:name="_Ref81777825"/>
      <w:bookmarkStart w:id="2829" w:name="_Toc81995079"/>
      <w:ins w:id="2830" w:author="JORGE CONTRERAS ORTIZ" w:date="2021-09-04T13:50:00Z">
        <w:r>
          <w:lastRenderedPageBreak/>
          <w:t>THR</w:t>
        </w:r>
      </w:ins>
      <w:ins w:id="2831" w:author="JORGE CONTRERAS ORTIZ" w:date="2021-09-04T13:51:00Z">
        <w:r>
          <w:t>EAD</w:t>
        </w:r>
      </w:ins>
      <w:bookmarkEnd w:id="2828"/>
      <w:bookmarkEnd w:id="2829"/>
      <w:commentRangeStart w:id="2832"/>
      <w:commentRangeEnd w:id="2832"/>
      <w:del w:id="2833" w:author="JORGE CONTRERAS ORTIZ" w:date="2021-09-04T13:50:00Z">
        <w:r w:rsidR="00B62082" w:rsidRPr="00791D37" w:rsidDel="00E915C0">
          <w:rPr>
            <w:rStyle w:val="Refdecomentario"/>
            <w:rFonts w:eastAsiaTheme="minorHAnsi"/>
            <w:color w:val="auto"/>
          </w:rPr>
          <w:commentReference w:id="2832"/>
        </w:r>
        <w:r w:rsidR="00B62082" w:rsidRPr="00791D37" w:rsidDel="00E915C0">
          <w:delText>READ</w:delText>
        </w:r>
      </w:del>
      <w:bookmarkEnd w:id="2823"/>
      <w:bookmarkEnd w:id="2826"/>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2834"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2835" w:name="_Toc81499358"/>
      <w:bookmarkStart w:id="2836" w:name="_Toc81995080"/>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835"/>
      <w:r w:rsidR="00AD1498" w:rsidRPr="00791D37">
        <w:rPr>
          <w:noProof/>
        </w:rPr>
        <w:t>[8], [10]–[12]</w:t>
      </w:r>
      <w:bookmarkEnd w:id="2836"/>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1CB5E1A3" w:rsidR="00B62082" w:rsidRDefault="00B62082" w:rsidP="00791D37">
      <w:pPr>
        <w:pStyle w:val="Prrafodelista"/>
        <w:numPr>
          <w:ilvl w:val="0"/>
          <w:numId w:val="9"/>
        </w:numPr>
        <w:rPr>
          <w:ins w:id="2837" w:author="JORGE CONTRERAS ORTIZ" w:date="2021-09-08T08:46:00Z"/>
        </w:rPr>
      </w:pPr>
      <w:r w:rsidRPr="00791D37">
        <w:rPr>
          <w:b/>
          <w:bCs/>
        </w:rPr>
        <w:t xml:space="preserve">Simplicidad. </w:t>
      </w:r>
      <w:r w:rsidRPr="00791D37">
        <w:t xml:space="preserve">La instalación de la red, la puesta en marcha y la operativa son muy simples. Esto se debe a que los protocolos fluidos para formar, unir y mantener una red Thread permiten una autoconfiguración y arreglar problemas de enrutado </w:t>
      </w:r>
      <w:del w:id="2838" w:author="JORGE CONTRERAS ORTIZ" w:date="2021-09-05T18:18:00Z">
        <w:r w:rsidRPr="00791D37" w:rsidDel="00E558C7">
          <w:delText>a la vez que ocurren</w:delText>
        </w:r>
      </w:del>
      <w:ins w:id="2839" w:author="JORGE CONTRERAS ORTIZ" w:date="2021-09-05T18:18:00Z">
        <w:r w:rsidR="00E558C7">
          <w:t>en tiempo real</w:t>
        </w:r>
      </w:ins>
      <w:r w:rsidRPr="00791D37">
        <w:t>.</w:t>
      </w:r>
    </w:p>
    <w:p w14:paraId="089DDC6C" w14:textId="77777777" w:rsidR="00EC0BA0" w:rsidRPr="00791D37" w:rsidRDefault="00EC0BA0" w:rsidP="00EC0BA0">
      <w:pPr>
        <w:pStyle w:val="Prrafodelista"/>
        <w:pPrChange w:id="2840" w:author="JORGE CONTRERAS ORTIZ" w:date="2021-09-08T08:46:00Z">
          <w:pPr>
            <w:pStyle w:val="Prrafodelista"/>
            <w:numPr>
              <w:numId w:val="9"/>
            </w:numPr>
            <w:ind w:hanging="360"/>
          </w:pPr>
        </w:pPrChange>
      </w:pPr>
    </w:p>
    <w:p w14:paraId="2AA0255D" w14:textId="72280C4D" w:rsidR="00EC0BA0" w:rsidRDefault="00B62082" w:rsidP="00EC0BA0">
      <w:pPr>
        <w:pStyle w:val="Prrafodelista"/>
        <w:numPr>
          <w:ilvl w:val="0"/>
          <w:numId w:val="9"/>
        </w:numPr>
        <w:rPr>
          <w:ins w:id="2841" w:author="JORGE CONTRERAS ORTIZ" w:date="2021-09-08T08:46:00Z"/>
        </w:rPr>
        <w:pPrChange w:id="2842" w:author="JORGE CONTRERAS ORTIZ" w:date="2021-09-08T08:46:00Z">
          <w:pPr>
            <w:pStyle w:val="Prrafodelista"/>
            <w:numPr>
              <w:numId w:val="9"/>
            </w:numPr>
            <w:ind w:hanging="360"/>
          </w:pPr>
        </w:pPrChange>
      </w:pPr>
      <w:r w:rsidRPr="00791D37">
        <w:rPr>
          <w:b/>
          <w:bCs/>
        </w:rPr>
        <w:t>Seguridad.</w:t>
      </w:r>
      <w:r w:rsidRPr="00791D37">
        <w:t xml:space="preserve"> No se permite unirse a dispositivos a una red Thread si no están autorizados. Todas las comunicaciones están encriptadas y seguras.</w:t>
      </w:r>
    </w:p>
    <w:p w14:paraId="3E264011" w14:textId="47F92867" w:rsidR="00EC0BA0" w:rsidRPr="00791D37" w:rsidDel="00EC0BA0" w:rsidRDefault="00EC0BA0" w:rsidP="00EC0BA0">
      <w:pPr>
        <w:ind w:left="720"/>
        <w:rPr>
          <w:del w:id="2843" w:author="JORGE CONTRERAS ORTIZ" w:date="2021-09-08T08:46:00Z"/>
        </w:rPr>
        <w:pPrChange w:id="2844" w:author="JORGE CONTRERAS ORTIZ" w:date="2021-09-08T08:46:00Z">
          <w:pPr>
            <w:pStyle w:val="Prrafodelista"/>
            <w:numPr>
              <w:numId w:val="9"/>
            </w:numPr>
            <w:ind w:hanging="360"/>
          </w:pPr>
        </w:pPrChange>
      </w:pPr>
    </w:p>
    <w:p w14:paraId="3F88E28C" w14:textId="77777777" w:rsidR="00EC0BA0" w:rsidRPr="00EC0BA0" w:rsidRDefault="00EC0BA0" w:rsidP="00EC0BA0">
      <w:pPr>
        <w:pStyle w:val="Prrafodelista"/>
        <w:rPr>
          <w:ins w:id="2845" w:author="JORGE CONTRERAS ORTIZ" w:date="2021-09-08T08:46:00Z"/>
          <w:rPrChange w:id="2846" w:author="JORGE CONTRERAS ORTIZ" w:date="2021-09-08T08:46:00Z">
            <w:rPr>
              <w:ins w:id="2847" w:author="JORGE CONTRERAS ORTIZ" w:date="2021-09-08T08:46:00Z"/>
              <w:b/>
              <w:bCs/>
            </w:rPr>
          </w:rPrChange>
        </w:rPr>
        <w:pPrChange w:id="2848" w:author="JORGE CONTRERAS ORTIZ" w:date="2021-09-08T08:46:00Z">
          <w:pPr>
            <w:pStyle w:val="Prrafodelista"/>
            <w:numPr>
              <w:numId w:val="9"/>
            </w:numPr>
            <w:ind w:hanging="360"/>
          </w:pPr>
        </w:pPrChange>
      </w:pPr>
    </w:p>
    <w:p w14:paraId="7E0DB5A0" w14:textId="6A38922B" w:rsidR="00B62082" w:rsidRDefault="00B62082" w:rsidP="00791D37">
      <w:pPr>
        <w:pStyle w:val="Prrafodelista"/>
        <w:numPr>
          <w:ilvl w:val="0"/>
          <w:numId w:val="9"/>
        </w:numPr>
        <w:rPr>
          <w:ins w:id="2849" w:author="JORGE CONTRERAS ORTIZ" w:date="2021-09-08T08:46:00Z"/>
        </w:r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174C6B91" w14:textId="77777777" w:rsidR="00EC0BA0" w:rsidRPr="00791D37" w:rsidRDefault="00EC0BA0" w:rsidP="00EC0BA0">
      <w:pPr>
        <w:pStyle w:val="Prrafodelista"/>
        <w:pPrChange w:id="2850" w:author="JORGE CONTRERAS ORTIZ" w:date="2021-09-08T08:46:00Z">
          <w:pPr>
            <w:pStyle w:val="Prrafodelista"/>
            <w:numPr>
              <w:numId w:val="9"/>
            </w:numPr>
            <w:ind w:hanging="360"/>
          </w:pPr>
        </w:pPrChange>
      </w:pPr>
    </w:p>
    <w:p w14:paraId="509BB00E" w14:textId="77777777" w:rsidR="00EC0BA0" w:rsidRDefault="00B62082" w:rsidP="00EC0BA0">
      <w:pPr>
        <w:pStyle w:val="Prrafodelista"/>
        <w:numPr>
          <w:ilvl w:val="0"/>
          <w:numId w:val="9"/>
        </w:numPr>
        <w:rPr>
          <w:ins w:id="2851" w:author="JORGE CONTRERAS ORTIZ" w:date="2021-09-08T08:47:00Z"/>
        </w:rPr>
      </w:pPr>
      <w:r w:rsidRPr="00791D37">
        <w:rPr>
          <w:b/>
          <w:bCs/>
        </w:rPr>
        <w:t>Rango.</w:t>
      </w:r>
      <w:r w:rsidRPr="00791D37">
        <w:t xml:space="preserve"> Los </w:t>
      </w:r>
      <w:del w:id="2852" w:author="JORGE CONTRERAS ORTIZ" w:date="2021-09-05T18:17:00Z">
        <w:r w:rsidRPr="00791D37" w:rsidDel="00E558C7">
          <w:delText xml:space="preserve">típicos </w:delText>
        </w:r>
      </w:del>
      <w:r w:rsidRPr="00791D37">
        <w:t xml:space="preserve">dispositivos </w:t>
      </w:r>
      <w:ins w:id="2853" w:author="JORGE CONTRERAS ORTIZ" w:date="2021-09-05T18:17:00Z">
        <w:r w:rsidR="00E558C7">
          <w:t xml:space="preserve">comunes dispuestos </w:t>
        </w:r>
      </w:ins>
      <w:del w:id="2854" w:author="JORGE CONTRERAS ORTIZ" w:date="2021-09-05T18:17:00Z">
        <w:r w:rsidRPr="00791D37" w:rsidDel="00E558C7">
          <w:delText>junto con</w:delText>
        </w:r>
      </w:del>
      <w:ins w:id="2855"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7FBDE8C4" w14:textId="77777777" w:rsidR="00EC0BA0" w:rsidRPr="00791D37" w:rsidRDefault="00EC0BA0" w:rsidP="00EC0BA0">
      <w:pPr>
        <w:pStyle w:val="Prrafodelista"/>
        <w:rPr>
          <w:ins w:id="2856" w:author="JORGE CONTRERAS ORTIZ" w:date="2021-09-08T08:47:00Z"/>
        </w:rPr>
      </w:pPr>
    </w:p>
    <w:p w14:paraId="096618BB" w14:textId="07FAA796" w:rsidR="00EC0BA0" w:rsidRPr="00791D37" w:rsidDel="00EC0BA0" w:rsidRDefault="00EC0BA0" w:rsidP="00EC0BA0">
      <w:pPr>
        <w:pStyle w:val="Prrafodelista"/>
        <w:numPr>
          <w:ilvl w:val="0"/>
          <w:numId w:val="9"/>
        </w:numPr>
        <w:rPr>
          <w:del w:id="2857" w:author="JORGE CONTRERAS ORTIZ" w:date="2021-09-08T08:47:00Z"/>
        </w:rPr>
        <w:pPrChange w:id="2858" w:author="JORGE CONTRERAS ORTIZ" w:date="2021-09-08T08:46:00Z">
          <w:pPr>
            <w:pStyle w:val="Prrafodelista"/>
            <w:numPr>
              <w:numId w:val="9"/>
            </w:numPr>
            <w:ind w:hanging="360"/>
          </w:pPr>
        </w:pPrChange>
      </w:pPr>
    </w:p>
    <w:p w14:paraId="1519F90C" w14:textId="569693B3" w:rsidR="00B62082" w:rsidRDefault="00B62082" w:rsidP="00791D37">
      <w:pPr>
        <w:pStyle w:val="Prrafodelista"/>
        <w:numPr>
          <w:ilvl w:val="0"/>
          <w:numId w:val="9"/>
        </w:numPr>
        <w:rPr>
          <w:ins w:id="2859" w:author="JORGE CONTRERAS ORTIZ" w:date="2021-09-08T08:46:00Z"/>
        </w:rPr>
      </w:pPr>
      <w:r w:rsidRPr="00791D37">
        <w:rPr>
          <w:b/>
          <w:bCs/>
        </w:rPr>
        <w:t>Sin fallos.</w:t>
      </w:r>
      <w:r w:rsidRPr="00791D37">
        <w:t xml:space="preserve"> La pila del protocolo está diseñada para dar operar segura y fiablemente incluso con fallos o perdidas en dispositivos individualmente.</w:t>
      </w:r>
    </w:p>
    <w:p w14:paraId="69AD1A28" w14:textId="77777777" w:rsidR="00EC0BA0" w:rsidRPr="00791D37" w:rsidRDefault="00EC0BA0" w:rsidP="00EC0BA0">
      <w:pPr>
        <w:pStyle w:val="Prrafodelista"/>
        <w:pPrChange w:id="2860" w:author="JORGE CONTRERAS ORTIZ" w:date="2021-09-08T08:46:00Z">
          <w:pPr>
            <w:pStyle w:val="Prrafodelista"/>
            <w:numPr>
              <w:numId w:val="9"/>
            </w:numPr>
            <w:ind w:hanging="360"/>
          </w:pPr>
        </w:pPrChange>
      </w:pP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duty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861" w:author="JORGE CONTRERAS ORTIZ" w:date="2021-09-04T13:51:00Z"/>
          <w:noProof/>
        </w:rPr>
      </w:pPr>
      <w:bookmarkStart w:id="2862" w:name="_Tipos_de_dispositivos"/>
      <w:bookmarkStart w:id="2863" w:name="_Toc81499359"/>
      <w:bookmarkStart w:id="2864" w:name="_Toc81995081"/>
      <w:bookmarkEnd w:id="2862"/>
      <w:r w:rsidRPr="00791D37">
        <w:rPr>
          <w:noProof/>
        </w:rPr>
        <w:lastRenderedPageBreak/>
        <w:t>TIPOS DE DISPOSITIVOS</w:t>
      </w:r>
      <w:commentRangeStart w:id="2865"/>
      <w:commentRangeEnd w:id="2865"/>
      <w:r w:rsidR="00B62082" w:rsidRPr="00791D37">
        <w:rPr>
          <w:rStyle w:val="Refdecomentario"/>
          <w:rFonts w:eastAsiaTheme="minorHAnsi"/>
          <w:color w:val="auto"/>
        </w:rPr>
        <w:commentReference w:id="2865"/>
      </w:r>
      <w:bookmarkEnd w:id="2863"/>
      <w:bookmarkEnd w:id="2864"/>
    </w:p>
    <w:p w14:paraId="3A21969E" w14:textId="77777777" w:rsidR="00E915C0" w:rsidRPr="00E915C0" w:rsidRDefault="00E915C0">
      <w:pPr>
        <w:rPr>
          <w:rPrChange w:id="2866" w:author="JORGE CONTRERAS ORTIZ" w:date="2021-09-04T13:51:00Z">
            <w:rPr>
              <w:noProof/>
            </w:rPr>
          </w:rPrChange>
        </w:rPr>
        <w:pPrChange w:id="2867" w:author="JORGE CONTRERAS ORTIZ" w:date="2021-09-04T13:51:00Z">
          <w:pPr>
            <w:pStyle w:val="Ttulo3"/>
          </w:pPr>
        </w:pPrChange>
      </w:pPr>
    </w:p>
    <w:p w14:paraId="29CB4442" w14:textId="421A431E" w:rsidR="00F547F4" w:rsidDel="00F547F4" w:rsidRDefault="00B62082">
      <w:pPr>
        <w:rPr>
          <w:del w:id="2868" w:author="JORGE CONTRERAS ORTIZ" w:date="2021-09-05T18:23:00Z"/>
          <w:noProof/>
        </w:rPr>
      </w:pPr>
      <w:r w:rsidRPr="00791D37">
        <w:rPr>
          <w:noProof/>
        </w:rPr>
        <w:t xml:space="preserve">En estas redes, hay 2 clasificaciones </w:t>
      </w:r>
      <w:del w:id="2869" w:author="JORGE CONTRERAS ORTIZ" w:date="2021-09-05T18:19:00Z">
        <w:r w:rsidRPr="00791D37" w:rsidDel="00E558C7">
          <w:rPr>
            <w:noProof/>
          </w:rPr>
          <w:delText>para los posibles</w:delText>
        </w:r>
      </w:del>
      <w:ins w:id="2870" w:author="JORGE CONTRERAS ORTIZ" w:date="2021-09-05T18:19:00Z">
        <w:r w:rsidR="00E558C7">
          <w:rPr>
            <w:noProof/>
          </w:rPr>
          <w:t>de</w:t>
        </w:r>
      </w:ins>
      <w:r w:rsidRPr="00791D37">
        <w:rPr>
          <w:noProof/>
        </w:rPr>
        <w:t xml:space="preserve"> tipos de nodos que puede haber en la propia red</w:t>
      </w:r>
      <w:ins w:id="2871"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872" w:author="JORGE CONTRERAS ORTIZ" w:date="2021-09-05T18:24:00Z"/>
          <w:noProof/>
        </w:rPr>
      </w:pPr>
    </w:p>
    <w:p w14:paraId="180CD2C1" w14:textId="58FCBACA"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3AA9787A" w:rsidR="00B62082" w:rsidRDefault="00B62082" w:rsidP="00791D37">
      <w:pPr>
        <w:pStyle w:val="Prrafodelista"/>
        <w:numPr>
          <w:ilvl w:val="0"/>
          <w:numId w:val="10"/>
        </w:numPr>
        <w:rPr>
          <w:ins w:id="2873" w:author="JORGE CONTRERAS ORTIZ" w:date="2021-09-05T18:36:00Z"/>
        </w:rPr>
      </w:pPr>
      <w:bookmarkStart w:id="2874" w:name="BR"/>
      <w:r w:rsidRPr="00791D37">
        <w:rPr>
          <w:b/>
          <w:bCs/>
        </w:rPr>
        <w:t>Border Routers</w:t>
      </w:r>
      <w:bookmarkEnd w:id="2874"/>
      <w:r w:rsidRPr="00791D37">
        <w:rPr>
          <w:b/>
          <w:bCs/>
        </w:rPr>
        <w:t xml:space="preserve">. </w:t>
      </w:r>
      <w:r w:rsidRPr="00791D37">
        <w:t>Es un router específico que da conectividad desde redes 802.15.4 a redes adyacentes en otras capas físicas, como Wi-Fi o Ethernet</w:t>
      </w:r>
      <w:ins w:id="2875" w:author="JORGE CONTRERAS ORTIZ" w:date="2021-09-05T18:36:00Z">
        <w:r w:rsidR="00BD51E1">
          <w:t xml:space="preserve">, pudiendo dotar de </w:t>
        </w:r>
      </w:ins>
      <w:ins w:id="2876" w:author="JORGE CONTRERAS ORTIZ" w:date="2021-09-05T18:42:00Z">
        <w:r w:rsidR="00845295">
          <w:t xml:space="preserve">conectividad a </w:t>
        </w:r>
      </w:ins>
      <w:ins w:id="2877" w:author="JORGE CONTRERAS ORTIZ" w:date="2021-09-05T18:36:00Z">
        <w:r w:rsidR="00BD51E1">
          <w:t>Internet a la red Thread creada</w:t>
        </w:r>
      </w:ins>
      <w:r w:rsidRPr="00791D37">
        <w:t>. Da servicio a los dispositivos dentro de la red, incluyendo servicio de enrutamiento para operaciones fuera de red.</w:t>
      </w:r>
    </w:p>
    <w:p w14:paraId="409B0818" w14:textId="77777777" w:rsidR="00BD51E1" w:rsidRPr="00791D37" w:rsidRDefault="00BD51E1">
      <w:pPr>
        <w:pStyle w:val="Prrafodelista"/>
        <w:pPrChange w:id="2878" w:author="JORGE CONTRERAS ORTIZ" w:date="2021-09-05T18:36:00Z">
          <w:pPr>
            <w:pStyle w:val="Prrafodelista"/>
            <w:numPr>
              <w:numId w:val="10"/>
            </w:numPr>
            <w:ind w:hanging="360"/>
          </w:pPr>
        </w:pPrChange>
      </w:pPr>
    </w:p>
    <w:p w14:paraId="2D0B6222" w14:textId="1692571D" w:rsidR="00B62082" w:rsidRDefault="00B62082" w:rsidP="00791D37">
      <w:pPr>
        <w:pStyle w:val="Prrafodelista"/>
        <w:numPr>
          <w:ilvl w:val="0"/>
          <w:numId w:val="10"/>
        </w:numPr>
        <w:rPr>
          <w:ins w:id="2879" w:author="JORGE CONTRERAS ORTIZ" w:date="2021-09-05T18:36:00Z"/>
        </w:rPr>
      </w:pPr>
      <w:bookmarkStart w:id="2880" w:name="R"/>
      <w:r w:rsidRPr="00791D37">
        <w:rPr>
          <w:b/>
          <w:bCs/>
        </w:rPr>
        <w:t>Routers</w:t>
      </w:r>
      <w:bookmarkEnd w:id="2880"/>
      <w:r w:rsidRPr="00791D37">
        <w:rPr>
          <w:b/>
          <w:bCs/>
        </w:rPr>
        <w:t>.</w:t>
      </w:r>
      <w:r w:rsidRPr="00791D37">
        <w:t xml:space="preserve"> Estos se encargan de dar servicios de enrutamiento a los distintos dispositivos de red</w:t>
      </w:r>
      <w:ins w:id="2881" w:author="JORGE CONTRERAS ORTIZ" w:date="2021-09-04T11:21:00Z">
        <w:r w:rsidR="00B83329">
          <w:t xml:space="preserve"> y de proporcionar los </w:t>
        </w:r>
      </w:ins>
      <w:del w:id="2882" w:author="JORGE CONTRERAS ORTIZ" w:date="2021-09-04T11:21:00Z">
        <w:r w:rsidRPr="00791D37" w:rsidDel="00B83329">
          <w:delText xml:space="preserve">. También se encargan de </w:delText>
        </w:r>
      </w:del>
      <w:r w:rsidRPr="00791D37">
        <w:t>servicios de seguridad</w:t>
      </w:r>
      <w:del w:id="2883"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884"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0724B793" w14:textId="77777777" w:rsidR="00BD51E1" w:rsidRPr="00791D37" w:rsidRDefault="00BD51E1">
      <w:pPr>
        <w:pStyle w:val="Prrafodelista"/>
        <w:pPrChange w:id="2885" w:author="JORGE CONTRERAS ORTIZ" w:date="2021-09-05T18:36:00Z">
          <w:pPr>
            <w:pStyle w:val="Prrafodelista"/>
            <w:numPr>
              <w:numId w:val="10"/>
            </w:numPr>
            <w:ind w:hanging="360"/>
          </w:pPr>
        </w:pPrChange>
      </w:pPr>
    </w:p>
    <w:p w14:paraId="28C08466" w14:textId="677F2DAF" w:rsidR="00B62082" w:rsidRDefault="00B62082" w:rsidP="00791D37">
      <w:pPr>
        <w:pStyle w:val="Prrafodelista"/>
        <w:numPr>
          <w:ilvl w:val="0"/>
          <w:numId w:val="10"/>
        </w:numPr>
        <w:rPr>
          <w:ins w:id="2886" w:author="JORGE CONTRERAS ORTIZ" w:date="2021-09-05T18:36:00Z"/>
        </w:rPr>
      </w:pPr>
      <w:bookmarkStart w:id="2887" w:name="REEDs"/>
      <w:r w:rsidRPr="00791D37">
        <w:rPr>
          <w:b/>
          <w:bCs/>
        </w:rPr>
        <w:t>Router-Eligible End Devices</w:t>
      </w:r>
      <w:bookmarkEnd w:id="2887"/>
      <w:r w:rsidRPr="00791D37">
        <w:rPr>
          <w:b/>
          <w:bCs/>
        </w:rPr>
        <w:t xml:space="preserve">. </w:t>
      </w:r>
      <w:r w:rsidRPr="00791D37">
        <w:t xml:space="preserve">Estos </w:t>
      </w:r>
      <w:r w:rsidR="00363231" w:rsidRPr="00791D37">
        <w:t>dispositivos</w:t>
      </w:r>
      <w:r w:rsidRPr="00791D37">
        <w:t xml:space="preserve"> pueden convertirse en Routers</w:t>
      </w:r>
      <w:del w:id="2888" w:author="JORGE CONTRERAS ORTIZ" w:date="2021-09-08T08:54:00Z">
        <w:r w:rsidR="00363231" w:rsidRPr="00791D37" w:rsidDel="00AD4F36">
          <w:delText xml:space="preserve"> </w:delText>
        </w:r>
        <w:r w:rsidRPr="00791D37" w:rsidDel="00AD4F36">
          <w:delText xml:space="preserve">acorde a la topología o condiciones de la red, </w:delText>
        </w:r>
      </w:del>
      <w:del w:id="2889" w:author="JORGE CONTRERAS ORTIZ" w:date="2021-09-08T09:00:00Z">
        <w:r w:rsidR="00363231" w:rsidRPr="00791D37" w:rsidDel="00AD4F36">
          <w:delText xml:space="preserve">pero </w:delText>
        </w:r>
        <w:r w:rsidRPr="00791D37" w:rsidDel="00AD4F36">
          <w:delText>no actúan como Routers</w:delText>
        </w:r>
      </w:del>
      <w:r w:rsidRPr="00791D37">
        <w:t>.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890" w:author="JORGE CONTRERAS ORTIZ" w:date="2021-09-05T18:36:00Z">
          <w:pPr>
            <w:pStyle w:val="Prrafodelista"/>
            <w:numPr>
              <w:numId w:val="10"/>
            </w:numPr>
            <w:ind w:hanging="360"/>
          </w:pPr>
        </w:pPrChange>
      </w:pPr>
    </w:p>
    <w:p w14:paraId="7CA412EB" w14:textId="068F10CB" w:rsidR="00B62082" w:rsidDel="00AD4F36" w:rsidRDefault="00B62082">
      <w:pPr>
        <w:pStyle w:val="Prrafodelista"/>
        <w:numPr>
          <w:ilvl w:val="0"/>
          <w:numId w:val="10"/>
        </w:numPr>
        <w:rPr>
          <w:del w:id="2891" w:author="JORGE CONTRERAS ORTIZ" w:date="2021-09-05T18:21:00Z"/>
        </w:rPr>
      </w:pPr>
      <w:bookmarkStart w:id="2892" w:name="SED"/>
      <w:r w:rsidRPr="00E558C7">
        <w:rPr>
          <w:b/>
          <w:bCs/>
        </w:rPr>
        <w:t>Sleepy End Devices</w:t>
      </w:r>
      <w:bookmarkEnd w:id="2892"/>
      <w:r w:rsidRPr="00E558C7">
        <w:rPr>
          <w:b/>
          <w:bCs/>
        </w:rPr>
        <w:t xml:space="preserve">. </w:t>
      </w:r>
      <w:r w:rsidRPr="00791D37">
        <w:t xml:space="preserve">Son </w:t>
      </w:r>
      <w:del w:id="2893" w:author="JORGE CONTRERAS ORTIZ" w:date="2021-09-05T18:21:00Z">
        <w:r w:rsidRPr="00791D37" w:rsidDel="00E558C7">
          <w:delText xml:space="preserve">dispositivos </w:delText>
        </w:r>
      </w:del>
      <w:del w:id="2894" w:author="JORGE CONTRERAS ORTIZ" w:date="2021-09-05T18:20:00Z">
        <w:r w:rsidRPr="00791D37" w:rsidDel="00E558C7">
          <w:delText>anfitriones o Host de la red</w:delText>
        </w:r>
      </w:del>
      <w:del w:id="2895" w:author="JORGE CONTRERAS ORTIZ" w:date="2021-09-05T18:21:00Z">
        <w:r w:rsidRPr="00791D37" w:rsidDel="00E558C7">
          <w:delText>.</w:delText>
        </w:r>
      </w:del>
      <w:ins w:id="2896" w:author="JORGE CONTRERAS ORTIZ" w:date="2021-09-05T18:21:00Z">
        <w:r w:rsidR="00E558C7">
          <w:t>dispositivos más sencillos.</w:t>
        </w:r>
      </w:ins>
      <w:r w:rsidRPr="00791D37">
        <w:t xml:space="preserve"> Solo se pueden comunicar a través de su </w:t>
      </w:r>
      <w:del w:id="2897" w:author="JORGE CONTRERAS ORTIZ" w:date="2021-09-05T18:21:00Z">
        <w:r w:rsidRPr="00791D37" w:rsidDel="00E558C7">
          <w:delText xml:space="preserve">Router </w:delText>
        </w:r>
      </w:del>
      <w:ins w:id="2898" w:author="JORGE CONTRERAS ORTIZ" w:date="2021-09-05T18:21:00Z">
        <w:r w:rsidR="00E558C7">
          <w:t>nodo o router</w:t>
        </w:r>
        <w:r w:rsidR="00E558C7" w:rsidRPr="00791D37">
          <w:t xml:space="preserve"> </w:t>
        </w:r>
      </w:ins>
      <w:r w:rsidRPr="00791D37">
        <w:t>Padre, y no pueden reenviar mensajes para otros dispositivos. Pueden operar con muy bajo consumo ya que receptor está desactivado y solo se despierta periódicamente para comunicarse con su padre.</w:t>
      </w:r>
    </w:p>
    <w:p w14:paraId="3983E914" w14:textId="77777777" w:rsidR="00AD4F36" w:rsidRPr="00791D37" w:rsidRDefault="00AD4F36" w:rsidP="00791D37">
      <w:pPr>
        <w:pStyle w:val="Prrafodelista"/>
        <w:numPr>
          <w:ilvl w:val="0"/>
          <w:numId w:val="10"/>
        </w:numPr>
        <w:rPr>
          <w:ins w:id="2899" w:author="JORGE CONTRERAS ORTIZ" w:date="2021-09-08T09:00:00Z"/>
        </w:rPr>
      </w:pPr>
    </w:p>
    <w:p w14:paraId="3D76C7B8" w14:textId="77777777" w:rsidR="00B62082" w:rsidRPr="00791D37" w:rsidRDefault="00B62082" w:rsidP="00AD4F36">
      <w:pPr>
        <w:pStyle w:val="Prrafodelista"/>
        <w:pPrChange w:id="2900" w:author="JORGE CONTRERAS ORTIZ" w:date="2021-09-08T09:02:00Z">
          <w:pPr/>
        </w:pPrChange>
      </w:pPr>
    </w:p>
    <w:p w14:paraId="6CF34EDE" w14:textId="47326776" w:rsidR="00AD4F36"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901"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902"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903"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904" w:author="JORGE CONTRERAS ORTIZ" w:date="2021-09-05T18:36:00Z">
          <w:pPr>
            <w:pStyle w:val="Prrafodelista"/>
            <w:numPr>
              <w:ilvl w:val="1"/>
              <w:numId w:val="11"/>
            </w:numPr>
            <w:ind w:left="1440" w:hanging="360"/>
          </w:pPr>
        </w:pPrChange>
      </w:pPr>
    </w:p>
    <w:p w14:paraId="7CDBC92B" w14:textId="4F55148E" w:rsidR="00B62082" w:rsidRDefault="00B62082" w:rsidP="00791D37">
      <w:pPr>
        <w:pStyle w:val="Prrafodelista"/>
        <w:numPr>
          <w:ilvl w:val="1"/>
          <w:numId w:val="11"/>
        </w:numPr>
        <w:rPr>
          <w:ins w:id="2905" w:author="JORGE CONTRERAS ORTIZ" w:date="2021-09-05T18:36:00Z"/>
        </w:rPr>
      </w:pPr>
      <w:r w:rsidRPr="00791D37">
        <w:rPr>
          <w:b/>
          <w:bCs/>
        </w:rPr>
        <w:t>Border Router.</w:t>
      </w:r>
      <w:ins w:id="2906" w:author="JORGE CONTRERAS ORTIZ" w:date="2021-09-08T09:02:00Z">
        <w:r w:rsidR="00AD4F36">
          <w:rPr>
            <w:b/>
            <w:bCs/>
          </w:rPr>
          <w:t xml:space="preserve"> </w:t>
        </w:r>
        <w:r w:rsidR="00AD4F36">
          <w:t xml:space="preserve">Misma </w:t>
        </w:r>
      </w:ins>
      <w:del w:id="2907" w:author="JORGE CONTRERAS ORTIZ" w:date="2021-09-08T09:02:00Z">
        <w:r w:rsidRPr="00791D37" w:rsidDel="00AD4F36">
          <w:rPr>
            <w:b/>
            <w:bCs/>
          </w:rPr>
          <w:delText xml:space="preserve"> </w:delText>
        </w:r>
      </w:del>
      <w:del w:id="2908" w:author="JORGE CONTRERAS ORTIZ" w:date="2021-09-05T18:22:00Z">
        <w:r w:rsidRPr="00791D37" w:rsidDel="00E558C7">
          <w:rPr>
            <w:b/>
            <w:bCs/>
          </w:rPr>
          <w:delText>(</w:delText>
        </w:r>
        <w:r w:rsidRPr="00791D37" w:rsidDel="00E558C7">
          <w:delText>Misma funcionalidad comentada en la primera clasificación.)</w:delText>
        </w:r>
      </w:del>
      <w:ins w:id="2909" w:author="JORGE CONTRERAS ORTIZ" w:date="2021-09-08T09:02:00Z">
        <w:r w:rsidR="00AD4F36">
          <w:t>f</w:t>
        </w:r>
      </w:ins>
      <w:ins w:id="2910" w:author="JORGE CONTRERAS ORTIZ" w:date="2021-09-05T18:27:00Z">
        <w:r w:rsidR="00F547F4">
          <w:t xml:space="preserve">uncionalidad descrita en </w:t>
        </w:r>
      </w:ins>
      <w:ins w:id="2911" w:author="JORGE CONTRERAS ORTIZ" w:date="2021-09-05T18:26:00Z">
        <w:r w:rsidR="00F547F4">
          <w:fldChar w:fldCharType="begin"/>
        </w:r>
        <w:r w:rsidR="00F547F4">
          <w:instrText xml:space="preserve"> REF BR \h </w:instrText>
        </w:r>
      </w:ins>
      <w:r w:rsidR="00F547F4">
        <w:fldChar w:fldCharType="separate"/>
      </w:r>
      <w:ins w:id="2912" w:author="JORGE CONTRERAS ORTIZ" w:date="2021-09-08T11:58:00Z">
        <w:r w:rsidR="00FE2C54" w:rsidRPr="00791D37">
          <w:rPr>
            <w:b/>
            <w:bCs/>
          </w:rPr>
          <w:t>Border Routers</w:t>
        </w:r>
      </w:ins>
      <w:ins w:id="2913" w:author="JORGE CONTRERAS ORTIZ" w:date="2021-09-05T18:26:00Z">
        <w:r w:rsidR="00F547F4">
          <w:fldChar w:fldCharType="end"/>
        </w:r>
      </w:ins>
      <w:ins w:id="2914" w:author="JORGE CONTRERAS ORTIZ" w:date="2021-09-08T09:01:00Z">
        <w:r w:rsidR="00AD4F36">
          <w:t xml:space="preserve"> </w:t>
        </w:r>
      </w:ins>
      <w:ins w:id="2915" w:author="JORGE CONTRERAS ORTIZ" w:date="2021-09-08T09:02:00Z">
        <w:r w:rsidR="00AD4F36">
          <w:t xml:space="preserve">en la </w:t>
        </w:r>
      </w:ins>
      <w:ins w:id="2916" w:author="JORGE CONTRERAS ORTIZ" w:date="2021-09-08T09:03:00Z">
        <w:r w:rsidR="00AD4F36">
          <w:t>clasificación</w:t>
        </w:r>
      </w:ins>
      <w:ins w:id="2917" w:author="JORGE CONTRERAS ORTIZ" w:date="2021-09-08T09:02:00Z">
        <w:r w:rsidR="00AD4F36">
          <w:t xml:space="preserve"> anterior</w:t>
        </w:r>
      </w:ins>
      <w:ins w:id="2918" w:author="JORGE CONTRERAS ORTIZ" w:date="2021-09-05T18:27:00Z">
        <w:r w:rsidR="00F547F4">
          <w:t>.</w:t>
        </w:r>
      </w:ins>
    </w:p>
    <w:p w14:paraId="49F39FC5" w14:textId="77777777" w:rsidR="00BD51E1" w:rsidRPr="00791D37" w:rsidRDefault="00BD51E1">
      <w:pPr>
        <w:pStyle w:val="Prrafodelista"/>
        <w:ind w:left="1440"/>
        <w:pPrChange w:id="2919" w:author="JORGE CONTRERAS ORTIZ" w:date="2021-09-05T18:36:00Z">
          <w:pPr>
            <w:pStyle w:val="Prrafodelista"/>
            <w:numPr>
              <w:ilvl w:val="1"/>
              <w:numId w:val="11"/>
            </w:numPr>
            <w:ind w:left="1440" w:hanging="360"/>
          </w:pPr>
        </w:pPrChange>
      </w:pPr>
    </w:p>
    <w:p w14:paraId="16C163CB" w14:textId="34651F81" w:rsidR="00B62082" w:rsidRDefault="00B62082" w:rsidP="00791D37">
      <w:pPr>
        <w:pStyle w:val="Prrafodelista"/>
        <w:numPr>
          <w:ilvl w:val="1"/>
          <w:numId w:val="11"/>
        </w:numPr>
        <w:rPr>
          <w:ins w:id="2920" w:author="JORGE CONTRERAS ORTIZ" w:date="2021-09-05T18:37:00Z"/>
        </w:rPr>
      </w:pPr>
      <w:r w:rsidRPr="00791D37">
        <w:rPr>
          <w:b/>
          <w:bCs/>
        </w:rPr>
        <w:t>Active Router.</w:t>
      </w:r>
      <w:r w:rsidRPr="00791D37">
        <w:t xml:space="preserve"> </w:t>
      </w:r>
      <w:ins w:id="2921" w:author="JORGE CONTRERAS ORTIZ" w:date="2021-09-08T09:02:00Z">
        <w:r w:rsidR="00AD4F36">
          <w:t>Misma f</w:t>
        </w:r>
      </w:ins>
      <w:ins w:id="2922" w:author="JORGE CONTRERAS ORTIZ" w:date="2021-09-05T18:27:00Z">
        <w:r w:rsidR="00F547F4">
          <w:t xml:space="preserve">uncionalidad descrita en </w:t>
        </w:r>
        <w:r w:rsidR="00F547F4">
          <w:fldChar w:fldCharType="begin"/>
        </w:r>
        <w:r w:rsidR="00F547F4">
          <w:instrText xml:space="preserve"> REF R \h </w:instrText>
        </w:r>
      </w:ins>
      <w:r w:rsidR="00F547F4">
        <w:fldChar w:fldCharType="separate"/>
      </w:r>
      <w:ins w:id="2923" w:author="JORGE CONTRERAS ORTIZ" w:date="2021-09-08T11:58:00Z">
        <w:r w:rsidR="00FE2C54" w:rsidRPr="00791D37">
          <w:rPr>
            <w:b/>
            <w:bCs/>
          </w:rPr>
          <w:t>Routers</w:t>
        </w:r>
      </w:ins>
      <w:ins w:id="2924" w:author="JORGE CONTRERAS ORTIZ" w:date="2021-09-05T18:27:00Z">
        <w:r w:rsidR="00F547F4">
          <w:fldChar w:fldCharType="end"/>
        </w:r>
      </w:ins>
      <w:ins w:id="2925" w:author="JORGE CONTRERAS ORTIZ" w:date="2021-09-08T09:02:00Z">
        <w:r w:rsidR="00AD4F36">
          <w:t xml:space="preserve"> </w:t>
        </w:r>
        <w:r w:rsidR="00AD4F36">
          <w:t xml:space="preserve">en </w:t>
        </w:r>
        <w:r w:rsidR="00AD4F36">
          <w:t>la clasificación</w:t>
        </w:r>
        <w:r w:rsidR="00AD4F36">
          <w:t xml:space="preserve"> anterior</w:t>
        </w:r>
      </w:ins>
      <w:ins w:id="2926" w:author="JORGE CONTRERAS ORTIZ" w:date="2021-09-05T18:27:00Z">
        <w:r w:rsidR="00F547F4">
          <w:t>.</w:t>
        </w:r>
      </w:ins>
      <w:del w:id="2927"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928" w:author="JORGE CONTRERAS ORTIZ" w:date="2021-09-05T18:37:00Z">
          <w:pPr>
            <w:pStyle w:val="Prrafodelista"/>
            <w:numPr>
              <w:ilvl w:val="1"/>
              <w:numId w:val="11"/>
            </w:numPr>
            <w:ind w:left="1440" w:hanging="360"/>
          </w:pPr>
        </w:pPrChange>
      </w:pPr>
    </w:p>
    <w:p w14:paraId="141E2F40" w14:textId="41811C31" w:rsidR="00B62082" w:rsidRDefault="00B62082" w:rsidP="00791D37">
      <w:pPr>
        <w:pStyle w:val="Prrafodelista"/>
        <w:numPr>
          <w:ilvl w:val="1"/>
          <w:numId w:val="11"/>
        </w:numPr>
        <w:rPr>
          <w:ins w:id="2929" w:author="JORGE CONTRERAS ORTIZ" w:date="2021-09-05T18:37:00Z"/>
        </w:rPr>
      </w:pPr>
      <w:r w:rsidRPr="00791D37">
        <w:rPr>
          <w:b/>
          <w:bCs/>
        </w:rPr>
        <w:t>REEDs.</w:t>
      </w:r>
      <w:r w:rsidRPr="00791D37">
        <w:t xml:space="preserve"> </w:t>
      </w:r>
      <w:del w:id="2930" w:author="JORGE CONTRERAS ORTIZ" w:date="2021-09-05T18:27:00Z">
        <w:r w:rsidRPr="00791D37" w:rsidDel="00F547F4">
          <w:delText>(Misma funcionalidad comentada en la primera clasificación.)</w:delText>
        </w:r>
      </w:del>
      <w:ins w:id="2931" w:author="JORGE CONTRERAS ORTIZ" w:date="2021-09-08T09:03:00Z">
        <w:r w:rsidR="00AD4F36">
          <w:t>Misma f</w:t>
        </w:r>
      </w:ins>
      <w:ins w:id="2932" w:author="JORGE CONTRERAS ORTIZ" w:date="2021-09-05T18:27:00Z">
        <w:r w:rsidR="00F547F4">
          <w:t xml:space="preserve">uncionalidad descrita en </w:t>
        </w:r>
        <w:r w:rsidR="00F547F4">
          <w:fldChar w:fldCharType="begin"/>
        </w:r>
        <w:r w:rsidR="00F547F4">
          <w:instrText xml:space="preserve"> REF REEDs \h </w:instrText>
        </w:r>
      </w:ins>
      <w:r w:rsidR="00F547F4">
        <w:fldChar w:fldCharType="separate"/>
      </w:r>
      <w:ins w:id="2933" w:author="JORGE CONTRERAS ORTIZ" w:date="2021-09-08T11:58:00Z">
        <w:r w:rsidR="00FE2C54" w:rsidRPr="00791D37">
          <w:rPr>
            <w:b/>
            <w:bCs/>
          </w:rPr>
          <w:t>Router-Eligible End Devices</w:t>
        </w:r>
      </w:ins>
      <w:ins w:id="2934" w:author="JORGE CONTRERAS ORTIZ" w:date="2021-09-05T18:27:00Z">
        <w:r w:rsidR="00F547F4">
          <w:fldChar w:fldCharType="end"/>
        </w:r>
      </w:ins>
      <w:ins w:id="2935" w:author="JORGE CONTRERAS ORTIZ" w:date="2021-09-08T09:03:00Z">
        <w:r w:rsidR="00AD4F36">
          <w:t xml:space="preserve"> en la clasificación</w:t>
        </w:r>
      </w:ins>
      <w:ins w:id="2936" w:author="JORGE CONTRERAS ORTIZ" w:date="2021-09-05T18:27:00Z">
        <w:r w:rsidR="00F547F4">
          <w:t xml:space="preserve">. </w:t>
        </w:r>
      </w:ins>
      <w:del w:id="2937" w:author="JORGE CONTRERAS ORTIZ" w:date="2021-09-05T18:27:00Z">
        <w:r w:rsidRPr="00791D37" w:rsidDel="00F547F4">
          <w:delText xml:space="preserve"> </w:delText>
        </w:r>
      </w:del>
      <w:r w:rsidRPr="00791D37">
        <w:t>Pueden tener varios nodos hijos y mantener enlaces con los Routers vecinos.</w:t>
      </w:r>
    </w:p>
    <w:p w14:paraId="2C2742F6" w14:textId="77777777" w:rsidR="00BD51E1" w:rsidRPr="00791D37" w:rsidRDefault="00BD51E1">
      <w:pPr>
        <w:pStyle w:val="Prrafodelista"/>
        <w:ind w:left="1440"/>
        <w:pPrChange w:id="2938"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939" w:author="JORGE CONTRERAS ORTIZ" w:date="2021-09-05T18:37:00Z"/>
        </w:rPr>
      </w:pPr>
      <w:r w:rsidRPr="00791D37">
        <w:rPr>
          <w:b/>
          <w:bCs/>
        </w:rPr>
        <w:lastRenderedPageBreak/>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2940"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941"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2942"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943"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2944" w:author="JORGE CONTRERAS ORTIZ" w:date="2021-09-05T18:37:00Z">
          <w:pPr>
            <w:pStyle w:val="Prrafodelista"/>
            <w:numPr>
              <w:ilvl w:val="1"/>
              <w:numId w:val="11"/>
            </w:numPr>
            <w:ind w:left="1440" w:hanging="360"/>
          </w:pPr>
        </w:pPrChange>
      </w:pPr>
    </w:p>
    <w:p w14:paraId="094E5F7B" w14:textId="2A1CF8A7" w:rsidR="00B62082" w:rsidDel="00F87EA8" w:rsidRDefault="00B62082" w:rsidP="00791D37">
      <w:pPr>
        <w:pStyle w:val="Prrafodelista"/>
        <w:numPr>
          <w:ilvl w:val="1"/>
          <w:numId w:val="11"/>
        </w:numPr>
        <w:rPr>
          <w:del w:id="2945" w:author="JORGE CONTRERAS ORTIZ" w:date="2021-09-05T18:28:00Z"/>
        </w:rPr>
      </w:pPr>
      <w:r w:rsidRPr="00F547F4">
        <w:rPr>
          <w:b/>
          <w:bCs/>
        </w:rPr>
        <w:t>Sleepy End Device.</w:t>
      </w:r>
      <w:r w:rsidRPr="00791D37">
        <w:t xml:space="preserve"> </w:t>
      </w:r>
      <w:ins w:id="2946"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2947" w:author="JORGE CONTRERAS ORTIZ" w:date="2021-09-08T11:58:00Z">
        <w:r w:rsidR="00FE2C54" w:rsidRPr="00E558C7">
          <w:rPr>
            <w:b/>
            <w:bCs/>
          </w:rPr>
          <w:t>Sleepy End Devices</w:t>
        </w:r>
      </w:ins>
      <w:ins w:id="2948" w:author="JORGE CONTRERAS ORTIZ" w:date="2021-09-05T18:28:00Z">
        <w:r w:rsidR="00F547F4">
          <w:fldChar w:fldCharType="end"/>
        </w:r>
        <w:r w:rsidR="00F547F4">
          <w:t>.</w:t>
        </w:r>
      </w:ins>
      <w:del w:id="2949"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63A36BD8" w14:textId="77777777" w:rsidR="00F87EA8" w:rsidRDefault="00F87EA8" w:rsidP="00791D37">
      <w:pPr>
        <w:pStyle w:val="Prrafodelista"/>
        <w:numPr>
          <w:ilvl w:val="1"/>
          <w:numId w:val="11"/>
        </w:numPr>
        <w:rPr>
          <w:ins w:id="2950" w:author="JORGE CONTRERAS ORTIZ" w:date="2021-09-08T09:06:00Z"/>
        </w:rPr>
      </w:pPr>
    </w:p>
    <w:p w14:paraId="05FCC2A8" w14:textId="145DBE94" w:rsidR="00F87EA8" w:rsidRDefault="00F87EA8" w:rsidP="00F87EA8">
      <w:pPr>
        <w:rPr>
          <w:ins w:id="2951" w:author="JORGE CONTRERAS ORTIZ" w:date="2021-09-08T09:06:00Z"/>
        </w:rPr>
      </w:pPr>
    </w:p>
    <w:p w14:paraId="6B64EF08" w14:textId="77777777" w:rsidR="00F87EA8" w:rsidRDefault="00F87EA8" w:rsidP="00F87EA8">
      <w:pPr>
        <w:rPr>
          <w:ins w:id="2952" w:author="JORGE CONTRERAS ORTIZ" w:date="2021-09-08T09:05:00Z"/>
        </w:rPr>
        <w:pPrChange w:id="2953" w:author="JORGE CONTRERAS ORTIZ" w:date="2021-09-08T09:06:00Z">
          <w:pPr>
            <w:pStyle w:val="Prrafodelista"/>
            <w:numPr>
              <w:ilvl w:val="1"/>
              <w:numId w:val="11"/>
            </w:numPr>
            <w:ind w:left="1440" w:hanging="360"/>
          </w:pPr>
        </w:pPrChange>
      </w:pPr>
    </w:p>
    <w:p w14:paraId="7AC589F9" w14:textId="09BBFC26" w:rsidR="00032C7F" w:rsidRDefault="00F87EA8" w:rsidP="00F87EA8">
      <w:pPr>
        <w:rPr>
          <w:ins w:id="2954" w:author="JORGE CONTRERAS ORTIZ" w:date="2021-09-08T09:06:00Z"/>
        </w:rPr>
      </w:pPr>
      <w:ins w:id="2955" w:author="JORGE CONTRERAS ORTIZ" w:date="2021-09-08T09:05:00Z">
        <w:r>
          <w:t>Un ejemplo de topología básica es la mo</w:t>
        </w:r>
      </w:ins>
      <w:ins w:id="2956" w:author="JORGE CONTRERAS ORTIZ" w:date="2021-09-08T09:06:00Z">
        <w:r>
          <w:t xml:space="preserve">strada en </w:t>
        </w:r>
        <w:r>
          <w:fldChar w:fldCharType="begin"/>
        </w:r>
        <w:r>
          <w:instrText xml:space="preserve"> REF _Ref81984394 \h </w:instrText>
        </w:r>
      </w:ins>
      <w:r>
        <w:fldChar w:fldCharType="separate"/>
      </w:r>
      <w:ins w:id="2957" w:author="JORGE CONTRERAS ORTIZ" w:date="2021-09-08T11:58:00Z">
        <w:r w:rsidR="00FE2C54" w:rsidRPr="00791D37">
          <w:t xml:space="preserve">Ilustración </w:t>
        </w:r>
        <w:r w:rsidR="00FE2C54">
          <w:rPr>
            <w:noProof/>
          </w:rPr>
          <w:t>3</w:t>
        </w:r>
      </w:ins>
      <w:ins w:id="2958" w:author="JORGE CONTRERAS ORTIZ" w:date="2021-09-08T09:06:00Z">
        <w:r>
          <w:fldChar w:fldCharType="end"/>
        </w:r>
        <w:r>
          <w:t>.</w:t>
        </w:r>
      </w:ins>
    </w:p>
    <w:p w14:paraId="068AA379" w14:textId="27306686" w:rsidR="00F87EA8" w:rsidRDefault="00F87EA8" w:rsidP="00F87EA8">
      <w:pPr>
        <w:rPr>
          <w:ins w:id="2959" w:author="JORGE CONTRERAS ORTIZ" w:date="2021-09-08T09:06:00Z"/>
        </w:rPr>
      </w:pPr>
    </w:p>
    <w:p w14:paraId="06D9E897" w14:textId="77777777" w:rsidR="00F87EA8" w:rsidRPr="00791D37" w:rsidRDefault="00F87EA8" w:rsidP="00F87EA8">
      <w:pPr>
        <w:pPrChange w:id="2960" w:author="JORGE CONTRERAS ORTIZ" w:date="2021-09-08T09:06:00Z">
          <w:pPr>
            <w:pStyle w:val="Prrafodelista"/>
            <w:numPr>
              <w:ilvl w:val="1"/>
              <w:numId w:val="11"/>
            </w:numPr>
            <w:ind w:left="1440" w:hanging="360"/>
          </w:pPr>
        </w:pPrChange>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3"/>
                    <a:stretch>
                      <a:fillRect/>
                    </a:stretch>
                  </pic:blipFill>
                  <pic:spPr>
                    <a:xfrm>
                      <a:off x="0" y="0"/>
                      <a:ext cx="2669087" cy="2750922"/>
                    </a:xfrm>
                    <a:prstGeom prst="rect">
                      <a:avLst/>
                    </a:prstGeom>
                  </pic:spPr>
                </pic:pic>
              </a:graphicData>
            </a:graphic>
          </wp:inline>
        </w:drawing>
      </w:r>
    </w:p>
    <w:p w14:paraId="75373365" w14:textId="0114BCC7" w:rsidR="00B62082" w:rsidRDefault="00B62082" w:rsidP="00F21168">
      <w:pPr>
        <w:pStyle w:val="Descripcin"/>
        <w:jc w:val="center"/>
        <w:rPr>
          <w:ins w:id="2961" w:author="JORGE CONTRERAS ORTIZ" w:date="2021-09-05T22:25:00Z"/>
        </w:rPr>
      </w:pPr>
      <w:bookmarkStart w:id="2962" w:name="_Toc81499578"/>
      <w:bookmarkStart w:id="2963" w:name="_Toc81499813"/>
      <w:bookmarkStart w:id="2964" w:name="_Ref81984394"/>
      <w:bookmarkStart w:id="2965" w:name="_Toc81995243"/>
      <w:r w:rsidRPr="00791D37">
        <w:t xml:space="preserve">Ilustración </w:t>
      </w:r>
      <w:r w:rsidRPr="00F21168">
        <w:fldChar w:fldCharType="begin"/>
      </w:r>
      <w:r w:rsidRPr="00791D37">
        <w:instrText xml:space="preserve"> SEQ Ilustración \* ARABIC </w:instrText>
      </w:r>
      <w:r w:rsidRPr="00F21168">
        <w:fldChar w:fldCharType="separate"/>
      </w:r>
      <w:r w:rsidR="00FE2C54">
        <w:rPr>
          <w:noProof/>
        </w:rPr>
        <w:t>3</w:t>
      </w:r>
      <w:r w:rsidRPr="00F21168">
        <w:fldChar w:fldCharType="end"/>
      </w:r>
      <w:bookmarkEnd w:id="2964"/>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962"/>
      <w:bookmarkEnd w:id="2963"/>
      <w:r w:rsidR="00AD1498" w:rsidRPr="00791D37">
        <w:rPr>
          <w:noProof/>
        </w:rPr>
        <w:t>[9]</w:t>
      </w:r>
      <w:bookmarkEnd w:id="2965"/>
      <w:r w:rsidRPr="00F21168">
        <w:fldChar w:fldCharType="end"/>
      </w:r>
      <w:r w:rsidRPr="00791D37">
        <w:t xml:space="preserve"> </w:t>
      </w:r>
    </w:p>
    <w:p w14:paraId="651AD6B1" w14:textId="77777777" w:rsidR="00032C7F" w:rsidRPr="00030323" w:rsidRDefault="00032C7F">
      <w:pPr>
        <w:pPrChange w:id="2966" w:author="JORGE CONTRERAS ORTIZ" w:date="2021-09-05T22:25:00Z">
          <w:pPr>
            <w:pStyle w:val="Descripcin"/>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967" w:author="JORGE CONTRERAS ORTIZ" w:date="2021-09-05T18:30:00Z">
        <w:r w:rsidRPr="00791D37" w:rsidDel="00F547F4">
          <w:delText xml:space="preserve">puede </w:delText>
        </w:r>
      </w:del>
      <w:ins w:id="2968"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969" w:author="JORGE CONTRERAS ORTIZ" w:date="2021-09-05T18:29:00Z">
        <w:r w:rsidRPr="00791D37" w:rsidDel="00F547F4">
          <w:delText xml:space="preserve">tendrá </w:delText>
        </w:r>
      </w:del>
      <w:ins w:id="2970" w:author="JORGE CONTRERAS ORTIZ" w:date="2021-09-05T18:29:00Z">
        <w:r w:rsidR="00F547F4">
          <w:t>deberá</w:t>
        </w:r>
      </w:ins>
      <w:del w:id="2971" w:author="JORGE CONTRERAS ORTIZ" w:date="2021-09-05T18:29:00Z">
        <w:r w:rsidRPr="00791D37" w:rsidDel="00F547F4">
          <w:delText>que</w:delText>
        </w:r>
      </w:del>
      <w:ins w:id="2972" w:author="JORGE CONTRERAS ORTIZ" w:date="2021-09-05T18:29:00Z">
        <w:r w:rsidR="00F547F4">
          <w:t xml:space="preserve"> </w:t>
        </w:r>
      </w:ins>
      <w:del w:id="2973"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974" w:author="JORGE CONTRERAS ORTIZ" w:date="2021-09-05T18:30:00Z">
        <w:r w:rsidRPr="00791D37" w:rsidDel="00F547F4">
          <w:delText xml:space="preserve">se </w:delText>
        </w:r>
      </w:del>
      <w:r w:rsidRPr="00791D37">
        <w:t>falla</w:t>
      </w:r>
      <w:ins w:id="2975"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2976" w:author="JORGE CONTRERAS ORTIZ" w:date="2021-09-05T20:57:00Z"/>
        </w:rPr>
      </w:pPr>
    </w:p>
    <w:p w14:paraId="59866C7F" w14:textId="14FD22A0" w:rsidR="00CA64F2" w:rsidRDefault="00CA64F2" w:rsidP="00791D37">
      <w:pPr>
        <w:rPr>
          <w:ins w:id="2977" w:author="JORGE CONTRERAS ORTIZ" w:date="2021-09-05T20:57:00Z"/>
        </w:rPr>
      </w:pPr>
    </w:p>
    <w:p w14:paraId="4E260979" w14:textId="613D86AD" w:rsidR="00CA64F2" w:rsidRDefault="00CA64F2" w:rsidP="00791D37">
      <w:pPr>
        <w:rPr>
          <w:ins w:id="2978" w:author="JORGE CONTRERAS ORTIZ" w:date="2021-09-05T20:57:00Z"/>
        </w:rPr>
      </w:pPr>
    </w:p>
    <w:p w14:paraId="204F0A4C" w14:textId="51AB416E" w:rsidR="00CA64F2" w:rsidRPr="00791D37" w:rsidDel="00032C7F" w:rsidRDefault="00CA64F2" w:rsidP="00791D37">
      <w:pPr>
        <w:rPr>
          <w:del w:id="2979" w:author="JORGE CONTRERAS ORTIZ" w:date="2021-09-05T22:25:00Z"/>
        </w:rPr>
      </w:pPr>
      <w:bookmarkStart w:id="2980" w:name="_Toc81776456"/>
      <w:bookmarkStart w:id="2981" w:name="_Toc81776652"/>
      <w:bookmarkStart w:id="2982" w:name="_Toc81777015"/>
      <w:bookmarkStart w:id="2983" w:name="_Toc81777300"/>
      <w:bookmarkStart w:id="2984" w:name="_Toc81777586"/>
      <w:bookmarkStart w:id="2985" w:name="_Toc81777886"/>
      <w:bookmarkStart w:id="2986" w:name="_Toc81778177"/>
      <w:bookmarkStart w:id="2987" w:name="_Toc81938482"/>
      <w:bookmarkStart w:id="2988" w:name="_Toc81941394"/>
      <w:bookmarkStart w:id="2989" w:name="_Toc81993057"/>
      <w:bookmarkStart w:id="2990" w:name="_Toc81994581"/>
      <w:bookmarkStart w:id="2991" w:name="_Toc81994787"/>
      <w:bookmarkStart w:id="2992" w:name="_Toc81995082"/>
      <w:bookmarkEnd w:id="2980"/>
      <w:bookmarkEnd w:id="2981"/>
      <w:bookmarkEnd w:id="2982"/>
      <w:bookmarkEnd w:id="2983"/>
      <w:bookmarkEnd w:id="2984"/>
      <w:bookmarkEnd w:id="2985"/>
      <w:bookmarkEnd w:id="2986"/>
      <w:bookmarkEnd w:id="2987"/>
      <w:bookmarkEnd w:id="2988"/>
      <w:bookmarkEnd w:id="2989"/>
      <w:bookmarkEnd w:id="2990"/>
      <w:bookmarkEnd w:id="2991"/>
      <w:bookmarkEnd w:id="2992"/>
    </w:p>
    <w:p w14:paraId="0312B674" w14:textId="625A04D3" w:rsidR="00B62082" w:rsidRPr="00791D37" w:rsidRDefault="00F547F4" w:rsidP="00791D37">
      <w:pPr>
        <w:pStyle w:val="Ttulo3"/>
      </w:pPr>
      <w:bookmarkStart w:id="2993" w:name="_Toc81499360"/>
      <w:bookmarkStart w:id="2994" w:name="_Toc81995083"/>
      <w:r w:rsidRPr="00791D37">
        <w:t>PROTOCOLO THREAD</w:t>
      </w:r>
      <w:bookmarkEnd w:id="2993"/>
      <w:bookmarkEnd w:id="2994"/>
      <w:r w:rsidRPr="00791D37">
        <w:t xml:space="preserve"> </w:t>
      </w:r>
    </w:p>
    <w:p w14:paraId="7FEE205B" w14:textId="77777777" w:rsidR="00B62082" w:rsidRPr="00791D37" w:rsidRDefault="00B62082" w:rsidP="00791D37"/>
    <w:p w14:paraId="6D5C474F" w14:textId="0E86E5F8" w:rsidR="00B62082" w:rsidRDefault="00B62082" w:rsidP="00791D37">
      <w:pPr>
        <w:rPr>
          <w:ins w:id="2995" w:author="JORGE CONTRERAS ORTIZ" w:date="2021-09-05T22:25:00Z"/>
        </w:rPr>
      </w:pPr>
      <w:r w:rsidRPr="00791D37">
        <w:t xml:space="preserve">En este apartado </w:t>
      </w:r>
      <w:del w:id="2996" w:author="JORGE CONTRERAS ORTIZ" w:date="2021-09-05T18:30:00Z">
        <w:r w:rsidRPr="00791D37" w:rsidDel="00F547F4">
          <w:delText xml:space="preserve">describiremos </w:delText>
        </w:r>
      </w:del>
      <w:ins w:id="2997" w:author="JORGE CONTRERAS ORTIZ" w:date="2021-09-05T18:30:00Z">
        <w:r w:rsidR="00F547F4">
          <w:t>se describirá</w:t>
        </w:r>
        <w:r w:rsidR="00F547F4" w:rsidRPr="00791D37">
          <w:t xml:space="preserve"> </w:t>
        </w:r>
      </w:ins>
      <w:r w:rsidRPr="00791D37">
        <w:t xml:space="preserve">la pila del protocolo Thread con las diferentes capas que la integran, las cuales </w:t>
      </w:r>
      <w:del w:id="2998" w:author="JORGE CONTRERAS ORTIZ" w:date="2021-09-08T09:04:00Z">
        <w:r w:rsidRPr="00791D37" w:rsidDel="00F87EA8">
          <w:delText xml:space="preserve">podemos </w:delText>
        </w:r>
      </w:del>
      <w:ins w:id="2999" w:author="JORGE CONTRERAS ORTIZ" w:date="2021-09-08T09:04:00Z">
        <w:r w:rsidR="00F87EA8">
          <w:t>se muestran en</w:t>
        </w:r>
      </w:ins>
      <w:del w:id="3000" w:author="JORGE CONTRERAS ORTIZ" w:date="2021-09-08T09:04:00Z">
        <w:r w:rsidRPr="00791D37" w:rsidDel="00F87EA8">
          <w:delText>ver en</w:delText>
        </w:r>
      </w:del>
      <w:ins w:id="3001" w:author="JORGE CONTRERAS ORTIZ" w:date="2021-09-08T09:04:00Z">
        <w:r w:rsidR="00F87EA8">
          <w:t xml:space="preserve"> la</w:t>
        </w:r>
      </w:ins>
      <w:ins w:id="3002"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3003" w:author="JORGE CONTRERAS ORTIZ" w:date="2021-09-08T11:58:00Z">
        <w:r w:rsidR="00FE2C54">
          <w:t xml:space="preserve">Ilustración </w:t>
        </w:r>
        <w:r w:rsidR="00FE2C54">
          <w:rPr>
            <w:noProof/>
          </w:rPr>
          <w:t>4</w:t>
        </w:r>
      </w:ins>
      <w:ins w:id="3004" w:author="JORGE CONTRERAS ORTIZ" w:date="2021-09-05T18:29:00Z">
        <w:r w:rsidR="00F547F4">
          <w:fldChar w:fldCharType="end"/>
        </w:r>
      </w:ins>
      <w:del w:id="3005"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3006"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3007" w:author="JORGE CONTRERAS ORTIZ" w:date="2021-09-04T14:50:00Z"/>
        </w:rPr>
      </w:pPr>
      <w:commentRangeStart w:id="3008"/>
      <w:commentRangeStart w:id="3009"/>
      <w:del w:id="3010"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4"/>
                      <a:stretch>
                        <a:fillRect/>
                      </a:stretch>
                    </pic:blipFill>
                    <pic:spPr>
                      <a:xfrm>
                        <a:off x="0" y="0"/>
                        <a:ext cx="4543653" cy="2412093"/>
                      </a:xfrm>
                      <a:prstGeom prst="rect">
                        <a:avLst/>
                      </a:prstGeom>
                    </pic:spPr>
                  </pic:pic>
                </a:graphicData>
              </a:graphic>
            </wp:inline>
          </w:drawing>
        </w:r>
      </w:del>
      <w:commentRangeEnd w:id="3008"/>
      <w:commentRangeEnd w:id="3009"/>
      <w:ins w:id="3011"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25"/>
                      <a:stretch>
                        <a:fillRect/>
                      </a:stretch>
                    </pic:blipFill>
                    <pic:spPr>
                      <a:xfrm>
                        <a:off x="0" y="0"/>
                        <a:ext cx="4579597" cy="2599312"/>
                      </a:xfrm>
                      <a:prstGeom prst="rect">
                        <a:avLst/>
                      </a:prstGeom>
                    </pic:spPr>
                  </pic:pic>
                </a:graphicData>
              </a:graphic>
            </wp:inline>
          </w:drawing>
        </w:r>
      </w:ins>
    </w:p>
    <w:p w14:paraId="5B999FE6" w14:textId="6A5CED32" w:rsidR="00F21168" w:rsidRDefault="009C65A7">
      <w:pPr>
        <w:pStyle w:val="Descripcin"/>
        <w:jc w:val="center"/>
        <w:rPr>
          <w:ins w:id="3012" w:author="JORGE CONTRERAS ORTIZ" w:date="2021-09-05T22:25:00Z"/>
        </w:rPr>
      </w:pPr>
      <w:bookmarkStart w:id="3013" w:name="_Ref81758997"/>
      <w:bookmarkStart w:id="3014" w:name="_Toc81995244"/>
      <w:ins w:id="3015" w:author="JORGE CONTRERAS ORTIZ" w:date="2021-09-04T14:50:00Z">
        <w:r>
          <w:t xml:space="preserve">Ilustración </w:t>
        </w:r>
        <w:r>
          <w:fldChar w:fldCharType="begin"/>
        </w:r>
        <w:r>
          <w:instrText xml:space="preserve"> SEQ Ilustración \* ARABIC </w:instrText>
        </w:r>
      </w:ins>
      <w:r>
        <w:fldChar w:fldCharType="separate"/>
      </w:r>
      <w:ins w:id="3016" w:author="JORGE CONTRERAS ORTIZ" w:date="2021-09-08T11:58:00Z">
        <w:r w:rsidR="00FE2C54">
          <w:rPr>
            <w:noProof/>
          </w:rPr>
          <w:t>4</w:t>
        </w:r>
      </w:ins>
      <w:ins w:id="3017" w:author="JORGE CONTRERAS ORTIZ" w:date="2021-09-04T14:50:00Z">
        <w:r>
          <w:fldChar w:fldCharType="end"/>
        </w:r>
        <w:bookmarkEnd w:id="3013"/>
        <w:r>
          <w:t xml:space="preserve"> </w:t>
        </w:r>
        <w:r w:rsidRPr="006D1E1A">
          <w:t xml:space="preserve"> Pila de Protocolo Thread en un sistema IoT</w:t>
        </w:r>
      </w:ins>
      <w:bookmarkEnd w:id="3014"/>
    </w:p>
    <w:p w14:paraId="5ED89DA4" w14:textId="615BB171" w:rsidR="00032C7F" w:rsidRDefault="00032C7F" w:rsidP="00032C7F">
      <w:pPr>
        <w:rPr>
          <w:ins w:id="3018" w:author="JORGE CONTRERAS ORTIZ" w:date="2021-09-05T22:25:00Z"/>
        </w:rPr>
      </w:pPr>
    </w:p>
    <w:p w14:paraId="15B3246E" w14:textId="77777777" w:rsidR="00032C7F" w:rsidRDefault="00032C7F" w:rsidP="00032C7F">
      <w:pPr>
        <w:rPr>
          <w:ins w:id="3019" w:author="JORGE CONTRERAS ORTIZ" w:date="2021-09-05T22:25:00Z"/>
        </w:rPr>
      </w:pPr>
    </w:p>
    <w:p w14:paraId="0E94A4E4" w14:textId="77777777" w:rsidR="00032C7F" w:rsidRPr="00032C7F" w:rsidRDefault="00032C7F">
      <w:pPr>
        <w:pPrChange w:id="3020" w:author="JORGE CONTRERAS ORTIZ" w:date="2021-09-05T22:25:00Z">
          <w:pPr>
            <w:keepNext/>
          </w:pPr>
        </w:pPrChange>
      </w:pPr>
    </w:p>
    <w:p w14:paraId="2F982B9F" w14:textId="359C8DCB" w:rsidR="00F21168" w:rsidDel="00B83329" w:rsidRDefault="00F21168" w:rsidP="00F21168">
      <w:pPr>
        <w:pStyle w:val="Descripcin"/>
        <w:jc w:val="center"/>
        <w:rPr>
          <w:del w:id="3021" w:author="JORGE CONTRERAS ORTIZ" w:date="2021-09-04T11:19:00Z"/>
        </w:rPr>
      </w:pPr>
      <w:del w:id="3022" w:author="JORGE CONTRERAS ORTIZ" w:date="2021-09-04T14:50:00Z">
        <w:r w:rsidDel="009C65A7">
          <w:delText xml:space="preserve">Ilustración </w:delText>
        </w:r>
        <w:r w:rsidR="00807E1A" w:rsidDel="009C65A7">
          <w:fldChar w:fldCharType="begin"/>
        </w:r>
        <w:r w:rsidR="00807E1A" w:rsidDel="009C65A7">
          <w:rPr>
            <w:i w:val="0"/>
            <w:iCs w:val="0"/>
          </w:rPr>
          <w:delInstrText xml:space="preserve"> SEQ Ilustración \* ARABIC </w:delInstrText>
        </w:r>
        <w:r w:rsidR="00807E1A" w:rsidDel="009C65A7">
          <w:fldChar w:fldCharType="separate"/>
        </w:r>
        <w:r w:rsidR="003E5AE5" w:rsidDel="009C65A7">
          <w:rPr>
            <w:noProof/>
          </w:rPr>
          <w:delText>4</w:delText>
        </w:r>
        <w:r w:rsidR="00807E1A" w:rsidDel="009C65A7">
          <w:rPr>
            <w:noProof/>
          </w:rPr>
          <w:fldChar w:fldCharType="end"/>
        </w:r>
        <w:r w:rsidDel="009C65A7">
          <w:delText xml:space="preserve"> </w:delText>
        </w:r>
        <w:r w:rsidRPr="005C1943" w:rsidDel="009C65A7">
          <w:delText xml:space="preserve">Pila de Protocolo Thread en un sistema IoT </w:delText>
        </w:r>
        <w:r w:rsidRPr="00791D37" w:rsidDel="009C65A7">
          <w:rPr>
            <w:i w:val="0"/>
            <w:iCs w:val="0"/>
          </w:rPr>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rPr>
            <w:i w:val="0"/>
            <w:iCs w:val="0"/>
          </w:rPr>
          <w:fldChar w:fldCharType="separate"/>
        </w:r>
        <w:r w:rsidR="006242EF" w:rsidRPr="006242EF" w:rsidDel="009C65A7">
          <w:rPr>
            <w:i w:val="0"/>
            <w:noProof/>
          </w:rPr>
          <w:delText>[12], [13]</w:delText>
        </w:r>
        <w:r w:rsidRPr="00791D37" w:rsidDel="009C65A7">
          <w:rPr>
            <w:i w:val="0"/>
            <w:iCs w:val="0"/>
          </w:rPr>
          <w:fldChar w:fldCharType="end"/>
        </w:r>
      </w:del>
    </w:p>
    <w:p w14:paraId="224F3377" w14:textId="4B88D67F" w:rsidR="00B62082" w:rsidRPr="00791D37" w:rsidRDefault="00B62082">
      <w:pPr>
        <w:pStyle w:val="Descripcin"/>
        <w:jc w:val="center"/>
        <w:pPrChange w:id="3023" w:author="JORGE CONTRERAS ORTIZ" w:date="2021-09-04T11:19:00Z">
          <w:pPr/>
        </w:pPrChange>
      </w:pPr>
      <w:r w:rsidRPr="00791D37">
        <w:rPr>
          <w:rStyle w:val="Refdecomentario"/>
        </w:rPr>
        <w:commentReference w:id="3008"/>
      </w:r>
      <w:r w:rsidR="008807DC">
        <w:rPr>
          <w:rStyle w:val="Refdecomentario"/>
          <w:i w:val="0"/>
          <w:iCs w:val="0"/>
          <w:color w:val="auto"/>
        </w:rPr>
        <w:commentReference w:id="3009"/>
      </w:r>
    </w:p>
    <w:p w14:paraId="53762177" w14:textId="08B226AD" w:rsidR="00B62082" w:rsidRPr="00791D37" w:rsidRDefault="00F547F4" w:rsidP="00FE1EC4">
      <w:pPr>
        <w:pStyle w:val="Ttulo4"/>
      </w:pPr>
      <w:bookmarkStart w:id="3024" w:name="_Toc81499361"/>
      <w:bookmarkStart w:id="3025" w:name="_Toc81995084"/>
      <w:r w:rsidRPr="00791D37">
        <w:t xml:space="preserve">REDES DE ÁREA PRIVADA </w:t>
      </w:r>
      <w:del w:id="3026"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024"/>
      <w:r w:rsidR="00AD1498" w:rsidRPr="00791D37">
        <w:rPr>
          <w:noProof/>
        </w:rPr>
        <w:t>[12]</w:t>
      </w:r>
      <w:bookmarkEnd w:id="3025"/>
      <w:r w:rsidR="00B62082" w:rsidRPr="00791D37">
        <w:fldChar w:fldCharType="end"/>
      </w:r>
    </w:p>
    <w:p w14:paraId="75EEA5C6" w14:textId="77777777" w:rsidR="00B62082" w:rsidRPr="00791D37" w:rsidRDefault="00B62082" w:rsidP="00791D37"/>
    <w:p w14:paraId="5F5A8B13" w14:textId="37FF428A"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w:t>
      </w:r>
      <w:del w:id="3027" w:author="JORGE CONTRERAS ORTIZ" w:date="2021-09-08T09:08:00Z">
        <w:r w:rsidRPr="00791D37" w:rsidDel="00F87EA8">
          <w:delText xml:space="preserve"> o puertas</w:delText>
        </w:r>
      </w:del>
      <w:ins w:id="3028" w:author="JORGE CONTRERAS ORTIZ" w:date="2021-09-05T18:35:00Z">
        <w:r w:rsidR="00BD51E1">
          <w:t>, también conocidos como Border Routers</w:t>
        </w:r>
      </w:ins>
      <w:r w:rsidRPr="00791D37">
        <w:t>.</w:t>
      </w:r>
    </w:p>
    <w:p w14:paraId="2F963258" w14:textId="289EFCC2" w:rsidR="00B62082" w:rsidRDefault="00B62082" w:rsidP="00791D37">
      <w:pPr>
        <w:rPr>
          <w:ins w:id="3029" w:author="JORGE CONTRERAS ORTIZ" w:date="2021-09-05T22:25:00Z"/>
        </w:rPr>
      </w:pPr>
      <w:r w:rsidRPr="00791D37">
        <w:t>Antes de que un dispositivo pueda unirse a una PAN, este debe</w:t>
      </w:r>
      <w:del w:id="3030" w:author="JORGE CONTRERAS ORTIZ" w:date="2021-09-05T18:31:00Z">
        <w:r w:rsidRPr="00791D37" w:rsidDel="00F547F4">
          <w:delText xml:space="preserve"> ser</w:delText>
        </w:r>
      </w:del>
      <w:ins w:id="3031" w:author="JORGE CONTRERAS ORTIZ" w:date="2021-09-05T18:31:00Z">
        <w:r w:rsidR="00F547F4">
          <w:t xml:space="preserve">rá </w:t>
        </w:r>
      </w:ins>
      <w:ins w:id="3032" w:author="JORGE CONTRERAS ORTIZ" w:date="2021-09-08T09:09:00Z">
        <w:r w:rsidR="00F87EA8">
          <w:t>estar previsto</w:t>
        </w:r>
      </w:ins>
      <w:del w:id="3033" w:author="JORGE CONTRERAS ORTIZ" w:date="2021-09-05T18:31:00Z">
        <w:r w:rsidRPr="00791D37" w:rsidDel="00F547F4">
          <w:delText xml:space="preserve"> puesto</w:delText>
        </w:r>
      </w:del>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r w:rsidRPr="00791D37">
        <w:rPr>
          <w:i/>
          <w:iCs/>
        </w:rPr>
        <w:t xml:space="preserve">MeshCoP </w:t>
      </w:r>
      <w:r w:rsidRPr="00791D37">
        <w:t xml:space="preserve">(Mesh Commissioning Protocol). Este protocolo MeshCoP permite a una red de malla una segura autenticación, </w:t>
      </w:r>
      <w:ins w:id="3034"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3035" w:author="JORGE CONTRERAS ORTIZ" w:date="2021-09-05T22:25:00Z"/>
        </w:rPr>
      </w:pPr>
    </w:p>
    <w:p w14:paraId="788DFF62" w14:textId="4CD16CBE" w:rsidR="00032C7F" w:rsidRDefault="00032C7F" w:rsidP="00791D37">
      <w:pPr>
        <w:rPr>
          <w:ins w:id="3036" w:author="JORGE CONTRERAS ORTIZ" w:date="2021-09-08T09:08:00Z"/>
        </w:rPr>
      </w:pPr>
    </w:p>
    <w:p w14:paraId="19459310" w14:textId="77777777" w:rsidR="00F87EA8" w:rsidRDefault="00F87EA8" w:rsidP="00791D37">
      <w:pPr>
        <w:rPr>
          <w:ins w:id="3037" w:author="JORGE CONTRERAS ORTIZ" w:date="2021-09-05T22:25:00Z"/>
        </w:rPr>
      </w:pPr>
    </w:p>
    <w:p w14:paraId="6492733C" w14:textId="1AB71CAD" w:rsidR="00032C7F" w:rsidRPr="00791D37" w:rsidDel="00032C7F" w:rsidRDefault="00032C7F" w:rsidP="00791D37">
      <w:pPr>
        <w:rPr>
          <w:del w:id="3038" w:author="JORGE CONTRERAS ORTIZ" w:date="2021-09-05T22:25:00Z"/>
        </w:rPr>
      </w:pPr>
    </w:p>
    <w:p w14:paraId="301616A9" w14:textId="4E4FA2D6" w:rsidR="00B62082" w:rsidRDefault="00B62082" w:rsidP="00791D37">
      <w:pPr>
        <w:rPr>
          <w:ins w:id="3039" w:author="JORGE CONTRERAS ORTIZ" w:date="2021-09-05T22:25:00Z"/>
        </w:rPr>
      </w:pPr>
      <w:r w:rsidRPr="00791D37">
        <w:t xml:space="preserve">Un ejemplo de una PAN Thread se muestra </w:t>
      </w:r>
      <w:ins w:id="3040"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3041" w:author="JORGE CONTRERAS ORTIZ" w:date="2021-09-08T11:58:00Z">
        <w:r w:rsidR="00FE2C54" w:rsidRPr="00791D37">
          <w:t xml:space="preserve">Ilustración </w:t>
        </w:r>
        <w:r w:rsidR="00FE2C54">
          <w:rPr>
            <w:noProof/>
          </w:rPr>
          <w:t>5</w:t>
        </w:r>
      </w:ins>
      <w:ins w:id="3042" w:author="JORGE CONTRERAS ORTIZ" w:date="2021-09-05T18:32:00Z">
        <w:r w:rsidR="00F547F4">
          <w:fldChar w:fldCharType="end"/>
        </w:r>
      </w:ins>
      <w:del w:id="3043"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6"/>
                    <a:stretch>
                      <a:fillRect/>
                    </a:stretch>
                  </pic:blipFill>
                  <pic:spPr>
                    <a:xfrm>
                      <a:off x="0" y="0"/>
                      <a:ext cx="3281379" cy="2772711"/>
                    </a:xfrm>
                    <a:prstGeom prst="rect">
                      <a:avLst/>
                    </a:prstGeom>
                  </pic:spPr>
                </pic:pic>
              </a:graphicData>
            </a:graphic>
          </wp:inline>
        </w:drawing>
      </w:r>
    </w:p>
    <w:p w14:paraId="1CF525F0" w14:textId="10C71C91" w:rsidR="00B62082" w:rsidRDefault="00B62082" w:rsidP="006242EF">
      <w:pPr>
        <w:pStyle w:val="Descripcin"/>
        <w:jc w:val="center"/>
        <w:rPr>
          <w:ins w:id="3044" w:author="JORGE CONTRERAS ORTIZ" w:date="2021-09-05T20:57:00Z"/>
        </w:rPr>
      </w:pPr>
      <w:bookmarkStart w:id="3045" w:name="_Ref81759169"/>
      <w:bookmarkStart w:id="3046" w:name="_Toc81499580"/>
      <w:bookmarkStart w:id="3047" w:name="_Toc81499815"/>
      <w:bookmarkStart w:id="3048" w:name="_Toc81995245"/>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5</w:t>
      </w:r>
      <w:r w:rsidRPr="006242EF">
        <w:fldChar w:fldCharType="end"/>
      </w:r>
      <w:bookmarkEnd w:id="3045"/>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3046"/>
      <w:bookmarkEnd w:id="3047"/>
      <w:r w:rsidR="00AD1498" w:rsidRPr="006242EF">
        <w:t>[12], [13]</w:t>
      </w:r>
      <w:bookmarkEnd w:id="3048"/>
      <w:r w:rsidRPr="006242EF">
        <w:fldChar w:fldCharType="end"/>
      </w:r>
    </w:p>
    <w:p w14:paraId="0473D546" w14:textId="77777777" w:rsidR="00CA64F2" w:rsidRPr="00030323" w:rsidRDefault="00CA64F2">
      <w:pPr>
        <w:pPrChange w:id="3049" w:author="JORGE CONTRERAS ORTIZ" w:date="2021-09-05T20:57:00Z">
          <w:pPr>
            <w:pStyle w:val="Descripcin"/>
            <w:jc w:val="center"/>
          </w:pPr>
        </w:pPrChange>
      </w:pPr>
    </w:p>
    <w:p w14:paraId="03BD17C5" w14:textId="443C01CA" w:rsidR="00B62082" w:rsidRDefault="00B62082" w:rsidP="00791D37">
      <w:pPr>
        <w:rPr>
          <w:ins w:id="3050" w:author="JORGE CONTRERAS ORTIZ" w:date="2021-09-05T18:40:00Z"/>
        </w:rPr>
      </w:pPr>
      <w:r w:rsidRPr="00791D37">
        <w:t>Las redes PAN que usen el protocolo Thread tendrán las siguientes características:</w:t>
      </w:r>
    </w:p>
    <w:p w14:paraId="4D1D7361" w14:textId="6E2FD89F" w:rsidR="00BD51E1" w:rsidRPr="00791D37" w:rsidDel="00BD51E1" w:rsidRDefault="00BD51E1" w:rsidP="00791D37">
      <w:pPr>
        <w:rPr>
          <w:del w:id="3051" w:author="JORGE CONTRERAS ORTIZ" w:date="2021-09-05T18:40:00Z"/>
        </w:rPr>
      </w:pPr>
      <w:moveToRangeStart w:id="3052" w:author="JORGE CONTRERAS ORTIZ" w:date="2021-09-05T18:41:00Z" w:name="move81759685"/>
      <w:moveTo w:id="3053" w:author="JORGE CONTRERAS ORTIZ" w:date="2021-09-05T18:41:00Z">
        <w:r w:rsidRPr="001F032F">
          <w:rPr>
            <w:b/>
            <w:bCs/>
          </w:rPr>
          <w:t xml:space="preserve">Nodos. </w:t>
        </w:r>
        <w:del w:id="3054" w:author="JORGE CONTRERAS ORTIZ" w:date="2021-09-08T09:10:00Z">
          <w:r w:rsidRPr="00791D37" w:rsidDel="00F87EA8">
            <w:delText xml:space="preserve">Las redes Thread se componen de nodos. </w:delText>
          </w:r>
        </w:del>
        <w:r w:rsidRPr="00791D37">
          <w:t xml:space="preserve">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ins w:id="3055" w:author="JORGE CONTRERAS ORTIZ" w:date="2021-09-08T11:57:00Z"/>
        <w:r>
          <w:fldChar w:fldCharType="separate"/>
        </w:r>
        <w:r w:rsidRPr="00791D37">
          <w:rPr>
            <w:rStyle w:val="SinespaciadoCar"/>
          </w:rPr>
          <w:t>2.3.2. Tipos de dispositivos</w:t>
        </w:r>
        <w:r>
          <w:rPr>
            <w:rStyle w:val="SinespaciadoCar"/>
          </w:rPr>
          <w:fldChar w:fldCharType="end"/>
        </w:r>
        <w:r>
          <w:t>.</w:t>
        </w:r>
      </w:moveTo>
      <w:moveToRangeEnd w:id="3052"/>
    </w:p>
    <w:p w14:paraId="0845A129" w14:textId="6587473C" w:rsidR="00B62082" w:rsidDel="00BD51E1" w:rsidRDefault="00B62082">
      <w:pPr>
        <w:pStyle w:val="Prrafodelista"/>
        <w:numPr>
          <w:ilvl w:val="0"/>
          <w:numId w:val="2"/>
        </w:numPr>
        <w:rPr>
          <w:moveFrom w:id="3056" w:author="JORGE CONTRERAS ORTIZ" w:date="2021-09-05T18:41:00Z"/>
        </w:rPr>
        <w:pPrChange w:id="3057" w:author="JORGE CONTRERAS ORTIZ" w:date="2021-09-05T18:40:00Z">
          <w:pPr>
            <w:pStyle w:val="Prrafodelista"/>
          </w:pPr>
        </w:pPrChange>
      </w:pPr>
      <w:moveFromRangeStart w:id="3058" w:author="JORGE CONTRERAS ORTIZ" w:date="2021-09-05T18:41:00Z" w:name="move81759685"/>
      <w:moveFrom w:id="3059"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3058"/>
    <w:p w14:paraId="602BFBFE" w14:textId="50102C39" w:rsidR="00BD51E1" w:rsidRDefault="00BD51E1">
      <w:pPr>
        <w:pStyle w:val="Prrafodelista"/>
        <w:numPr>
          <w:ilvl w:val="0"/>
          <w:numId w:val="2"/>
        </w:numPr>
        <w:rPr>
          <w:ins w:id="3060" w:author="JORGE CONTRERAS ORTIZ" w:date="2021-09-05T18:38:00Z"/>
        </w:rPr>
        <w:pPrChange w:id="3061" w:author="JORGE CONTRERAS ORTIZ" w:date="2021-09-05T18:40:00Z">
          <w:pPr>
            <w:pStyle w:val="Prrafodelista"/>
          </w:pPr>
        </w:pPrChange>
      </w:pPr>
    </w:p>
    <w:p w14:paraId="4B1A9F98" w14:textId="4AD50A45" w:rsidR="00BD51E1" w:rsidRDefault="00BD51E1" w:rsidP="00BD51E1">
      <w:pPr>
        <w:pStyle w:val="Prrafodelista"/>
        <w:rPr>
          <w:ins w:id="3062" w:author="JORGE CONTRERAS ORTIZ" w:date="2021-09-05T18:38:00Z"/>
        </w:rPr>
      </w:pPr>
    </w:p>
    <w:p w14:paraId="65D863A1" w14:textId="7541C4F3" w:rsidR="00BD51E1" w:rsidRPr="00845295" w:rsidRDefault="00BD51E1" w:rsidP="00BD51E1">
      <w:pPr>
        <w:pStyle w:val="Prrafodelista"/>
        <w:numPr>
          <w:ilvl w:val="0"/>
          <w:numId w:val="12"/>
        </w:numPr>
        <w:rPr>
          <w:ins w:id="3063" w:author="JORGE CONTRERAS ORTIZ" w:date="2021-09-05T18:43:00Z"/>
          <w:b/>
          <w:bCs/>
          <w:rPrChange w:id="3064" w:author="JORGE CONTRERAS ORTIZ" w:date="2021-09-05T18:43:00Z">
            <w:rPr>
              <w:ins w:id="3065" w:author="JORGE CONTRERAS ORTIZ" w:date="2021-09-05T18:43:00Z"/>
            </w:rPr>
          </w:rPrChange>
        </w:rPr>
      </w:pPr>
      <w:ins w:id="3066"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3067" w:author="JORGE CONTRERAS ORTIZ" w:date="2021-09-05T18:43:00Z">
        <w:r w:rsidR="00845295">
          <w:t xml:space="preserve">  </w:t>
        </w:r>
      </w:ins>
    </w:p>
    <w:p w14:paraId="772DA046" w14:textId="77777777" w:rsidR="00845295" w:rsidRPr="00845295" w:rsidRDefault="00845295">
      <w:pPr>
        <w:pStyle w:val="Prrafodelista"/>
        <w:rPr>
          <w:ins w:id="3068" w:author="JORGE CONTRERAS ORTIZ" w:date="2021-09-05T18:43:00Z"/>
          <w:b/>
          <w:bCs/>
          <w:rPrChange w:id="3069" w:author="JORGE CONTRERAS ORTIZ" w:date="2021-09-05T18:43:00Z">
            <w:rPr>
              <w:ins w:id="3070" w:author="JORGE CONTRERAS ORTIZ" w:date="2021-09-05T18:43:00Z"/>
            </w:rPr>
          </w:rPrChange>
        </w:rPr>
        <w:pPrChange w:id="3071" w:author="JORGE CONTRERAS ORTIZ" w:date="2021-09-05T18:43:00Z">
          <w:pPr>
            <w:pStyle w:val="Prrafodelista"/>
            <w:numPr>
              <w:numId w:val="12"/>
            </w:numPr>
            <w:ind w:hanging="360"/>
          </w:pPr>
        </w:pPrChange>
      </w:pPr>
    </w:p>
    <w:p w14:paraId="4E36E13B" w14:textId="53E437E9" w:rsidR="00845295" w:rsidRPr="00845295" w:rsidRDefault="00845295">
      <w:pPr>
        <w:pStyle w:val="Prrafodelista"/>
        <w:numPr>
          <w:ilvl w:val="0"/>
          <w:numId w:val="12"/>
        </w:numPr>
        <w:rPr>
          <w:ins w:id="3072" w:author="JORGE CONTRERAS ORTIZ" w:date="2021-09-05T18:43:00Z"/>
        </w:rPr>
      </w:pPr>
      <w:ins w:id="3073" w:author="JORGE CONTRERAS ORTIZ" w:date="2021-09-05T18:43:00Z">
        <w:r w:rsidRPr="001F032F">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3074" w:author="JORGE CONTRERAS ORTIZ" w:date="2021-09-05T18:38:00Z"/>
        </w:rPr>
        <w:pPrChange w:id="3075" w:author="JORGE CONTRERAS ORTIZ" w:date="2021-09-05T18:37:00Z">
          <w:pPr/>
        </w:pPrChange>
      </w:pPr>
    </w:p>
    <w:p w14:paraId="40194B60" w14:textId="39A1CB3F" w:rsidR="00B62082" w:rsidDel="00BD51E1" w:rsidRDefault="00B62082" w:rsidP="00791D37">
      <w:pPr>
        <w:pStyle w:val="Prrafodelista"/>
        <w:numPr>
          <w:ilvl w:val="0"/>
          <w:numId w:val="12"/>
        </w:numPr>
        <w:rPr>
          <w:del w:id="3076" w:author="JORGE CONTRERAS ORTIZ" w:date="2021-09-05T18:37:00Z"/>
        </w:rPr>
      </w:pPr>
      <w:del w:id="3077"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3078" w:author="JORGE CONTRERAS ORTIZ" w:date="2021-09-05T18:38:00Z"/>
        </w:rPr>
        <w:pPrChange w:id="3079" w:author="JORGE CONTRERAS ORTIZ" w:date="2021-09-05T18:37:00Z">
          <w:pPr/>
        </w:pPrChange>
      </w:pPr>
    </w:p>
    <w:p w14:paraId="35D25197" w14:textId="26CFE6AE" w:rsidR="00BD51E1" w:rsidRPr="00BD51E1" w:rsidDel="00BD51E1" w:rsidRDefault="00B62082">
      <w:pPr>
        <w:pStyle w:val="Prrafodelista"/>
        <w:rPr>
          <w:del w:id="3080" w:author="JORGE CONTRERAS ORTIZ" w:date="2021-09-05T18:38:00Z"/>
          <w:b/>
          <w:bCs/>
          <w:rPrChange w:id="3081" w:author="JORGE CONTRERAS ORTIZ" w:date="2021-09-05T18:39:00Z">
            <w:rPr>
              <w:del w:id="3082" w:author="JORGE CONTRERAS ORTIZ" w:date="2021-09-05T18:38:00Z"/>
            </w:rPr>
          </w:rPrChange>
        </w:rPr>
        <w:pPrChange w:id="3083" w:author="JORGE CONTRERAS ORTIZ" w:date="2021-09-05T18:39:00Z">
          <w:pPr>
            <w:pStyle w:val="Prrafodelista"/>
            <w:numPr>
              <w:numId w:val="12"/>
            </w:numPr>
            <w:ind w:hanging="360"/>
          </w:pPr>
        </w:pPrChange>
      </w:pPr>
      <w:del w:id="3084"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3085" w:author="JORGE CONTRERAS ORTIZ" w:date="2021-09-05T18:39:00Z">
        <w:r w:rsidRPr="00791D37" w:rsidDel="00BD51E1">
          <w:delText>.</w:delText>
        </w:r>
      </w:del>
    </w:p>
    <w:p w14:paraId="5AB57744" w14:textId="77777777" w:rsidR="00BD51E1" w:rsidRPr="00BD51E1" w:rsidRDefault="00BD51E1">
      <w:pPr>
        <w:pStyle w:val="Prrafodelista"/>
        <w:rPr>
          <w:ins w:id="3086" w:author="JORGE CONTRERAS ORTIZ" w:date="2021-09-05T18:39:00Z"/>
          <w:b/>
          <w:bCs/>
        </w:rPr>
        <w:pPrChange w:id="3087"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3088" w:author="JORGE CONTRERAS ORTIZ" w:date="2021-09-05T18:39:00Z"/>
        </w:rPr>
      </w:pPr>
    </w:p>
    <w:p w14:paraId="53CDC86C" w14:textId="539F408D" w:rsidR="00B62082" w:rsidRPr="00BD51E1" w:rsidDel="00BD51E1" w:rsidRDefault="00B62082" w:rsidP="00791D37">
      <w:pPr>
        <w:pStyle w:val="Prrafodelista"/>
        <w:numPr>
          <w:ilvl w:val="0"/>
          <w:numId w:val="12"/>
        </w:numPr>
        <w:rPr>
          <w:del w:id="3089" w:author="JORGE CONTRERAS ORTIZ" w:date="2021-09-05T18:39:00Z"/>
          <w:b/>
          <w:bCs/>
          <w:rPrChange w:id="3090" w:author="JORGE CONTRERAS ORTIZ" w:date="2021-09-05T18:39:00Z">
            <w:rPr>
              <w:del w:id="3091"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3092"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3093" w:author="JORGE CONTRERAS ORTIZ" w:date="2021-09-05T18:39:00Z"/>
          <w:b/>
          <w:bCs/>
        </w:rPr>
      </w:pPr>
    </w:p>
    <w:p w14:paraId="188ECCBA" w14:textId="77777777" w:rsidR="00B62082" w:rsidRPr="00791D37" w:rsidRDefault="00B62082">
      <w:pPr>
        <w:pStyle w:val="Prrafodelista"/>
        <w:pPrChange w:id="3094"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3095"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3096" w:author="JORGE CONTRERAS ORTIZ" w:date="2021-09-05T18:39:00Z">
        <w:r w:rsidR="00BD51E1">
          <w:t xml:space="preserve"> </w:t>
        </w:r>
      </w:ins>
    </w:p>
    <w:p w14:paraId="592FC4F5" w14:textId="77777777" w:rsidR="00BD51E1" w:rsidRDefault="00BD51E1" w:rsidP="00BD51E1">
      <w:pPr>
        <w:pStyle w:val="Prrafodelista"/>
        <w:numPr>
          <w:ilvl w:val="0"/>
          <w:numId w:val="12"/>
        </w:numPr>
        <w:rPr>
          <w:ins w:id="3097" w:author="JORGE CONTRERAS ORTIZ" w:date="2021-09-05T18:39:00Z"/>
        </w:rPr>
      </w:pPr>
    </w:p>
    <w:p w14:paraId="66443D72" w14:textId="77777777" w:rsidR="00B62082" w:rsidRPr="00791D37" w:rsidRDefault="00B62082">
      <w:pPr>
        <w:pStyle w:val="Prrafodelista"/>
        <w:pPrChange w:id="3098"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3099" w:author="JORGE CONTRERAS ORTIZ" w:date="2021-09-05T18:39:00Z"/>
          <w:b/>
          <w:bCs/>
        </w:rPr>
      </w:pPr>
      <w:r w:rsidRPr="00BD51E1">
        <w:rPr>
          <w:b/>
          <w:bCs/>
        </w:rPr>
        <w:lastRenderedPageBreak/>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3100" w:author="JORGE CONTRERAS ORTIZ" w:date="2021-09-05T18:39:00Z"/>
        </w:rPr>
      </w:pPr>
    </w:p>
    <w:p w14:paraId="17C7F35F" w14:textId="77777777" w:rsidR="00B62082" w:rsidRPr="00791D37" w:rsidRDefault="00B62082">
      <w:pPr>
        <w:pStyle w:val="Prrafodelista"/>
        <w:pPrChange w:id="3101"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3102"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3103" w:author="JORGE CONTRERAS ORTIZ" w:date="2021-09-05T18:39:00Z">
        <w:r w:rsidR="00BD51E1">
          <w:t xml:space="preserve"> </w:t>
        </w:r>
      </w:ins>
    </w:p>
    <w:p w14:paraId="391A1F4E" w14:textId="77777777" w:rsidR="00BD51E1" w:rsidRDefault="00BD51E1" w:rsidP="00BD51E1">
      <w:pPr>
        <w:pStyle w:val="Prrafodelista"/>
        <w:numPr>
          <w:ilvl w:val="0"/>
          <w:numId w:val="12"/>
        </w:numPr>
        <w:rPr>
          <w:ins w:id="3104" w:author="JORGE CONTRERAS ORTIZ" w:date="2021-09-05T18:40:00Z"/>
        </w:rPr>
      </w:pPr>
    </w:p>
    <w:p w14:paraId="0D69BC19" w14:textId="77777777" w:rsidR="00B62082" w:rsidRPr="00791D37" w:rsidRDefault="00B62082">
      <w:pPr>
        <w:pStyle w:val="Prrafodelista"/>
        <w:pPrChange w:id="3105"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3106" w:author="JORGE CONTRERAS ORTIZ" w:date="2021-09-05T18:41:00Z"/>
          <w:b/>
          <w:bCs/>
        </w:rPr>
      </w:pPr>
      <w:r w:rsidRPr="00BD51E1">
        <w:rPr>
          <w:b/>
          <w:bCs/>
        </w:rPr>
        <w:t xml:space="preserve">Servicio ubicuo. </w:t>
      </w:r>
      <w:r w:rsidRPr="00791D37">
        <w:t>Se ofrece a sus usuarios un servicio</w:t>
      </w:r>
      <w:del w:id="3107" w:author="JORGE CONTRERAS ORTIZ" w:date="2021-09-06T00:03:00Z">
        <w:r w:rsidRPr="00791D37" w:rsidDel="0046525E">
          <w:delText>s</w:delText>
        </w:r>
      </w:del>
      <w:r w:rsidRPr="00791D37">
        <w:t xml:space="preserve"> siempre disponible.</w:t>
      </w:r>
    </w:p>
    <w:p w14:paraId="3FB82484" w14:textId="3C6B8085" w:rsidR="00B62082" w:rsidRDefault="00BD51E1" w:rsidP="00791D37">
      <w:pPr>
        <w:pStyle w:val="Prrafodelista"/>
        <w:numPr>
          <w:ilvl w:val="0"/>
          <w:numId w:val="12"/>
        </w:numPr>
        <w:rPr>
          <w:ins w:id="3108" w:author="JORGE CONTRERAS ORTIZ" w:date="2021-09-05T18:41:00Z"/>
        </w:rPr>
      </w:pPr>
      <w:ins w:id="3109" w:author="JORGE CONTRERAS ORTIZ" w:date="2021-09-05T18:41:00Z">
        <w:r>
          <w:t xml:space="preserve"> </w:t>
        </w:r>
      </w:ins>
    </w:p>
    <w:p w14:paraId="032E4430" w14:textId="77777777" w:rsidR="00BD51E1" w:rsidRPr="00791D37" w:rsidRDefault="00BD51E1">
      <w:pPr>
        <w:pStyle w:val="Prrafodelista"/>
        <w:pPrChange w:id="3110" w:author="JORGE CONTRERAS ORTIZ" w:date="2021-09-05T18:41:00Z">
          <w:pPr/>
        </w:pPrChange>
      </w:pPr>
    </w:p>
    <w:p w14:paraId="165DA22A" w14:textId="49A3EA0B" w:rsidR="00B62082" w:rsidRPr="00BD51E1" w:rsidRDefault="00B62082" w:rsidP="00791D37">
      <w:pPr>
        <w:pStyle w:val="Prrafodelista"/>
        <w:numPr>
          <w:ilvl w:val="0"/>
          <w:numId w:val="12"/>
        </w:numPr>
        <w:rPr>
          <w:ins w:id="3111" w:author="JORGE CONTRERAS ORTIZ" w:date="2021-09-05T18:41:00Z"/>
          <w:b/>
          <w:bCs/>
          <w:rPrChange w:id="3112" w:author="JORGE CONTRERAS ORTIZ" w:date="2021-09-05T18:41:00Z">
            <w:rPr>
              <w:ins w:id="3113"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3114" w:author="JORGE CONTRERAS ORTIZ" w:date="2021-09-05T18:41:00Z">
        <w:r w:rsidR="00BD51E1">
          <w:t xml:space="preserve">  </w:t>
        </w:r>
      </w:ins>
    </w:p>
    <w:p w14:paraId="30568EB9" w14:textId="77777777" w:rsidR="00BD51E1" w:rsidRPr="00BD51E1" w:rsidRDefault="00BD51E1">
      <w:pPr>
        <w:pStyle w:val="Prrafodelista"/>
        <w:rPr>
          <w:ins w:id="3115" w:author="JORGE CONTRERAS ORTIZ" w:date="2021-09-05T18:41:00Z"/>
          <w:b/>
          <w:bCs/>
          <w:rPrChange w:id="3116" w:author="JORGE CONTRERAS ORTIZ" w:date="2021-09-05T18:41:00Z">
            <w:rPr>
              <w:ins w:id="3117" w:author="JORGE CONTRERAS ORTIZ" w:date="2021-09-05T18:41:00Z"/>
            </w:rPr>
          </w:rPrChange>
        </w:rPr>
        <w:pPrChange w:id="3118"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3119" w:author="JORGE CONTRERAS ORTIZ" w:date="2021-09-05T18:41:00Z"/>
          <w:b/>
          <w:bCs/>
        </w:rPr>
      </w:pPr>
    </w:p>
    <w:p w14:paraId="2122E04E" w14:textId="6BF8FA36" w:rsidR="00B62082" w:rsidRPr="00791D37" w:rsidDel="00BD51E1" w:rsidRDefault="00B62082" w:rsidP="00791D37">
      <w:pPr>
        <w:rPr>
          <w:del w:id="3120" w:author="JORGE CONTRERAS ORTIZ" w:date="2021-09-05T18:41:00Z"/>
        </w:rPr>
      </w:pPr>
    </w:p>
    <w:p w14:paraId="5203C8E8" w14:textId="07543A31" w:rsidR="00B62082" w:rsidRPr="00BD51E1" w:rsidRDefault="00B62082" w:rsidP="00791D37">
      <w:pPr>
        <w:pStyle w:val="Prrafodelista"/>
        <w:numPr>
          <w:ilvl w:val="0"/>
          <w:numId w:val="12"/>
        </w:numPr>
        <w:rPr>
          <w:ins w:id="3121" w:author="JORGE CONTRERAS ORTIZ" w:date="2021-09-05T18:41:00Z"/>
          <w:b/>
          <w:bCs/>
          <w:rPrChange w:id="3122" w:author="JORGE CONTRERAS ORTIZ" w:date="2021-09-05T18:41:00Z">
            <w:rPr>
              <w:ins w:id="3123" w:author="JORGE CONTRERAS ORTIZ" w:date="2021-09-05T18:41:00Z"/>
            </w:rPr>
          </w:rPrChange>
        </w:rPr>
      </w:pPr>
      <w:r w:rsidRPr="00791D37">
        <w:rPr>
          <w:b/>
          <w:bCs/>
        </w:rPr>
        <w:t xml:space="preserve">Gateways. </w:t>
      </w:r>
      <w:r w:rsidRPr="00791D37">
        <w:t xml:space="preserve">Las redes PAN Thread, pueden disponer de múltiples </w:t>
      </w:r>
      <w:del w:id="3124" w:author="JORGE CONTRERAS ORTIZ" w:date="2021-09-08T09:11:00Z">
        <w:r w:rsidRPr="00791D37" w:rsidDel="00F87EA8">
          <w:delText>gateways</w:delText>
        </w:r>
      </w:del>
      <w:ins w:id="3125" w:author="JORGE CONTRERAS ORTIZ" w:date="2021-09-08T09:11:00Z">
        <w:r w:rsidR="00F87EA8" w:rsidRPr="00791D37">
          <w:t>Gateways</w:t>
        </w:r>
      </w:ins>
      <w:r w:rsidRPr="00791D37">
        <w:t xml:space="preserve">, como los </w:t>
      </w:r>
      <w:del w:id="3126" w:author="JORGE CONTRERAS ORTIZ" w:date="2021-09-05T18:42:00Z">
        <w:r w:rsidRPr="00791D37" w:rsidDel="00BD51E1">
          <w:delText xml:space="preserve">border </w:delText>
        </w:r>
      </w:del>
      <w:ins w:id="3127" w:author="JORGE CONTRERAS ORTIZ" w:date="2021-09-05T18:42:00Z">
        <w:r w:rsidR="00BD51E1">
          <w:t>Bo</w:t>
        </w:r>
        <w:r w:rsidR="00BD51E1" w:rsidRPr="00791D37">
          <w:t xml:space="preserve">rder </w:t>
        </w:r>
      </w:ins>
      <w:del w:id="3128" w:author="JORGE CONTRERAS ORTIZ" w:date="2021-09-05T18:42:00Z">
        <w:r w:rsidRPr="00791D37" w:rsidDel="00BD51E1">
          <w:delText>routers</w:delText>
        </w:r>
      </w:del>
      <w:ins w:id="3129"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3130" w:author="JORGE CONTRERAS ORTIZ" w:date="2021-09-05T18:41:00Z"/>
          <w:b/>
          <w:bCs/>
        </w:rPr>
      </w:pPr>
    </w:p>
    <w:p w14:paraId="6F2ABBD9" w14:textId="6AC99666" w:rsidR="00BD51E1" w:rsidRPr="00BD51E1" w:rsidDel="00CA64F2" w:rsidRDefault="00BD51E1">
      <w:pPr>
        <w:rPr>
          <w:del w:id="3131" w:author="JORGE CONTRERAS ORTIZ" w:date="2021-09-05T20:57:00Z"/>
          <w:b/>
          <w:bCs/>
          <w:rPrChange w:id="3132" w:author="JORGE CONTRERAS ORTIZ" w:date="2021-09-05T18:41:00Z">
            <w:rPr>
              <w:del w:id="3133" w:author="JORGE CONTRERAS ORTIZ" w:date="2021-09-05T20:57:00Z"/>
            </w:rPr>
          </w:rPrChange>
        </w:rPr>
        <w:pPrChange w:id="3134" w:author="JORGE CONTRERAS ORTIZ" w:date="2021-09-05T18:41:00Z">
          <w:pPr>
            <w:pStyle w:val="Prrafodelista"/>
            <w:numPr>
              <w:numId w:val="12"/>
            </w:numPr>
            <w:ind w:hanging="360"/>
          </w:pPr>
        </w:pPrChange>
      </w:pPr>
    </w:p>
    <w:p w14:paraId="763F4B70" w14:textId="3F1032B7" w:rsidR="00B62082" w:rsidRPr="00791D37" w:rsidRDefault="00B62082" w:rsidP="00791D37">
      <w:r w:rsidRPr="00791D37">
        <w:t xml:space="preserve">Todas estas características están diseñadas bajo </w:t>
      </w:r>
      <w:del w:id="3135" w:author="JORGE CONTRERAS ORTIZ" w:date="2021-09-08T09:13:00Z">
        <w:r w:rsidRPr="00791D37" w:rsidDel="00F87EA8">
          <w:delText xml:space="preserve">estas </w:delText>
        </w:r>
      </w:del>
      <w:ins w:id="3136" w:author="JORGE CONTRERAS ORTIZ" w:date="2021-09-08T09:13:00Z">
        <w:r w:rsidR="00F87EA8">
          <w:t>las siguientes</w:t>
        </w:r>
        <w:r w:rsidR="00F87EA8" w:rsidRPr="00791D37">
          <w:t xml:space="preserve"> </w:t>
        </w:r>
      </w:ins>
      <w:r w:rsidRPr="00791D37">
        <w:t>cinco restricciones:</w:t>
      </w:r>
    </w:p>
    <w:p w14:paraId="753DFBC0" w14:textId="2116D011" w:rsidR="00B62082" w:rsidRDefault="00B62082" w:rsidP="00791D37">
      <w:pPr>
        <w:pStyle w:val="Prrafodelista"/>
        <w:numPr>
          <w:ilvl w:val="0"/>
          <w:numId w:val="13"/>
        </w:numPr>
        <w:rPr>
          <w:ins w:id="3137" w:author="JORGE CONTRERAS ORTIZ" w:date="2021-09-05T18:41:00Z"/>
        </w:rPr>
      </w:pPr>
      <w:r w:rsidRPr="00791D37">
        <w:rPr>
          <w:b/>
          <w:bCs/>
        </w:rPr>
        <w:t xml:space="preserve">Bajo consumo. </w:t>
      </w:r>
      <w:r w:rsidRPr="00791D37">
        <w:t xml:space="preserve">Debido a que mucho de los dispositivos están conectados a baterías, y el alargar la vida de dicha batería es un </w:t>
      </w:r>
      <w:del w:id="3138" w:author="JORGE CONTRERAS ORTIZ" w:date="2021-09-05T18:44:00Z">
        <w:r w:rsidRPr="00791D37" w:rsidDel="00845295">
          <w:delText>deber</w:delText>
        </w:r>
      </w:del>
      <w:ins w:id="3139" w:author="JORGE CONTRERAS ORTIZ" w:date="2021-09-05T18:44:00Z">
        <w:r w:rsidR="00845295">
          <w:t>indispensable</w:t>
        </w:r>
      </w:ins>
      <w:r w:rsidRPr="00791D37">
        <w:t>. Incluso si estuvieran conectados a la red eléctrica, si no son de bajo consumo, puede generarse un considerable gasto debido a la gran cantidad de componentes.</w:t>
      </w:r>
      <w:ins w:id="3140" w:author="JORGE CONTRERAS ORTIZ" w:date="2021-09-05T18:41:00Z">
        <w:r w:rsidR="00BD51E1">
          <w:t xml:space="preserve"> </w:t>
        </w:r>
      </w:ins>
    </w:p>
    <w:p w14:paraId="4C9FE686" w14:textId="77777777" w:rsidR="00BD51E1" w:rsidRDefault="00BD51E1">
      <w:pPr>
        <w:pStyle w:val="Prrafodelista"/>
        <w:rPr>
          <w:ins w:id="3141" w:author="JORGE CONTRERAS ORTIZ" w:date="2021-09-05T18:41:00Z"/>
        </w:rPr>
        <w:pPrChange w:id="3142" w:author="JORGE CONTRERAS ORTIZ" w:date="2021-09-05T18:41:00Z">
          <w:pPr>
            <w:pStyle w:val="Prrafodelista"/>
            <w:numPr>
              <w:numId w:val="13"/>
            </w:numPr>
            <w:ind w:hanging="360"/>
          </w:pPr>
        </w:pPrChange>
      </w:pPr>
    </w:p>
    <w:p w14:paraId="5008EBAE" w14:textId="01465618" w:rsidR="00BD51E1" w:rsidRPr="00791D37" w:rsidDel="00BD51E1" w:rsidRDefault="00BD51E1" w:rsidP="00791D37">
      <w:pPr>
        <w:pStyle w:val="Prrafodelista"/>
        <w:numPr>
          <w:ilvl w:val="0"/>
          <w:numId w:val="13"/>
        </w:numPr>
        <w:rPr>
          <w:del w:id="3143" w:author="JORGE CONTRERAS ORTIZ" w:date="2021-09-05T18:41:00Z"/>
        </w:rPr>
      </w:pPr>
    </w:p>
    <w:p w14:paraId="65EFDC86" w14:textId="02618F12" w:rsidR="00B62082" w:rsidRPr="00791D37" w:rsidDel="00BD51E1" w:rsidRDefault="00B62082" w:rsidP="00791D37">
      <w:pPr>
        <w:rPr>
          <w:del w:id="3144" w:author="JORGE CONTRERAS ORTIZ" w:date="2021-09-05T18:41:00Z"/>
        </w:rPr>
      </w:pPr>
    </w:p>
    <w:p w14:paraId="565353BD" w14:textId="1F782DC0" w:rsidR="00BD51E1" w:rsidDel="00845295" w:rsidRDefault="00B62082" w:rsidP="00791D37">
      <w:pPr>
        <w:pStyle w:val="Prrafodelista"/>
        <w:numPr>
          <w:ilvl w:val="0"/>
          <w:numId w:val="13"/>
        </w:numPr>
        <w:rPr>
          <w:del w:id="3145" w:author="JORGE CONTRERAS ORTIZ" w:date="2021-09-05T18:45:00Z"/>
        </w:rPr>
      </w:pPr>
      <w:r w:rsidRPr="00845295">
        <w:rPr>
          <w:b/>
          <w:bCs/>
        </w:rPr>
        <w:t>Bajo coste.</w:t>
      </w:r>
      <w:r w:rsidRPr="00791D37">
        <w:t xml:space="preserve"> Es importante que el sistema tenga dispositivos bajo coste y de bajo coste de mantenimiento, si lo que se quiere es un sistema ubicuo.</w:t>
      </w:r>
      <w:ins w:id="3146" w:author="JORGE CONTRERAS ORTIZ" w:date="2021-09-05T18:42:00Z">
        <w:r w:rsidR="00BD51E1">
          <w:t xml:space="preserve"> </w:t>
        </w:r>
      </w:ins>
    </w:p>
    <w:p w14:paraId="607FF331" w14:textId="77777777" w:rsidR="00845295" w:rsidRPr="00791D37" w:rsidRDefault="00845295">
      <w:pPr>
        <w:pStyle w:val="Prrafodelista"/>
        <w:rPr>
          <w:ins w:id="3147" w:author="JORGE CONTRERAS ORTIZ" w:date="2021-09-05T18:45:00Z"/>
        </w:rPr>
        <w:pPrChange w:id="3148" w:author="JORGE CONTRERAS ORTIZ" w:date="2021-09-05T18:45:00Z">
          <w:pPr>
            <w:pStyle w:val="Prrafodelista"/>
            <w:numPr>
              <w:numId w:val="13"/>
            </w:numPr>
            <w:ind w:hanging="360"/>
          </w:pPr>
        </w:pPrChange>
      </w:pPr>
    </w:p>
    <w:p w14:paraId="7BAC63A8" w14:textId="77777777" w:rsidR="00845295" w:rsidRPr="00845295" w:rsidRDefault="00845295">
      <w:pPr>
        <w:pStyle w:val="Prrafodelista"/>
        <w:rPr>
          <w:ins w:id="3149" w:author="JORGE CONTRERAS ORTIZ" w:date="2021-09-05T18:45:00Z"/>
          <w:rPrChange w:id="3150" w:author="JORGE CONTRERAS ORTIZ" w:date="2021-09-05T18:45:00Z">
            <w:rPr>
              <w:ins w:id="3151" w:author="JORGE CONTRERAS ORTIZ" w:date="2021-09-05T18:45:00Z"/>
              <w:b/>
              <w:bCs/>
            </w:rPr>
          </w:rPrChange>
        </w:rPr>
        <w:pPrChange w:id="3152"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3153" w:author="JORGE CONTRERAS ORTIZ" w:date="2021-09-05T18:42:00Z"/>
        </w:rPr>
      </w:pPr>
      <w:r w:rsidRPr="00845295">
        <w:rPr>
          <w:b/>
          <w:bCs/>
        </w:rPr>
        <w:t>Seguridad.</w:t>
      </w:r>
      <w:r w:rsidRPr="00791D37">
        <w:t xml:space="preserve"> Es importante mantener la seguridad de la PAN y de la nube.</w:t>
      </w:r>
      <w:ins w:id="3154" w:author="JORGE CONTRERAS ORTIZ" w:date="2021-09-05T18:42:00Z">
        <w:r w:rsidR="00BD51E1">
          <w:t xml:space="preserve"> </w:t>
        </w:r>
      </w:ins>
    </w:p>
    <w:p w14:paraId="5B6FEC27" w14:textId="36021464" w:rsidR="00B62082" w:rsidRDefault="00BD51E1" w:rsidP="00791D37">
      <w:pPr>
        <w:pStyle w:val="Prrafodelista"/>
        <w:numPr>
          <w:ilvl w:val="0"/>
          <w:numId w:val="13"/>
        </w:numPr>
        <w:rPr>
          <w:ins w:id="3155" w:author="JORGE CONTRERAS ORTIZ" w:date="2021-09-05T18:42:00Z"/>
        </w:rPr>
      </w:pPr>
      <w:ins w:id="3156" w:author="JORGE CONTRERAS ORTIZ" w:date="2021-09-05T18:42:00Z">
        <w:r>
          <w:t xml:space="preserve"> </w:t>
        </w:r>
      </w:ins>
    </w:p>
    <w:p w14:paraId="08D517C6" w14:textId="77777777" w:rsidR="00BD51E1" w:rsidRPr="00791D37" w:rsidRDefault="00BD51E1">
      <w:pPr>
        <w:pStyle w:val="Prrafodelista"/>
        <w:pPrChange w:id="3157"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3158"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3159" w:author="JORGE CONTRERAS ORTIZ" w:date="2021-09-05T18:42:00Z"/>
        </w:rPr>
      </w:pPr>
      <w:ins w:id="3160" w:author="JORGE CONTRERAS ORTIZ" w:date="2021-09-05T18:42:00Z">
        <w:r>
          <w:t xml:space="preserve">  </w:t>
        </w:r>
      </w:ins>
    </w:p>
    <w:p w14:paraId="47384205" w14:textId="77777777" w:rsidR="00BD51E1" w:rsidRPr="00791D37" w:rsidRDefault="00BD51E1">
      <w:pPr>
        <w:pStyle w:val="Prrafodelista"/>
        <w:pPrChange w:id="3161" w:author="JORGE CONTRERAS ORTIZ" w:date="2021-09-05T18:42:00Z">
          <w:pPr/>
        </w:pPrChange>
      </w:pPr>
    </w:p>
    <w:p w14:paraId="5605C4B3" w14:textId="523517D8" w:rsidR="00B62082" w:rsidRDefault="00B62082" w:rsidP="00791D37">
      <w:pPr>
        <w:pStyle w:val="Prrafodelista"/>
        <w:numPr>
          <w:ilvl w:val="0"/>
          <w:numId w:val="13"/>
        </w:numPr>
        <w:rPr>
          <w:ins w:id="3162" w:author="JORGE CONTRERAS ORTIZ" w:date="2021-09-05T22:25:00Z"/>
        </w:r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w:t>
      </w:r>
      <w:del w:id="3163" w:author="JORGE CONTRERAS ORTIZ" w:date="2021-09-08T09:16:00Z">
        <w:r w:rsidRPr="00791D37" w:rsidDel="006247F3">
          <w:delText xml:space="preserve">salir </w:delText>
        </w:r>
      </w:del>
      <w:ins w:id="3164" w:author="JORGE CONTRERAS ORTIZ" w:date="2021-09-08T09:16:00Z">
        <w:r w:rsidR="006247F3">
          <w:t>desconectarse</w:t>
        </w:r>
        <w:r w:rsidR="006247F3" w:rsidRPr="00791D37">
          <w:t xml:space="preserve"> </w:t>
        </w:r>
      </w:ins>
      <w:r w:rsidRPr="00791D37">
        <w:t xml:space="preserve">y </w:t>
      </w:r>
      <w:del w:id="3165" w:author="JORGE CONTRERAS ORTIZ" w:date="2021-09-08T09:16:00Z">
        <w:r w:rsidRPr="00791D37" w:rsidDel="006247F3">
          <w:delText xml:space="preserve">reunirse </w:delText>
        </w:r>
      </w:del>
      <w:ins w:id="3166" w:author="JORGE CONTRERAS ORTIZ" w:date="2021-09-08T09:16:00Z">
        <w:r w:rsidR="006247F3">
          <w:t>reconectarse</w:t>
        </w:r>
        <w:r w:rsidR="006247F3" w:rsidRPr="00791D37">
          <w:t xml:space="preserve"> </w:t>
        </w:r>
      </w:ins>
      <w:r w:rsidRPr="00791D37">
        <w:t xml:space="preserve">a la red sin ser notificados. Thread usa DTLS para poder </w:t>
      </w:r>
      <w:del w:id="3167" w:author="JORGE CONTRERAS ORTIZ" w:date="2021-09-05T18:45:00Z">
        <w:r w:rsidRPr="00791D37" w:rsidDel="00845295">
          <w:delText>solventa</w:delText>
        </w:r>
      </w:del>
      <w:ins w:id="3168" w:author="JORGE CONTRERAS ORTIZ" w:date="2021-09-05T18:45:00Z">
        <w:r w:rsidR="00845295" w:rsidRPr="00791D37">
          <w:t>solventar</w:t>
        </w:r>
      </w:ins>
      <w:r w:rsidRPr="00791D37">
        <w:t xml:space="preserve"> este tipo de comunicaciones poco fiables</w:t>
      </w:r>
      <w:ins w:id="3169" w:author="JORGE CONTRERAS ORTIZ" w:date="2021-09-08T09:15:00Z">
        <w:r w:rsidR="006247F3">
          <w:t xml:space="preserve"> puesto que DTLS</w:t>
        </w:r>
      </w:ins>
      <w:del w:id="3170" w:author="JORGE CONTRERAS ORTIZ" w:date="2021-09-08T09:15:00Z">
        <w:r w:rsidRPr="00791D37" w:rsidDel="006247F3">
          <w:delText>. DTLS</w:delText>
        </w:r>
      </w:del>
      <w:r w:rsidRPr="00791D37">
        <w:t xml:space="preserve"> asume una capa de Transporte poco fiable. Debido al bajo consumo, la señal de comunicaciones es débil, por lo que lo complica más, por lo que una de las medidas tomadas es </w:t>
      </w:r>
      <w:del w:id="3171" w:author="JORGE CONTRERAS ORTIZ" w:date="2021-09-05T18:46:00Z">
        <w:r w:rsidRPr="00791D37" w:rsidDel="00845295">
          <w:delText>el envío</w:delText>
        </w:r>
      </w:del>
      <w:ins w:id="3172" w:author="JORGE CONTRERAS ORTIZ" w:date="2021-09-05T18:46:00Z">
        <w:r w:rsidR="00845295">
          <w:t>la transmisión</w:t>
        </w:r>
      </w:ins>
      <w:r w:rsidRPr="00791D37">
        <w:t xml:space="preserve"> de paquetes pequeños y con redundancia para tener cierta tolerancia a errores.</w:t>
      </w:r>
    </w:p>
    <w:p w14:paraId="43E1C057" w14:textId="55E67F62" w:rsidR="00032C7F" w:rsidRDefault="00032C7F" w:rsidP="00032C7F">
      <w:pPr>
        <w:rPr>
          <w:ins w:id="3173" w:author="JORGE CONTRERAS ORTIZ" w:date="2021-09-05T22:25:00Z"/>
        </w:rPr>
      </w:pPr>
    </w:p>
    <w:p w14:paraId="06B1C70C" w14:textId="77777777" w:rsidR="00032C7F" w:rsidRPr="00791D37" w:rsidRDefault="00032C7F">
      <w:pPr>
        <w:pPrChange w:id="3174" w:author="JORGE CONTRERAS ORTIZ" w:date="2021-09-05T22:25:00Z">
          <w:pPr>
            <w:pStyle w:val="Prrafodelista"/>
            <w:numPr>
              <w:numId w:val="13"/>
            </w:numPr>
            <w:ind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3175" w:name="_Toc81499362"/>
      <w:bookmarkStart w:id="3176" w:name="_Toc81995085"/>
      <w:r w:rsidRPr="00791D37">
        <w:lastRenderedPageBreak/>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175"/>
      <w:r w:rsidR="00AD1498" w:rsidRPr="00791D37">
        <w:rPr>
          <w:noProof/>
        </w:rPr>
        <w:t>[12], [14]</w:t>
      </w:r>
      <w:bookmarkEnd w:id="3176"/>
      <w:r w:rsidR="00B62082" w:rsidRPr="00791D37">
        <w:fldChar w:fldCharType="end"/>
      </w:r>
    </w:p>
    <w:p w14:paraId="70F8A2D5" w14:textId="77777777" w:rsidR="00B62082" w:rsidRPr="00791D37" w:rsidRDefault="00B62082" w:rsidP="00791D37"/>
    <w:p w14:paraId="0D8BAAC3" w14:textId="6D2DC5D0" w:rsidR="00B62082" w:rsidRDefault="00B62082" w:rsidP="00791D37">
      <w:pPr>
        <w:rPr>
          <w:ins w:id="3177"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3178" w:author="JORGE CONTRERAS ORTIZ" w:date="2021-09-05T20:57:00Z"/>
        </w:rPr>
      </w:pPr>
      <w:bookmarkStart w:id="3179" w:name="_Toc81772810"/>
      <w:bookmarkStart w:id="3180" w:name="_Toc81776460"/>
      <w:bookmarkStart w:id="3181" w:name="_Toc81776656"/>
      <w:bookmarkStart w:id="3182" w:name="_Toc81777019"/>
      <w:bookmarkStart w:id="3183" w:name="_Toc81777304"/>
      <w:bookmarkStart w:id="3184" w:name="_Toc81777590"/>
      <w:bookmarkStart w:id="3185" w:name="_Toc81777890"/>
      <w:bookmarkStart w:id="3186" w:name="_Toc81778181"/>
      <w:bookmarkStart w:id="3187" w:name="_Toc81938486"/>
      <w:bookmarkStart w:id="3188" w:name="_Toc81941398"/>
      <w:bookmarkStart w:id="3189" w:name="_Toc81993061"/>
      <w:bookmarkStart w:id="3190" w:name="_Toc81994585"/>
      <w:bookmarkStart w:id="3191" w:name="_Toc81994791"/>
      <w:bookmarkStart w:id="3192" w:name="_Toc81995086"/>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p>
    <w:p w14:paraId="46277AE0" w14:textId="522015CF" w:rsidR="00B62082" w:rsidRPr="00791D37" w:rsidRDefault="00845295" w:rsidP="00FE1EC4">
      <w:pPr>
        <w:pStyle w:val="Ttulo4"/>
      </w:pPr>
      <w:bookmarkStart w:id="3193" w:name="_Toc81499363"/>
      <w:bookmarkStart w:id="3194" w:name="_Toc81995087"/>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193"/>
      <w:r w:rsidR="00AD1498" w:rsidRPr="00791D37">
        <w:rPr>
          <w:noProof/>
        </w:rPr>
        <w:t>[12], [14]</w:t>
      </w:r>
      <w:bookmarkEnd w:id="3194"/>
      <w:r w:rsidR="00B62082" w:rsidRPr="00791D37">
        <w:fldChar w:fldCharType="end"/>
      </w:r>
    </w:p>
    <w:p w14:paraId="73A1C0CF" w14:textId="77777777" w:rsidR="00B62082" w:rsidRPr="00791D37" w:rsidRDefault="00B62082" w:rsidP="00791D37"/>
    <w:p w14:paraId="1F6EB272" w14:textId="6796ADF9" w:rsidR="00B62082" w:rsidRDefault="00B62082" w:rsidP="00791D37">
      <w:pPr>
        <w:rPr>
          <w:ins w:id="3195" w:author="JORGE CONTRERAS ORTIZ" w:date="2021-09-05T18:47:00Z"/>
        </w:rPr>
      </w:pPr>
      <w:r w:rsidRPr="00791D37">
        <w:t>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conmpleto (MAC Full Function Device – FFD) o como un dispositivo MAC reducido (MAC Reduced Function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r w:rsidRPr="00257E99">
        <w:t xml:space="preserve"> Uso de Carrier Sense Multiple Access with Collision Avoidanc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Paquetes de datos MAC y de Acknowledgemen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Solicitud de Desasociación,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lastRenderedPageBreak/>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442680B6" w:rsidR="00B62082" w:rsidRDefault="00B62082" w:rsidP="00791D37">
      <w:pPr>
        <w:rPr>
          <w:ins w:id="3196"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r w:rsidRPr="00791D37">
              <w:t>DstPID</w:t>
            </w:r>
          </w:p>
        </w:tc>
        <w:tc>
          <w:tcPr>
            <w:tcW w:w="669" w:type="dxa"/>
          </w:tcPr>
          <w:p w14:paraId="7445B89B" w14:textId="77777777" w:rsidR="00B62082" w:rsidRPr="00791D37" w:rsidRDefault="00B62082" w:rsidP="006242EF">
            <w:pPr>
              <w:jc w:val="center"/>
            </w:pPr>
            <w:r w:rsidRPr="00791D37">
              <w:t>Dst</w:t>
            </w:r>
          </w:p>
        </w:tc>
        <w:tc>
          <w:tcPr>
            <w:tcW w:w="1036" w:type="dxa"/>
          </w:tcPr>
          <w:p w14:paraId="31C81356" w14:textId="77777777" w:rsidR="00B62082" w:rsidRPr="00791D37" w:rsidRDefault="00B62082" w:rsidP="006242EF">
            <w:pPr>
              <w:jc w:val="center"/>
            </w:pPr>
            <w:r w:rsidRPr="00791D37">
              <w:t>SrcPID</w:t>
            </w:r>
          </w:p>
        </w:tc>
        <w:tc>
          <w:tcPr>
            <w:tcW w:w="669" w:type="dxa"/>
          </w:tcPr>
          <w:p w14:paraId="639A9BFD" w14:textId="77777777" w:rsidR="00B62082" w:rsidRPr="00791D37" w:rsidRDefault="00B62082" w:rsidP="006242EF">
            <w:pPr>
              <w:jc w:val="center"/>
            </w:pPr>
            <w:r w:rsidRPr="00791D37">
              <w:t>Src</w:t>
            </w:r>
          </w:p>
        </w:tc>
        <w:tc>
          <w:tcPr>
            <w:tcW w:w="1093" w:type="dxa"/>
          </w:tcPr>
          <w:p w14:paraId="3D5F1945" w14:textId="77777777" w:rsidR="00B62082" w:rsidRPr="00791D37" w:rsidRDefault="00B62082" w:rsidP="006242EF">
            <w:pPr>
              <w:jc w:val="center"/>
            </w:pPr>
            <w:r w:rsidRPr="00791D37">
              <w:t>AuxSec</w:t>
            </w:r>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66F7D89D" w:rsidR="006242EF" w:rsidRDefault="006242EF" w:rsidP="006242EF">
      <w:pPr>
        <w:pStyle w:val="Descripcin"/>
        <w:jc w:val="center"/>
      </w:pPr>
      <w:bookmarkStart w:id="3197" w:name="_Toc81995317"/>
      <w:r>
        <w:t xml:space="preserve">Tabla </w:t>
      </w:r>
      <w:ins w:id="3198" w:author="JORGE CONTRERAS ORTIZ" w:date="2021-09-05T23:24:00Z">
        <w:r w:rsidR="004C5F01">
          <w:fldChar w:fldCharType="begin"/>
        </w:r>
        <w:r w:rsidR="004C5F01">
          <w:instrText xml:space="preserve"> SEQ Tabla \* ARABIC </w:instrText>
        </w:r>
      </w:ins>
      <w:r w:rsidR="004C5F01">
        <w:fldChar w:fldCharType="separate"/>
      </w:r>
      <w:ins w:id="3199" w:author="JORGE CONTRERAS ORTIZ" w:date="2021-09-08T11:58:00Z">
        <w:r w:rsidR="00FE2C54">
          <w:rPr>
            <w:noProof/>
          </w:rPr>
          <w:t>3</w:t>
        </w:r>
      </w:ins>
      <w:ins w:id="3200" w:author="JORGE CONTRERAS ORTIZ" w:date="2021-09-05T23:24:00Z">
        <w:r w:rsidR="004C5F01">
          <w:fldChar w:fldCharType="end"/>
        </w:r>
      </w:ins>
      <w:del w:id="320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MAC Layer Frame</w:t>
      </w:r>
      <w:bookmarkEnd w:id="3197"/>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Sequence number (1 byte).</w:t>
      </w:r>
    </w:p>
    <w:p w14:paraId="5F2BCB69" w14:textId="77777777" w:rsidR="00B62082" w:rsidRPr="00791D37" w:rsidRDefault="00B62082" w:rsidP="00791D37">
      <w:pPr>
        <w:pStyle w:val="Prrafodelista"/>
        <w:numPr>
          <w:ilvl w:val="0"/>
          <w:numId w:val="2"/>
        </w:numPr>
      </w:pPr>
      <w:r w:rsidRPr="00791D37">
        <w:rPr>
          <w:b/>
          <w:bCs/>
        </w:rPr>
        <w:t xml:space="preserve">DstPID </w:t>
      </w:r>
      <w:r w:rsidRPr="00791D37">
        <w:rPr>
          <w:b/>
          <w:bCs/>
        </w:rPr>
        <w:sym w:font="Wingdings" w:char="F0E0"/>
      </w:r>
      <w:r w:rsidRPr="00791D37">
        <w:rPr>
          <w:b/>
          <w:bCs/>
        </w:rPr>
        <w:t xml:space="preserve"> </w:t>
      </w:r>
      <w:r w:rsidRPr="00791D37">
        <w:t>Destination PID (0/2 bytes).</w:t>
      </w:r>
    </w:p>
    <w:p w14:paraId="2E2752BD" w14:textId="77777777" w:rsidR="00B62082" w:rsidRPr="00791D37" w:rsidRDefault="00B62082" w:rsidP="00791D37">
      <w:pPr>
        <w:pStyle w:val="Prrafodelista"/>
        <w:numPr>
          <w:ilvl w:val="0"/>
          <w:numId w:val="2"/>
        </w:numPr>
      </w:pPr>
      <w:r w:rsidRPr="00791D37">
        <w:rPr>
          <w:b/>
          <w:bCs/>
        </w:rPr>
        <w:t xml:space="preserve">Dst </w:t>
      </w:r>
      <w:r w:rsidRPr="00791D37">
        <w:rPr>
          <w:b/>
          <w:bCs/>
        </w:rPr>
        <w:sym w:font="Wingdings" w:char="F0E0"/>
      </w:r>
      <w:r w:rsidRPr="00791D37">
        <w:rPr>
          <w:b/>
          <w:bCs/>
        </w:rPr>
        <w:t xml:space="preserve"> </w:t>
      </w:r>
      <w:r w:rsidRPr="00791D37">
        <w:t>Destination Address (0/2/8 bytes).</w:t>
      </w:r>
    </w:p>
    <w:p w14:paraId="359DDD19" w14:textId="77777777" w:rsidR="00B62082" w:rsidRPr="00791D37" w:rsidRDefault="00B62082" w:rsidP="00791D37">
      <w:pPr>
        <w:pStyle w:val="Prrafodelista"/>
        <w:numPr>
          <w:ilvl w:val="0"/>
          <w:numId w:val="2"/>
        </w:numPr>
        <w:rPr>
          <w:lang w:val="en-GB"/>
        </w:rPr>
      </w:pPr>
      <w:r w:rsidRPr="00791D37">
        <w:rPr>
          <w:b/>
          <w:bCs/>
          <w:lang w:val="en-GB"/>
        </w:rPr>
        <w:t xml:space="preserve">SrcPID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r w:rsidRPr="00791D37">
        <w:rPr>
          <w:b/>
          <w:bCs/>
          <w:lang w:val="en-GB"/>
        </w:rPr>
        <w:t xml:space="preserve">Src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r w:rsidRPr="00791D37">
        <w:rPr>
          <w:b/>
          <w:bCs/>
          <w:lang w:val="en-GB"/>
        </w:rPr>
        <w:t xml:space="preserve">AuxSec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Contiene también los campos de Control de Seguridad (Security Control), un contador de paquete (Frame Counter) y un Identificador de Clave (Key Identifier).</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3202"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pPr>
        <w:pStyle w:val="Prrafodelista"/>
        <w:rPr>
          <w:lang w:val="en-GB"/>
        </w:rPr>
        <w:pPrChange w:id="3203"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3204" w:name="_Toc81499364"/>
      <w:bookmarkStart w:id="3205" w:name="_Toc81995088"/>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204"/>
      <w:r w:rsidR="00AD1498" w:rsidRPr="00791D37">
        <w:rPr>
          <w:noProof/>
        </w:rPr>
        <w:t>[12]</w:t>
      </w:r>
      <w:bookmarkEnd w:id="3205"/>
      <w:r w:rsidR="00B62082"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over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04C5164D" w:rsidR="00B62082" w:rsidRDefault="00B62082" w:rsidP="00791D37">
      <w:pPr>
        <w:rPr>
          <w:ins w:id="3206" w:author="JORGE CONTRERAS ORTIZ" w:date="2021-09-05T22:26:00Z"/>
        </w:rPr>
      </w:pPr>
    </w:p>
    <w:p w14:paraId="17F54411" w14:textId="37410D94" w:rsidR="00032C7F" w:rsidRDefault="00032C7F" w:rsidP="00791D37">
      <w:pPr>
        <w:rPr>
          <w:ins w:id="3207" w:author="JORGE CONTRERAS ORTIZ" w:date="2021-09-05T22:26:00Z"/>
        </w:rPr>
      </w:pPr>
    </w:p>
    <w:p w14:paraId="55B2B298" w14:textId="437A442A" w:rsidR="00032C7F" w:rsidRDefault="00032C7F" w:rsidP="00791D37">
      <w:pPr>
        <w:rPr>
          <w:ins w:id="3208" w:author="JORGE CONTRERAS ORTIZ" w:date="2021-09-05T22:26:00Z"/>
        </w:rPr>
      </w:pPr>
    </w:p>
    <w:p w14:paraId="4495DC05" w14:textId="57167E80" w:rsidR="00032C7F" w:rsidRPr="00791D37" w:rsidDel="00032C7F" w:rsidRDefault="00032C7F" w:rsidP="00791D37">
      <w:pPr>
        <w:rPr>
          <w:del w:id="3209" w:author="JORGE CONTRERAS ORTIZ" w:date="2021-09-05T22:26:00Z"/>
        </w:rPr>
      </w:pPr>
      <w:bookmarkStart w:id="3210" w:name="_Toc81776463"/>
      <w:bookmarkStart w:id="3211" w:name="_Toc81776659"/>
      <w:bookmarkStart w:id="3212" w:name="_Toc81777022"/>
      <w:bookmarkStart w:id="3213" w:name="_Toc81777307"/>
      <w:bookmarkStart w:id="3214" w:name="_Toc81777593"/>
      <w:bookmarkStart w:id="3215" w:name="_Toc81777893"/>
      <w:bookmarkStart w:id="3216" w:name="_Toc81778184"/>
      <w:bookmarkStart w:id="3217" w:name="_Toc81938489"/>
      <w:bookmarkStart w:id="3218" w:name="_Toc81941401"/>
      <w:bookmarkStart w:id="3219" w:name="_Toc81993064"/>
      <w:bookmarkStart w:id="3220" w:name="_Toc81994588"/>
      <w:bookmarkStart w:id="3221" w:name="_Toc81994794"/>
      <w:bookmarkStart w:id="3222" w:name="_Toc81995089"/>
      <w:bookmarkEnd w:id="3210"/>
      <w:bookmarkEnd w:id="3211"/>
      <w:bookmarkEnd w:id="3212"/>
      <w:bookmarkEnd w:id="3213"/>
      <w:bookmarkEnd w:id="3214"/>
      <w:bookmarkEnd w:id="3215"/>
      <w:bookmarkEnd w:id="3216"/>
      <w:bookmarkEnd w:id="3217"/>
      <w:bookmarkEnd w:id="3218"/>
      <w:bookmarkEnd w:id="3219"/>
      <w:bookmarkEnd w:id="3220"/>
      <w:bookmarkEnd w:id="3221"/>
      <w:bookmarkEnd w:id="3222"/>
    </w:p>
    <w:p w14:paraId="6F9052E6" w14:textId="4BE21F4C" w:rsidR="00B62082" w:rsidRPr="00791D37" w:rsidRDefault="00845295" w:rsidP="00FE1EC4">
      <w:pPr>
        <w:pStyle w:val="Ttulo4"/>
      </w:pPr>
      <w:bookmarkStart w:id="3223" w:name="_Toc81499365"/>
      <w:bookmarkStart w:id="3224" w:name="_Toc81995090"/>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223"/>
      <w:r w:rsidR="00AD1498" w:rsidRPr="00791D37">
        <w:rPr>
          <w:noProof/>
        </w:rPr>
        <w:t>[12]</w:t>
      </w:r>
      <w:bookmarkEnd w:id="3224"/>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w:t>
      </w:r>
      <w:del w:id="3225" w:author="JORGE CONTRERAS ORTIZ" w:date="2021-09-05T18:53:00Z">
        <w:r w:rsidRPr="00791D37" w:rsidDel="008C2FD4">
          <w:delText>malla</w:delText>
        </w:r>
      </w:del>
      <w:ins w:id="3226" w:author="JORGE CONTRERAS ORTIZ" w:date="2021-09-05T18:53:00Z">
        <w:r w:rsidR="008C2FD4">
          <w:t>red</w:t>
        </w:r>
      </w:ins>
      <w:r w:rsidRPr="00791D37">
        <w:t>.</w:t>
      </w:r>
    </w:p>
    <w:p w14:paraId="497D4905" w14:textId="636A67E7" w:rsidR="00B62082" w:rsidRPr="00791D37" w:rsidRDefault="00B62082" w:rsidP="00791D37">
      <w:r w:rsidRPr="00791D37">
        <w:t xml:space="preserve">Las direcciones Unicast IPv6 son usadas para el uso interno de la </w:t>
      </w:r>
      <w:del w:id="3227" w:author="JORGE CONTRERAS ORTIZ" w:date="2021-09-05T18:53:00Z">
        <w:r w:rsidRPr="00791D37" w:rsidDel="008C2FD4">
          <w:delText>malla</w:delText>
        </w:r>
      </w:del>
      <w:ins w:id="3228" w:author="JORGE CONTRERAS ORTIZ" w:date="2021-09-05T18:53:00Z">
        <w:r w:rsidR="008C2FD4">
          <w:t>red</w:t>
        </w:r>
      </w:ins>
      <w:r w:rsidRPr="00791D37">
        <w:t>. Las Unicast pueden ser localizadores de enrutamientos, localizador de cualquier tipo (L</w:t>
      </w:r>
      <w:ins w:id="3229" w:author="JORGE CONTRERAS ORTIZ" w:date="2021-09-08T09:25:00Z">
        <w:r w:rsidR="003B5DB6">
          <w:t>ea</w:t>
        </w:r>
      </w:ins>
      <w:del w:id="3230" w:author="JORGE CONTRERAS ORTIZ" w:date="2021-09-08T09:25:00Z">
        <w:r w:rsidRPr="00791D37" w:rsidDel="003B5DB6">
          <w:delText>í</w:delText>
        </w:r>
      </w:del>
      <w:r w:rsidRPr="00791D37">
        <w:t xml:space="preserve">der, DHCPv6, Servicio, </w:t>
      </w:r>
      <w:ins w:id="3231" w:author="JORGE CONTRERAS ORTIZ" w:date="2021-09-05T19:04:00Z">
        <w:r w:rsidR="006E3638" w:rsidRPr="00791D37">
          <w:t>Commission</w:t>
        </w:r>
        <w:r w:rsidR="006E3638">
          <w:t>ing</w:t>
        </w:r>
      </w:ins>
      <w:del w:id="3232" w:author="JORGE CONTRERAS ORTIZ" w:date="2021-09-05T19:04:00Z">
        <w:r w:rsidRPr="00791D37" w:rsidDel="006E3638">
          <w:delText>Commision</w:delText>
        </w:r>
      </w:del>
      <w:r w:rsidRPr="00791D37">
        <w:t xml:space="preserve">, </w:t>
      </w:r>
      <w:del w:id="3233" w:author="JORGE CONTRERAS ORTIZ" w:date="2021-09-08T09:24:00Z">
        <w:r w:rsidRPr="00791D37" w:rsidDel="003B5DB6">
          <w:delText>Descubrimiento de Vecinos</w:delText>
        </w:r>
      </w:del>
      <w:ins w:id="3234" w:author="JORGE CONTRERAS ORTIZ" w:date="2021-09-08T09:24:00Z">
        <w:r w:rsidR="003B5DB6">
          <w:t>NDP</w:t>
        </w:r>
      </w:ins>
      <w:r w:rsidRPr="00791D37">
        <w:t>) o incluso Identifcador de Punto Final (EID – Endpoint Identifier).</w:t>
      </w:r>
    </w:p>
    <w:p w14:paraId="666714FD" w14:textId="5FCF350E" w:rsidR="00B62082" w:rsidRPr="00791D37" w:rsidRDefault="00B62082" w:rsidP="00791D37">
      <w:r w:rsidRPr="00791D37">
        <w:t>Las redes Thread no depende</w:t>
      </w:r>
      <w:ins w:id="3235" w:author="JORGE CONTRERAS ORTIZ" w:date="2021-09-08T09:25:00Z">
        <w:r w:rsidR="003B5DB6">
          <w:t>n</w:t>
        </w:r>
      </w:ins>
      <w:r w:rsidRPr="00791D37">
        <w:t xml:space="preserve"> del Protocolo de Configuración de Host Dinámico v6 (DHCPv6), por lo que los dispositivos no tendrán que implementarlo. Lo que </w:t>
      </w:r>
      <w:del w:id="3236" w:author="JORGE CONTRERAS ORTIZ" w:date="2021-09-05T18:54:00Z">
        <w:r w:rsidRPr="00791D37" w:rsidDel="008C2FD4">
          <w:delText>si</w:delText>
        </w:r>
      </w:del>
      <w:ins w:id="3237" w:author="JORGE CONTRERAS ORTIZ" w:date="2021-09-05T18:54:00Z">
        <w:r w:rsidR="008C2FD4" w:rsidRPr="00791D37">
          <w:t>sí</w:t>
        </w:r>
      </w:ins>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3238" w:author="JORGE CONTRERAS ORTIZ" w:date="2021-09-05T18:54:00Z"/>
        </w:rPr>
      </w:pPr>
    </w:p>
    <w:p w14:paraId="39603094" w14:textId="3B69359F" w:rsidR="008C2FD4" w:rsidRPr="00791D37" w:rsidDel="00CA64F2" w:rsidRDefault="008C2FD4" w:rsidP="00791D37">
      <w:pPr>
        <w:rPr>
          <w:del w:id="3239" w:author="JORGE CONTRERAS ORTIZ" w:date="2021-09-05T20:58:00Z"/>
        </w:rPr>
      </w:pPr>
      <w:bookmarkStart w:id="3240" w:name="_Toc81772814"/>
      <w:bookmarkStart w:id="3241" w:name="_Toc81776465"/>
      <w:bookmarkStart w:id="3242" w:name="_Toc81776661"/>
      <w:bookmarkStart w:id="3243" w:name="_Toc81777024"/>
      <w:bookmarkStart w:id="3244" w:name="_Toc81777309"/>
      <w:bookmarkStart w:id="3245" w:name="_Toc81777595"/>
      <w:bookmarkStart w:id="3246" w:name="_Toc81777895"/>
      <w:bookmarkStart w:id="3247" w:name="_Toc81778186"/>
      <w:bookmarkStart w:id="3248" w:name="_Toc81938491"/>
      <w:bookmarkStart w:id="3249" w:name="_Toc81941403"/>
      <w:bookmarkStart w:id="3250" w:name="_Toc81993066"/>
      <w:bookmarkStart w:id="3251" w:name="_Toc81994590"/>
      <w:bookmarkStart w:id="3252" w:name="_Toc81994796"/>
      <w:bookmarkStart w:id="3253" w:name="_Toc81995091"/>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p>
    <w:p w14:paraId="744A4AE2" w14:textId="1ACD662D" w:rsidR="00B62082" w:rsidRPr="00791D37" w:rsidRDefault="00B62082" w:rsidP="00FE1EC4">
      <w:pPr>
        <w:pStyle w:val="Ttulo4"/>
      </w:pPr>
      <w:r w:rsidRPr="00791D37">
        <w:t xml:space="preserve"> </w:t>
      </w:r>
      <w:bookmarkStart w:id="3254" w:name="_Toc81499366"/>
      <w:bookmarkStart w:id="3255" w:name="_Toc81995092"/>
      <w:r w:rsidR="008C2FD4" w:rsidRPr="00791D37">
        <w:t>PROTOCOLO DE ENRUTAMIENTO</w:t>
      </w:r>
      <w:bookmarkEnd w:id="3254"/>
      <w:bookmarkEnd w:id="3255"/>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RIPng (estándares RFC 2080 y RFC 1058). Los </w:t>
      </w:r>
      <w:del w:id="3256" w:author="JORGE CONTRERAS ORTIZ" w:date="2021-09-05T18:54:00Z">
        <w:r w:rsidRPr="00791D37" w:rsidDel="008C2FD4">
          <w:delText xml:space="preserve">rúters </w:delText>
        </w:r>
      </w:del>
      <w:ins w:id="3257"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3258" w:author="JORGE CONTRERAS ORTIZ" w:date="2021-09-05T18:54:00Z">
        <w:r w:rsidR="008C2FD4">
          <w:t>routers</w:t>
        </w:r>
        <w:r w:rsidR="008C2FD4" w:rsidRPr="00791D37">
          <w:t xml:space="preserve"> </w:t>
        </w:r>
      </w:ins>
      <w:del w:id="3259"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3260" w:author="JORGE CONTRERAS ORTIZ" w:date="2021-09-05T18:54:00Z">
        <w:r w:rsidR="008C2FD4">
          <w:t xml:space="preserve">router </w:t>
        </w:r>
      </w:ins>
      <w:del w:id="3261"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3BC4EEED" w:rsidR="00B62082" w:rsidRPr="00791D37" w:rsidRDefault="00B62082" w:rsidP="00791D37">
      <w:pPr>
        <w:pStyle w:val="Prrafodelista"/>
        <w:numPr>
          <w:ilvl w:val="0"/>
          <w:numId w:val="2"/>
        </w:numPr>
      </w:pPr>
      <w:r w:rsidRPr="00791D37">
        <w:t>Enlace</w:t>
      </w:r>
      <w:ins w:id="3262" w:author="JORGE CONTRERAS ORTIZ" w:date="2021-09-08T09:29:00Z">
        <w:r w:rsidR="003B5DB6">
          <w:t>s</w:t>
        </w:r>
      </w:ins>
    </w:p>
    <w:p w14:paraId="16FBD788" w14:textId="1238E1C9" w:rsidR="00B62082" w:rsidRPr="00791D37" w:rsidRDefault="00B62082" w:rsidP="00791D37">
      <w:pPr>
        <w:pStyle w:val="Prrafodelista"/>
        <w:numPr>
          <w:ilvl w:val="0"/>
          <w:numId w:val="2"/>
        </w:numPr>
      </w:pPr>
      <w:r w:rsidRPr="00791D37">
        <w:t>Ruta</w:t>
      </w:r>
      <w:ins w:id="3263" w:author="JORGE CONTRERAS ORTIZ" w:date="2021-09-08T09:29:00Z">
        <w:r w:rsidR="003B5DB6">
          <w:t>s</w:t>
        </w:r>
      </w:ins>
    </w:p>
    <w:p w14:paraId="5688465C" w14:textId="3E583294" w:rsidR="00B62082" w:rsidRPr="00791D37" w:rsidRDefault="00B62082" w:rsidP="00791D37">
      <w:r w:rsidRPr="00791D37">
        <w:t xml:space="preserve">Los </w:t>
      </w:r>
      <w:ins w:id="3264" w:author="JORGE CONTRERAS ORTIZ" w:date="2021-09-05T18:55:00Z">
        <w:r w:rsidR="008C2FD4">
          <w:t>routers</w:t>
        </w:r>
        <w:r w:rsidR="008C2FD4" w:rsidRPr="00791D37">
          <w:t xml:space="preserve"> </w:t>
        </w:r>
      </w:ins>
      <w:del w:id="3265" w:author="JORGE CONTRERAS ORTIZ" w:date="2021-09-05T18:55:00Z">
        <w:r w:rsidRPr="00791D37" w:rsidDel="008C2FD4">
          <w:delText xml:space="preserve">rúters </w:delText>
        </w:r>
      </w:del>
      <w:r w:rsidRPr="00791D37">
        <w:t xml:space="preserve">de la PAN </w:t>
      </w:r>
      <w:del w:id="3266" w:author="JORGE CONTRERAS ORTIZ" w:date="2021-09-05T18:55:00Z">
        <w:r w:rsidRPr="00791D37" w:rsidDel="008C2FD4">
          <w:delText xml:space="preserve">mantienen </w:delText>
        </w:r>
      </w:del>
      <w:ins w:id="3267" w:author="JORGE CONTRERAS ORTIZ" w:date="2021-09-05T18:55:00Z">
        <w:r w:rsidR="008C2FD4">
          <w:t>realizan</w:t>
        </w:r>
        <w:r w:rsidR="008C2FD4" w:rsidRPr="00791D37">
          <w:t xml:space="preserve"> </w:t>
        </w:r>
      </w:ins>
      <w:r w:rsidRPr="00791D37">
        <w:t xml:space="preserve">un seguimiento de la versión Thread de los enlaces de sus </w:t>
      </w:r>
      <w:ins w:id="3268" w:author="JORGE CONTRERAS ORTIZ" w:date="2021-09-05T18:56:00Z">
        <w:r w:rsidR="008C2FD4">
          <w:t xml:space="preserve">nodos </w:t>
        </w:r>
      </w:ins>
      <w:r w:rsidRPr="00791D37">
        <w:t xml:space="preserve">hijos y, de manera proactiva, manda actualizaciones de versiones más nuevas. Además, si el </w:t>
      </w:r>
      <w:ins w:id="3269" w:author="JORGE CONTRERAS ORTIZ" w:date="2021-09-05T18:55:00Z">
        <w:r w:rsidR="008C2FD4">
          <w:t xml:space="preserve">router </w:t>
        </w:r>
      </w:ins>
      <w:del w:id="3270" w:author="JORGE CONTRERAS ORTIZ" w:date="2021-09-05T18:55:00Z">
        <w:r w:rsidRPr="00791D37" w:rsidDel="008C2FD4">
          <w:delText xml:space="preserve">rúter </w:delText>
        </w:r>
      </w:del>
      <w:r w:rsidRPr="00791D37">
        <w:t xml:space="preserve">es un nodo Leader, este tiene una base de datos con las asignaciones de id. Los </w:t>
      </w:r>
      <w:ins w:id="3271" w:author="JORGE CONTRERAS ORTIZ" w:date="2021-09-05T18:55:00Z">
        <w:r w:rsidR="008C2FD4">
          <w:t>routers</w:t>
        </w:r>
        <w:r w:rsidR="008C2FD4" w:rsidRPr="00791D37">
          <w:t xml:space="preserve"> </w:t>
        </w:r>
      </w:ins>
      <w:del w:id="3272"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3273" w:name="_Toc81499367"/>
      <w:bookmarkStart w:id="3274" w:name="_Toc81995093"/>
      <w:r w:rsidRPr="00791D37">
        <w:lastRenderedPageBreak/>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273"/>
      <w:r w:rsidR="00AD1498" w:rsidRPr="00791D37">
        <w:rPr>
          <w:noProof/>
        </w:rPr>
        <w:t>[12]</w:t>
      </w:r>
      <w:bookmarkEnd w:id="3274"/>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Datagram Protocol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Constrained Application Protocol (CoAP)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CoAP es un UDP, que obliga a usar DTLS (Datagram Transport Layer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43D81306" w14:textId="77777777" w:rsidR="00CA64F2" w:rsidRDefault="00B62082" w:rsidP="00791D37">
      <w:pPr>
        <w:rPr>
          <w:ins w:id="3275" w:author="JORGE CONTRERAS ORTIZ" w:date="2021-09-05T20:58:00Z"/>
        </w:rPr>
      </w:pPr>
      <w:r w:rsidRPr="00791D37">
        <w:t xml:space="preserve">CoAP tiene un conjunto de modos de seguridad y de </w:t>
      </w:r>
      <w:ins w:id="3276" w:author="JORGE CONTRERAS ORTIZ" w:date="2021-09-05T18:57:00Z">
        <w:r w:rsidR="008C2FD4">
          <w:t>cifrados de</w:t>
        </w:r>
      </w:ins>
      <w:ins w:id="3277" w:author="JORGE CONTRERAS ORTIZ" w:date="2021-09-05T18:58:00Z">
        <w:r w:rsidR="008C2FD4">
          <w:t xml:space="preserve"> </w:t>
        </w:r>
      </w:ins>
      <w:r w:rsidRPr="00791D37">
        <w:t>implementación obligatoria</w:t>
      </w:r>
      <w:del w:id="3278" w:author="JORGE CONTRERAS ORTIZ" w:date="2021-09-05T18:58:00Z">
        <w:r w:rsidRPr="00791D37" w:rsidDel="008C2FD4">
          <w:delText xml:space="preserve"> cifrados</w:delText>
        </w:r>
      </w:del>
      <w:r w:rsidRPr="00791D37">
        <w:t xml:space="preserve">. CoAP toma prestado algunos conceptos del protocolo Representational State Transfer (REST). </w:t>
      </w:r>
    </w:p>
    <w:p w14:paraId="73B57FE8" w14:textId="77777777" w:rsidR="00CA64F2" w:rsidRDefault="00CA64F2" w:rsidP="00791D37">
      <w:pPr>
        <w:rPr>
          <w:ins w:id="3279" w:author="JORGE CONTRERAS ORTIZ" w:date="2021-09-05T20:58:00Z"/>
        </w:rPr>
      </w:pPr>
    </w:p>
    <w:p w14:paraId="2782A3A9" w14:textId="77777777" w:rsidR="00CA64F2" w:rsidRDefault="00CA64F2" w:rsidP="00791D37">
      <w:pPr>
        <w:rPr>
          <w:ins w:id="3280" w:author="JORGE CONTRERAS ORTIZ" w:date="2021-09-05T20:58:00Z"/>
        </w:rPr>
      </w:pPr>
    </w:p>
    <w:p w14:paraId="13473D9F" w14:textId="14F8CAA4" w:rsidR="00B62082" w:rsidRPr="00791D37" w:rsidRDefault="00B62082" w:rsidP="00791D37">
      <w:r w:rsidRPr="00791D37">
        <w:t>Los modos en los que opera CoAP son:</w:t>
      </w:r>
    </w:p>
    <w:p w14:paraId="2F13B0D7" w14:textId="77777777" w:rsidR="00B62082" w:rsidRPr="00791D37" w:rsidRDefault="00B62082" w:rsidP="00791D37">
      <w:pPr>
        <w:pStyle w:val="Prrafodelista"/>
        <w:numPr>
          <w:ilvl w:val="0"/>
          <w:numId w:val="2"/>
        </w:numPr>
      </w:pPr>
      <w:r w:rsidRPr="00791D37">
        <w:t>Modo sin seguridad (“no security”).</w:t>
      </w:r>
    </w:p>
    <w:p w14:paraId="2173E4CD" w14:textId="77777777" w:rsidR="00B62082" w:rsidRPr="00791D37" w:rsidRDefault="00B62082" w:rsidP="00791D37">
      <w:pPr>
        <w:pStyle w:val="Prrafodelista"/>
        <w:numPr>
          <w:ilvl w:val="0"/>
          <w:numId w:val="2"/>
        </w:numPr>
      </w:pPr>
      <w:r w:rsidRPr="00791D37">
        <w:t>Modo Clave Pre-Compartida (“Pre-shared key”).</w:t>
      </w:r>
    </w:p>
    <w:p w14:paraId="761D44E4" w14:textId="59CD5911" w:rsidR="00B62082" w:rsidRDefault="00B62082" w:rsidP="00791D37">
      <w:pPr>
        <w:pStyle w:val="Prrafodelista"/>
        <w:numPr>
          <w:ilvl w:val="0"/>
          <w:numId w:val="2"/>
        </w:numPr>
        <w:rPr>
          <w:ins w:id="3281" w:author="JORGE CONTRERAS ORTIZ" w:date="2021-09-05T20:58:00Z"/>
        </w:rPr>
      </w:pPr>
      <w:r w:rsidRPr="00791D37">
        <w:t>Modo Certificado (“certificate”).</w:t>
      </w:r>
    </w:p>
    <w:p w14:paraId="0F886290" w14:textId="77777777" w:rsidR="00CA64F2" w:rsidRPr="00791D37" w:rsidRDefault="00CA64F2">
      <w:pPr>
        <w:pStyle w:val="Prrafodelista"/>
        <w:pPrChange w:id="3282" w:author="JORGE CONTRERAS ORTIZ" w:date="2021-09-05T20:58:00Z">
          <w:pPr>
            <w:pStyle w:val="Prrafodelista"/>
            <w:numPr>
              <w:numId w:val="2"/>
            </w:numPr>
            <w:ind w:hanging="360"/>
          </w:pPr>
        </w:pPrChange>
      </w:pPr>
    </w:p>
    <w:p w14:paraId="5BE8D66A" w14:textId="74E0AB1E" w:rsidR="00B62082" w:rsidRPr="00791D37" w:rsidRDefault="00B62082" w:rsidP="00791D37">
      <w:r w:rsidRPr="00791D37">
        <w:t xml:space="preserve">CoAPs (CoAP seguro) puede también configurarse en el modo “raw public key”,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CoAP junta claves Pre-Compartidas con una lista de los correspondientes nodos de comunicación. En cuanto al modo Certificado, </w:t>
      </w:r>
      <w:del w:id="3283" w:author="JORGE CONTRERAS ORTIZ" w:date="2021-09-06T00:05:00Z">
        <w:r w:rsidRPr="00791D37" w:rsidDel="0046525E">
          <w:delText>esta</w:delText>
        </w:r>
      </w:del>
      <w:ins w:id="3284"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3285" w:author="JORGE CONTRERAS ORTIZ" w:date="2021-09-05T18:58:00Z">
        <w:r w:rsidR="008C2FD4">
          <w:t xml:space="preserve"> (capa MAC)</w:t>
        </w:r>
      </w:ins>
      <w:r w:rsidRPr="00791D37">
        <w:t>, lo cual reduce el ratio de compresión, dejando paso a su vez a más transmisiones de paquetes y potencias consumidas mayores</w:t>
      </w:r>
      <w:ins w:id="3286" w:author="JORGE CONTRERAS ORTIZ" w:date="2021-09-05T18:58:00Z">
        <w:r w:rsidR="008C2FD4">
          <w:t>.</w:t>
        </w:r>
      </w:ins>
      <w:del w:id="3287"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3288" w:name="_Toc81499368"/>
      <w:bookmarkStart w:id="3289" w:name="_Ref81935316"/>
      <w:bookmarkStart w:id="3290" w:name="_Toc81995094"/>
      <w:r w:rsidRPr="00791D37">
        <w:t xml:space="preserve">SEGURIDAD Y </w:t>
      </w:r>
      <w:ins w:id="3291" w:author="JORGE CONTRERAS ORTIZ" w:date="2021-09-05T19:00:00Z">
        <w:r>
          <w:t>COMMISSIONING</w:t>
        </w:r>
        <w:r w:rsidRPr="00791D37">
          <w:t xml:space="preserve"> </w:t>
        </w:r>
      </w:ins>
      <w:del w:id="3292"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3288"/>
      <w:r w:rsidR="00AD1498" w:rsidRPr="00791D37">
        <w:rPr>
          <w:noProof/>
        </w:rPr>
        <w:t>[10], [12]</w:t>
      </w:r>
      <w:bookmarkEnd w:id="3290"/>
      <w:r w:rsidR="00B62082" w:rsidRPr="00791D37">
        <w:fldChar w:fldCharType="end"/>
      </w:r>
      <w:bookmarkEnd w:id="3289"/>
    </w:p>
    <w:p w14:paraId="113F210B" w14:textId="77777777" w:rsidR="00B62082" w:rsidRPr="00791D37" w:rsidRDefault="00B62082" w:rsidP="00791D37"/>
    <w:p w14:paraId="3DE36828" w14:textId="06638681" w:rsidR="00B62082" w:rsidRPr="00791D37" w:rsidRDefault="00B62082" w:rsidP="00791D37">
      <w:r w:rsidRPr="00791D37">
        <w:t xml:space="preserve">Para dicho Commissioning </w:t>
      </w:r>
      <w:commentRangeStart w:id="3293"/>
      <w:commentRangeEnd w:id="3293"/>
      <w:r w:rsidRPr="00791D37">
        <w:rPr>
          <w:rStyle w:val="Refdecomentario"/>
        </w:rPr>
        <w:commentReference w:id="3293"/>
      </w:r>
      <w:r w:rsidRPr="00791D37">
        <w:t xml:space="preserve">Thread usa MeshCoP (Mesh Commissioning Protocol), el cual permite una autenticación, </w:t>
      </w:r>
      <w:del w:id="3294" w:author="JORGE CONTRERAS ORTIZ" w:date="2021-09-08T09:42:00Z">
        <w:r w:rsidRPr="00791D37" w:rsidDel="009373D8">
          <w:delText xml:space="preserve">una </w:delText>
        </w:r>
      </w:del>
      <w:ins w:id="3295" w:author="JORGE CONTRERAS ORTIZ" w:date="2021-09-08T09:42:00Z">
        <w:r w:rsidR="009373D8">
          <w:t>un control</w:t>
        </w:r>
        <w:r w:rsidR="009373D8" w:rsidRPr="00791D37" w:rsidDel="009373D8">
          <w:t xml:space="preserve"> </w:t>
        </w:r>
      </w:ins>
      <w:del w:id="3296" w:author="JORGE CONTRERAS ORTIZ" w:date="2021-09-08T09:42:00Z">
        <w:r w:rsidRPr="00791D37" w:rsidDel="009373D8">
          <w:delText xml:space="preserve">comisión </w:delText>
        </w:r>
      </w:del>
      <w:r w:rsidRPr="00791D37">
        <w:t>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3F1EA0BD" w:rsidR="00B62082" w:rsidRPr="00791D37" w:rsidRDefault="00B62082" w:rsidP="00791D37">
      <w:r w:rsidRPr="00791D37">
        <w:t xml:space="preserve">Para añadir a la PAN un dispositivo, primero habrá que autenticarlo manualmente como un dispositivo </w:t>
      </w:r>
      <w:ins w:id="3297" w:author="JORGE CONTRERAS ORTIZ" w:date="2021-09-08T09:47:00Z">
        <w:r w:rsidR="00916534">
          <w:t xml:space="preserve">aceptado </w:t>
        </w:r>
      </w:ins>
      <w:del w:id="3298" w:author="JORGE CONTRERAS ORTIZ" w:date="2021-09-08T09:47:00Z">
        <w:r w:rsidRPr="00791D37" w:rsidDel="00916534">
          <w:delText xml:space="preserve">elegible </w:delText>
        </w:r>
      </w:del>
      <w:r w:rsidRPr="00791D37">
        <w:t xml:space="preserve">para unirse a la red, prosiguiendo con </w:t>
      </w:r>
      <w:ins w:id="3299" w:author="JORGE CONTRERAS ORTIZ" w:date="2021-09-05T18:59:00Z">
        <w:r w:rsidR="008C2FD4">
          <w:t xml:space="preserve">el proceso de </w:t>
        </w:r>
      </w:ins>
      <w:ins w:id="3300" w:author="JORGE CONTRERAS ORTIZ" w:date="2021-09-05T19:00:00Z">
        <w:r w:rsidR="008C2FD4">
          <w:t>commissioning</w:t>
        </w:r>
      </w:ins>
      <w:del w:id="3301" w:author="JORGE CONTRERAS ORTIZ" w:date="2021-09-05T18:59:00Z">
        <w:r w:rsidRPr="00791D37" w:rsidDel="008C2FD4">
          <w:delText>la comisión</w:delText>
        </w:r>
      </w:del>
      <w:r w:rsidRPr="00791D37">
        <w:t xml:space="preserve"> del dispositivo y compartiéndole la clave maestra de la PAN a través de un canal seguro. </w:t>
      </w:r>
    </w:p>
    <w:p w14:paraId="234163D2" w14:textId="5FC36824" w:rsidR="00B62082" w:rsidRPr="00791D37" w:rsidRDefault="00B62082" w:rsidP="00791D37">
      <w:r w:rsidRPr="00791D37">
        <w:lastRenderedPageBreak/>
        <w:t xml:space="preserve">Los dos principales métodos </w:t>
      </w:r>
      <w:ins w:id="3302" w:author="JORGE CONTRERAS ORTIZ" w:date="2021-09-05T23:43:00Z">
        <w:r w:rsidR="001749E7">
          <w:t xml:space="preserve">de </w:t>
        </w:r>
      </w:ins>
      <w:ins w:id="3303" w:author="JORGE CONTRERAS ORTIZ" w:date="2021-09-05T23:44:00Z">
        <w:r w:rsidR="001749E7">
          <w:t>commissioning</w:t>
        </w:r>
        <w:r w:rsidR="001749E7" w:rsidRPr="00791D37">
          <w:t xml:space="preserve"> </w:t>
        </w:r>
        <w:r w:rsidR="001749E7">
          <w:t xml:space="preserve"> </w:t>
        </w:r>
      </w:ins>
      <w:del w:id="3304" w:author="JORGE CONTRERAS ORTIZ" w:date="2021-09-05T23:43:00Z">
        <w:r w:rsidRPr="00791D37" w:rsidDel="001749E7">
          <w:delText xml:space="preserve">para la comisión </w:delText>
        </w:r>
      </w:del>
      <w:del w:id="3305" w:author="JORGE CONTRERAS ORTIZ" w:date="2021-09-05T23:44:00Z">
        <w:r w:rsidRPr="00791D37" w:rsidDel="001749E7">
          <w:delText>que tiene</w:delText>
        </w:r>
      </w:del>
      <w:ins w:id="3306" w:author="JORGE CONTRERAS ORTIZ" w:date="2021-09-05T23:44:00Z">
        <w:r w:rsidR="001749E7">
          <w:t>disponibles en</w:t>
        </w:r>
      </w:ins>
      <w:r w:rsidRPr="00791D37">
        <w:t xml:space="preserve"> Thread son:</w:t>
      </w:r>
    </w:p>
    <w:p w14:paraId="1E9F2191" w14:textId="3D531E44" w:rsidR="00B62082" w:rsidRDefault="00B62082" w:rsidP="00791D37">
      <w:pPr>
        <w:pStyle w:val="Prrafodelista"/>
        <w:numPr>
          <w:ilvl w:val="0"/>
          <w:numId w:val="2"/>
        </w:numPr>
        <w:rPr>
          <w:ins w:id="3307" w:author="JORGE CONTRERAS ORTIZ" w:date="2021-09-05T19:01:00Z"/>
        </w:rPr>
      </w:pPr>
      <w:r w:rsidRPr="00791D37">
        <w:t xml:space="preserve">Usando el método Out-of-band, configurar directamente sobre el dispositivo toda la información necesaria para </w:t>
      </w:r>
      <w:del w:id="3308" w:author="JORGE CONTRERAS ORTIZ" w:date="2021-09-05T23:44:00Z">
        <w:r w:rsidRPr="00791D37" w:rsidDel="00FE4769">
          <w:delText>la comisión</w:delText>
        </w:r>
      </w:del>
      <w:ins w:id="3309" w:author="JORGE CONTRERAS ORTIZ" w:date="2021-09-05T23:44:00Z">
        <w:r w:rsidR="00FE4769">
          <w:t>el proceso de commissioning</w:t>
        </w:r>
      </w:ins>
      <w:r w:rsidRPr="00791D37">
        <w:t>. Esta información permitirá a los dispositivos que quieran unirse, que se unan a la red Thread correcta.</w:t>
      </w:r>
      <w:ins w:id="3310" w:author="JORGE CONTRERAS ORTIZ" w:date="2021-09-08T09:40:00Z">
        <w:r w:rsidR="009373D8">
          <w:t xml:space="preserve"> Este método se desarrollará más detalladamente en </w:t>
        </w:r>
      </w:ins>
      <w:ins w:id="3311" w:author="JORGE CONTRERAS ORTIZ" w:date="2021-09-08T09:41:00Z">
        <w:r w:rsidR="009373D8">
          <w:fldChar w:fldCharType="begin"/>
        </w:r>
        <w:r w:rsidR="009373D8">
          <w:instrText xml:space="preserve"> REF _Ref81986492 \w \h </w:instrText>
        </w:r>
      </w:ins>
      <w:r w:rsidR="009373D8">
        <w:fldChar w:fldCharType="separate"/>
      </w:r>
      <w:ins w:id="3312" w:author="JORGE CONTRERAS ORTIZ" w:date="2021-09-08T11:58:00Z">
        <w:r w:rsidR="00FE2C54">
          <w:t>3.3.3</w:t>
        </w:r>
      </w:ins>
      <w:ins w:id="3313" w:author="JORGE CONTRERAS ORTIZ" w:date="2021-09-08T09:41:00Z">
        <w:r w:rsidR="009373D8">
          <w:fldChar w:fldCharType="end"/>
        </w:r>
        <w:r w:rsidR="009373D8">
          <w:t xml:space="preserve"> </w:t>
        </w:r>
        <w:r w:rsidR="009373D8">
          <w:fldChar w:fldCharType="begin"/>
        </w:r>
        <w:r w:rsidR="009373D8">
          <w:instrText xml:space="preserve"> REF _Ref81986502 \h </w:instrText>
        </w:r>
      </w:ins>
      <w:r w:rsidR="009373D8">
        <w:fldChar w:fldCharType="separate"/>
      </w:r>
      <w:ins w:id="3314" w:author="JORGE CONTRERAS ORTIZ" w:date="2021-09-08T11:58:00Z">
        <w:r w:rsidR="00FE2C54" w:rsidRPr="00791D37">
          <w:t>CONFIGURACIÓN DE RED</w:t>
        </w:r>
      </w:ins>
      <w:ins w:id="3315" w:author="JORGE CONTRERAS ORTIZ" w:date="2021-09-08T09:41:00Z">
        <w:r w:rsidR="009373D8">
          <w:fldChar w:fldCharType="end"/>
        </w:r>
        <w:r w:rsidR="009373D8">
          <w:t xml:space="preserve"> de manera aplicada a nuestro proyecto.</w:t>
        </w:r>
      </w:ins>
    </w:p>
    <w:p w14:paraId="3F0011C0" w14:textId="77777777" w:rsidR="008C2FD4" w:rsidRPr="00791D37" w:rsidRDefault="008C2FD4">
      <w:pPr>
        <w:pStyle w:val="Prrafodelista"/>
        <w:pPrChange w:id="3316"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3317" w:author="JORGE CONTRERAS ORTIZ" w:date="2021-09-05T19:00:00Z">
        <w:r w:rsidR="008C2FD4">
          <w:t>commissioning</w:t>
        </w:r>
        <w:r w:rsidR="008C2FD4" w:rsidRPr="00791D37">
          <w:t xml:space="preserve"> </w:t>
        </w:r>
      </w:ins>
      <w:del w:id="3318" w:author="JORGE CONTRERAS ORTIZ" w:date="2021-09-05T19:00:00Z">
        <w:r w:rsidRPr="00791D37" w:rsidDel="008C2FD4">
          <w:delText xml:space="preserve">comisión </w:delText>
        </w:r>
      </w:del>
      <w:r w:rsidRPr="00791D37">
        <w:t>entre un</w:t>
      </w:r>
      <w:ins w:id="3319" w:author="JORGE CONTRERAS ORTIZ" w:date="2021-09-05T19:00:00Z">
        <w:r w:rsidR="008C2FD4">
          <w:t>a</w:t>
        </w:r>
      </w:ins>
      <w:r w:rsidRPr="00791D37">
        <w:t xml:space="preserve"> aplicación</w:t>
      </w:r>
      <w:ins w:id="3320" w:author="JORGE CONTRERAS ORTIZ" w:date="2021-09-05T19:01:00Z">
        <w:r w:rsidR="008C2FD4">
          <w:t xml:space="preserve"> propia</w:t>
        </w:r>
      </w:ins>
      <w:r w:rsidRPr="00791D37">
        <w:t xml:space="preserve"> de </w:t>
      </w:r>
      <w:ins w:id="3321" w:author="JORGE CONTRERAS ORTIZ" w:date="2021-09-05T19:00:00Z">
        <w:r w:rsidR="008C2FD4">
          <w:t>commissioning</w:t>
        </w:r>
      </w:ins>
      <w:del w:id="3322"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3323" w:author="JORGE CONTRERAS ORTIZ" w:date="2021-09-05T19:02:00Z">
        <w:r w:rsidR="008C2FD4" w:rsidRPr="00791D37">
          <w:t>Commissioner</w:t>
        </w:r>
        <w:r w:rsidR="008C2FD4" w:rsidRPr="00791D37" w:rsidDel="008C2FD4">
          <w:t xml:space="preserve"> </w:t>
        </w:r>
      </w:ins>
      <w:del w:id="3324"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3325" w:author="JORGE CONTRERAS ORTIZ" w:date="2021-09-05T19:01:00Z">
        <w:r w:rsidRPr="00791D37" w:rsidDel="008C2FD4">
          <w:delText>cuál</w:delText>
        </w:r>
      </w:del>
      <w:ins w:id="3326" w:author="JORGE CONTRERAS ORTIZ" w:date="2021-09-05T19:01:00Z">
        <w:r w:rsidR="008C2FD4" w:rsidRPr="00791D37">
          <w:t>cual</w:t>
        </w:r>
      </w:ins>
      <w:r w:rsidRPr="00791D37">
        <w:t xml:space="preserve"> se le llamará Sesió</w:t>
      </w:r>
      <w:ins w:id="3327" w:author="JORGE CONTRERAS ORTIZ" w:date="2021-09-05T19:02:00Z">
        <w:r w:rsidR="008C2FD4">
          <w:t>n d</w:t>
        </w:r>
      </w:ins>
      <w:del w:id="3328" w:author="JORGE CONTRERAS ORTIZ" w:date="2021-09-05T19:02:00Z">
        <w:r w:rsidRPr="00791D37" w:rsidDel="008C2FD4">
          <w:delText>n d</w:delText>
        </w:r>
      </w:del>
      <w:r w:rsidRPr="00791D37">
        <w:t>e</w:t>
      </w:r>
      <w:del w:id="3329" w:author="JORGE CONTRERAS ORTIZ" w:date="2021-09-05T19:02:00Z">
        <w:r w:rsidRPr="00791D37" w:rsidDel="008C2FD4">
          <w:delText xml:space="preserve"> </w:delText>
        </w:r>
      </w:del>
      <w:ins w:id="3330" w:author="JORGE CONTRERAS ORTIZ" w:date="2021-09-05T19:02:00Z">
        <w:r w:rsidR="008C2FD4">
          <w:t xml:space="preserve"> </w:t>
        </w:r>
      </w:ins>
      <w:ins w:id="3331" w:author="JORGE CONTRERAS ORTIZ" w:date="2021-09-05T19:01:00Z">
        <w:r w:rsidR="008C2FD4">
          <w:t>Commissioning</w:t>
        </w:r>
        <w:r w:rsidR="008C2FD4" w:rsidRPr="00791D37">
          <w:t xml:space="preserve"> </w:t>
        </w:r>
      </w:ins>
      <w:del w:id="3332" w:author="JORGE CONTRERAS ORTIZ" w:date="2021-09-05T19:01:00Z">
        <w:r w:rsidRPr="00791D37" w:rsidDel="008C2FD4">
          <w:delText xml:space="preserve">Comisión </w:delText>
        </w:r>
      </w:del>
      <w:r w:rsidRPr="00791D37">
        <w:t xml:space="preserve">y sucede entre el </w:t>
      </w:r>
      <w:del w:id="3333" w:author="JORGE CONTRERAS ORTIZ" w:date="2021-09-05T19:01:00Z">
        <w:r w:rsidRPr="00791D37" w:rsidDel="008C2FD4">
          <w:delText xml:space="preserve">Comisario </w:delText>
        </w:r>
      </w:del>
      <w:ins w:id="3334"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3335" w:author="JORGE CONTRERAS ORTIZ" w:date="2021-09-05T19:02:00Z">
        <w:r w:rsidR="008C2FD4" w:rsidRPr="00791D37">
          <w:t>Commissioner</w:t>
        </w:r>
        <w:r w:rsidR="008C2FD4" w:rsidRPr="00791D37" w:rsidDel="008C2FD4">
          <w:t xml:space="preserve"> </w:t>
        </w:r>
      </w:ins>
      <w:del w:id="3336" w:author="JORGE CONTRERAS ORTIZ" w:date="2021-09-05T19:02:00Z">
        <w:r w:rsidRPr="00791D37" w:rsidDel="008C2FD4">
          <w:delText xml:space="preserve">Comisario </w:delText>
        </w:r>
      </w:del>
      <w:r w:rsidRPr="00791D37">
        <w:t xml:space="preserve">se registra con el BR, y este último comparte la información del </w:t>
      </w:r>
      <w:ins w:id="3337" w:author="JORGE CONTRERAS ORTIZ" w:date="2021-09-05T19:02:00Z">
        <w:r w:rsidR="006E3638" w:rsidRPr="00791D37">
          <w:t>Commissioner</w:t>
        </w:r>
        <w:r w:rsidR="006E3638" w:rsidRPr="00791D37" w:rsidDel="006E3638">
          <w:t xml:space="preserve"> </w:t>
        </w:r>
      </w:ins>
      <w:del w:id="3338" w:author="JORGE CONTRERAS ORTIZ" w:date="2021-09-05T19:02:00Z">
        <w:r w:rsidRPr="00791D37" w:rsidDel="006E3638">
          <w:delText xml:space="preserve">Comisario </w:delText>
        </w:r>
      </w:del>
      <w:r w:rsidRPr="00791D37">
        <w:t xml:space="preserve">al Nodo Leader, el cuál procederá a aceptar o rechazar al </w:t>
      </w:r>
      <w:ins w:id="3339" w:author="JORGE CONTRERAS ORTIZ" w:date="2021-09-05T20:58:00Z">
        <w:r w:rsidR="00CA64F2" w:rsidRPr="00791D37">
          <w:t>Commissioner</w:t>
        </w:r>
      </w:ins>
      <w:del w:id="3340" w:author="JORGE CONTRERAS ORTIZ" w:date="2021-09-05T19:03:00Z">
        <w:r w:rsidRPr="00791D37" w:rsidDel="006E3638">
          <w:delText>Comisario</w:delText>
        </w:r>
      </w:del>
      <w:r w:rsidRPr="00791D37">
        <w:t xml:space="preserve">. En caso de ser aceptado el </w:t>
      </w:r>
      <w:ins w:id="3341" w:author="JORGE CONTRERAS ORTIZ" w:date="2021-09-05T19:03:00Z">
        <w:r w:rsidR="006E3638" w:rsidRPr="00791D37">
          <w:t>Commissioner</w:t>
        </w:r>
      </w:ins>
      <w:del w:id="3342" w:author="JORGE CONTRERAS ORTIZ" w:date="2021-09-05T19:03:00Z">
        <w:r w:rsidRPr="00791D37" w:rsidDel="006E3638">
          <w:delText>Comisario</w:delText>
        </w:r>
      </w:del>
      <w:r w:rsidRPr="00791D37">
        <w:t>, el L</w:t>
      </w:r>
      <w:ins w:id="3343" w:author="JORGE CONTRERAS ORTIZ" w:date="2021-09-05T19:03:00Z">
        <w:r w:rsidR="006E3638">
          <w:t>ea</w:t>
        </w:r>
      </w:ins>
      <w:del w:id="3344"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Session (JS). El JR mandará mensajes UDP al BR, el </w:t>
      </w:r>
      <w:del w:id="3345" w:author="JORGE CONTRERAS ORTIZ" w:date="2021-09-05T19:05:00Z">
        <w:r w:rsidRPr="00791D37" w:rsidDel="006E3638">
          <w:delText>cuál</w:delText>
        </w:r>
      </w:del>
      <w:ins w:id="3346" w:author="JORGE CONTRERAS ORTIZ" w:date="2021-09-05T19:05:00Z">
        <w:r w:rsidR="006E3638" w:rsidRPr="00791D37">
          <w:t>cual</w:t>
        </w:r>
      </w:ins>
      <w:r w:rsidRPr="00791D37">
        <w:t xml:space="preserve"> los transmitirá al </w:t>
      </w:r>
      <w:ins w:id="3347" w:author="JORGE CONTRERAS ORTIZ" w:date="2021-09-05T19:05:00Z">
        <w:r w:rsidR="006E3638" w:rsidRPr="00791D37">
          <w:t>Commissioner</w:t>
        </w:r>
      </w:ins>
      <w:del w:id="3348"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3349" w:author="JORGE CONTRERAS ORTIZ" w:date="2021-09-05T19:05:00Z">
        <w:r w:rsidR="006E3638" w:rsidRPr="00791D37">
          <w:t>Commissioner</w:t>
        </w:r>
      </w:ins>
      <w:del w:id="3350" w:author="JORGE CONTRERAS ORTIZ" w:date="2021-09-05T19:05:00Z">
        <w:r w:rsidRPr="00791D37" w:rsidDel="006E3638">
          <w:delText>Comisario</w:delText>
        </w:r>
      </w:del>
      <w:r w:rsidRPr="00791D37">
        <w:t xml:space="preserve">. </w:t>
      </w:r>
    </w:p>
    <w:p w14:paraId="730AE5F4" w14:textId="05049F06" w:rsidR="00B62082" w:rsidRPr="00791D37" w:rsidRDefault="00B62082" w:rsidP="00791D37">
      <w:r w:rsidRPr="00791D37">
        <w:t xml:space="preserve">El </w:t>
      </w:r>
      <w:ins w:id="3351" w:author="JORGE CONTRERAS ORTIZ" w:date="2021-09-05T19:05:00Z">
        <w:r w:rsidR="006E3638" w:rsidRPr="00791D37">
          <w:t>Commissioner</w:t>
        </w:r>
        <w:r w:rsidR="006E3638" w:rsidRPr="00791D37" w:rsidDel="006E3638">
          <w:t xml:space="preserve"> </w:t>
        </w:r>
      </w:ins>
      <w:del w:id="3352" w:author="JORGE CONTRERAS ORTIZ" w:date="2021-09-05T19:05:00Z">
        <w:r w:rsidRPr="00791D37" w:rsidDel="006E3638">
          <w:delText xml:space="preserve">Comisario </w:delText>
        </w:r>
      </w:del>
      <w:del w:id="3353" w:author="JORGE CONTRERAS ORTIZ" w:date="2021-09-08T09:47:00Z">
        <w:r w:rsidRPr="00791D37" w:rsidDel="00916534">
          <w:delText>chequea</w:delText>
        </w:r>
      </w:del>
      <w:ins w:id="3354" w:author="JORGE CONTRERAS ORTIZ" w:date="2021-09-08T09:47:00Z">
        <w:r w:rsidR="00916534">
          <w:t>revisa</w:t>
        </w:r>
      </w:ins>
      <w:r w:rsidRPr="00791D37">
        <w:t xml:space="preserve"> el Identificador de Interfaz del JD (IID) y sus credenciales y si todo está correcto, el JD recibirá con los datos y los servicios apropiados, a la vez que comparte su Key Encryption Key (KEK) y finalmente se cierra la JS.</w:t>
      </w:r>
    </w:p>
    <w:p w14:paraId="5F062372" w14:textId="4F3BB493" w:rsidR="00571788" w:rsidRPr="00791D37" w:rsidRDefault="00B62082" w:rsidP="00791D37">
      <w:r w:rsidRPr="00791D37">
        <w:t xml:space="preserve">Finalmente, el </w:t>
      </w:r>
      <w:ins w:id="3355" w:author="JORGE CONTRERAS ORTIZ" w:date="2021-09-05T19:05:00Z">
        <w:r w:rsidR="006E3638" w:rsidRPr="00791D37">
          <w:t>Commissioner</w:t>
        </w:r>
        <w:r w:rsidR="006E3638" w:rsidRPr="00791D37" w:rsidDel="006E3638">
          <w:t xml:space="preserve"> </w:t>
        </w:r>
      </w:ins>
      <w:del w:id="3356"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3357" w:author="JORGE CONTRERAS ORTIZ" w:date="2021-09-05T20:58:00Z">
        <w:r w:rsidR="00CA64F2" w:rsidRPr="00791D37">
          <w:t>Commissioner</w:t>
        </w:r>
        <w:r w:rsidR="00CA64F2">
          <w:t xml:space="preserve"> </w:t>
        </w:r>
      </w:ins>
      <w:del w:id="3358"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1CCFFB36" w14:textId="77777777" w:rsidR="00A45FDB" w:rsidRDefault="00A45FDB">
      <w:pPr>
        <w:jc w:val="left"/>
        <w:rPr>
          <w:ins w:id="3359" w:author="JORGE CONTRERAS ORTIZ" w:date="2021-09-08T11:10:00Z"/>
          <w:rFonts w:eastAsiaTheme="majorEastAsia"/>
          <w:color w:val="2F5496" w:themeColor="accent1" w:themeShade="BF"/>
          <w:sz w:val="36"/>
          <w:szCs w:val="36"/>
        </w:rPr>
      </w:pPr>
      <w:bookmarkStart w:id="3360" w:name="_Toc81499399"/>
      <w:ins w:id="3361" w:author="JORGE CONTRERAS ORTIZ" w:date="2021-09-08T11:10:00Z">
        <w:r>
          <w:lastRenderedPageBreak/>
          <w:br w:type="page"/>
        </w:r>
      </w:ins>
    </w:p>
    <w:p w14:paraId="7AADAB98" w14:textId="4837B964" w:rsidR="00363231" w:rsidRDefault="00571788" w:rsidP="00791D37">
      <w:pPr>
        <w:pStyle w:val="Ttulo1"/>
        <w:numPr>
          <w:ilvl w:val="0"/>
          <w:numId w:val="1"/>
        </w:numPr>
      </w:pPr>
      <w:bookmarkStart w:id="3362" w:name="_Toc81995095"/>
      <w:r w:rsidRPr="00791D37">
        <w:lastRenderedPageBreak/>
        <w:t>AN</w:t>
      </w:r>
      <w:ins w:id="3363" w:author="JORGE CONTRERAS ORTIZ" w:date="2021-09-05T22:26:00Z">
        <w:r w:rsidR="00032C7F">
          <w:t>Á</w:t>
        </w:r>
      </w:ins>
      <w:commentRangeStart w:id="3364"/>
      <w:commentRangeStart w:id="3365"/>
      <w:del w:id="3366" w:author="JORGE CONTRERAS ORTIZ" w:date="2021-09-05T22:26:00Z">
        <w:r w:rsidRPr="00791D37" w:rsidDel="00032C7F">
          <w:delText>A</w:delText>
        </w:r>
      </w:del>
      <w:r w:rsidRPr="00791D37">
        <w:t>LISIS</w:t>
      </w:r>
      <w:commentRangeEnd w:id="3364"/>
      <w:commentRangeEnd w:id="3365"/>
      <w:r w:rsidRPr="00791D37">
        <w:t xml:space="preserve"> DE LA TECNOLOGÍA THREAD</w:t>
      </w:r>
      <w:r w:rsidRPr="00791D37">
        <w:rPr>
          <w:rStyle w:val="Refdecomentario"/>
          <w:rFonts w:eastAsiaTheme="minorHAnsi"/>
          <w:color w:val="auto"/>
        </w:rPr>
        <w:commentReference w:id="3364"/>
      </w:r>
      <w:bookmarkEnd w:id="3360"/>
      <w:r w:rsidR="00890963">
        <w:rPr>
          <w:rStyle w:val="Refdecomentario"/>
          <w:rFonts w:eastAsiaTheme="minorHAnsi"/>
          <w:color w:val="auto"/>
        </w:rPr>
        <w:commentReference w:id="3365"/>
      </w:r>
      <w:bookmarkEnd w:id="3362"/>
    </w:p>
    <w:p w14:paraId="131FB54F" w14:textId="427B4F85" w:rsidR="00F21168" w:rsidRDefault="00F21168" w:rsidP="00F21168"/>
    <w:p w14:paraId="0FA68786" w14:textId="0D1074BC" w:rsidR="00F21168" w:rsidRDefault="00F21168" w:rsidP="00F21168">
      <w:pPr>
        <w:pStyle w:val="Ttulo2"/>
      </w:pPr>
      <w:bookmarkStart w:id="3367" w:name="_ANÁLISIS_INICIAL_"/>
      <w:bookmarkStart w:id="3368" w:name="_Ref81640651"/>
      <w:bookmarkStart w:id="3369" w:name="_Ref81779393"/>
      <w:bookmarkStart w:id="3370" w:name="_Ref81779400"/>
      <w:bookmarkStart w:id="3371" w:name="_Toc81995096"/>
      <w:bookmarkEnd w:id="3367"/>
      <w:commentRangeStart w:id="3372"/>
      <w:r>
        <w:t>ANÁLISIS INICIAL</w:t>
      </w:r>
      <w:r w:rsidR="00BA0D46">
        <w:t xml:space="preserve"> </w:t>
      </w:r>
      <w:commentRangeEnd w:id="3372"/>
      <w:r w:rsidR="006F13B4">
        <w:rPr>
          <w:rStyle w:val="Refdecomentario"/>
          <w:rFonts w:eastAsiaTheme="minorHAnsi"/>
          <w:color w:val="auto"/>
        </w:rPr>
        <w:commentReference w:id="3372"/>
      </w:r>
      <w:r w:rsidR="00BA0D46">
        <w:t>DE LA TECNOLOGÍA</w:t>
      </w:r>
      <w:bookmarkEnd w:id="3368"/>
      <w:ins w:id="3373" w:author="JORGE CONTRERAS ORTIZ" w:date="2021-09-04T09:37:00Z">
        <w:r w:rsidR="008E3912">
          <w:t xml:space="preserve"> THREAD</w:t>
        </w:r>
      </w:ins>
      <w:bookmarkEnd w:id="3369"/>
      <w:bookmarkEnd w:id="3370"/>
      <w:bookmarkEnd w:id="3371"/>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to que hay bastantes desarrolladores en los diferentes ámbitos, ya sean módulos, hardware o entornos de desarrollo, etc, siendo alguno de los más destacados Texas Instruments, Kirale, Google con Openthread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3374" w:author="JORGE CONTRERAS ORTIZ" w:date="2021-09-04T09:58:00Z">
        <w:r w:rsidR="000A0AF3">
          <w:t>quirir</w:t>
        </w:r>
      </w:ins>
      <w:del w:id="3375" w:author="JORGE CONTRERAS ORTIZ" w:date="2021-09-04T09:58:00Z">
        <w:r w:rsidR="00CD0C5B" w:rsidDel="000A0AF3">
          <w:delText>quirir</w:delText>
        </w:r>
      </w:del>
      <w:ins w:id="3376" w:author="JORGE CONTRERAS ORTIZ" w:date="2021-09-04T10:03:00Z">
        <w:r w:rsidR="007B782F">
          <w:t>, a pesar de no contar con un entorno de desarrollo software.</w:t>
        </w:r>
      </w:ins>
      <w:del w:id="3377"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3378" w:author="JORGE CONTRERAS ORTIZ" w:date="2021-09-04T08:32:00Z">
            <w:rPr>
              <w:b/>
              <w:bCs/>
              <w:lang w:val="en-US"/>
            </w:rPr>
          </w:rPrChange>
        </w:rPr>
        <w:t xml:space="preserve">Primer Backbone Border Router. </w:t>
      </w:r>
      <w:r w:rsidRPr="00AF4313">
        <w:t>Tan solo Kirale ha c</w:t>
      </w:r>
      <w:r>
        <w:t>onseguido desarrollar un dispositivo Border Router, capaz de enlazar las redes Thread con otras redes IPv4 o IPv6. La única alternativa es la ofrecida por OpenThread, con un Border Router vía Software con Raspberry Pi 3B o BeagleBone</w:t>
      </w:r>
      <w:r w:rsidR="00151189">
        <w:t xml:space="preserve">. Esto sería interesante en caso de querer aprovechar las diferentes entradas del hardware para diferentes tipos de sensorizados. En el caso de este proyecto, el hardware de sensorizado está integrado en la plataforma </w:t>
      </w:r>
      <w:del w:id="3379" w:author="JORGE CONTRERAS ORTIZ" w:date="2021-09-05T20:12:00Z">
        <w:r w:rsidR="00151189" w:rsidDel="004E60C8">
          <w:delText>Coockie</w:delText>
        </w:r>
      </w:del>
      <w:ins w:id="3380"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3381" w:author="JORGE CONTRERAS ORTIZ" w:date="2021-09-04T00:17:00Z"/>
          <w:b/>
          <w:bCs/>
          <w:rPrChange w:id="3382" w:author="JORGE CONTRERAS ORTIZ" w:date="2021-09-04T00:17:00Z">
            <w:rPr>
              <w:ins w:id="3383" w:author="JORGE CONTRERAS ORTIZ" w:date="2021-09-04T00:17:00Z"/>
            </w:rPr>
          </w:rPrChange>
        </w:rPr>
      </w:pPr>
      <w:r>
        <w:rPr>
          <w:b/>
          <w:bCs/>
        </w:rPr>
        <w:t xml:space="preserve">KiNOS. </w:t>
      </w:r>
      <w:r>
        <w:t xml:space="preserve">Stack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3384" w:author="JORGE CONTRERAS ORTIZ" w:date="2021-09-04T00:20:00Z"/>
        </w:rPr>
      </w:pPr>
      <w:ins w:id="3385" w:author="JORGE CONTRERAS ORTIZ" w:date="2021-09-04T00:17:00Z">
        <w:r>
          <w:t xml:space="preserve">Una posible desventaja es la falta de sensorizado o de entradas Analógicas y/o Digitales para </w:t>
        </w:r>
      </w:ins>
      <w:ins w:id="3386" w:author="JORGE CONTRERAS ORTIZ" w:date="2021-09-04T00:18:00Z">
        <w:r>
          <w:t>la integración de sensores, de cara a posibles pruebas de envíos de datos que se estén leyendo en tiempo real</w:t>
        </w:r>
      </w:ins>
      <w:ins w:id="3387" w:author="JORGE CONTRERAS ORTIZ" w:date="2021-09-04T00:19:00Z">
        <w:r>
          <w:t xml:space="preserve">. Esto obliga a elaborar una plataforma integrando los sensores a un microcontrolador que se encargue tanto de la lectura de los sensores como </w:t>
        </w:r>
      </w:ins>
      <w:ins w:id="3388" w:author="JORGE CONTRERAS ORTIZ" w:date="2021-09-04T00:20:00Z">
        <w:r>
          <w:t>del control del Dongle de evaluación vía UART.</w:t>
        </w:r>
      </w:ins>
    </w:p>
    <w:p w14:paraId="349DF474" w14:textId="78EB42E9" w:rsidR="006F13B4" w:rsidRDefault="000A0AF3" w:rsidP="006F13B4">
      <w:pPr>
        <w:ind w:left="360"/>
        <w:rPr>
          <w:ins w:id="3389" w:author="JORGE CONTRERAS ORTIZ" w:date="2021-09-04T00:20:00Z"/>
        </w:rPr>
      </w:pPr>
      <w:ins w:id="3390" w:author="JORGE CONTRERAS ORTIZ" w:date="2021-09-04T09:59:00Z">
        <w:r>
          <w:t>Tras el primer análisis realizado, se ha elegido la tecnología de Kirale, debido a que en este pro</w:t>
        </w:r>
      </w:ins>
      <w:ins w:id="3391" w:author="JORGE CONTRERAS ORTIZ" w:date="2021-09-04T10:00:00Z">
        <w:r>
          <w:t>yecto la implementación de tecnología THREAD será hardware y la plataforma final integra un pequeño sistema de sensorizado, por lo que</w:t>
        </w:r>
      </w:ins>
      <w:ins w:id="3392" w:author="JORGE CONTRERAS ORTIZ" w:date="2021-09-04T10:01:00Z">
        <w:r>
          <w:t xml:space="preserve"> </w:t>
        </w:r>
      </w:ins>
      <w:ins w:id="3393" w:author="JORGE CONTRERAS ORTIZ" w:date="2021-09-04T10:04:00Z">
        <w:r w:rsidR="007B782F">
          <w:t xml:space="preserve">las principales desventajas no afectarían al desarrollo del </w:t>
        </w:r>
      </w:ins>
      <w:ins w:id="3394" w:author="JORGE CONTRERAS ORTIZ" w:date="2021-09-04T10:05:00Z">
        <w:r w:rsidR="007B782F">
          <w:t>proyecto.</w:t>
        </w:r>
      </w:ins>
    </w:p>
    <w:p w14:paraId="0685D12F" w14:textId="77777777" w:rsidR="006F13B4" w:rsidRPr="006F13B4" w:rsidRDefault="006F13B4">
      <w:pPr>
        <w:ind w:left="360"/>
        <w:pPrChange w:id="3395"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3396" w:author="JORGE CONTRERAS ORTIZ" w:date="2021-09-05T23:45:00Z">
          <w:pPr>
            <w:pStyle w:val="Ttulo2"/>
          </w:pPr>
        </w:pPrChange>
      </w:pPr>
      <w:bookmarkStart w:id="3397" w:name="_Toc81995097"/>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3397"/>
    </w:p>
    <w:p w14:paraId="38A9E63D" w14:textId="68F29344" w:rsidR="00ED1700" w:rsidRDefault="00ED1700" w:rsidP="00ED1700"/>
    <w:p w14:paraId="3D088121" w14:textId="1F8D4601" w:rsidR="00ED1700" w:rsidRDefault="00B83329">
      <w:pPr>
        <w:pStyle w:val="Ttulo4"/>
        <w:pPrChange w:id="3398" w:author="JORGE CONTRERAS ORTIZ" w:date="2021-09-04T11:25:00Z">
          <w:pPr>
            <w:pStyle w:val="Ttulo3"/>
          </w:pPr>
        </w:pPrChange>
      </w:pPr>
      <w:bookmarkStart w:id="3399" w:name="_Características_módulo_RF"/>
      <w:bookmarkStart w:id="3400" w:name="_Ref81655939"/>
      <w:bookmarkStart w:id="3401" w:name="_Ref81655947"/>
      <w:bookmarkStart w:id="3402" w:name="_Toc81995098"/>
      <w:bookmarkEnd w:id="3399"/>
      <w:r>
        <w:t>CARACTERÍSTICAS MÓDULO RF KTWM102</w:t>
      </w:r>
      <w:bookmarkEnd w:id="3400"/>
      <w:bookmarkEnd w:id="3401"/>
      <w:bookmarkEnd w:id="3402"/>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la conectividad Thread de manera sencilla y a bajo coste. Cuenta con el sistema KiNOS, una Stack con Certificado Thread, segura, robusta y de altas prestaciones. KiNOS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integración de las comunicaciones con un hot con un microcontrolador. A su vez, integra conectividad nativa USB 2.0 para cumplir con los requisitos de diseño del Border Router.</w:t>
      </w:r>
    </w:p>
    <w:p w14:paraId="485F10F4" w14:textId="15507E5D" w:rsidR="009979DA" w:rsidRPr="00ED1700" w:rsidRDefault="009979DA" w:rsidP="00ED1700">
      <w:r>
        <w:t>Finalmente, KTWM102 combina una arquitectura de microprocesador de gran eficiencia energética con técnicas de ahorro energético integradas en el sistema KiNOS.</w:t>
      </w:r>
    </w:p>
    <w:p w14:paraId="4E5573AB" w14:textId="3F434A2D" w:rsidR="00ED1700" w:rsidRDefault="00ED1700" w:rsidP="00ED1700"/>
    <w:p w14:paraId="45AA3958" w14:textId="74261304" w:rsidR="00ED1700" w:rsidRDefault="00B83329">
      <w:pPr>
        <w:pStyle w:val="Ttulo4"/>
        <w:pPrChange w:id="3403" w:author="JORGE CONTRERAS ORTIZ" w:date="2021-09-04T11:25:00Z">
          <w:pPr>
            <w:pStyle w:val="Ttulo3"/>
          </w:pPr>
        </w:pPrChange>
      </w:pPr>
      <w:bookmarkStart w:id="3404" w:name="_Ref81941547"/>
      <w:bookmarkStart w:id="3405" w:name="_Ref81941548"/>
      <w:bookmarkStart w:id="3406" w:name="_Toc81995099"/>
      <w:r>
        <w:t>CARACTERÍSTICAS KTDG102 EVALUATION DONGLE</w:t>
      </w:r>
      <w:bookmarkEnd w:id="3404"/>
      <w:bookmarkEnd w:id="3405"/>
      <w:bookmarkEnd w:id="3406"/>
    </w:p>
    <w:p w14:paraId="3B1DCDA7" w14:textId="016763ED" w:rsidR="00EF2EE1" w:rsidRDefault="00EF2EE1" w:rsidP="00EF2EE1"/>
    <w:p w14:paraId="76712FEB" w14:textId="74CAE830" w:rsidR="00EF2EE1" w:rsidRDefault="00EF2EE1" w:rsidP="00EF2EE1">
      <w:r>
        <w:t xml:space="preserve">En primera instancia, el módulo KTDG102 integra el módulo RF KTWM102 comentado en </w:t>
      </w:r>
      <w:ins w:id="3407" w:author="JORGE CONTRERAS ORTIZ" w:date="2021-09-04T13:52:00Z">
        <w:r w:rsidR="00E915C0">
          <w:fldChar w:fldCharType="begin"/>
        </w:r>
        <w:r w:rsidR="00E915C0">
          <w:instrText xml:space="preserve"> REF _Ref81655939 \w \h </w:instrText>
        </w:r>
      </w:ins>
      <w:r w:rsidR="00E915C0">
        <w:fldChar w:fldCharType="separate"/>
      </w:r>
      <w:ins w:id="3408" w:author="JORGE CONTRERAS ORTIZ" w:date="2021-09-08T11:58:00Z">
        <w:r w:rsidR="00FE2C54">
          <w:t>3.1.1.1</w:t>
        </w:r>
      </w:ins>
      <w:ins w:id="3409" w:author="JORGE CONTRERAS ORTIZ" w:date="2021-09-04T13:52:00Z">
        <w:r w:rsidR="00E915C0">
          <w:fldChar w:fldCharType="end"/>
        </w:r>
      </w:ins>
      <w:ins w:id="3410" w:author="JORGE CONTRERAS ORTIZ" w:date="2021-09-05T23:44:00Z">
        <w:r w:rsidR="00FE4769">
          <w:t xml:space="preserve"> </w:t>
        </w:r>
      </w:ins>
      <w:ins w:id="3411" w:author="JORGE CONTRERAS ORTIZ" w:date="2021-09-04T13:52:00Z">
        <w:r w:rsidR="00E915C0">
          <w:fldChar w:fldCharType="begin"/>
        </w:r>
        <w:r w:rsidR="00E915C0">
          <w:instrText xml:space="preserve"> REF _Ref81655947 \h </w:instrText>
        </w:r>
      </w:ins>
      <w:r w:rsidR="00E915C0">
        <w:fldChar w:fldCharType="separate"/>
      </w:r>
      <w:ins w:id="3412" w:author="JORGE CONTRERAS ORTIZ" w:date="2021-09-08T11:58:00Z">
        <w:r w:rsidR="00FE2C54">
          <w:t>CARACTERÍSTICAS MÓDULO RF KTWM102</w:t>
        </w:r>
      </w:ins>
      <w:ins w:id="3413" w:author="JORGE CONTRERAS ORTIZ" w:date="2021-09-04T13:52:00Z">
        <w:r w:rsidR="00E915C0">
          <w:fldChar w:fldCharType="end"/>
        </w:r>
        <w:r w:rsidR="00E915C0">
          <w:t xml:space="preserve"> </w:t>
        </w:r>
      </w:ins>
      <w:del w:id="3414"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r w:rsidR="00DF2718">
        <w:t xml:space="preserve">KiNOS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El KTDG102 permite actualizar el firmware a los usuarios, pudiendo así cambiar incluso la funcionalidad del dispositivo, ya sea a un nodo Thread, un sniffer 802.15.4 o un dispositivo Golden Reference, el cuál ejecutar la certificación Thread interna.</w:t>
      </w:r>
    </w:p>
    <w:p w14:paraId="33B38147" w14:textId="408B5C3F" w:rsidR="00DF2718" w:rsidRDefault="00DF2718" w:rsidP="00EF2EE1">
      <w:pPr>
        <w:rPr>
          <w:ins w:id="3415" w:author="JORGE CONTRERAS ORTIZ" w:date="2021-09-05T20:59:00Z"/>
        </w:rPr>
      </w:pPr>
    </w:p>
    <w:p w14:paraId="3D5EA57E" w14:textId="72FFACFC" w:rsidR="00CA64F2" w:rsidRDefault="00CA64F2" w:rsidP="00EF2EE1">
      <w:pPr>
        <w:rPr>
          <w:ins w:id="3416" w:author="JORGE CONTRERAS ORTIZ" w:date="2021-09-05T20:59:00Z"/>
        </w:rPr>
      </w:pPr>
    </w:p>
    <w:p w14:paraId="559C340F" w14:textId="0B0E049D" w:rsidR="00CA64F2" w:rsidRDefault="00CA64F2" w:rsidP="00EF2EE1">
      <w:pPr>
        <w:rPr>
          <w:ins w:id="3417"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3418" w:author="JORGE CONTRERAS ORTIZ" w:date="2021-09-04T11:25:00Z">
          <w:pPr>
            <w:pStyle w:val="Ttulo3"/>
          </w:pPr>
        </w:pPrChange>
      </w:pPr>
      <w:bookmarkStart w:id="3419" w:name="_Ref81927823"/>
      <w:bookmarkStart w:id="3420" w:name="_Ref81927833"/>
      <w:bookmarkStart w:id="3421" w:name="_Toc81995100"/>
      <w:r w:rsidRPr="00791D37">
        <w:lastRenderedPageBreak/>
        <w:t>CARACTERÍSTICAS DEL BORDER ROUTER KTBRN1</w:t>
      </w:r>
      <w:bookmarkEnd w:id="3419"/>
      <w:bookmarkEnd w:id="3420"/>
      <w:bookmarkEnd w:id="3421"/>
    </w:p>
    <w:p w14:paraId="4724DC4F" w14:textId="2BAA2E8C" w:rsidR="00363231" w:rsidRPr="00791D37" w:rsidRDefault="00363231" w:rsidP="00791D37"/>
    <w:p w14:paraId="3AC87891" w14:textId="238F240B" w:rsidR="004272D2" w:rsidRPr="00791D37" w:rsidRDefault="004272D2" w:rsidP="00791D37">
      <w:r w:rsidRPr="00791D37">
        <w:t>El módulo Border Router, tal como se ha explicado, es el módulo que proporcionará la conectividad a la red THREAD con otras capas físicas como Ethernet o Wi-Fi.</w:t>
      </w:r>
      <w:r w:rsidR="00933E5F" w:rsidRPr="00791D37">
        <w:t xml:space="preserve"> El KTBRN1 es el primer Border Router que incluye el servicio de Thread Backbon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El Border Router es un equipo basado en la placa NanoPi NEO, al que se le ha añadido una placa HAT incorporando el módulo RF KTWM102. Se incorpora un procesador ARM Cortex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KTBRN1, incluye un paquete software formado por un conjunto de Scripts en Python, llamado KiBRA, a la vez que un sistema operativo</w:t>
      </w:r>
      <w:r w:rsidR="00ED1700">
        <w:t xml:space="preserve"> basado en Debian y Ubuntu, Armbian, sobre el que corre el paquete de KiBRA. KiBRA se encarga de las tareas necesarias para proporcionar los servicios del Border Router KTBRN1, con la ventaja de ser de código abierto y customizable.</w:t>
      </w:r>
    </w:p>
    <w:p w14:paraId="579CDD3D" w14:textId="5C729420" w:rsidR="00791D37" w:rsidRDefault="00ED1700" w:rsidP="00791D37">
      <w:r>
        <w:t>Por último, KTBN1 incluye, gracias a KiBRA, un servicio de Administración Web desde el que manejar y configurar la red Thread del nodo KTBRN1 y todos los servicios proporcionados.</w:t>
      </w:r>
    </w:p>
    <w:p w14:paraId="32A977DA" w14:textId="27B6EAF7" w:rsidR="00ED1700" w:rsidRDefault="00ED1700" w:rsidP="00791D37">
      <w:pPr>
        <w:rPr>
          <w:ins w:id="3422" w:author="JORGE CONTRERAS ORTIZ" w:date="2021-09-04T00:20:00Z"/>
        </w:rPr>
      </w:pPr>
    </w:p>
    <w:p w14:paraId="2F60D229" w14:textId="78A12678" w:rsidR="006F13B4" w:rsidRPr="00FE1EC4" w:rsidRDefault="00B83329">
      <w:pPr>
        <w:pStyle w:val="Ttulo4"/>
        <w:rPr>
          <w:ins w:id="3423" w:author="JORGE CONTRERAS ORTIZ" w:date="2021-09-04T00:21:00Z"/>
        </w:rPr>
        <w:pPrChange w:id="3424" w:author="JORGE CONTRERAS ORTIZ" w:date="2021-09-04T11:25:00Z">
          <w:pPr>
            <w:pStyle w:val="Ttulo3"/>
          </w:pPr>
        </w:pPrChange>
      </w:pPr>
      <w:bookmarkStart w:id="3425" w:name="_Toc81995101"/>
      <w:ins w:id="3426" w:author="JORGE CONTRERAS ORTIZ" w:date="2021-09-04T00:20:00Z">
        <w:r w:rsidRPr="00FE1EC4">
          <w:t xml:space="preserve">CARACTERÍSTICAS KINOS </w:t>
        </w:r>
      </w:ins>
      <w:ins w:id="3427" w:author="JORGE CONTRERAS ORTIZ" w:date="2021-09-04T00:21:00Z">
        <w:r w:rsidRPr="00FE1EC4">
          <w:t>–</w:t>
        </w:r>
      </w:ins>
      <w:ins w:id="3428" w:author="JORGE CONTRERAS ORTIZ" w:date="2021-09-04T00:20:00Z">
        <w:r w:rsidRPr="00FE1EC4">
          <w:t xml:space="preserve"> N</w:t>
        </w:r>
      </w:ins>
      <w:ins w:id="3429" w:author="JORGE CONTRERAS ORTIZ" w:date="2021-09-04T00:21:00Z">
        <w:r w:rsidRPr="00FE1EC4">
          <w:t>ETWORK OS</w:t>
        </w:r>
        <w:bookmarkEnd w:id="3425"/>
      </w:ins>
    </w:p>
    <w:p w14:paraId="5921BB1C" w14:textId="03494F31" w:rsidR="006F13B4" w:rsidRDefault="006F13B4" w:rsidP="006F13B4">
      <w:pPr>
        <w:rPr>
          <w:ins w:id="3430" w:author="JORGE CONTRERAS ORTIZ" w:date="2021-09-04T00:21:00Z"/>
        </w:rPr>
      </w:pPr>
    </w:p>
    <w:p w14:paraId="2E6FCE50" w14:textId="78441D3C" w:rsidR="006F13B4" w:rsidRDefault="006F13B4" w:rsidP="006F13B4">
      <w:pPr>
        <w:rPr>
          <w:ins w:id="3431" w:author="JORGE CONTRERAS ORTIZ" w:date="2021-09-04T00:22:00Z"/>
        </w:rPr>
      </w:pPr>
      <w:ins w:id="3432" w:author="JORGE CONTRERAS ORTIZ" w:date="2021-09-04T00:21:00Z">
        <w:r w:rsidRPr="006F13B4">
          <w:t>KiNOS proviene de las siglas Kirale Real-Time Network Operating System</w:t>
        </w:r>
        <w:r w:rsidRPr="006F13B4">
          <w:rPr>
            <w:rPrChange w:id="3433" w:author="JORGE CONTRERAS ORTIZ" w:date="2021-09-04T00:21:00Z">
              <w:rPr>
                <w:lang w:val="en-US"/>
              </w:rPr>
            </w:rPrChange>
          </w:rPr>
          <w:t xml:space="preserve"> y es </w:t>
        </w:r>
        <w:r>
          <w:t xml:space="preserve">un </w:t>
        </w:r>
      </w:ins>
      <w:ins w:id="3434" w:author="JORGE CONTRERAS ORTIZ" w:date="2021-09-04T00:22:00Z">
        <w:r>
          <w:t>Stack Certificado Thread que se caracteriza por sus altas prestaciones, seguridad y robusted para comunicaciones inalámbricas de bajo consumo.</w:t>
        </w:r>
      </w:ins>
    </w:p>
    <w:p w14:paraId="682280EE" w14:textId="452675FE" w:rsidR="006F13B4" w:rsidRDefault="006F13B4" w:rsidP="006F13B4">
      <w:pPr>
        <w:rPr>
          <w:ins w:id="3435" w:author="JORGE CONTRERAS ORTIZ" w:date="2021-09-04T00:24:00Z"/>
        </w:rPr>
      </w:pPr>
      <w:ins w:id="3436" w:author="JORGE CONTRERAS ORTIZ" w:date="2021-09-04T00:22:00Z">
        <w:r>
          <w:t>P</w:t>
        </w:r>
      </w:ins>
      <w:ins w:id="3437" w:author="JORGE CONTRERAS ORTIZ" w:date="2021-09-04T00:23:00Z">
        <w:r>
          <w:t>ermite actualizar el firmware a través USB-DFU y gracias a una encriptación punto a punto AES-EAX</w:t>
        </w:r>
      </w:ins>
      <w:ins w:id="3438" w:author="JORGE CONTRERAS ORTIZ" w:date="2021-09-04T00:24:00Z">
        <w:r>
          <w:t>. A su vez, protege al dispositivo de firmware no oficial.</w:t>
        </w:r>
      </w:ins>
    </w:p>
    <w:p w14:paraId="6F8975F9" w14:textId="47569BCB" w:rsidR="006F13B4" w:rsidRDefault="006F13B4" w:rsidP="006F13B4">
      <w:pPr>
        <w:rPr>
          <w:ins w:id="3439" w:author="JORGE CONTRERAS ORTIZ" w:date="2021-09-04T09:34:00Z"/>
        </w:rPr>
      </w:pPr>
      <w:ins w:id="3440" w:author="JORGE CONTRERAS ORTIZ" w:date="2021-09-04T00:24:00Z">
        <w:r>
          <w:t xml:space="preserve">Por lo </w:t>
        </w:r>
      </w:ins>
      <w:ins w:id="3441" w:author="JORGE CONTRERAS ORTIZ" w:date="2021-09-04T00:25:00Z">
        <w:r>
          <w:t>que más se destaca KiNOS es por el soporte de todos los roles de Thread y por las interfaces que permiten una fácil integración y desplegar modos de b</w:t>
        </w:r>
      </w:ins>
      <w:ins w:id="3442" w:author="JORGE CONTRERAS ORTIZ" w:date="2021-09-04T00:26:00Z">
        <w:r>
          <w:t>ajo consumo o de ahorro de batería.</w:t>
        </w:r>
      </w:ins>
    </w:p>
    <w:p w14:paraId="60A3A777" w14:textId="55CBA4A0" w:rsidR="008E3912" w:rsidRDefault="008E3912" w:rsidP="006F13B4">
      <w:pPr>
        <w:rPr>
          <w:ins w:id="3443" w:author="JORGE CONTRERAS ORTIZ" w:date="2021-09-05T22:27:00Z"/>
        </w:rPr>
      </w:pPr>
    </w:p>
    <w:p w14:paraId="007777B4" w14:textId="0237E53F" w:rsidR="00032C7F" w:rsidRDefault="00032C7F" w:rsidP="006F13B4">
      <w:pPr>
        <w:rPr>
          <w:ins w:id="3444" w:author="JORGE CONTRERAS ORTIZ" w:date="2021-09-05T22:27:00Z"/>
        </w:rPr>
      </w:pPr>
    </w:p>
    <w:p w14:paraId="356265D9" w14:textId="5CCCF0E1" w:rsidR="00032C7F" w:rsidRDefault="00032C7F" w:rsidP="006F13B4">
      <w:pPr>
        <w:rPr>
          <w:ins w:id="3445" w:author="JORGE CONTRERAS ORTIZ" w:date="2021-09-05T22:27:00Z"/>
        </w:rPr>
      </w:pPr>
    </w:p>
    <w:p w14:paraId="3D41CF71" w14:textId="46D39901" w:rsidR="00032C7F" w:rsidRDefault="00032C7F" w:rsidP="006F13B4">
      <w:pPr>
        <w:rPr>
          <w:ins w:id="3446" w:author="JORGE CONTRERAS ORTIZ" w:date="2021-09-05T22:27:00Z"/>
        </w:rPr>
      </w:pPr>
    </w:p>
    <w:p w14:paraId="3EA187DE" w14:textId="6AB20185" w:rsidR="00032C7F" w:rsidRDefault="00032C7F" w:rsidP="006F13B4">
      <w:pPr>
        <w:rPr>
          <w:ins w:id="3447" w:author="JORGE CONTRERAS ORTIZ" w:date="2021-09-05T22:27:00Z"/>
        </w:rPr>
      </w:pPr>
    </w:p>
    <w:p w14:paraId="49F14A9F" w14:textId="1DEEDAC4" w:rsidR="00032C7F" w:rsidRDefault="00032C7F" w:rsidP="006F13B4">
      <w:pPr>
        <w:rPr>
          <w:ins w:id="3448" w:author="JORGE CONTRERAS ORTIZ" w:date="2021-09-05T22:27:00Z"/>
        </w:rPr>
      </w:pPr>
    </w:p>
    <w:p w14:paraId="6F4B60D9" w14:textId="6BD30EFA" w:rsidR="00032C7F" w:rsidRDefault="00032C7F" w:rsidP="006F13B4">
      <w:pPr>
        <w:rPr>
          <w:ins w:id="3449" w:author="JORGE CONTRERAS ORTIZ" w:date="2021-09-05T22:27:00Z"/>
        </w:rPr>
      </w:pPr>
    </w:p>
    <w:p w14:paraId="1AF28947" w14:textId="28676C79" w:rsidR="00032C7F" w:rsidRDefault="00032C7F" w:rsidP="006F13B4">
      <w:pPr>
        <w:rPr>
          <w:ins w:id="3450"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3451" w:author="JORGE CONTRERAS ORTIZ" w:date="2021-09-04T09:35:00Z"/>
        </w:rPr>
      </w:pPr>
      <w:bookmarkStart w:id="3452" w:name="_Toc81995102"/>
      <w:ins w:id="3453" w:author="JORGE CONTRERAS ORTIZ" w:date="2021-09-04T09:34:00Z">
        <w:r>
          <w:lastRenderedPageBreak/>
          <w:t>EJEMPLOS DE OTROS DISPOSITIVOS</w:t>
        </w:r>
      </w:ins>
      <w:bookmarkEnd w:id="3452"/>
    </w:p>
    <w:p w14:paraId="4ABD039C" w14:textId="50405482" w:rsidR="008E3912" w:rsidRDefault="008E3912" w:rsidP="008E3912">
      <w:pPr>
        <w:rPr>
          <w:ins w:id="3454" w:author="JORGE CONTRERAS ORTIZ" w:date="2021-09-04T09:35:00Z"/>
        </w:rPr>
      </w:pPr>
    </w:p>
    <w:p w14:paraId="4EF6DB17" w14:textId="22CFA795" w:rsidR="008E3912" w:rsidRDefault="008E3912" w:rsidP="008E3912">
      <w:pPr>
        <w:rPr>
          <w:ins w:id="3455" w:author="JORGE CONTRERAS ORTIZ" w:date="2021-09-04T09:41:00Z"/>
        </w:rPr>
      </w:pPr>
      <w:ins w:id="3456" w:author="JORGE CONTRERAS ORTIZ" w:date="2021-09-04T09:36:00Z">
        <w:r>
          <w:t xml:space="preserve">Como ya se ha mencionado en el análisis realizado en </w:t>
        </w:r>
      </w:ins>
      <w:ins w:id="3457" w:author="JORGE CONTRERAS ORTIZ" w:date="2021-09-06T00:09:00Z">
        <w:r w:rsidR="0046525E">
          <w:fldChar w:fldCharType="begin"/>
        </w:r>
        <w:r w:rsidR="0046525E">
          <w:instrText xml:space="preserve"> REF _Ref81779393 \w \h </w:instrText>
        </w:r>
      </w:ins>
      <w:r w:rsidR="0046525E">
        <w:fldChar w:fldCharType="separate"/>
      </w:r>
      <w:ins w:id="3458" w:author="JORGE CONTRERAS ORTIZ" w:date="2021-09-08T11:58:00Z">
        <w:r w:rsidR="00FE2C54">
          <w:t>3.1</w:t>
        </w:r>
      </w:ins>
      <w:ins w:id="3459" w:author="JORGE CONTRERAS ORTIZ" w:date="2021-09-06T00:09:00Z">
        <w:r w:rsidR="0046525E">
          <w:fldChar w:fldCharType="end"/>
        </w:r>
        <w:r w:rsidR="0046525E">
          <w:t xml:space="preserve"> </w:t>
        </w:r>
        <w:r w:rsidR="0046525E">
          <w:fldChar w:fldCharType="begin"/>
        </w:r>
        <w:r w:rsidR="0046525E">
          <w:instrText xml:space="preserve"> REF _Ref81779400 \h </w:instrText>
        </w:r>
      </w:ins>
      <w:r w:rsidR="0046525E">
        <w:fldChar w:fldCharType="separate"/>
      </w:r>
      <w:ins w:id="3460" w:author="JORGE CONTRERAS ORTIZ" w:date="2021-09-08T11:58:00Z">
        <w:r w:rsidR="00FE2C54">
          <w:t>ANÁLISIS INICIAL DE LA TECNOLOGÍA THREAD</w:t>
        </w:r>
      </w:ins>
      <w:ins w:id="3461" w:author="JORGE CONTRERAS ORTIZ" w:date="2021-09-06T00:09:00Z">
        <w:r w:rsidR="0046525E">
          <w:fldChar w:fldCharType="end"/>
        </w:r>
        <w:r w:rsidR="0046525E">
          <w:t xml:space="preserve">, </w:t>
        </w:r>
      </w:ins>
      <w:ins w:id="3462" w:author="JORGE CONTRERAS ORTIZ" w:date="2021-09-04T09:39:00Z">
        <w:r>
          <w:t>existe una gran variedad de desarrolladores</w:t>
        </w:r>
      </w:ins>
      <w:ins w:id="3463" w:author="JORGE CONTRERAS ORTIZ" w:date="2021-09-04T09:40:00Z">
        <w:r>
          <w:t xml:space="preserve"> en la tecnología Thread. A continuación se hará mención de algun</w:t>
        </w:r>
      </w:ins>
      <w:ins w:id="3464" w:author="JORGE CONTRERAS ORTIZ" w:date="2021-09-04T09:41:00Z">
        <w:r>
          <w:t>a</w:t>
        </w:r>
      </w:ins>
      <w:ins w:id="3465" w:author="JORGE CONTRERAS ORTIZ" w:date="2021-09-04T09:40:00Z">
        <w:r>
          <w:t>s de l</w:t>
        </w:r>
      </w:ins>
      <w:ins w:id="3466" w:author="JORGE CONTRERAS ORTIZ" w:date="2021-09-04T09:41:00Z">
        <w:r>
          <w:t>as diferentes alternativas con certificación Thread que existen actualmente.</w:t>
        </w:r>
      </w:ins>
    </w:p>
    <w:p w14:paraId="5A2E7FC1" w14:textId="74F5084E" w:rsidR="008E3912" w:rsidRDefault="00A73883" w:rsidP="008E3912">
      <w:pPr>
        <w:rPr>
          <w:ins w:id="3467" w:author="JORGE CONTRERAS ORTIZ" w:date="2021-09-05T20:59:00Z"/>
        </w:rPr>
      </w:pPr>
      <w:ins w:id="3468" w:author="JORGE CONTRERAS ORTIZ" w:date="2021-09-04T09:48:00Z">
        <w:r>
          <w:t>En cuanto a Border Routers, como ya</w:t>
        </w:r>
      </w:ins>
      <w:ins w:id="3469" w:author="JORGE CONTRERAS ORTIZ" w:date="2021-09-04T09:50:00Z">
        <w:r>
          <w:t xml:space="preserve"> se ha mencionado, solo se dispone de la alternativa ofrecida por </w:t>
        </w:r>
      </w:ins>
      <w:ins w:id="3470" w:author="JORGE CONTRERAS ORTIZ" w:date="2021-09-04T09:51:00Z">
        <w:r>
          <w:t xml:space="preserve">OpenThread, el cuál consiste en una implementación en </w:t>
        </w:r>
      </w:ins>
      <w:ins w:id="3471" w:author="JORGE CONTRERAS ORTIZ" w:date="2021-09-04T09:52:00Z">
        <w:r>
          <w:t>sistemas basados en Linux o en Raspberry Pi 3B</w:t>
        </w:r>
      </w:ins>
      <w:ins w:id="3472" w:author="JORGE CONTRERAS ORTIZ" w:date="2021-09-04T09:57:00Z">
        <w:r w:rsidR="000A0AF3">
          <w:t>.</w:t>
        </w:r>
      </w:ins>
    </w:p>
    <w:p w14:paraId="774C80A2" w14:textId="77777777" w:rsidR="00CA64F2" w:rsidRDefault="00CA64F2" w:rsidP="008E3912">
      <w:pPr>
        <w:rPr>
          <w:ins w:id="3473" w:author="JORGE CONTRERAS ORTIZ" w:date="2021-09-04T10:14:00Z"/>
        </w:rPr>
      </w:pPr>
    </w:p>
    <w:p w14:paraId="34F27794" w14:textId="4FD70249" w:rsidR="004A3A88" w:rsidRDefault="004A3A88" w:rsidP="008E3912">
      <w:pPr>
        <w:rPr>
          <w:ins w:id="3474" w:author="JORGE CONTRERAS ORTIZ" w:date="2021-09-04T10:19:00Z"/>
        </w:rPr>
      </w:pPr>
      <w:ins w:id="3475" w:author="JORGE CONTRERAS ORTIZ" w:date="2021-09-04T10:14:00Z">
        <w:r>
          <w:t>En caso de necesitar un entorno de desarrollo software, existen entornos desarrollados por NXP</w:t>
        </w:r>
      </w:ins>
      <w:ins w:id="3476" w:author="JORGE CONTRERAS ORTIZ" w:date="2021-09-04T10:25:00Z">
        <w:r w:rsidR="00247D58">
          <w:t xml:space="preserve"> (</w:t>
        </w:r>
        <w:r w:rsidR="00247D58" w:rsidRPr="00247D58">
          <w:rPr>
            <w:rStyle w:val="Hipervnculo"/>
            <w:rPrChange w:id="3477" w:author="JORGE CONTRERAS ORTIZ" w:date="2021-09-04T10:25:00Z">
              <w:rPr/>
            </w:rPrChange>
          </w:rPr>
          <w:fldChar w:fldCharType="begin"/>
        </w:r>
        <w:r w:rsidR="00247D58" w:rsidRPr="00247D58">
          <w:rPr>
            <w:rStyle w:val="Hipervnculo"/>
            <w:rPrChange w:id="3478" w:author="JORGE CONTRERAS ORTIZ" w:date="2021-09-04T10:25:00Z">
              <w:rPr/>
            </w:rPrChange>
          </w:rPr>
          <w:instrText xml:space="preserve"> HYPERLINK "https://www.nxp.com/support/developer-resources/software-development-tools/mcuxpresso-software-and-tools:MCUXPRESSO" \t "new" </w:instrText>
        </w:r>
      </w:ins>
      <w:ins w:id="3479" w:author="JORGE CONTRERAS ORTIZ" w:date="2021-09-08T11:57:00Z">
        <w:r w:rsidR="00FE2C54" w:rsidRPr="00247D58">
          <w:rPr>
            <w:rStyle w:val="Hipervnculo"/>
            <w:rPrChange w:id="3480" w:author="JORGE CONTRERAS ORTIZ" w:date="2021-09-04T10:25:00Z">
              <w:rPr>
                <w:rStyle w:val="Hipervnculo"/>
              </w:rPr>
            </w:rPrChange>
          </w:rPr>
        </w:r>
      </w:ins>
      <w:ins w:id="3481" w:author="JORGE CONTRERAS ORTIZ" w:date="2021-09-04T10:25:00Z">
        <w:r w:rsidR="00247D58" w:rsidRPr="00247D58">
          <w:rPr>
            <w:rStyle w:val="Hipervnculo"/>
            <w:rPrChange w:id="3482" w:author="JORGE CONTRERAS ORTIZ" w:date="2021-09-04T10:25:00Z">
              <w:rPr/>
            </w:rPrChange>
          </w:rPr>
          <w:fldChar w:fldCharType="separate"/>
        </w:r>
        <w:r w:rsidR="00247D58" w:rsidRPr="00247D58">
          <w:rPr>
            <w:rStyle w:val="Hipervnculo"/>
            <w:rPrChange w:id="3483" w:author="JORGE CONTRERAS ORTIZ" w:date="2021-09-04T10:25:00Z">
              <w:rPr>
                <w:rStyle w:val="Hipervnculo"/>
                <w:color w:val="666666"/>
                <w:sz w:val="21"/>
                <w:szCs w:val="21"/>
                <w:bdr w:val="none" w:sz="0" w:space="0" w:color="auto" w:frame="1"/>
                <w:shd w:val="clear" w:color="auto" w:fill="FFFFFF"/>
              </w:rPr>
            </w:rPrChange>
          </w:rPr>
          <w:t>MCUXpresso SDK, IDE, and Configuration tools</w:t>
        </w:r>
        <w:r w:rsidR="00247D58" w:rsidRPr="00247D58">
          <w:rPr>
            <w:rStyle w:val="Hipervnculo"/>
            <w:rPrChange w:id="3484" w:author="JORGE CONTRERAS ORTIZ" w:date="2021-09-04T10:25:00Z">
              <w:rPr/>
            </w:rPrChange>
          </w:rPr>
          <w:fldChar w:fldCharType="end"/>
        </w:r>
        <w:r w:rsidR="00247D58">
          <w:t>)</w:t>
        </w:r>
      </w:ins>
      <w:ins w:id="3485" w:author="JORGE CONTRERAS ORTIZ" w:date="2021-09-04T10:16:00Z">
        <w:r>
          <w:t>, Nordic Semiconductor</w:t>
        </w:r>
      </w:ins>
      <w:ins w:id="3486" w:author="JORGE CONTRERAS ORTIZ" w:date="2021-09-04T10:25:00Z">
        <w:r w:rsidR="00247D58">
          <w:t xml:space="preserve"> (</w:t>
        </w:r>
        <w:r w:rsidR="00247D58">
          <w:fldChar w:fldCharType="begin"/>
        </w:r>
        <w:r w:rsidR="00247D58">
          <w:instrText xml:space="preserve"> HYPERLINK "https://www.nordicsemi.com/Software-and-tools/Software/nRF-Connect-SDK" \t "_blank" </w:instrText>
        </w:r>
      </w:ins>
      <w:ins w:id="3487" w:author="JORGE CONTRERAS ORTIZ" w:date="2021-09-08T11:57:00Z"/>
      <w:ins w:id="3488" w:author="JORGE CONTRERAS ORTIZ" w:date="2021-09-04T10:25:00Z">
        <w:r w:rsidR="00247D58">
          <w:fldChar w:fldCharType="separate"/>
        </w:r>
        <w:r w:rsidR="00247D58" w:rsidRPr="00247D58">
          <w:rPr>
            <w:rStyle w:val="Hipervnculo"/>
            <w:rPrChange w:id="3489" w:author="JORGE CONTRERAS ORTIZ" w:date="2021-09-04T10:26:00Z">
              <w:rPr>
                <w:rStyle w:val="Hipervnculo"/>
                <w:color w:val="666666"/>
                <w:sz w:val="21"/>
                <w:szCs w:val="21"/>
                <w:bdr w:val="none" w:sz="0" w:space="0" w:color="auto" w:frame="1"/>
                <w:shd w:val="clear" w:color="auto" w:fill="FFFFFF"/>
              </w:rPr>
            </w:rPrChange>
          </w:rPr>
          <w:t>nRF Connect</w:t>
        </w:r>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3490"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3491" w:author="JORGE CONTRERAS ORTIZ" w:date="2021-09-04T10:16:00Z">
        <w:r>
          <w:t>, Silicon Labs</w:t>
        </w:r>
      </w:ins>
      <w:ins w:id="3492" w:author="JORGE CONTRERAS ORTIZ" w:date="2021-09-04T10:25:00Z">
        <w:r w:rsidR="00247D58">
          <w:t xml:space="preserve"> (</w:t>
        </w:r>
        <w:r w:rsidR="00247D58" w:rsidRPr="00247D58">
          <w:rPr>
            <w:rStyle w:val="Hipervnculo"/>
            <w:rPrChange w:id="3493" w:author="JORGE CONTRERAS ORTIZ" w:date="2021-09-04T10:26:00Z">
              <w:rPr/>
            </w:rPrChange>
          </w:rPr>
          <w:fldChar w:fldCharType="begin"/>
        </w:r>
        <w:r w:rsidR="00247D58" w:rsidRPr="00247D58">
          <w:rPr>
            <w:rStyle w:val="Hipervnculo"/>
            <w:rPrChange w:id="3494" w:author="JORGE CONTRERAS ORTIZ" w:date="2021-09-04T10:26:00Z">
              <w:rPr/>
            </w:rPrChange>
          </w:rPr>
          <w:instrText xml:space="preserve"> HYPERLINK "https://www.silabs.com/products/development-tools/software/simplicity-studio" \t "_blank" </w:instrText>
        </w:r>
      </w:ins>
      <w:ins w:id="3495" w:author="JORGE CONTRERAS ORTIZ" w:date="2021-09-08T11:57:00Z">
        <w:r w:rsidR="00FE2C54" w:rsidRPr="00247D58">
          <w:rPr>
            <w:rStyle w:val="Hipervnculo"/>
            <w:rPrChange w:id="3496" w:author="JORGE CONTRERAS ORTIZ" w:date="2021-09-04T10:26:00Z">
              <w:rPr>
                <w:rStyle w:val="Hipervnculo"/>
              </w:rPr>
            </w:rPrChange>
          </w:rPr>
        </w:r>
      </w:ins>
      <w:ins w:id="3497" w:author="JORGE CONTRERAS ORTIZ" w:date="2021-09-04T10:25:00Z">
        <w:r w:rsidR="00247D58" w:rsidRPr="00247D58">
          <w:rPr>
            <w:rStyle w:val="Hipervnculo"/>
            <w:rPrChange w:id="3498" w:author="JORGE CONTRERAS ORTIZ" w:date="2021-09-04T10:26:00Z">
              <w:rPr/>
            </w:rPrChange>
          </w:rPr>
          <w:fldChar w:fldCharType="separate"/>
        </w:r>
        <w:r w:rsidR="00247D58" w:rsidRPr="00247D58">
          <w:rPr>
            <w:rStyle w:val="Hipervnculo"/>
            <w:rPrChange w:id="3499" w:author="JORGE CONTRERAS ORTIZ" w:date="2021-09-04T10:26:00Z">
              <w:rPr>
                <w:rStyle w:val="Hipervnculo"/>
                <w:color w:val="666666"/>
                <w:sz w:val="21"/>
                <w:szCs w:val="21"/>
                <w:bdr w:val="none" w:sz="0" w:space="0" w:color="auto" w:frame="1"/>
                <w:shd w:val="clear" w:color="auto" w:fill="FFFFFF"/>
              </w:rPr>
            </w:rPrChange>
          </w:rPr>
          <w:t>Simplicity Studio</w:t>
        </w:r>
        <w:r w:rsidR="00247D58" w:rsidRPr="00247D58">
          <w:rPr>
            <w:rStyle w:val="Hipervnculo"/>
            <w:rPrChange w:id="3500" w:author="JORGE CONTRERAS ORTIZ" w:date="2021-09-04T10:26:00Z">
              <w:rPr/>
            </w:rPrChange>
          </w:rPr>
          <w:fldChar w:fldCharType="end"/>
        </w:r>
        <w:r w:rsidR="00247D58">
          <w:t>)</w:t>
        </w:r>
      </w:ins>
      <w:ins w:id="3501" w:author="JORGE CONTRERAS ORTIZ" w:date="2021-09-04T10:17:00Z">
        <w:r>
          <w:t xml:space="preserve"> y MMB Networks</w:t>
        </w:r>
      </w:ins>
      <w:ins w:id="3502" w:author="JORGE CONTRERAS ORTIZ" w:date="2021-09-04T10:25:00Z">
        <w:r w:rsidR="00247D58">
          <w:t xml:space="preserve"> (</w:t>
        </w:r>
        <w:r w:rsidR="00247D58" w:rsidRPr="00247D58">
          <w:rPr>
            <w:rStyle w:val="Hipervnculo"/>
            <w:rPrChange w:id="3503" w:author="JORGE CONTRERAS ORTIZ" w:date="2021-09-04T10:25:00Z">
              <w:rPr/>
            </w:rPrChange>
          </w:rPr>
          <w:fldChar w:fldCharType="begin"/>
        </w:r>
        <w:r w:rsidR="00247D58" w:rsidRPr="00247D58">
          <w:rPr>
            <w:rStyle w:val="Hipervnculo"/>
            <w:rPrChange w:id="3504" w:author="JORGE CONTRERAS ORTIZ" w:date="2021-09-04T10:25:00Z">
              <w:rPr/>
            </w:rPrChange>
          </w:rPr>
          <w:instrText xml:space="preserve"> HYPERLINK "http://mmbnetworks.com/rapidconnect" \t "_blank" </w:instrText>
        </w:r>
      </w:ins>
      <w:ins w:id="3505" w:author="JORGE CONTRERAS ORTIZ" w:date="2021-09-08T11:57:00Z">
        <w:r w:rsidR="00FE2C54" w:rsidRPr="00247D58">
          <w:rPr>
            <w:rStyle w:val="Hipervnculo"/>
            <w:rPrChange w:id="3506" w:author="JORGE CONTRERAS ORTIZ" w:date="2021-09-04T10:25:00Z">
              <w:rPr>
                <w:rStyle w:val="Hipervnculo"/>
              </w:rPr>
            </w:rPrChange>
          </w:rPr>
        </w:r>
      </w:ins>
      <w:ins w:id="3507" w:author="JORGE CONTRERAS ORTIZ" w:date="2021-09-04T10:25:00Z">
        <w:r w:rsidR="00247D58" w:rsidRPr="00247D58">
          <w:rPr>
            <w:rStyle w:val="Hipervnculo"/>
            <w:rPrChange w:id="3508" w:author="JORGE CONTRERAS ORTIZ" w:date="2021-09-04T10:25:00Z">
              <w:rPr/>
            </w:rPrChange>
          </w:rPr>
          <w:fldChar w:fldCharType="separate"/>
        </w:r>
        <w:r w:rsidR="00247D58" w:rsidRPr="00247D58">
          <w:rPr>
            <w:rStyle w:val="Hipervnculo"/>
            <w:rPrChange w:id="3509" w:author="JORGE CONTRERAS ORTIZ" w:date="2021-09-04T10:25:00Z">
              <w:rPr>
                <w:rStyle w:val="Hipervnculo"/>
                <w:color w:val="000000"/>
                <w:sz w:val="21"/>
                <w:szCs w:val="21"/>
                <w:bdr w:val="none" w:sz="0" w:space="0" w:color="auto" w:frame="1"/>
                <w:shd w:val="clear" w:color="auto" w:fill="FFFFFF"/>
              </w:rPr>
            </w:rPrChange>
          </w:rPr>
          <w:t>RapidConnect Desktop</w:t>
        </w:r>
        <w:r w:rsidR="00247D58" w:rsidRPr="00247D58">
          <w:rPr>
            <w:rStyle w:val="Hipervnculo"/>
            <w:rPrChange w:id="3510" w:author="JORGE CONTRERAS ORTIZ" w:date="2021-09-04T10:25:00Z">
              <w:rPr/>
            </w:rPrChange>
          </w:rPr>
          <w:fldChar w:fldCharType="end"/>
        </w:r>
        <w:r w:rsidR="00247D58">
          <w:t>)</w:t>
        </w:r>
      </w:ins>
      <w:ins w:id="3511" w:author="JORGE CONTRERAS ORTIZ" w:date="2021-09-04T10:18:00Z">
        <w:r>
          <w:t xml:space="preserve">, por lo que </w:t>
        </w:r>
      </w:ins>
      <w:ins w:id="3512" w:author="JORGE CONTRERAS ORTIZ" w:date="2021-09-04T10:19:00Z">
        <w:r>
          <w:t xml:space="preserve">habría que ver cual se adapta más a </w:t>
        </w:r>
      </w:ins>
      <w:ins w:id="3513" w:author="JORGE CONTRERAS ORTIZ" w:date="2021-09-04T10:18:00Z">
        <w:r>
          <w:t>los requerimientos del proyecto</w:t>
        </w:r>
      </w:ins>
      <w:ins w:id="3514" w:author="JORGE CONTRERAS ORTIZ" w:date="2021-09-04T10:19:00Z">
        <w:r>
          <w:t>.</w:t>
        </w:r>
      </w:ins>
    </w:p>
    <w:p w14:paraId="76B316B1" w14:textId="1914A398" w:rsidR="004A3A88" w:rsidRPr="00FE1EC4" w:rsidRDefault="004A3A88">
      <w:pPr>
        <w:rPr>
          <w:ins w:id="3515" w:author="JORGE CONTRERAS ORTIZ" w:date="2021-09-04T09:34:00Z"/>
        </w:rPr>
        <w:pPrChange w:id="3516" w:author="JORGE CONTRERAS ORTIZ" w:date="2021-09-04T09:35:00Z">
          <w:pPr>
            <w:pStyle w:val="Ttulo3"/>
          </w:pPr>
        </w:pPrChange>
      </w:pPr>
      <w:ins w:id="3517" w:author="JORGE CONTRERAS ORTIZ" w:date="2021-09-04T10:19:00Z">
        <w:r>
          <w:t xml:space="preserve">En cuanto a </w:t>
        </w:r>
      </w:ins>
      <w:ins w:id="3518" w:author="JORGE CONTRERAS ORTIZ" w:date="2021-09-04T10:20:00Z">
        <w:r>
          <w:t>hardware de desarrollo</w:t>
        </w:r>
      </w:ins>
      <w:ins w:id="3519" w:author="JORGE CONTRERAS ORTIZ" w:date="2021-09-04T10:21:00Z">
        <w:r>
          <w:t>, Nordic Semiconductor</w:t>
        </w:r>
      </w:ins>
      <w:ins w:id="3520" w:author="JORGE CONTRERAS ORTIZ" w:date="2021-09-04T10:31:00Z">
        <w:r w:rsidR="007127DD">
          <w:t xml:space="preserve"> (</w:t>
        </w:r>
      </w:ins>
      <w:ins w:id="3521" w:author="JORGE CONTRERAS ORTIZ" w:date="2021-09-04T10:34:00Z">
        <w:r w:rsidR="007127DD">
          <w:t xml:space="preserve">el equivalente al Dongle de Kirale sería: </w:t>
        </w:r>
      </w:ins>
      <w:ins w:id="3522" w:author="JORGE CONTRERAS ORTIZ" w:date="2021-09-04T10:31:00Z">
        <w:r w:rsidR="007127DD" w:rsidRPr="007127DD">
          <w:rPr>
            <w:rStyle w:val="Hipervnculo"/>
            <w:rPrChange w:id="3523" w:author="JORGE CONTRERAS ORTIZ" w:date="2021-09-04T10:32:00Z">
              <w:rPr/>
            </w:rPrChange>
          </w:rPr>
          <w:fldChar w:fldCharType="begin"/>
        </w:r>
        <w:r w:rsidR="007127DD" w:rsidRPr="007127DD">
          <w:rPr>
            <w:rStyle w:val="Hipervnculo"/>
            <w:rPrChange w:id="3524" w:author="JORGE CONTRERAS ORTIZ" w:date="2021-09-04T10:32:00Z">
              <w:rPr/>
            </w:rPrChange>
          </w:rPr>
          <w:instrText xml:space="preserve"> HYPERLINK "https://www.nordicsemi.com/Software-and-tools/Development-Kits/nRF52840-Dongle" \t "_blank" </w:instrText>
        </w:r>
      </w:ins>
      <w:ins w:id="3525" w:author="JORGE CONTRERAS ORTIZ" w:date="2021-09-08T11:57:00Z">
        <w:r w:rsidR="00FE2C54" w:rsidRPr="007127DD">
          <w:rPr>
            <w:rStyle w:val="Hipervnculo"/>
            <w:rPrChange w:id="3526" w:author="JORGE CONTRERAS ORTIZ" w:date="2021-09-04T10:32:00Z">
              <w:rPr>
                <w:rStyle w:val="Hipervnculo"/>
              </w:rPr>
            </w:rPrChange>
          </w:rPr>
        </w:r>
      </w:ins>
      <w:ins w:id="3527" w:author="JORGE CONTRERAS ORTIZ" w:date="2021-09-04T10:31:00Z">
        <w:r w:rsidR="007127DD" w:rsidRPr="007127DD">
          <w:rPr>
            <w:rStyle w:val="Hipervnculo"/>
            <w:rPrChange w:id="3528" w:author="JORGE CONTRERAS ORTIZ" w:date="2021-09-04T10:32:00Z">
              <w:rPr/>
            </w:rPrChange>
          </w:rPr>
          <w:fldChar w:fldCharType="separate"/>
        </w:r>
        <w:r w:rsidR="007127DD" w:rsidRPr="007127DD">
          <w:rPr>
            <w:rStyle w:val="Hipervnculo"/>
            <w:rPrChange w:id="3529"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3530" w:author="JORGE CONTRERAS ORTIZ" w:date="2021-09-04T10:32:00Z">
              <w:rPr/>
            </w:rPrChange>
          </w:rPr>
          <w:fldChar w:fldCharType="end"/>
        </w:r>
        <w:r w:rsidR="007127DD" w:rsidRPr="007127DD">
          <w:rPr>
            <w:rStyle w:val="Hipervnculo"/>
            <w:rPrChange w:id="3531" w:author="JORGE CONTRERAS ORTIZ" w:date="2021-09-04T10:32:00Z">
              <w:rPr/>
            </w:rPrChange>
          </w:rPr>
          <w:t>)</w:t>
        </w:r>
      </w:ins>
      <w:ins w:id="3532" w:author="JORGE CONTRERAS ORTIZ" w:date="2021-09-04T10:21:00Z">
        <w:r>
          <w:t xml:space="preserve"> y NXP </w:t>
        </w:r>
      </w:ins>
      <w:ins w:id="3533" w:author="JORGE CONTRERAS ORTIZ" w:date="2021-09-04T10:32:00Z">
        <w:r w:rsidR="007127DD">
          <w:t>(</w:t>
        </w:r>
        <w:r w:rsidR="007127DD" w:rsidRPr="007127DD">
          <w:rPr>
            <w:rStyle w:val="Hipervnculo"/>
            <w:rPrChange w:id="3534" w:author="JORGE CONTRERAS ORTIZ" w:date="2021-09-04T10:32:00Z">
              <w:rPr/>
            </w:rPrChange>
          </w:rPr>
          <w:fldChar w:fldCharType="begin"/>
        </w:r>
        <w:r w:rsidR="007127DD" w:rsidRPr="007127DD">
          <w:rPr>
            <w:rStyle w:val="Hipervnculo"/>
            <w:rPrChange w:id="3535" w:author="JORGE CONTRERAS ORTIZ" w:date="2021-09-04T10:32:00Z">
              <w:rPr/>
            </w:rPrChange>
          </w:rPr>
          <w:instrText xml:space="preserve"> HYPERLINK "https://www.nxp.com/products/wireless/bluetooth-low-energy/om15080-k32w-k32w-usb-dongle-for-bluetooth-le-zigbee-and-thread-networks:OM15080-K32W" \t "_blank" </w:instrText>
        </w:r>
      </w:ins>
      <w:ins w:id="3536" w:author="JORGE CONTRERAS ORTIZ" w:date="2021-09-08T11:57:00Z">
        <w:r w:rsidR="00FE2C54" w:rsidRPr="007127DD">
          <w:rPr>
            <w:rStyle w:val="Hipervnculo"/>
            <w:rPrChange w:id="3537" w:author="JORGE CONTRERAS ORTIZ" w:date="2021-09-04T10:32:00Z">
              <w:rPr>
                <w:rStyle w:val="Hipervnculo"/>
              </w:rPr>
            </w:rPrChange>
          </w:rPr>
        </w:r>
      </w:ins>
      <w:ins w:id="3538" w:author="JORGE CONTRERAS ORTIZ" w:date="2021-09-04T10:32:00Z">
        <w:r w:rsidR="007127DD" w:rsidRPr="007127DD">
          <w:rPr>
            <w:rStyle w:val="Hipervnculo"/>
            <w:rPrChange w:id="3539" w:author="JORGE CONTRERAS ORTIZ" w:date="2021-09-04T10:32:00Z">
              <w:rPr/>
            </w:rPrChange>
          </w:rPr>
          <w:fldChar w:fldCharType="separate"/>
        </w:r>
        <w:r w:rsidR="007127DD" w:rsidRPr="007127DD">
          <w:rPr>
            <w:rStyle w:val="Hipervnculo"/>
            <w:rPrChange w:id="3540"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3541" w:author="JORGE CONTRERAS ORTIZ" w:date="2021-09-04T10:32:00Z">
              <w:rPr/>
            </w:rPrChange>
          </w:rPr>
          <w:fldChar w:fldCharType="end"/>
        </w:r>
        <w:r w:rsidR="007127DD">
          <w:t xml:space="preserve">) </w:t>
        </w:r>
      </w:ins>
      <w:ins w:id="3542" w:author="JORGE CONTRERAS ORTIZ" w:date="2021-09-04T10:21:00Z">
        <w:r>
          <w:t>cuentan con mayor variedad de dispositivos hardware</w:t>
        </w:r>
      </w:ins>
      <w:ins w:id="3543" w:author="JORGE CONTRERAS ORTIZ" w:date="2021-09-04T10:22:00Z">
        <w:r>
          <w:t>, pero también existen otros dispositivos desarrolla</w:t>
        </w:r>
      </w:ins>
      <w:ins w:id="3544" w:author="JORGE CONTRERAS ORTIZ" w:date="2021-09-04T10:23:00Z">
        <w:r>
          <w:t>dos por e</w:t>
        </w:r>
        <w:r w:rsidR="00247D58">
          <w:t>mpresas tecnológicas como Qualcomm</w:t>
        </w:r>
      </w:ins>
      <w:ins w:id="3545" w:author="JORGE CONTRERAS ORTIZ" w:date="2021-09-04T10:32:00Z">
        <w:r w:rsidR="007127DD">
          <w:t xml:space="preserve"> (</w:t>
        </w:r>
        <w:r w:rsidR="007127DD" w:rsidRPr="007127DD">
          <w:rPr>
            <w:rStyle w:val="Hipervnculo"/>
            <w:rPrChange w:id="3546" w:author="JORGE CONTRERAS ORTIZ" w:date="2021-09-04T10:32:00Z">
              <w:rPr/>
            </w:rPrChange>
          </w:rPr>
          <w:fldChar w:fldCharType="begin"/>
        </w:r>
        <w:r w:rsidR="007127DD" w:rsidRPr="007127DD">
          <w:rPr>
            <w:rStyle w:val="Hipervnculo"/>
            <w:rPrChange w:id="3547" w:author="JORGE CONTRERAS ORTIZ" w:date="2021-09-04T10:32:00Z">
              <w:rPr/>
            </w:rPrChange>
          </w:rPr>
          <w:instrText xml:space="preserve"> HYPERLINK "https://developer.qualcomm.com/hardware/qca4020-qca4024" \t "_blank" </w:instrText>
        </w:r>
      </w:ins>
      <w:ins w:id="3548" w:author="JORGE CONTRERAS ORTIZ" w:date="2021-09-08T11:57:00Z">
        <w:r w:rsidR="00FE2C54" w:rsidRPr="007127DD">
          <w:rPr>
            <w:rStyle w:val="Hipervnculo"/>
            <w:rPrChange w:id="3549" w:author="JORGE CONTRERAS ORTIZ" w:date="2021-09-04T10:32:00Z">
              <w:rPr>
                <w:rStyle w:val="Hipervnculo"/>
              </w:rPr>
            </w:rPrChange>
          </w:rPr>
        </w:r>
      </w:ins>
      <w:ins w:id="3550" w:author="JORGE CONTRERAS ORTIZ" w:date="2021-09-04T10:32:00Z">
        <w:r w:rsidR="007127DD" w:rsidRPr="007127DD">
          <w:rPr>
            <w:rStyle w:val="Hipervnculo"/>
            <w:rPrChange w:id="3551" w:author="JORGE CONTRERAS ORTIZ" w:date="2021-09-04T10:32:00Z">
              <w:rPr/>
            </w:rPrChange>
          </w:rPr>
          <w:fldChar w:fldCharType="separate"/>
        </w:r>
        <w:r w:rsidR="007127DD" w:rsidRPr="007127DD">
          <w:rPr>
            <w:rStyle w:val="Hipervnculo"/>
            <w:rPrChange w:id="3552"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3553" w:author="JORGE CONTRERAS ORTIZ" w:date="2021-09-04T10:32:00Z">
              <w:rPr/>
            </w:rPrChange>
          </w:rPr>
          <w:fldChar w:fldCharType="end"/>
        </w:r>
        <w:r w:rsidR="007127DD">
          <w:t>)</w:t>
        </w:r>
      </w:ins>
      <w:ins w:id="3554" w:author="JORGE CONTRERAS ORTIZ" w:date="2021-09-04T10:23:00Z">
        <w:r w:rsidR="00247D58">
          <w:t xml:space="preserve"> o Texas Instuments</w:t>
        </w:r>
      </w:ins>
      <w:ins w:id="3555" w:author="JORGE CONTRERAS ORTIZ" w:date="2021-09-04T10:32:00Z">
        <w:r w:rsidR="007127DD">
          <w:t xml:space="preserve"> (</w:t>
        </w:r>
        <w:r w:rsidR="007127DD" w:rsidRPr="007127DD">
          <w:rPr>
            <w:rStyle w:val="Hipervnculo"/>
            <w:rPrChange w:id="3556" w:author="JORGE CONTRERAS ORTIZ" w:date="2021-09-04T10:32:00Z">
              <w:rPr/>
            </w:rPrChange>
          </w:rPr>
          <w:fldChar w:fldCharType="begin"/>
        </w:r>
        <w:r w:rsidR="007127DD" w:rsidRPr="007127DD">
          <w:rPr>
            <w:rStyle w:val="Hipervnculo"/>
            <w:rPrChange w:id="3557" w:author="JORGE CONTRERAS ORTIZ" w:date="2021-09-04T10:32:00Z">
              <w:rPr/>
            </w:rPrChange>
          </w:rPr>
          <w:instrText xml:space="preserve"> HYPERLINK "https://www.ti.com/wireless-connectivity/simplelink-solutions/thread/design-development.html" \t "_blank" </w:instrText>
        </w:r>
      </w:ins>
      <w:ins w:id="3558" w:author="JORGE CONTRERAS ORTIZ" w:date="2021-09-08T11:57:00Z">
        <w:r w:rsidR="00FE2C54" w:rsidRPr="007127DD">
          <w:rPr>
            <w:rStyle w:val="Hipervnculo"/>
            <w:rPrChange w:id="3559" w:author="JORGE CONTRERAS ORTIZ" w:date="2021-09-04T10:32:00Z">
              <w:rPr>
                <w:rStyle w:val="Hipervnculo"/>
              </w:rPr>
            </w:rPrChange>
          </w:rPr>
        </w:r>
      </w:ins>
      <w:ins w:id="3560" w:author="JORGE CONTRERAS ORTIZ" w:date="2021-09-04T10:32:00Z">
        <w:r w:rsidR="007127DD" w:rsidRPr="007127DD">
          <w:rPr>
            <w:rStyle w:val="Hipervnculo"/>
            <w:rPrChange w:id="3561" w:author="JORGE CONTRERAS ORTIZ" w:date="2021-09-04T10:32:00Z">
              <w:rPr/>
            </w:rPrChange>
          </w:rPr>
          <w:fldChar w:fldCharType="separate"/>
        </w:r>
        <w:r w:rsidR="007127DD" w:rsidRPr="007127DD">
          <w:rPr>
            <w:rStyle w:val="Hipervnculo"/>
            <w:rPrChange w:id="3562" w:author="JORGE CONTRERAS ORTIZ" w:date="2021-09-04T10:32:00Z">
              <w:rPr>
                <w:rStyle w:val="Hipervnculo"/>
                <w:color w:val="666666"/>
                <w:sz w:val="21"/>
                <w:szCs w:val="21"/>
                <w:bdr w:val="none" w:sz="0" w:space="0" w:color="auto" w:frame="1"/>
                <w:shd w:val="clear" w:color="auto" w:fill="FFFFFF"/>
              </w:rPr>
            </w:rPrChange>
          </w:rPr>
          <w:t>SimpleLink LaunchPad™ Development Kits</w:t>
        </w:r>
        <w:r w:rsidR="007127DD" w:rsidRPr="007127DD">
          <w:rPr>
            <w:rStyle w:val="Hipervnculo"/>
            <w:rPrChange w:id="3563" w:author="JORGE CONTRERAS ORTIZ" w:date="2021-09-04T10:32:00Z">
              <w:rPr/>
            </w:rPrChange>
          </w:rPr>
          <w:fldChar w:fldCharType="end"/>
        </w:r>
        <w:r w:rsidR="007127DD">
          <w:t>)</w:t>
        </w:r>
      </w:ins>
      <w:ins w:id="3564" w:author="JORGE CONTRERAS ORTIZ" w:date="2021-09-04T10:30:00Z">
        <w:r w:rsidR="007127DD">
          <w:t>.</w:t>
        </w:r>
      </w:ins>
    </w:p>
    <w:p w14:paraId="389F0383" w14:textId="50B35E86" w:rsidR="008E3912" w:rsidRDefault="007127DD" w:rsidP="00B234ED">
      <w:pPr>
        <w:rPr>
          <w:ins w:id="3565" w:author="JORGE CONTRERAS ORTIZ" w:date="2021-09-04T11:13:00Z"/>
        </w:rPr>
      </w:pPr>
      <w:ins w:id="3566" w:author="JORGE CONTRERAS ORTIZ" w:date="2021-09-04T10:33:00Z">
        <w:r>
          <w:t>En módulos RF con certificado Thread, el</w:t>
        </w:r>
      </w:ins>
      <w:ins w:id="3567" w:author="JORGE CONTRERAS ORTIZ" w:date="2021-09-04T10:34:00Z">
        <w:r>
          <w:t xml:space="preserve"> desarrollador con mayor variedad es Silicon Labs (teniendo un equiv</w:t>
        </w:r>
      </w:ins>
      <w:ins w:id="3568" w:author="JORGE CONTRERAS ORTIZ" w:date="2021-09-04T10:35:00Z">
        <w:r>
          <w:t xml:space="preserve">alente al módulo de Kirale: </w:t>
        </w:r>
        <w:r w:rsidRPr="007127DD">
          <w:rPr>
            <w:rStyle w:val="Hipervnculo"/>
            <w:rPrChange w:id="3569" w:author="JORGE CONTRERAS ORTIZ" w:date="2021-09-04T10:35:00Z">
              <w:rPr/>
            </w:rPrChange>
          </w:rPr>
          <w:fldChar w:fldCharType="begin"/>
        </w:r>
        <w:r w:rsidRPr="007127DD">
          <w:rPr>
            <w:rStyle w:val="Hipervnculo"/>
            <w:rPrChange w:id="3570" w:author="JORGE CONTRERAS ORTIZ" w:date="2021-09-04T10:35:00Z">
              <w:rPr/>
            </w:rPrChange>
          </w:rPr>
          <w:instrText xml:space="preserve"> HYPERLINK "https://www.silabs.com/wireless/zigbee/efr32mg21-series-2-modules" \t "_blank" </w:instrText>
        </w:r>
      </w:ins>
      <w:ins w:id="3571" w:author="JORGE CONTRERAS ORTIZ" w:date="2021-09-08T11:57:00Z">
        <w:r w:rsidR="00FE2C54" w:rsidRPr="007127DD">
          <w:rPr>
            <w:rStyle w:val="Hipervnculo"/>
            <w:rPrChange w:id="3572" w:author="JORGE CONTRERAS ORTIZ" w:date="2021-09-04T10:35:00Z">
              <w:rPr>
                <w:rStyle w:val="Hipervnculo"/>
              </w:rPr>
            </w:rPrChange>
          </w:rPr>
        </w:r>
      </w:ins>
      <w:ins w:id="3573" w:author="JORGE CONTRERAS ORTIZ" w:date="2021-09-04T10:35:00Z">
        <w:r w:rsidRPr="007127DD">
          <w:rPr>
            <w:rStyle w:val="Hipervnculo"/>
            <w:rPrChange w:id="3574" w:author="JORGE CONTRERAS ORTIZ" w:date="2021-09-04T10:35:00Z">
              <w:rPr/>
            </w:rPrChange>
          </w:rPr>
          <w:fldChar w:fldCharType="separate"/>
        </w:r>
        <w:r w:rsidRPr="007127DD">
          <w:rPr>
            <w:rStyle w:val="Hipervnculo"/>
            <w:rPrChange w:id="3575"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3576" w:author="JORGE CONTRERAS ORTIZ" w:date="2021-09-04T10:35:00Z">
              <w:rPr/>
            </w:rPrChange>
          </w:rPr>
          <w:fldChar w:fldCharType="end"/>
        </w:r>
        <w:r>
          <w:t>), pero también se cuenta con desarrolladores como MMB Networks</w:t>
        </w:r>
      </w:ins>
      <w:ins w:id="3577" w:author="JORGE CONTRERAS ORTIZ" w:date="2021-09-04T11:09:00Z">
        <w:r w:rsidR="00B234ED">
          <w:t xml:space="preserve"> (</w:t>
        </w:r>
        <w:r w:rsidR="00B234ED" w:rsidRPr="00B234ED">
          <w:rPr>
            <w:rStyle w:val="Hipervnculo"/>
            <w:rPrChange w:id="3578" w:author="JORGE CONTRERAS ORTIZ" w:date="2021-09-04T11:09:00Z">
              <w:rPr/>
            </w:rPrChange>
          </w:rPr>
          <w:fldChar w:fldCharType="begin"/>
        </w:r>
        <w:r w:rsidR="00B234ED" w:rsidRPr="00B234ED">
          <w:rPr>
            <w:rStyle w:val="Hipervnculo"/>
            <w:rPrChange w:id="3579" w:author="JORGE CONTRERAS ORTIZ" w:date="2021-09-04T11:09:00Z">
              <w:rPr/>
            </w:rPrChange>
          </w:rPr>
          <w:instrText xml:space="preserve"> HYPERLINK "http://mmbnetworks.com/rapidconnect-module" \t "_blank" </w:instrText>
        </w:r>
      </w:ins>
      <w:ins w:id="3580" w:author="JORGE CONTRERAS ORTIZ" w:date="2021-09-08T11:57:00Z">
        <w:r w:rsidR="00FE2C54" w:rsidRPr="00B234ED">
          <w:rPr>
            <w:rStyle w:val="Hipervnculo"/>
            <w:rPrChange w:id="3581" w:author="JORGE CONTRERAS ORTIZ" w:date="2021-09-04T11:09:00Z">
              <w:rPr>
                <w:rStyle w:val="Hipervnculo"/>
              </w:rPr>
            </w:rPrChange>
          </w:rPr>
        </w:r>
      </w:ins>
      <w:ins w:id="3582" w:author="JORGE CONTRERAS ORTIZ" w:date="2021-09-04T11:09:00Z">
        <w:r w:rsidR="00B234ED" w:rsidRPr="00B234ED">
          <w:rPr>
            <w:rStyle w:val="Hipervnculo"/>
            <w:rPrChange w:id="3583" w:author="JORGE CONTRERAS ORTIZ" w:date="2021-09-04T11:09:00Z">
              <w:rPr/>
            </w:rPrChange>
          </w:rPr>
          <w:fldChar w:fldCharType="separate"/>
        </w:r>
        <w:r w:rsidR="00B234ED" w:rsidRPr="00B234ED">
          <w:rPr>
            <w:rStyle w:val="Hipervnculo"/>
            <w:rPrChange w:id="3584" w:author="JORGE CONTRERAS ORTIZ" w:date="2021-09-04T11:09:00Z">
              <w:rPr>
                <w:rStyle w:val="Hipervnculo"/>
                <w:color w:val="666666"/>
                <w:sz w:val="21"/>
                <w:szCs w:val="21"/>
                <w:bdr w:val="none" w:sz="0" w:space="0" w:color="auto" w:frame="1"/>
                <w:shd w:val="clear" w:color="auto" w:fill="FFFFFF"/>
              </w:rPr>
            </w:rPrChange>
          </w:rPr>
          <w:t>RapidConnect</w:t>
        </w:r>
      </w:ins>
      <w:ins w:id="3585" w:author="JORGE CONTRERAS ORTIZ" w:date="2021-09-04T11:10:00Z">
        <w:r w:rsidR="00B234ED">
          <w:rPr>
            <w:rStyle w:val="Hipervnculo"/>
          </w:rPr>
          <w:t xml:space="preserve"> </w:t>
        </w:r>
      </w:ins>
      <w:ins w:id="3586" w:author="JORGE CONTRERAS ORTIZ" w:date="2021-09-04T11:09:00Z">
        <w:r w:rsidR="00B234ED" w:rsidRPr="00B234ED">
          <w:rPr>
            <w:rStyle w:val="Hipervnculo"/>
            <w:rPrChange w:id="3587"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3588" w:author="JORGE CONTRERAS ORTIZ" w:date="2021-09-04T11:09:00Z">
              <w:rPr/>
            </w:rPrChange>
          </w:rPr>
          <w:fldChar w:fldCharType="end"/>
        </w:r>
      </w:ins>
      <w:ins w:id="3589" w:author="JORGE CONTRERAS ORTIZ" w:date="2021-09-04T11:10:00Z">
        <w:r w:rsidR="00B234ED" w:rsidRPr="00B234ED">
          <w:rPr>
            <w:rPrChange w:id="3590" w:author="JORGE CONTRERAS ORTIZ" w:date="2021-09-04T11:10:00Z">
              <w:rPr>
                <w:rStyle w:val="Hipervnculo"/>
              </w:rPr>
            </w:rPrChange>
          </w:rPr>
          <w:t xml:space="preserve">) </w:t>
        </w:r>
      </w:ins>
      <w:ins w:id="3591" w:author="JORGE CONTRERAS ORTIZ" w:date="2021-09-04T10:35:00Z">
        <w:r>
          <w:t>y NXP</w:t>
        </w:r>
      </w:ins>
      <w:ins w:id="3592" w:author="JORGE CONTRERAS ORTIZ" w:date="2021-09-04T11:11:00Z">
        <w:r w:rsidR="00B234ED">
          <w:t xml:space="preserve"> (</w:t>
        </w:r>
        <w:r w:rsidR="00B234ED" w:rsidRPr="00B234ED">
          <w:rPr>
            <w:rStyle w:val="Hipervnculo"/>
            <w:rPrChange w:id="3593" w:author="JORGE CONTRERAS ORTIZ" w:date="2021-09-04T11:11:00Z">
              <w:rPr/>
            </w:rPrChange>
          </w:rPr>
          <w:fldChar w:fldCharType="begin"/>
        </w:r>
        <w:r w:rsidR="00B234ED" w:rsidRPr="00B234ED">
          <w:rPr>
            <w:rStyle w:val="Hipervnculo"/>
            <w:rPrChange w:id="3594" w:author="JORGE CONTRERAS ORTIZ" w:date="2021-09-04T11:11:00Z">
              <w:rPr/>
            </w:rPrChange>
          </w:rPr>
          <w:instrText xml:space="preserve"> HYPERLINK "https://www.azurewave.com/wireless-modules-nxp.html" \t "_blank" </w:instrText>
        </w:r>
      </w:ins>
      <w:ins w:id="3595" w:author="JORGE CONTRERAS ORTIZ" w:date="2021-09-08T11:57:00Z">
        <w:r w:rsidR="00FE2C54" w:rsidRPr="00B234ED">
          <w:rPr>
            <w:rStyle w:val="Hipervnculo"/>
            <w:rPrChange w:id="3596" w:author="JORGE CONTRERAS ORTIZ" w:date="2021-09-04T11:11:00Z">
              <w:rPr>
                <w:rStyle w:val="Hipervnculo"/>
              </w:rPr>
            </w:rPrChange>
          </w:rPr>
        </w:r>
      </w:ins>
      <w:ins w:id="3597" w:author="JORGE CONTRERAS ORTIZ" w:date="2021-09-04T11:11:00Z">
        <w:r w:rsidR="00B234ED" w:rsidRPr="00B234ED">
          <w:rPr>
            <w:rStyle w:val="Hipervnculo"/>
            <w:rPrChange w:id="3598" w:author="JORGE CONTRERAS ORTIZ" w:date="2021-09-04T11:11:00Z">
              <w:rPr/>
            </w:rPrChange>
          </w:rPr>
          <w:fldChar w:fldCharType="separate"/>
        </w:r>
        <w:r w:rsidR="00B234ED" w:rsidRPr="00B234ED">
          <w:rPr>
            <w:rStyle w:val="Hipervnculo"/>
            <w:rPrChange w:id="3599" w:author="JORGE CONTRERAS ORTIZ" w:date="2021-09-04T11:11:00Z">
              <w:rPr>
                <w:rStyle w:val="Hipervnculo"/>
                <w:color w:val="000000"/>
                <w:sz w:val="21"/>
                <w:szCs w:val="21"/>
                <w:bdr w:val="none" w:sz="0" w:space="0" w:color="auto" w:frame="1"/>
                <w:shd w:val="clear" w:color="auto" w:fill="FFFFFF"/>
              </w:rPr>
            </w:rPrChange>
          </w:rPr>
          <w:t>Azurewave NXP Platform Wireless Modules</w:t>
        </w:r>
        <w:r w:rsidR="00B234ED" w:rsidRPr="00B234ED">
          <w:rPr>
            <w:rStyle w:val="Hipervnculo"/>
            <w:rPrChange w:id="3600" w:author="JORGE CONTRERAS ORTIZ" w:date="2021-09-04T11:11:00Z">
              <w:rPr/>
            </w:rPrChange>
          </w:rPr>
          <w:fldChar w:fldCharType="end"/>
        </w:r>
        <w:r w:rsidR="00B234ED">
          <w:t>)</w:t>
        </w:r>
      </w:ins>
      <w:ins w:id="3601" w:author="JORGE CONTRERAS ORTIZ" w:date="2021-09-04T11:13:00Z">
        <w:r w:rsidR="00B234ED">
          <w:t>.</w:t>
        </w:r>
      </w:ins>
    </w:p>
    <w:p w14:paraId="22B602E2" w14:textId="468EAE01" w:rsidR="00B234ED" w:rsidRDefault="00B234ED" w:rsidP="00B234ED">
      <w:pPr>
        <w:rPr>
          <w:ins w:id="3602" w:author="JORGE CONTRERAS ORTIZ" w:date="2021-09-04T11:16:00Z"/>
        </w:rPr>
      </w:pPr>
      <w:ins w:id="3603" w:author="JORGE CONTRERAS ORTIZ" w:date="2021-09-04T11:13:00Z">
        <w:r>
          <w:t>Para sistemas operativos, tenemos desarrolladores como</w:t>
        </w:r>
      </w:ins>
      <w:ins w:id="3604" w:author="JORGE CONTRERAS ORTIZ" w:date="2021-09-04T11:14:00Z">
        <w:r>
          <w:t xml:space="preserve"> </w:t>
        </w:r>
      </w:ins>
      <w:ins w:id="3605" w:author="JORGE CONTRERAS ORTIZ" w:date="2021-09-04T11:15:00Z">
        <w:r>
          <w:t>Silicon Labs</w:t>
        </w:r>
      </w:ins>
      <w:ins w:id="3606" w:author="JORGE CONTRERAS ORTIZ" w:date="2021-09-04T11:14:00Z">
        <w:r>
          <w:t xml:space="preserve"> (</w:t>
        </w:r>
      </w:ins>
      <w:ins w:id="3607" w:author="JORGE CONTRERAS ORTIZ" w:date="2021-09-04T11:16:00Z">
        <w:r w:rsidRPr="00B234ED">
          <w:rPr>
            <w:rStyle w:val="Hipervnculo"/>
            <w:rPrChange w:id="3608" w:author="JORGE CONTRERAS ORTIZ" w:date="2021-09-04T11:16:00Z">
              <w:rPr/>
            </w:rPrChange>
          </w:rPr>
          <w:fldChar w:fldCharType="begin"/>
        </w:r>
        <w:r w:rsidRPr="00B234ED">
          <w:rPr>
            <w:rStyle w:val="Hipervnculo"/>
            <w:rPrChange w:id="3609" w:author="JORGE CONTRERAS ORTIZ" w:date="2021-09-04T11:16:00Z">
              <w:rPr/>
            </w:rPrChange>
          </w:rPr>
          <w:instrText xml:space="preserve"> HYPERLINK "https://www.silabs.com/products/development-tools/software/micrium-os" \t "_blank" </w:instrText>
        </w:r>
      </w:ins>
      <w:ins w:id="3610" w:author="JORGE CONTRERAS ORTIZ" w:date="2021-09-08T11:57:00Z">
        <w:r w:rsidR="00FE2C54" w:rsidRPr="00B234ED">
          <w:rPr>
            <w:rStyle w:val="Hipervnculo"/>
            <w:rPrChange w:id="3611" w:author="JORGE CONTRERAS ORTIZ" w:date="2021-09-04T11:16:00Z">
              <w:rPr>
                <w:rStyle w:val="Hipervnculo"/>
              </w:rPr>
            </w:rPrChange>
          </w:rPr>
        </w:r>
      </w:ins>
      <w:ins w:id="3612" w:author="JORGE CONTRERAS ORTIZ" w:date="2021-09-04T11:16:00Z">
        <w:r w:rsidRPr="00B234ED">
          <w:rPr>
            <w:rStyle w:val="Hipervnculo"/>
            <w:rPrChange w:id="3613" w:author="JORGE CONTRERAS ORTIZ" w:date="2021-09-04T11:16:00Z">
              <w:rPr/>
            </w:rPrChange>
          </w:rPr>
          <w:fldChar w:fldCharType="separate"/>
        </w:r>
        <w:r w:rsidRPr="00B234ED">
          <w:rPr>
            <w:rStyle w:val="Hipervnculo"/>
            <w:rPrChange w:id="3614" w:author="JORGE CONTRERAS ORTIZ" w:date="2021-09-04T11:16:00Z">
              <w:rPr>
                <w:rStyle w:val="Hipervnculo"/>
                <w:color w:val="666666"/>
                <w:sz w:val="21"/>
                <w:szCs w:val="21"/>
                <w:bdr w:val="none" w:sz="0" w:space="0" w:color="auto" w:frame="1"/>
                <w:shd w:val="clear" w:color="auto" w:fill="FFFFFF"/>
              </w:rPr>
            </w:rPrChange>
          </w:rPr>
          <w:t>Micrium OS</w:t>
        </w:r>
        <w:r w:rsidRPr="00B234ED">
          <w:rPr>
            <w:rStyle w:val="Hipervnculo"/>
            <w:rPrChange w:id="3615" w:author="JORGE CONTRERAS ORTIZ" w:date="2021-09-04T11:16:00Z">
              <w:rPr/>
            </w:rPrChange>
          </w:rPr>
          <w:fldChar w:fldCharType="end"/>
        </w:r>
      </w:ins>
      <w:ins w:id="3616" w:author="JORGE CONTRERAS ORTIZ" w:date="2021-09-04T11:14:00Z">
        <w:r>
          <w:t>) o Zephyr (</w:t>
        </w:r>
        <w:r w:rsidRPr="00B234ED">
          <w:rPr>
            <w:rStyle w:val="Hipervnculo"/>
            <w:rPrChange w:id="3617" w:author="JORGE CONTRERAS ORTIZ" w:date="2021-09-04T11:16:00Z">
              <w:rPr/>
            </w:rPrChange>
          </w:rPr>
          <w:fldChar w:fldCharType="begin"/>
        </w:r>
        <w:r w:rsidRPr="00B234ED">
          <w:rPr>
            <w:rStyle w:val="Hipervnculo"/>
            <w:rPrChange w:id="3618" w:author="JORGE CONTRERAS ORTIZ" w:date="2021-09-04T11:16:00Z">
              <w:rPr/>
            </w:rPrChange>
          </w:rPr>
          <w:instrText xml:space="preserve"> HYPERLINK "https://docs.zephyrproject.org/latest/reference/networking/thread.html?highlight=thread" \t "_blank" </w:instrText>
        </w:r>
      </w:ins>
      <w:ins w:id="3619" w:author="JORGE CONTRERAS ORTIZ" w:date="2021-09-08T11:57:00Z">
        <w:r w:rsidR="00FE2C54" w:rsidRPr="00B234ED">
          <w:rPr>
            <w:rStyle w:val="Hipervnculo"/>
            <w:rPrChange w:id="3620" w:author="JORGE CONTRERAS ORTIZ" w:date="2021-09-04T11:16:00Z">
              <w:rPr>
                <w:rStyle w:val="Hipervnculo"/>
              </w:rPr>
            </w:rPrChange>
          </w:rPr>
        </w:r>
      </w:ins>
      <w:ins w:id="3621" w:author="JORGE CONTRERAS ORTIZ" w:date="2021-09-04T11:14:00Z">
        <w:r w:rsidRPr="00B234ED">
          <w:rPr>
            <w:rStyle w:val="Hipervnculo"/>
            <w:rPrChange w:id="3622" w:author="JORGE CONTRERAS ORTIZ" w:date="2021-09-04T11:16:00Z">
              <w:rPr/>
            </w:rPrChange>
          </w:rPr>
          <w:fldChar w:fldCharType="separate"/>
        </w:r>
        <w:r w:rsidRPr="00B234ED">
          <w:rPr>
            <w:rStyle w:val="Hipervnculo"/>
            <w:rPrChange w:id="3623" w:author="JORGE CONTRERAS ORTIZ" w:date="2021-09-04T11:16:00Z">
              <w:rPr>
                <w:rStyle w:val="Hipervnculo"/>
                <w:color w:val="666666"/>
                <w:sz w:val="21"/>
                <w:szCs w:val="21"/>
                <w:bdr w:val="none" w:sz="0" w:space="0" w:color="auto" w:frame="1"/>
                <w:shd w:val="clear" w:color="auto" w:fill="FFFFFF"/>
              </w:rPr>
            </w:rPrChange>
          </w:rPr>
          <w:t>Zephyr RTOS</w:t>
        </w:r>
        <w:r w:rsidRPr="00B234ED">
          <w:rPr>
            <w:rStyle w:val="Hipervnculo"/>
            <w:rPrChange w:id="3624" w:author="JORGE CONTRERAS ORTIZ" w:date="2021-09-04T11:16:00Z">
              <w:rPr/>
            </w:rPrChange>
          </w:rPr>
          <w:fldChar w:fldCharType="end"/>
        </w:r>
        <w:r>
          <w:t>)</w:t>
        </w:r>
      </w:ins>
      <w:ins w:id="3625" w:author="JORGE CONTRERAS ORTIZ" w:date="2021-09-04T11:16:00Z">
        <w:r>
          <w:t>.</w:t>
        </w:r>
      </w:ins>
    </w:p>
    <w:p w14:paraId="79C38093" w14:textId="69B7CCAA" w:rsidR="00B83329" w:rsidRPr="008E3912" w:rsidRDefault="00B234ED" w:rsidP="00FE1EC4">
      <w:ins w:id="3626" w:author="JORGE CONTRERAS ORTIZ" w:date="2021-09-04T11:16:00Z">
        <w:r>
          <w:t>Finalmente</w:t>
        </w:r>
      </w:ins>
      <w:ins w:id="3627" w:author="JORGE CONTRERAS ORTIZ" w:date="2021-09-04T11:17:00Z">
        <w:r>
          <w:t>, aparte de Kirale, hay también más desarrolladores de Stack Software, como son OpenThread</w:t>
        </w:r>
      </w:ins>
      <w:ins w:id="3628" w:author="JORGE CONTRERAS ORTIZ" w:date="2021-09-04T11:18:00Z">
        <w:r w:rsidR="00B83329">
          <w:t xml:space="preserve"> (</w:t>
        </w:r>
        <w:r w:rsidR="00B83329" w:rsidRPr="00B83329">
          <w:rPr>
            <w:rStyle w:val="Hipervnculo"/>
            <w:rPrChange w:id="3629" w:author="JORGE CONTRERAS ORTIZ" w:date="2021-09-04T11:18:00Z">
              <w:rPr/>
            </w:rPrChange>
          </w:rPr>
          <w:fldChar w:fldCharType="begin"/>
        </w:r>
        <w:r w:rsidR="00B83329" w:rsidRPr="00B83329">
          <w:rPr>
            <w:rStyle w:val="Hipervnculo"/>
            <w:rPrChange w:id="3630" w:author="JORGE CONTRERAS ORTIZ" w:date="2021-09-04T11:18:00Z">
              <w:rPr/>
            </w:rPrChange>
          </w:rPr>
          <w:instrText xml:space="preserve"> HYPERLINK "https://openthread.io/" \t "_blank" </w:instrText>
        </w:r>
      </w:ins>
      <w:ins w:id="3631" w:author="JORGE CONTRERAS ORTIZ" w:date="2021-09-08T11:57:00Z">
        <w:r w:rsidR="00FE2C54" w:rsidRPr="00B83329">
          <w:rPr>
            <w:rStyle w:val="Hipervnculo"/>
            <w:rPrChange w:id="3632" w:author="JORGE CONTRERAS ORTIZ" w:date="2021-09-04T11:18:00Z">
              <w:rPr>
                <w:rStyle w:val="Hipervnculo"/>
              </w:rPr>
            </w:rPrChange>
          </w:rPr>
        </w:r>
      </w:ins>
      <w:ins w:id="3633" w:author="JORGE CONTRERAS ORTIZ" w:date="2021-09-04T11:18:00Z">
        <w:r w:rsidR="00B83329" w:rsidRPr="00B83329">
          <w:rPr>
            <w:rStyle w:val="Hipervnculo"/>
            <w:rPrChange w:id="3634" w:author="JORGE CONTRERAS ORTIZ" w:date="2021-09-04T11:18:00Z">
              <w:rPr/>
            </w:rPrChange>
          </w:rPr>
          <w:fldChar w:fldCharType="separate"/>
        </w:r>
        <w:r w:rsidR="00B83329" w:rsidRPr="00B83329">
          <w:rPr>
            <w:rStyle w:val="Hipervnculo"/>
            <w:rPrChange w:id="3635" w:author="JORGE CONTRERAS ORTIZ" w:date="2021-09-04T11:18:00Z">
              <w:rPr>
                <w:rStyle w:val="Hipervnculo"/>
                <w:color w:val="666666"/>
                <w:sz w:val="21"/>
                <w:szCs w:val="21"/>
                <w:bdr w:val="none" w:sz="0" w:space="0" w:color="auto" w:frame="1"/>
                <w:shd w:val="clear" w:color="auto" w:fill="FFFFFF"/>
              </w:rPr>
            </w:rPrChange>
          </w:rPr>
          <w:t>OpenThread</w:t>
        </w:r>
        <w:r w:rsidR="00B83329" w:rsidRPr="00B83329">
          <w:rPr>
            <w:rStyle w:val="Hipervnculo"/>
            <w:rPrChange w:id="3636" w:author="JORGE CONTRERAS ORTIZ" w:date="2021-09-04T11:18:00Z">
              <w:rPr/>
            </w:rPrChange>
          </w:rPr>
          <w:fldChar w:fldCharType="end"/>
        </w:r>
        <w:r w:rsidR="00B83329">
          <w:t>) y</w:t>
        </w:r>
        <w:r>
          <w:t xml:space="preserve">  Silicon LAbs (</w:t>
        </w:r>
        <w:r w:rsidRPr="00B83329">
          <w:rPr>
            <w:rStyle w:val="Hipervnculo"/>
            <w:rPrChange w:id="3637" w:author="JORGE CONTRERAS ORTIZ" w:date="2021-09-04T11:18:00Z">
              <w:rPr/>
            </w:rPrChange>
          </w:rPr>
          <w:fldChar w:fldCharType="begin"/>
        </w:r>
        <w:r w:rsidRPr="00B83329">
          <w:rPr>
            <w:rStyle w:val="Hipervnculo"/>
            <w:rPrChange w:id="3638" w:author="JORGE CONTRERAS ORTIZ" w:date="2021-09-04T11:18:00Z">
              <w:rPr/>
            </w:rPrChange>
          </w:rPr>
          <w:instrText xml:space="preserve"> HYPERLINK "https://www.silabs.com/products/wireless/mesh-networking/thread" \t "_blank" </w:instrText>
        </w:r>
      </w:ins>
      <w:ins w:id="3639" w:author="JORGE CONTRERAS ORTIZ" w:date="2021-09-08T11:57:00Z">
        <w:r w:rsidR="00FE2C54" w:rsidRPr="00B83329">
          <w:rPr>
            <w:rStyle w:val="Hipervnculo"/>
            <w:rPrChange w:id="3640" w:author="JORGE CONTRERAS ORTIZ" w:date="2021-09-04T11:18:00Z">
              <w:rPr>
                <w:rStyle w:val="Hipervnculo"/>
              </w:rPr>
            </w:rPrChange>
          </w:rPr>
        </w:r>
      </w:ins>
      <w:ins w:id="3641" w:author="JORGE CONTRERAS ORTIZ" w:date="2021-09-04T11:18:00Z">
        <w:r w:rsidRPr="00B83329">
          <w:rPr>
            <w:rStyle w:val="Hipervnculo"/>
            <w:rPrChange w:id="3642" w:author="JORGE CONTRERAS ORTIZ" w:date="2021-09-04T11:18:00Z">
              <w:rPr/>
            </w:rPrChange>
          </w:rPr>
          <w:fldChar w:fldCharType="separate"/>
        </w:r>
        <w:r w:rsidRPr="00B83329">
          <w:rPr>
            <w:rStyle w:val="Hipervnculo"/>
            <w:rPrChange w:id="3643" w:author="JORGE CONTRERAS ORTIZ" w:date="2021-09-04T11:18:00Z">
              <w:rPr>
                <w:rStyle w:val="Hipervnculo"/>
                <w:color w:val="666666"/>
                <w:sz w:val="21"/>
                <w:szCs w:val="21"/>
                <w:bdr w:val="none" w:sz="0" w:space="0" w:color="auto" w:frame="1"/>
                <w:shd w:val="clear" w:color="auto" w:fill="FFFFFF"/>
              </w:rPr>
            </w:rPrChange>
          </w:rPr>
          <w:t>Silicon Labs Thread Stack</w:t>
        </w:r>
        <w:r w:rsidRPr="00B83329">
          <w:rPr>
            <w:rStyle w:val="Hipervnculo"/>
            <w:rPrChange w:id="3644" w:author="JORGE CONTRERAS ORTIZ" w:date="2021-09-04T11:18:00Z">
              <w:rPr/>
            </w:rPrChange>
          </w:rPr>
          <w:fldChar w:fldCharType="end"/>
        </w:r>
        <w:r>
          <w:t>)</w:t>
        </w:r>
        <w:r w:rsidR="00B83329">
          <w:t>.</w:t>
        </w:r>
      </w:ins>
    </w:p>
    <w:p w14:paraId="12F575D0" w14:textId="77777777" w:rsidR="00CA64F2" w:rsidRDefault="00CA64F2">
      <w:pPr>
        <w:jc w:val="left"/>
        <w:rPr>
          <w:ins w:id="3645" w:author="JORGE CONTRERAS ORTIZ" w:date="2021-09-05T20:59:00Z"/>
          <w:rFonts w:eastAsiaTheme="majorEastAsia"/>
          <w:color w:val="2F5496" w:themeColor="accent1" w:themeShade="BF"/>
          <w:sz w:val="26"/>
          <w:szCs w:val="26"/>
        </w:rPr>
      </w:pPr>
      <w:bookmarkStart w:id="3646" w:name="_Toc81499400"/>
      <w:ins w:id="3647" w:author="JORGE CONTRERAS ORTIZ" w:date="2021-09-05T20:59:00Z">
        <w:r>
          <w:br w:type="page"/>
        </w:r>
      </w:ins>
    </w:p>
    <w:p w14:paraId="18F534A6" w14:textId="4956688B" w:rsidR="00571788" w:rsidRPr="00791D37" w:rsidRDefault="00571788" w:rsidP="00791D37">
      <w:pPr>
        <w:pStyle w:val="Ttulo2"/>
      </w:pPr>
      <w:bookmarkStart w:id="3648" w:name="_Toc81995103"/>
      <w:r w:rsidRPr="00791D37">
        <w:lastRenderedPageBreak/>
        <w:t>CONFIGURACIONES INICIALES</w:t>
      </w:r>
      <w:bookmarkEnd w:id="3646"/>
      <w:bookmarkEnd w:id="3648"/>
    </w:p>
    <w:p w14:paraId="11F18173" w14:textId="77777777" w:rsidR="00571788" w:rsidRPr="00791D37" w:rsidRDefault="00571788" w:rsidP="00791D37"/>
    <w:p w14:paraId="78FFD4A4" w14:textId="457681B8" w:rsidR="00571788" w:rsidRPr="00791D37" w:rsidRDefault="00B83329" w:rsidP="00791D37">
      <w:pPr>
        <w:pStyle w:val="Ttulo3"/>
      </w:pPr>
      <w:bookmarkStart w:id="3649" w:name="_Toc81499401"/>
      <w:bookmarkStart w:id="3650" w:name="_Toc81995104"/>
      <w:r w:rsidRPr="00791D37">
        <w:t>CONFIGURACIÓN DEL BORDER ROUTER</w:t>
      </w:r>
      <w:commentRangeStart w:id="3651"/>
      <w:commentRangeStart w:id="3652"/>
      <w:commentRangeEnd w:id="3651"/>
      <w:r w:rsidR="00571788" w:rsidRPr="00791D37">
        <w:rPr>
          <w:rStyle w:val="Refdecomentario"/>
          <w:rFonts w:eastAsiaTheme="minorHAnsi"/>
          <w:color w:val="auto"/>
        </w:rPr>
        <w:commentReference w:id="3651"/>
      </w:r>
      <w:bookmarkEnd w:id="3649"/>
      <w:commentRangeEnd w:id="3652"/>
      <w:r w:rsidR="00537564" w:rsidRPr="00791D37">
        <w:rPr>
          <w:rStyle w:val="Refdecomentario"/>
          <w:rFonts w:eastAsiaTheme="minorHAnsi"/>
          <w:color w:val="auto"/>
        </w:rPr>
        <w:commentReference w:id="3652"/>
      </w:r>
      <w:bookmarkEnd w:id="3650"/>
    </w:p>
    <w:p w14:paraId="098D9CCE" w14:textId="77777777" w:rsidR="00571788" w:rsidRPr="00791D37" w:rsidRDefault="00571788" w:rsidP="00791D37"/>
    <w:p w14:paraId="18C53CD1" w14:textId="081CA64C" w:rsidR="00571788" w:rsidRPr="00791D37" w:rsidRDefault="00B83329" w:rsidP="00FE1EC4">
      <w:pPr>
        <w:pStyle w:val="Ttulo4"/>
      </w:pPr>
      <w:bookmarkStart w:id="3653" w:name="_Toc81499402"/>
      <w:bookmarkStart w:id="3654" w:name="_Toc81995105"/>
      <w:r w:rsidRPr="00791D37">
        <w:t>REQUERIMIENTOS</w:t>
      </w:r>
      <w:bookmarkEnd w:id="3653"/>
      <w:bookmarkEnd w:id="3654"/>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Cable USB de tipo A a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3655" w:name="_Toc81499403"/>
      <w:bookmarkStart w:id="3656" w:name="_Toc81995106"/>
      <w:r w:rsidRPr="00791D37">
        <w:t>GUÍA DE INSTALACIÓN</w:t>
      </w:r>
      <w:bookmarkEnd w:id="3655"/>
      <w:bookmarkEnd w:id="3656"/>
    </w:p>
    <w:p w14:paraId="5F2CD586" w14:textId="77777777" w:rsidR="00571788" w:rsidRPr="00791D37" w:rsidRDefault="00571788" w:rsidP="00791D37"/>
    <w:p w14:paraId="79F1EAD1" w14:textId="4E7D4D93" w:rsidR="00B83329" w:rsidRDefault="004D28E0" w:rsidP="00791D37">
      <w:pPr>
        <w:pStyle w:val="Textoindependiente"/>
        <w:rPr>
          <w:ins w:id="3657" w:author="JORGE CONTRERAS ORTIZ" w:date="2021-09-07T18:36:00Z"/>
        </w:rPr>
      </w:pPr>
      <w:ins w:id="3658" w:author="JORGE CONTRERAS ORTIZ" w:date="2021-09-07T18:36:00Z">
        <w:r>
          <w:t xml:space="preserve">Para la instalación del software es necesario descargar varios ficheros, algunos de los cuales pueden no ser necesarios si ya se disponen de ellos en el PC. </w:t>
        </w:r>
      </w:ins>
      <w:del w:id="3659" w:author="JORGE CONTRERAS ORTIZ" w:date="2021-09-07T18:36:00Z">
        <w:r w:rsidR="00571788" w:rsidRPr="00791D37" w:rsidDel="004D28E0">
          <w:delText xml:space="preserve">Para la instalación del Software del Border Router </w:delText>
        </w:r>
      </w:del>
      <w:del w:id="3660" w:author="JORGE CONTRERAS ORTIZ" w:date="2021-09-04T11:26:00Z">
        <w:r w:rsidR="00571788" w:rsidRPr="00791D37" w:rsidDel="00B83329">
          <w:delText xml:space="preserve">debemos </w:delText>
        </w:r>
      </w:del>
      <w:del w:id="3661" w:author="JORGE CONTRERAS ORTIZ" w:date="2021-09-07T18:36:00Z">
        <w:r w:rsidR="00571788" w:rsidRPr="00791D37" w:rsidDel="004D28E0">
          <w:delText>seguir los siguientes pasos.</w:delText>
        </w:r>
      </w:del>
    </w:p>
    <w:p w14:paraId="3815ED46" w14:textId="77777777" w:rsidR="004D28E0" w:rsidRPr="00791D37" w:rsidRDefault="004D28E0" w:rsidP="00791D37">
      <w:pPr>
        <w:pStyle w:val="Textoindependiente"/>
      </w:pPr>
    </w:p>
    <w:p w14:paraId="1BED244E" w14:textId="1233FCB4" w:rsidR="00571788" w:rsidRPr="00FE1EC4" w:rsidRDefault="002C3A3D" w:rsidP="00FE1EC4">
      <w:pPr>
        <w:pStyle w:val="Ttulo5"/>
        <w:rPr>
          <w:ins w:id="3662" w:author="JORGE CONTRERAS ORTIZ" w:date="2021-09-04T11:26:00Z"/>
        </w:rPr>
      </w:pPr>
      <w:bookmarkStart w:id="3663" w:name="_Toc81499404"/>
      <w:bookmarkStart w:id="3664" w:name="_Toc81995107"/>
      <w:r w:rsidRPr="00FE1EC4">
        <w:t>DESCARGA DEL SOFTWARE REQUERIDO</w:t>
      </w:r>
      <w:bookmarkEnd w:id="3663"/>
      <w:bookmarkEnd w:id="3664"/>
    </w:p>
    <w:p w14:paraId="1A4C77FD" w14:textId="77777777" w:rsidR="00B83329" w:rsidRPr="00FE1EC4" w:rsidRDefault="00B83329">
      <w:pPr>
        <w:pPrChange w:id="3665" w:author="JORGE CONTRERAS ORTIZ" w:date="2021-09-04T11:26:00Z">
          <w:pPr>
            <w:pStyle w:val="Ttulo5"/>
          </w:pPr>
        </w:pPrChange>
      </w:pPr>
    </w:p>
    <w:p w14:paraId="781D71E4" w14:textId="77777777" w:rsidR="004D28E0" w:rsidRDefault="004D28E0" w:rsidP="00791D37">
      <w:pPr>
        <w:rPr>
          <w:ins w:id="3666" w:author="JORGE CONTRERAS ORTIZ" w:date="2021-09-07T18:37:00Z"/>
        </w:rPr>
      </w:pPr>
      <w:ins w:id="3667" w:author="JORGE CONTRERAS ORTIZ" w:date="2021-09-07T18:36:00Z">
        <w:r>
          <w:t>El software necesario se divide en dos partes</w:t>
        </w:r>
      </w:ins>
      <w:ins w:id="3668" w:author="JORGE CONTRERAS ORTIZ" w:date="2021-09-07T18:37:00Z">
        <w:r>
          <w:t>. Por un lado el software necesario para el funcionamiento del KTBRN1 y por otro lado el software necesario para la instalación del primero.</w:t>
        </w:r>
      </w:ins>
    </w:p>
    <w:p w14:paraId="73967FD4" w14:textId="4B339702" w:rsidR="00571788" w:rsidRPr="00791D37" w:rsidRDefault="00571788" w:rsidP="00791D37">
      <w:del w:id="3669" w:author="JORGE CONTRERAS ORTIZ" w:date="2021-09-04T11:26:00Z">
        <w:r w:rsidRPr="00791D37" w:rsidDel="00B83329">
          <w:delText xml:space="preserve">Deberemos </w:delText>
        </w:r>
      </w:del>
      <w:ins w:id="3670" w:author="JORGE CONTRERAS ORTIZ" w:date="2021-09-07T18:38:00Z">
        <w:r w:rsidR="004D28E0">
          <w:t>Para la descarga del software del dispositivo KTBRN1</w:t>
        </w:r>
      </w:ins>
      <w:del w:id="3671" w:author="JORGE CONTRERAS ORTIZ" w:date="2021-09-07T18:38:00Z">
        <w:r w:rsidRPr="00791D37" w:rsidDel="004D28E0">
          <w:delText>descargar la imagen</w:delText>
        </w:r>
      </w:del>
      <w:del w:id="3672" w:author="JORGE CONTRERAS ORTIZ" w:date="2021-09-07T18:40:00Z">
        <w:r w:rsidRPr="00791D37" w:rsidDel="004D28E0">
          <w:delText>, basada en Debian</w:delText>
        </w:r>
      </w:del>
      <w:r w:rsidRPr="00791D37">
        <w:t>, en su última versión para el KTBRN1</w:t>
      </w:r>
      <w:ins w:id="3673" w:author="JORGE CONTRERAS ORTIZ" w:date="2021-09-07T18:38:00Z">
        <w:r w:rsidR="004D28E0">
          <w:t xml:space="preserve">, el cual incluye </w:t>
        </w:r>
      </w:ins>
      <w:del w:id="3674" w:author="JORGE CONTRERAS ORTIZ" w:date="2021-09-07T18:38:00Z">
        <w:r w:rsidRPr="00791D37" w:rsidDel="004D28E0">
          <w:delText xml:space="preserve">. Este software incluye </w:delText>
        </w:r>
      </w:del>
      <w:r w:rsidRPr="00791D37">
        <w:t>el software de KiBRA</w:t>
      </w:r>
      <w:ins w:id="3675" w:author="JORGE CONTRERAS ORTIZ" w:date="2021-09-07T18:42:00Z">
        <w:r w:rsidR="004D28E0">
          <w:t xml:space="preserve">, </w:t>
        </w:r>
      </w:ins>
      <w:del w:id="3676" w:author="JORGE CONTRERAS ORTIZ" w:date="2021-09-07T18:42:00Z">
        <w:r w:rsidRPr="00791D37" w:rsidDel="004D28E0">
          <w:delText xml:space="preserve">. </w:delText>
        </w:r>
      </w:del>
      <w:del w:id="3677" w:author="JORGE CONTRERAS ORTIZ" w:date="2021-09-07T18:31:00Z">
        <w:r w:rsidRPr="00791D37" w:rsidDel="00193B45">
          <w:delText xml:space="preserve">Esta imagen la </w:delText>
        </w:r>
      </w:del>
      <w:del w:id="3678" w:author="JORGE CONTRERAS ORTIZ" w:date="2021-09-06T00:10:00Z">
        <w:r w:rsidRPr="00791D37" w:rsidDel="0046525E">
          <w:delText>podemos encontra</w:delText>
        </w:r>
      </w:del>
      <w:del w:id="3679" w:author="JORGE CONTRERAS ORTIZ" w:date="2021-09-06T00:11:00Z">
        <w:r w:rsidRPr="00791D37" w:rsidDel="0046525E">
          <w:delText xml:space="preserve">r </w:delText>
        </w:r>
      </w:del>
      <w:del w:id="3680" w:author="JORGE CONTRERAS ORTIZ" w:date="2021-09-07T18:31:00Z">
        <w:r w:rsidRPr="00791D37" w:rsidDel="00193B45">
          <w:delText>en el siguiente enlace</w:delText>
        </w:r>
      </w:del>
      <w:ins w:id="3681" w:author="JORGE CONTRERAS ORTIZ" w:date="2021-09-07T18:40:00Z">
        <w:r w:rsidR="004D28E0">
          <w:t>se accederá a la página oficial de Kirale</w:t>
        </w:r>
      </w:ins>
      <w:ins w:id="3682" w:author="JORGE CONTRERAS ORTIZ" w:date="2021-09-07T18:42:00Z">
        <w:r w:rsidR="004D28E0">
          <w:t xml:space="preserve">. En el siguiente </w:t>
        </w:r>
      </w:ins>
      <w:ins w:id="3683" w:author="JORGE CONTRERAS ORTIZ" w:date="2021-09-07T18:31:00Z">
        <w:r w:rsidR="00193B45">
          <w:t>enlace</w:t>
        </w:r>
      </w:ins>
      <w:ins w:id="3684" w:author="JORGE CONTRERAS ORTIZ" w:date="2021-09-07T18:43:00Z">
        <w:r w:rsidR="004D28E0">
          <w:t>, dentro del apartado de software,</w:t>
        </w:r>
      </w:ins>
      <w:ins w:id="3685" w:author="JORGE CONTRERAS ORTIZ" w:date="2021-09-07T18:31:00Z">
        <w:r w:rsidR="00193B45">
          <w:t xml:space="preserve"> </w:t>
        </w:r>
      </w:ins>
      <w:ins w:id="3686" w:author="JORGE CONTRERAS ORTIZ" w:date="2021-09-07T18:32:00Z">
        <w:r w:rsidR="00193B45">
          <w:t>podremos acceder</w:t>
        </w:r>
      </w:ins>
      <w:ins w:id="3687" w:author="JORGE CONTRERAS ORTIZ" w:date="2021-09-07T18:39:00Z">
        <w:r w:rsidR="004D28E0">
          <w:t xml:space="preserve"> tanto</w:t>
        </w:r>
      </w:ins>
      <w:ins w:id="3688" w:author="JORGE CONTRERAS ORTIZ" w:date="2021-09-07T18:32:00Z">
        <w:r w:rsidR="00193B45">
          <w:t xml:space="preserve"> a la descarga de</w:t>
        </w:r>
      </w:ins>
      <w:ins w:id="3689" w:author="JORGE CONTRERAS ORTIZ" w:date="2021-09-07T18:39:00Z">
        <w:r w:rsidR="004D28E0">
          <w:t>l SW</w:t>
        </w:r>
      </w:ins>
      <w:ins w:id="3690" w:author="JORGE CONTRERAS ORTIZ" w:date="2021-09-07T18:43:00Z">
        <w:r w:rsidR="004D28E0">
          <w:t xml:space="preserve"> con extensión .</w:t>
        </w:r>
      </w:ins>
      <w:ins w:id="3691" w:author="JORGE CONTRERAS ORTIZ" w:date="2021-09-07T18:47:00Z">
        <w:r w:rsidR="00497665">
          <w:t>gz</w:t>
        </w:r>
      </w:ins>
      <w:ins w:id="3692" w:author="JORGE CONTRERAS ORTIZ" w:date="2021-09-07T18:39:00Z">
        <w:r w:rsidR="004D28E0">
          <w:t xml:space="preserve"> como a la descarga del fichero </w:t>
        </w:r>
        <w:r w:rsidR="004D28E0">
          <w:fldChar w:fldCharType="begin"/>
        </w:r>
        <w:r w:rsidR="004D28E0">
          <w:instrText xml:space="preserve"> HYPERLINK "https://www.kirale.com/products/ktbrn1/" \l "resources" </w:instrText>
        </w:r>
      </w:ins>
      <w:ins w:id="3693" w:author="JORGE CONTRERAS ORTIZ" w:date="2021-09-08T11:57:00Z"/>
      <w:ins w:id="3694" w:author="JORGE CONTRERAS ORTIZ" w:date="2021-09-07T18:39:00Z">
        <w:r w:rsidR="004D28E0">
          <w:fldChar w:fldCharType="separate"/>
        </w:r>
        <w:r w:rsidR="004D28E0" w:rsidRPr="00791D37">
          <w:rPr>
            <w:rStyle w:val="SinespaciadoCar"/>
          </w:rPr>
          <w:t>KiBRA-v2.x.x.zip</w:t>
        </w:r>
        <w:r w:rsidR="004D28E0">
          <w:rPr>
            <w:rStyle w:val="SinespaciadoCar"/>
          </w:rPr>
          <w:fldChar w:fldCharType="end"/>
        </w:r>
      </w:ins>
      <w:ins w:id="3695" w:author="JORGE CONTRERAS ORTIZ" w:date="2021-09-07T18:41:00Z">
        <w:r w:rsidR="004D28E0">
          <w:rPr>
            <w:rStyle w:val="SinespaciadoCar"/>
          </w:rPr>
          <w:t xml:space="preserve">, el </w:t>
        </w:r>
      </w:ins>
      <w:ins w:id="3696" w:author="JORGE CONTRERAS ORTIZ" w:date="2021-09-07T18:42:00Z">
        <w:r w:rsidR="004D28E0">
          <w:rPr>
            <w:rStyle w:val="SinespaciadoCar"/>
          </w:rPr>
          <w:t>cual</w:t>
        </w:r>
      </w:ins>
      <w:ins w:id="3697" w:author="JORGE CONTRERAS ORTIZ" w:date="2021-09-07T18:41:00Z">
        <w:r w:rsidR="004D28E0">
          <w:rPr>
            <w:rStyle w:val="SinespaciadoCar"/>
          </w:rPr>
          <w:t xml:space="preserve"> se </w:t>
        </w:r>
      </w:ins>
      <w:ins w:id="3698" w:author="JORGE CONTRERAS ORTIZ" w:date="2021-09-07T18:42:00Z">
        <w:r w:rsidR="004D28E0">
          <w:rPr>
            <w:rStyle w:val="SinespaciadoCar"/>
          </w:rPr>
          <w:t>usará posteriorment</w:t>
        </w:r>
      </w:ins>
      <w:ins w:id="3699" w:author="JORGE CONTRERAS ORTIZ" w:date="2021-09-07T18:43:00Z">
        <w:r w:rsidR="004D28E0">
          <w:rPr>
            <w:rStyle w:val="SinespaciadoCar"/>
          </w:rPr>
          <w:t>e</w:t>
        </w:r>
      </w:ins>
      <w:r w:rsidRPr="00791D37">
        <w:t>:</w:t>
      </w:r>
    </w:p>
    <w:p w14:paraId="6FB2CA65" w14:textId="15350E3B" w:rsidR="00571788" w:rsidRPr="00791D37" w:rsidDel="00497665" w:rsidRDefault="00571788" w:rsidP="00364C6D">
      <w:pPr>
        <w:pStyle w:val="Prrafodelista"/>
        <w:numPr>
          <w:ilvl w:val="0"/>
          <w:numId w:val="14"/>
        </w:numPr>
        <w:rPr>
          <w:del w:id="3700" w:author="JORGE CONTRERAS ORTIZ" w:date="2021-09-07T18:44:00Z"/>
          <w:rStyle w:val="Hipervnculo"/>
        </w:rPr>
      </w:pPr>
      <w:r w:rsidRPr="00791D37">
        <w:rPr>
          <w:rStyle w:val="SinespaciadoCar"/>
        </w:rPr>
        <w:fldChar w:fldCharType="begin"/>
      </w:r>
      <w:r w:rsidRPr="00791D37">
        <w:rPr>
          <w:rStyle w:val="SinespaciadoCar"/>
        </w:rPr>
        <w:instrText xml:space="preserve"> HYPERLINK "https://www.kirale.com/products/ktbrn1/" \l "resources" </w:instrText>
      </w:r>
      <w:ins w:id="3701" w:author="JORGE CONTRERAS ORTIZ" w:date="2021-09-08T11:57:00Z">
        <w:r w:rsidR="00FE2C54" w:rsidRPr="00791D37">
          <w:rPr>
            <w:rStyle w:val="SinespaciadoCar"/>
          </w:rPr>
        </w:r>
      </w:ins>
      <w:r w:rsidRPr="00791D37">
        <w:rPr>
          <w:rStyle w:val="SinespaciadoCar"/>
        </w:rPr>
        <w:fldChar w:fldCharType="separate"/>
      </w:r>
      <w:r w:rsidRPr="00497665">
        <w:rPr>
          <w:rStyle w:val="Hipervnculo"/>
          <w:rFonts w:eastAsiaTheme="minorEastAsia"/>
          <w:lang w:eastAsia="es-ES"/>
        </w:rPr>
        <w:t>KTBRN1 + KiBRA image file</w:t>
      </w:r>
    </w:p>
    <w:p w14:paraId="390B7190" w14:textId="259FD218" w:rsidR="00571788" w:rsidRPr="00791D37" w:rsidRDefault="00571788">
      <w:pPr>
        <w:pStyle w:val="Prrafodelista"/>
        <w:numPr>
          <w:ilvl w:val="0"/>
          <w:numId w:val="14"/>
        </w:numPr>
        <w:pPrChange w:id="3702" w:author="JORGE CONTRERAS ORTIZ" w:date="2021-09-07T18:44:00Z">
          <w:pPr/>
        </w:pPrChange>
      </w:pPr>
      <w:r w:rsidRPr="00791D37">
        <w:rPr>
          <w:rStyle w:val="SinespaciadoCar"/>
        </w:rPr>
        <w:fldChar w:fldCharType="end"/>
      </w:r>
      <w:del w:id="3703" w:author="JORGE CONTRERAS ORTIZ" w:date="2021-09-07T18:39:00Z">
        <w:r w:rsidRPr="00791D37" w:rsidDel="004D28E0">
          <w:delText xml:space="preserve">Una vez descargada esta imagen, </w:delText>
        </w:r>
      </w:del>
      <w:del w:id="3704" w:author="JORGE CONTRERAS ORTIZ" w:date="2021-09-04T11:26:00Z">
        <w:r w:rsidRPr="00791D37" w:rsidDel="00B83329">
          <w:delText xml:space="preserve">descargaremos </w:delText>
        </w:r>
      </w:del>
      <w:del w:id="3705" w:author="JORGE CONTRERAS ORTIZ" w:date="2021-09-07T18:39:00Z">
        <w:r w:rsidRPr="00791D37" w:rsidDel="004D28E0">
          <w:delText xml:space="preserve">el fichero </w:delText>
        </w:r>
        <w:r w:rsidR="00CF1961" w:rsidDel="004D28E0">
          <w:fldChar w:fldCharType="begin"/>
        </w:r>
        <w:r w:rsidR="00CF1961" w:rsidDel="004D28E0">
          <w:delInstrText xml:space="preserve"> HYPERLINK "https://www.kirale.com/products/ktbrn1/" \l "resources" </w:delInstrText>
        </w:r>
        <w:r w:rsidR="00CF1961" w:rsidDel="004D28E0">
          <w:fldChar w:fldCharType="separate"/>
        </w:r>
        <w:r w:rsidRPr="00791D37" w:rsidDel="004D28E0">
          <w:rPr>
            <w:rStyle w:val="SinespaciadoCar"/>
          </w:rPr>
          <w:delText>KiBRA-v2.x.x.zip</w:delText>
        </w:r>
        <w:r w:rsidR="00CF1961" w:rsidDel="004D28E0">
          <w:rPr>
            <w:rStyle w:val="SinespaciadoCar"/>
          </w:rPr>
          <w:fldChar w:fldCharType="end"/>
        </w:r>
        <w:r w:rsidRPr="00791D37" w:rsidDel="004D28E0">
          <w:delText xml:space="preserve"> para</w:delText>
        </w:r>
      </w:del>
      <w:del w:id="3706" w:author="JORGE CONTRERAS ORTIZ" w:date="2021-09-04T11:26:00Z">
        <w:r w:rsidRPr="00791D37" w:rsidDel="00B83329">
          <w:delText xml:space="preserve"> un</w:delText>
        </w:r>
      </w:del>
      <w:del w:id="3707" w:author="JORGE CONTRERAS ORTIZ" w:date="2021-09-07T18:39:00Z">
        <w:r w:rsidRPr="00791D37" w:rsidDel="004D28E0">
          <w:delText xml:space="preserve"> uso posterior.</w:delText>
        </w:r>
      </w:del>
    </w:p>
    <w:p w14:paraId="0710784F" w14:textId="65BCA9B3" w:rsidR="00571788" w:rsidRPr="00791D37" w:rsidRDefault="00571788" w:rsidP="00791D37">
      <w:r w:rsidRPr="00791D37">
        <w:t xml:space="preserve">Una vez descargada la imagen y el fichero .ZIP, </w:t>
      </w:r>
      <w:del w:id="3708" w:author="JORGE CONTRERAS ORTIZ" w:date="2021-09-04T11:26:00Z">
        <w:r w:rsidRPr="00791D37" w:rsidDel="00B83329">
          <w:delText xml:space="preserve">necesitaremos </w:delText>
        </w:r>
      </w:del>
      <w:ins w:id="3709" w:author="JORGE CONTRERAS ORTIZ" w:date="2021-09-04T11:26:00Z">
        <w:r w:rsidR="00B83329">
          <w:t>se necesitará</w:t>
        </w:r>
        <w:r w:rsidR="00B83329" w:rsidRPr="00791D37">
          <w:t xml:space="preserve"> </w:t>
        </w:r>
      </w:ins>
      <w:r w:rsidRPr="00791D37">
        <w:t>un software para actualizar la imagen guardada en la SD o flashear una nueva</w:t>
      </w:r>
      <w:ins w:id="3710" w:author="JORGE CONTRERAS ORTIZ" w:date="2021-09-07T18:44:00Z">
        <w:r w:rsidR="00497665">
          <w:t>, como puede ser Balena Etcher, el cuál se puede descargar en el siguiente enlace</w:t>
        </w:r>
      </w:ins>
      <w:ins w:id="3711" w:author="JORGE CONTRERAS ORTIZ" w:date="2021-09-07T18:45:00Z">
        <w:r w:rsidR="00497665">
          <w:t>:</w:t>
        </w:r>
      </w:ins>
      <w:del w:id="3712" w:author="JORGE CONTRERAS ORTIZ" w:date="2021-09-07T18:44:00Z">
        <w:r w:rsidRPr="00791D37" w:rsidDel="00497665">
          <w:delText>. Un ejemplo de este software sería:</w:delText>
        </w:r>
      </w:del>
    </w:p>
    <w:p w14:paraId="1DE41DC2" w14:textId="2F6FB37E"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ins w:id="3713" w:author="JORGE CONTRERAS ORTIZ" w:date="2021-09-08T11:57:00Z">
        <w:r w:rsidR="00FE2C54" w:rsidRPr="00791D37">
          <w:rPr>
            <w:rStyle w:val="SinespaciadoCar"/>
          </w:rPr>
        </w:r>
      </w:ins>
      <w:r w:rsidRPr="00791D37">
        <w:rPr>
          <w:rStyle w:val="SinespaciadoCar"/>
        </w:rPr>
        <w:fldChar w:fldCharType="separate"/>
      </w:r>
      <w:r w:rsidRPr="00791D37">
        <w:rPr>
          <w:rStyle w:val="Hipervnculo"/>
          <w:rFonts w:eastAsiaTheme="minorEastAsia"/>
          <w:lang w:eastAsia="es-ES"/>
        </w:rPr>
        <w:t>Balena Etcher</w:t>
      </w:r>
    </w:p>
    <w:p w14:paraId="535651A6" w14:textId="4FD4DF8E" w:rsidR="00571788" w:rsidRPr="00791D37" w:rsidRDefault="00571788" w:rsidP="00791D37">
      <w:r w:rsidRPr="00791D37">
        <w:rPr>
          <w:rStyle w:val="SinespaciadoCar"/>
        </w:rPr>
        <w:fldChar w:fldCharType="end"/>
      </w:r>
      <w:r w:rsidRPr="00791D37">
        <w:t xml:space="preserve">Por otro lado </w:t>
      </w:r>
      <w:del w:id="3714" w:author="JORGE CONTRERAS ORTIZ" w:date="2021-09-04T11:26:00Z">
        <w:r w:rsidRPr="00791D37" w:rsidDel="00B83329">
          <w:delText xml:space="preserve">necesitaremos </w:delText>
        </w:r>
      </w:del>
      <w:ins w:id="3715" w:author="JORGE CONTRERAS ORTIZ" w:date="2021-09-04T11:26:00Z">
        <w:r w:rsidR="00B83329">
          <w:t>s</w:t>
        </w:r>
      </w:ins>
      <w:ins w:id="3716" w:author="JORGE CONTRERAS ORTIZ" w:date="2021-09-04T11:27:00Z">
        <w:r w:rsidR="00B83329">
          <w:t>e necesitará</w:t>
        </w:r>
      </w:ins>
      <w:ins w:id="3717" w:author="JORGE CONTRERAS ORTIZ" w:date="2021-09-04T11:26:00Z">
        <w:r w:rsidR="00B83329" w:rsidRPr="00791D37">
          <w:t xml:space="preserve"> </w:t>
        </w:r>
      </w:ins>
      <w:r w:rsidRPr="00791D37">
        <w:t>una terminal Serie y/o un cliente SSH para la conexión con el dispositivo KTBRN</w:t>
      </w:r>
      <w:ins w:id="3718" w:author="JORGE CONTRERAS ORTIZ" w:date="2021-09-07T18:45:00Z">
        <w:r w:rsidR="00497665">
          <w:t xml:space="preserve">1. El utilizado en este proyecto es MobaXterm, puesto que permite ambos tipos de </w:t>
        </w:r>
      </w:ins>
      <w:ins w:id="3719" w:author="JORGE CONTRERAS ORTIZ" w:date="2021-09-07T18:46:00Z">
        <w:r w:rsidR="00497665">
          <w:t>termales, entre otras. Para acceder a la descarga de este programa, acceder en el siguiente enlace, clicando en “Get MobaXterm No</w:t>
        </w:r>
      </w:ins>
      <w:ins w:id="3720" w:author="JORGE CONTRERAS ORTIZ" w:date="2021-09-07T18:47:00Z">
        <w:r w:rsidR="00497665">
          <w:t>w” y elegir la versión deseada:</w:t>
        </w:r>
      </w:ins>
      <w:del w:id="3721" w:author="JORGE CONTRERAS ORTIZ" w:date="2021-09-07T18:45:00Z">
        <w:r w:rsidRPr="00791D37" w:rsidDel="00497665">
          <w:delText>1.</w:delText>
        </w:r>
      </w:del>
    </w:p>
    <w:p w14:paraId="318733A8" w14:textId="6B45BC3E" w:rsidR="00571788" w:rsidDel="00497665" w:rsidRDefault="005E6D27" w:rsidP="00126FCD">
      <w:pPr>
        <w:pStyle w:val="Prrafodelista"/>
        <w:numPr>
          <w:ilvl w:val="0"/>
          <w:numId w:val="14"/>
        </w:numPr>
        <w:rPr>
          <w:del w:id="3722" w:author="JORGE CONTRERAS ORTIZ" w:date="2021-09-07T18:47:00Z"/>
        </w:rPr>
      </w:pPr>
      <w:r>
        <w:fldChar w:fldCharType="begin"/>
      </w:r>
      <w:r>
        <w:instrText xml:space="preserve"> HYPERLINK "https://mobaxterm.mobatek.net/" </w:instrText>
      </w:r>
      <w:ins w:id="3723" w:author="JORGE CONTRERAS ORTIZ" w:date="2021-09-08T11:57:00Z"/>
      <w:r>
        <w:fldChar w:fldCharType="separate"/>
      </w:r>
      <w:r w:rsidR="00571788" w:rsidRPr="00791D37">
        <w:rPr>
          <w:rStyle w:val="Hipervnculo"/>
        </w:rPr>
        <w:t>MobaXterm free</w:t>
      </w:r>
      <w:r>
        <w:rPr>
          <w:rStyle w:val="Hipervnculo"/>
        </w:rPr>
        <w:fldChar w:fldCharType="end"/>
      </w:r>
      <w:del w:id="3724" w:author="JORGE CONTRERAS ORTIZ" w:date="2021-09-07T18:47:00Z">
        <w:r w:rsidR="00571788" w:rsidRPr="00791D37" w:rsidDel="00497665">
          <w:delText>:</w:delText>
        </w:r>
      </w:del>
      <w:r w:rsidR="00571788" w:rsidRPr="00791D37">
        <w:t xml:space="preserve"> </w:t>
      </w:r>
      <w:del w:id="3725" w:author="JORGE CONTRERAS ORTIZ" w:date="2021-09-07T18:47:00Z">
        <w:r w:rsidR="00571788" w:rsidRPr="00791D37" w:rsidDel="00497665">
          <w:delText>Para el cliente SSH y la terminal Serie. Admite ambos tipos de sesiones a la vez, pero puede usarse cualquier otro.</w:delText>
        </w:r>
      </w:del>
    </w:p>
    <w:p w14:paraId="1D9A1AE6" w14:textId="77777777" w:rsidR="00497665" w:rsidRPr="00791D37" w:rsidRDefault="00497665" w:rsidP="00126FCD">
      <w:pPr>
        <w:pStyle w:val="Prrafodelista"/>
        <w:numPr>
          <w:ilvl w:val="0"/>
          <w:numId w:val="14"/>
        </w:numPr>
        <w:rPr>
          <w:ins w:id="3726" w:author="JORGE CONTRERAS ORTIZ" w:date="2021-09-07T18:47:00Z"/>
        </w:rPr>
      </w:pPr>
    </w:p>
    <w:p w14:paraId="02A9402F" w14:textId="6D537DB2" w:rsidR="00B62082" w:rsidRPr="00791D37" w:rsidRDefault="005E6D27">
      <w:r>
        <w:fldChar w:fldCharType="begin"/>
      </w:r>
      <w:r>
        <w:instrText xml:space="preserve"> HYPERLINK "https://zadig.akeo.ie/" </w:instrText>
      </w:r>
      <w:ins w:id="3727" w:author="JORGE CONTRERAS ORTIZ" w:date="2021-09-08T11:57:00Z"/>
      <w:r>
        <w:fldChar w:fldCharType="separate"/>
      </w:r>
      <w:r w:rsidR="00571788" w:rsidRPr="00497665">
        <w:rPr>
          <w:rStyle w:val="Hipervnculo"/>
          <w:rFonts w:eastAsiaTheme="minorEastAsia"/>
          <w:lang w:eastAsia="es-ES"/>
        </w:rPr>
        <w:t>Zadig</w:t>
      </w:r>
      <w:r w:rsidR="00571788" w:rsidRPr="00791D37">
        <w:rPr>
          <w:rStyle w:val="Hipervnculo"/>
        </w:rPr>
        <w:t>:</w:t>
      </w:r>
      <w:r>
        <w:rPr>
          <w:rStyle w:val="Hipervnculo"/>
        </w:rPr>
        <w:fldChar w:fldCharType="end"/>
      </w:r>
      <w:r w:rsidR="00571788" w:rsidRPr="00791D37">
        <w:t xml:space="preserve"> Se usará en caso de necesitar instalar los drivers de USB Serie.</w:t>
      </w:r>
    </w:p>
    <w:p w14:paraId="4CDCC861" w14:textId="4D001052" w:rsidR="00571788" w:rsidRPr="00791D37" w:rsidRDefault="00571788" w:rsidP="00791D37"/>
    <w:p w14:paraId="34B66111" w14:textId="732501E4" w:rsidR="00CA64F2" w:rsidRPr="00791D37" w:rsidDel="004D28E0" w:rsidRDefault="00CA64F2" w:rsidP="00791D37">
      <w:pPr>
        <w:rPr>
          <w:del w:id="3728" w:author="JORGE CONTRERAS ORTIZ" w:date="2021-09-07T18:43:00Z"/>
        </w:rPr>
      </w:pPr>
      <w:bookmarkStart w:id="3729" w:name="_Toc81938508"/>
      <w:bookmarkStart w:id="3730" w:name="_Toc81941420"/>
      <w:bookmarkStart w:id="3731" w:name="_Toc81993083"/>
      <w:bookmarkStart w:id="3732" w:name="_Toc81994607"/>
      <w:bookmarkStart w:id="3733" w:name="_Toc81994813"/>
      <w:bookmarkStart w:id="3734" w:name="_Toc81995108"/>
      <w:bookmarkEnd w:id="3729"/>
      <w:bookmarkEnd w:id="3730"/>
      <w:bookmarkEnd w:id="3731"/>
      <w:bookmarkEnd w:id="3732"/>
      <w:bookmarkEnd w:id="3733"/>
      <w:bookmarkEnd w:id="3734"/>
    </w:p>
    <w:p w14:paraId="054281F7" w14:textId="6C0B4E1A" w:rsidR="00571788" w:rsidRPr="00791D37" w:rsidRDefault="00B83329" w:rsidP="00FE1EC4">
      <w:pPr>
        <w:pStyle w:val="Ttulo5"/>
      </w:pPr>
      <w:bookmarkStart w:id="3735" w:name="_Toc81499405"/>
      <w:bookmarkStart w:id="3736" w:name="_Toc81995109"/>
      <w:r w:rsidRPr="00791D37">
        <w:t>FLASHEAR LA IMAGEN EN LA TARJETA SD</w:t>
      </w:r>
      <w:bookmarkEnd w:id="3735"/>
      <w:bookmarkEnd w:id="3736"/>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3737" w:author="JORGE CONTRERAS ORTIZ" w:date="2021-09-04T11:34:00Z">
        <w:r w:rsidRPr="00791D37" w:rsidDel="00327D33">
          <w:delText xml:space="preserve">deberemos </w:delText>
        </w:r>
      </w:del>
      <w:ins w:id="3738" w:author="JORGE CONTRERAS ORTIZ" w:date="2021-09-04T11:34:00Z">
        <w:r w:rsidR="00327D33">
          <w:t>se deberán</w:t>
        </w:r>
        <w:r w:rsidR="00327D33" w:rsidRPr="00791D37">
          <w:t xml:space="preserve"> </w:t>
        </w:r>
      </w:ins>
      <w:r w:rsidRPr="00791D37">
        <w:t>seguir las siguientes instrucciones:</w:t>
      </w:r>
    </w:p>
    <w:p w14:paraId="4093606A" w14:textId="4BFE0AD0" w:rsidR="00571788" w:rsidRPr="00791D37" w:rsidRDefault="00571788" w:rsidP="00791D37">
      <w:pPr>
        <w:pStyle w:val="Prrafodelista"/>
        <w:numPr>
          <w:ilvl w:val="0"/>
          <w:numId w:val="14"/>
        </w:numPr>
      </w:pPr>
      <w:del w:id="3739" w:author="JORGE CONTRERAS ORTIZ" w:date="2021-09-07T17:55:00Z">
        <w:r w:rsidRPr="00791D37" w:rsidDel="000C45F5">
          <w:delText>Instalar y abrir Balena Etcher</w:delText>
        </w:r>
      </w:del>
      <w:del w:id="3740" w:author="JORGE CONTRERAS ORTIZ" w:date="2021-09-07T17:53:00Z">
        <w:r w:rsidRPr="00791D37" w:rsidDel="000C45F5">
          <w:delText>.</w:delText>
        </w:r>
      </w:del>
      <w:ins w:id="3741" w:author="JORGE CONTRERAS ORTIZ" w:date="2021-09-07T17:55:00Z">
        <w:r w:rsidR="000C45F5">
          <w:t xml:space="preserve">Se instala Balena Etcher y se ejecuta el programa, abriéndose una ventana como la mostrada en </w:t>
        </w:r>
        <w:r w:rsidR="000C45F5">
          <w:fldChar w:fldCharType="begin"/>
        </w:r>
        <w:r w:rsidR="000C45F5">
          <w:instrText xml:space="preserve"> REF _Ref81929765 \h </w:instrText>
        </w:r>
      </w:ins>
      <w:r w:rsidR="000C45F5">
        <w:fldChar w:fldCharType="separate"/>
      </w:r>
      <w:ins w:id="3742" w:author="JORGE CONTRERAS ORTIZ" w:date="2021-09-08T11:58:00Z">
        <w:r w:rsidR="00FE2C54" w:rsidRPr="00791D37">
          <w:t xml:space="preserve">Ilustración </w:t>
        </w:r>
        <w:r w:rsidR="00FE2C54">
          <w:rPr>
            <w:noProof/>
          </w:rPr>
          <w:t>6</w:t>
        </w:r>
      </w:ins>
      <w:ins w:id="3743" w:author="JORGE CONTRERAS ORTIZ" w:date="2021-09-07T17:55:00Z">
        <w:r w:rsidR="000C45F5">
          <w:fldChar w:fldCharType="end"/>
        </w:r>
      </w:ins>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gz</w:t>
      </w:r>
      <w:r w:rsidRPr="00791D37">
        <w:t xml:space="preserve"> (la imagen) en Etcher.</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Etcher. </w:t>
      </w:r>
      <w:del w:id="3744" w:author="JORGE CONTRERAS ORTIZ" w:date="2021-09-04T11:34:00Z">
        <w:r w:rsidRPr="00791D37" w:rsidDel="00327D33">
          <w:delText>Recordemos que es</w:delText>
        </w:r>
      </w:del>
      <w:ins w:id="3745" w:author="JORGE CONTRERAS ORTIZ" w:date="2021-09-04T11:34:00Z">
        <w:r w:rsidR="00327D33">
          <w:t>Se</w:t>
        </w:r>
      </w:ins>
      <w:r w:rsidRPr="00791D37">
        <w:t xml:space="preserve"> </w:t>
      </w:r>
      <w:del w:id="3746" w:author="JORGE CONTRERAS ORTIZ" w:date="2021-09-04T11:34:00Z">
        <w:r w:rsidRPr="00791D37" w:rsidDel="00327D33">
          <w:delText xml:space="preserve">recomendado </w:delText>
        </w:r>
      </w:del>
      <w:ins w:id="3747"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3748" w:author="JORGE CONTRERAS ORTIZ" w:date="2021-09-04T11:34:00Z">
        <w:r w:rsidRPr="00791D37" w:rsidDel="00327D33">
          <w:delText xml:space="preserve">Seleccionaremos </w:delText>
        </w:r>
      </w:del>
      <w:ins w:id="3749" w:author="JORGE CONTRERAS ORTIZ" w:date="2021-09-04T11:34:00Z">
        <w:r w:rsidR="00327D33">
          <w:t>Se clic</w:t>
        </w:r>
      </w:ins>
      <w:ins w:id="3750" w:author="JORGE CONTRERAS ORTIZ" w:date="2021-09-04T11:35:00Z">
        <w:r w:rsidR="00327D33">
          <w:t>ará en</w:t>
        </w:r>
      </w:ins>
      <w:ins w:id="3751" w:author="JORGE CONTRERAS ORTIZ" w:date="2021-09-04T11:34:00Z">
        <w:r w:rsidR="00327D33" w:rsidRPr="00791D37">
          <w:t xml:space="preserve"> </w:t>
        </w:r>
      </w:ins>
      <w:r w:rsidRPr="00791D37">
        <w:t xml:space="preserve">Flash y </w:t>
      </w:r>
      <w:del w:id="3752" w:author="JORGE CONTRERAS ORTIZ" w:date="2021-09-04T11:35:00Z">
        <w:r w:rsidRPr="00791D37" w:rsidDel="00327D33">
          <w:delText xml:space="preserve">esperaremos </w:delText>
        </w:r>
      </w:del>
      <w:ins w:id="3753" w:author="JORGE CONTRERAS ORTIZ" w:date="2021-09-04T11:35:00Z">
        <w:r w:rsidR="00327D33">
          <w:t>esperar</w:t>
        </w:r>
        <w:r w:rsidR="00327D33" w:rsidRPr="00791D37">
          <w:t xml:space="preserve"> </w:t>
        </w:r>
      </w:ins>
      <w:r w:rsidRPr="00791D37">
        <w:t>a que termine.</w:t>
      </w:r>
    </w:p>
    <w:p w14:paraId="7F159DFB" w14:textId="345F92E6" w:rsidR="00571788" w:rsidRDefault="00571788" w:rsidP="00791D37">
      <w:pPr>
        <w:pStyle w:val="Prrafodelista"/>
        <w:numPr>
          <w:ilvl w:val="0"/>
          <w:numId w:val="14"/>
        </w:numPr>
        <w:rPr>
          <w:ins w:id="3754" w:author="JORGE CONTRERAS ORTIZ" w:date="2021-09-05T22:27:00Z"/>
        </w:rPr>
      </w:pPr>
      <w:del w:id="3755" w:author="JORGE CONTRERAS ORTIZ" w:date="2021-09-04T11:35:00Z">
        <w:r w:rsidRPr="00791D37" w:rsidDel="00327D33">
          <w:delText xml:space="preserve">Expulsaremos </w:delText>
        </w:r>
      </w:del>
      <w:ins w:id="3756" w:author="JORGE CONTRERAS ORTIZ" w:date="2021-09-04T11:35:00Z">
        <w:r w:rsidR="00327D33">
          <w:t>Una vez finalizado el proceso de flasheado, se expulsará</w:t>
        </w:r>
        <w:r w:rsidR="00327D33" w:rsidRPr="00791D37">
          <w:t xml:space="preserve"> </w:t>
        </w:r>
      </w:ins>
      <w:r w:rsidRPr="00791D37">
        <w:t xml:space="preserve">la tarjeta SD y </w:t>
      </w:r>
      <w:del w:id="3757" w:author="JORGE CONTRERAS ORTIZ" w:date="2021-09-04T11:35:00Z">
        <w:r w:rsidRPr="00791D37" w:rsidDel="00327D33">
          <w:delText>la introduciremos</w:delText>
        </w:r>
      </w:del>
      <w:ins w:id="3758" w:author="JORGE CONTRERAS ORTIZ" w:date="2021-09-04T11:35:00Z">
        <w:r w:rsidR="00327D33">
          <w:t xml:space="preserve">se introducirá </w:t>
        </w:r>
      </w:ins>
      <w:del w:id="3759" w:author="JORGE CONTRERAS ORTIZ" w:date="2021-09-04T11:35:00Z">
        <w:r w:rsidRPr="00791D37" w:rsidDel="00327D33">
          <w:delText xml:space="preserve"> </w:delText>
        </w:r>
      </w:del>
      <w:r w:rsidRPr="00791D37">
        <w:t>en la ranura para micro SD del módulo KTBRN1.</w:t>
      </w:r>
    </w:p>
    <w:p w14:paraId="5193503B" w14:textId="77777777" w:rsidR="00032C7F" w:rsidRPr="00791D37" w:rsidRDefault="00032C7F">
      <w:pPr>
        <w:pStyle w:val="Prrafodelista"/>
        <w:pPrChange w:id="3760" w:author="JORGE CONTRERAS ORTIZ" w:date="2021-09-07T17:53:00Z">
          <w:pPr>
            <w:pStyle w:val="Prrafodelista"/>
            <w:numPr>
              <w:numId w:val="14"/>
            </w:numPr>
            <w:ind w:hanging="360"/>
          </w:pPr>
        </w:pPrChange>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7"/>
                    <a:stretch>
                      <a:fillRect/>
                    </a:stretch>
                  </pic:blipFill>
                  <pic:spPr>
                    <a:xfrm>
                      <a:off x="0" y="0"/>
                      <a:ext cx="5400040" cy="3267075"/>
                    </a:xfrm>
                    <a:prstGeom prst="rect">
                      <a:avLst/>
                    </a:prstGeom>
                  </pic:spPr>
                </pic:pic>
              </a:graphicData>
            </a:graphic>
          </wp:inline>
        </w:drawing>
      </w:r>
    </w:p>
    <w:p w14:paraId="5D18D375" w14:textId="5638CBCC" w:rsidR="00571788" w:rsidRDefault="00571788" w:rsidP="00F21168">
      <w:pPr>
        <w:pStyle w:val="Descripcin"/>
        <w:jc w:val="center"/>
        <w:rPr>
          <w:ins w:id="3761" w:author="JORGE CONTRERAS ORTIZ" w:date="2021-09-05T22:27:00Z"/>
        </w:rPr>
      </w:pPr>
      <w:bookmarkStart w:id="3762" w:name="_Ref81929765"/>
      <w:bookmarkStart w:id="3763" w:name="_Toc81995246"/>
      <w:r w:rsidRPr="00791D37">
        <w:t xml:space="preserve">Ilustración </w:t>
      </w:r>
      <w:r w:rsidR="005E6D27">
        <w:fldChar w:fldCharType="begin"/>
      </w:r>
      <w:r w:rsidR="005E6D27">
        <w:instrText xml:space="preserve"> SEQ Ilustración \* ARABIC </w:instrText>
      </w:r>
      <w:r w:rsidR="005E6D27">
        <w:fldChar w:fldCharType="separate"/>
      </w:r>
      <w:r w:rsidR="00FE2C54">
        <w:rPr>
          <w:noProof/>
        </w:rPr>
        <w:t>6</w:t>
      </w:r>
      <w:r w:rsidR="005E6D27">
        <w:rPr>
          <w:noProof/>
        </w:rPr>
        <w:fldChar w:fldCharType="end"/>
      </w:r>
      <w:bookmarkEnd w:id="3762"/>
      <w:r w:rsidRPr="00791D37">
        <w:t xml:space="preserve"> Balena Etcher</w:t>
      </w:r>
      <w:bookmarkEnd w:id="3763"/>
    </w:p>
    <w:p w14:paraId="3EEA352D" w14:textId="77777777" w:rsidR="00032C7F" w:rsidRPr="00030323" w:rsidRDefault="00032C7F">
      <w:pPr>
        <w:pPrChange w:id="3764" w:author="JORGE CONTRERAS ORTIZ" w:date="2021-09-05T22:27:00Z">
          <w:pPr>
            <w:pStyle w:val="Descripcin"/>
            <w:jc w:val="center"/>
          </w:pPr>
        </w:pPrChange>
      </w:pPr>
    </w:p>
    <w:p w14:paraId="50420EA8" w14:textId="77777777" w:rsidR="00571788" w:rsidRPr="00791D37" w:rsidRDefault="00571788" w:rsidP="00791D37"/>
    <w:p w14:paraId="113935C0" w14:textId="64099124" w:rsidR="00571788" w:rsidRPr="00791D37" w:rsidRDefault="00327D33" w:rsidP="00FE1EC4">
      <w:pPr>
        <w:pStyle w:val="Ttulo5"/>
      </w:pPr>
      <w:bookmarkStart w:id="3765" w:name="_Toc81499406"/>
      <w:bookmarkStart w:id="3766" w:name="_Toc81995110"/>
      <w:r w:rsidRPr="00791D37">
        <w:t>PRIMERA INSTALACIÓN</w:t>
      </w:r>
      <w:bookmarkEnd w:id="3765"/>
      <w:bookmarkEnd w:id="3766"/>
    </w:p>
    <w:p w14:paraId="5ACFBDBF" w14:textId="77777777" w:rsidR="00571788" w:rsidRPr="00791D37" w:rsidRDefault="00571788" w:rsidP="00791D37"/>
    <w:p w14:paraId="6EAF2EA9" w14:textId="3B5737C8" w:rsidR="00571788" w:rsidRPr="00791D37" w:rsidRDefault="00571788" w:rsidP="00791D37">
      <w:del w:id="3767" w:author="JORGE CONTRERAS ORTIZ" w:date="2021-09-04T11:35:00Z">
        <w:r w:rsidRPr="00791D37" w:rsidDel="00327D33">
          <w:delText xml:space="preserve">Conectaremos </w:delText>
        </w:r>
      </w:del>
      <w:ins w:id="3768" w:author="JORGE CONTRERAS ORTIZ" w:date="2021-09-04T11:35:00Z">
        <w:r w:rsidR="00327D33">
          <w:t>Se conec</w:t>
        </w:r>
      </w:ins>
      <w:ins w:id="3769" w:author="JORGE CONTRERAS ORTIZ" w:date="2021-09-04T11:36:00Z">
        <w:r w:rsidR="00327D33">
          <w:t>tará</w:t>
        </w:r>
      </w:ins>
      <w:ins w:id="3770" w:author="JORGE CONTRERAS ORTIZ" w:date="2021-09-04T11:35:00Z">
        <w:r w:rsidR="00327D33" w:rsidRPr="00791D37">
          <w:t xml:space="preserve"> </w:t>
        </w:r>
      </w:ins>
      <w:r w:rsidRPr="00791D37">
        <w:t xml:space="preserve">con un cable USB el dispositivo KTBRN1 al PC. La primera vez que </w:t>
      </w:r>
      <w:del w:id="3771" w:author="JORGE CONTRERAS ORTIZ" w:date="2021-09-04T11:36:00Z">
        <w:r w:rsidRPr="00791D37" w:rsidDel="00327D33">
          <w:delText xml:space="preserve">encendamos </w:delText>
        </w:r>
      </w:del>
      <w:ins w:id="3772"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6CEBA0A7" w:rsidR="00571788" w:rsidRPr="00791D37" w:rsidRDefault="00571788" w:rsidP="00791D37">
      <w:r w:rsidRPr="00791D37">
        <w:t xml:space="preserve">Una vez terminado, </w:t>
      </w:r>
      <w:del w:id="3773" w:author="JORGE CONTRERAS ORTIZ" w:date="2021-09-04T11:36:00Z">
        <w:r w:rsidRPr="00791D37" w:rsidDel="00327D33">
          <w:delText xml:space="preserve">seguiremos </w:delText>
        </w:r>
      </w:del>
      <w:ins w:id="3774" w:author="JORGE CONTRERAS ORTIZ" w:date="2021-09-04T11:36:00Z">
        <w:r w:rsidR="00327D33">
          <w:t>se seguirán</w:t>
        </w:r>
        <w:r w:rsidR="00327D33" w:rsidRPr="00791D37">
          <w:t xml:space="preserve"> </w:t>
        </w:r>
      </w:ins>
      <w:r w:rsidRPr="00791D37">
        <w:t xml:space="preserve">los pasos descritos </w:t>
      </w:r>
      <w:ins w:id="3775" w:author="JORGE CONTRERAS ORTIZ" w:date="2021-09-04T11:36:00Z">
        <w:r w:rsidR="00327D33">
          <w:t>en</w:t>
        </w:r>
      </w:ins>
      <w:ins w:id="3776" w:author="JORGE CONTRERAS ORTIZ" w:date="2021-09-04T13:54:00Z">
        <w:r w:rsidR="00D86ECC">
          <w:t xml:space="preserve"> </w:t>
        </w:r>
      </w:ins>
      <w:ins w:id="3777" w:author="JORGE CONTRERAS ORTIZ" w:date="2021-09-04T13:55:00Z">
        <w:r w:rsidR="00D86ECC">
          <w:fldChar w:fldCharType="begin"/>
        </w:r>
        <w:r w:rsidR="00D86ECC">
          <w:instrText xml:space="preserve"> REF _Ref81656136 \w \h </w:instrText>
        </w:r>
      </w:ins>
      <w:r w:rsidR="00D86ECC">
        <w:fldChar w:fldCharType="separate"/>
      </w:r>
      <w:ins w:id="3778" w:author="JORGE CONTRERAS ORTIZ" w:date="2021-09-08T11:58:00Z">
        <w:r w:rsidR="00FE2C54">
          <w:t>3.2.1.2.3.1</w:t>
        </w:r>
      </w:ins>
      <w:ins w:id="3779" w:author="JORGE CONTRERAS ORTIZ" w:date="2021-09-04T13:55:00Z">
        <w:r w:rsidR="00D86ECC">
          <w:fldChar w:fldCharType="end"/>
        </w:r>
      </w:ins>
      <w:ins w:id="3780" w:author="JORGE CONTRERAS ORTIZ" w:date="2021-09-04T11:36:00Z">
        <w:r w:rsidR="00327D33">
          <w:t xml:space="preserve"> </w:t>
        </w:r>
      </w:ins>
      <w:ins w:id="3781" w:author="JORGE CONTRERAS ORTIZ" w:date="2021-09-04T13:54:00Z">
        <w:r w:rsidR="00D86ECC">
          <w:fldChar w:fldCharType="begin"/>
        </w:r>
        <w:r w:rsidR="00D86ECC">
          <w:instrText xml:space="preserve"> REF _Ref81656100 \h </w:instrText>
        </w:r>
      </w:ins>
      <w:r w:rsidR="00D86ECC">
        <w:fldChar w:fldCharType="separate"/>
      </w:r>
      <w:ins w:id="3782" w:author="JORGE CONTRERAS ORTIZ" w:date="2021-09-08T11:58:00Z">
        <w:r w:rsidR="00FE2C54" w:rsidRPr="00791D37">
          <w:t>CONEXIÓN VÍA PUERTO USB SERIE</w:t>
        </w:r>
      </w:ins>
      <w:ins w:id="3783" w:author="JORGE CONTRERAS ORTIZ" w:date="2021-09-04T13:54:00Z">
        <w:r w:rsidR="00D86ECC">
          <w:fldChar w:fldCharType="end"/>
        </w:r>
        <w:r w:rsidR="00D86ECC">
          <w:t xml:space="preserve"> </w:t>
        </w:r>
      </w:ins>
      <w:del w:id="3784" w:author="JORGE CONTRERAS ORTIZ" w:date="2021-09-04T11:36:00Z">
        <w:r w:rsidRPr="00791D37" w:rsidDel="00327D33">
          <w:delText xml:space="preserve">debajo </w:delText>
        </w:r>
      </w:del>
      <w:r w:rsidRPr="00791D37">
        <w:t>para acceder al dispositivo KTBRN1 a través de puerto USB Serie.</w:t>
      </w:r>
    </w:p>
    <w:p w14:paraId="3689E844" w14:textId="74F83484" w:rsidR="00571788" w:rsidRDefault="00571788" w:rsidP="00791D37">
      <w:pPr>
        <w:rPr>
          <w:ins w:id="3785" w:author="JORGE CONTRERAS ORTIZ" w:date="2021-09-05T20:59:00Z"/>
        </w:rPr>
      </w:pPr>
    </w:p>
    <w:p w14:paraId="71039E24" w14:textId="45FB2256" w:rsidR="00CA64F2" w:rsidRDefault="00CA64F2" w:rsidP="00791D37">
      <w:pPr>
        <w:rPr>
          <w:ins w:id="3786" w:author="JORGE CONTRERAS ORTIZ" w:date="2021-09-05T20:59:00Z"/>
        </w:rPr>
      </w:pPr>
    </w:p>
    <w:p w14:paraId="4E610B64" w14:textId="3A06CC73" w:rsidR="00CA64F2" w:rsidRPr="00791D37" w:rsidDel="00032C7F" w:rsidRDefault="00CA64F2" w:rsidP="00791D37">
      <w:pPr>
        <w:rPr>
          <w:del w:id="3787" w:author="JORGE CONTRERAS ORTIZ" w:date="2021-09-05T22:27:00Z"/>
        </w:rPr>
      </w:pPr>
      <w:bookmarkStart w:id="3788" w:name="_Toc81776484"/>
      <w:bookmarkStart w:id="3789" w:name="_Toc81776680"/>
      <w:bookmarkStart w:id="3790" w:name="_Toc81777043"/>
      <w:bookmarkStart w:id="3791" w:name="_Toc81777328"/>
      <w:bookmarkStart w:id="3792" w:name="_Toc81777614"/>
      <w:bookmarkStart w:id="3793" w:name="_Toc81777914"/>
      <w:bookmarkStart w:id="3794" w:name="_Toc81778205"/>
      <w:bookmarkStart w:id="3795" w:name="_Toc81938511"/>
      <w:bookmarkStart w:id="3796" w:name="_Toc81941423"/>
      <w:bookmarkStart w:id="3797" w:name="_Toc81993086"/>
      <w:bookmarkStart w:id="3798" w:name="_Toc81994610"/>
      <w:bookmarkStart w:id="3799" w:name="_Toc81994816"/>
      <w:bookmarkStart w:id="3800" w:name="_Toc81995111"/>
      <w:bookmarkEnd w:id="3788"/>
      <w:bookmarkEnd w:id="3789"/>
      <w:bookmarkEnd w:id="3790"/>
      <w:bookmarkEnd w:id="3791"/>
      <w:bookmarkEnd w:id="3792"/>
      <w:bookmarkEnd w:id="3793"/>
      <w:bookmarkEnd w:id="3794"/>
      <w:bookmarkEnd w:id="3795"/>
      <w:bookmarkEnd w:id="3796"/>
      <w:bookmarkEnd w:id="3797"/>
      <w:bookmarkEnd w:id="3798"/>
      <w:bookmarkEnd w:id="3799"/>
      <w:bookmarkEnd w:id="3800"/>
    </w:p>
    <w:p w14:paraId="63A03864" w14:textId="0F9E9A75" w:rsidR="00571788" w:rsidRPr="00791D37" w:rsidRDefault="00327D33" w:rsidP="00FE1EC4">
      <w:pPr>
        <w:pStyle w:val="Ttulo6"/>
      </w:pPr>
      <w:bookmarkStart w:id="3801" w:name="_Conexión_vía_puerto"/>
      <w:bookmarkStart w:id="3802" w:name="_Ref81656100"/>
      <w:bookmarkStart w:id="3803" w:name="_Ref81656136"/>
      <w:bookmarkStart w:id="3804" w:name="_Ref81656274"/>
      <w:bookmarkStart w:id="3805" w:name="_Ref81656279"/>
      <w:bookmarkStart w:id="3806" w:name="_Toc81995112"/>
      <w:bookmarkEnd w:id="3801"/>
      <w:r w:rsidRPr="00791D37">
        <w:t>CONEXIÓN VÍA PUERTO USB SERIE</w:t>
      </w:r>
      <w:bookmarkEnd w:id="3802"/>
      <w:bookmarkEnd w:id="3803"/>
      <w:bookmarkEnd w:id="3804"/>
      <w:bookmarkEnd w:id="3805"/>
      <w:bookmarkEnd w:id="3806"/>
    </w:p>
    <w:p w14:paraId="14A03D4E" w14:textId="77777777" w:rsidR="00571788" w:rsidRPr="00791D37" w:rsidRDefault="00571788" w:rsidP="00791D37"/>
    <w:p w14:paraId="339B3226" w14:textId="04609A6F" w:rsidR="00032C7F" w:rsidRDefault="00571788" w:rsidP="00791D37">
      <w:pPr>
        <w:rPr>
          <w:ins w:id="3807" w:author="JORGE CONTRERAS ORTIZ" w:date="2021-09-05T22:27:00Z"/>
        </w:rPr>
      </w:pPr>
      <w:r w:rsidRPr="00791D37">
        <w:t xml:space="preserve">Al conectarse, deberá detectarse y listarse un nuevo dispositivo Serie (USB a Serie), dependiendo del sistema operativo del ordenador. Quizás se requiera que </w:t>
      </w:r>
      <w:del w:id="3808" w:author="JORGE CONTRERAS ORTIZ" w:date="2021-09-04T11:39:00Z">
        <w:r w:rsidRPr="00791D37" w:rsidDel="002C3A3D">
          <w:delText xml:space="preserve">instalemos </w:delText>
        </w:r>
      </w:del>
      <w:ins w:id="3809" w:author="JORGE CONTRERAS ORTIZ" w:date="2021-09-04T11:39:00Z">
        <w:r w:rsidR="002C3A3D">
          <w:t>la instalación de</w:t>
        </w:r>
      </w:ins>
      <w:del w:id="3810" w:author="JORGE CONTRERAS ORTIZ" w:date="2021-09-04T11:39:00Z">
        <w:r w:rsidRPr="00791D37" w:rsidDel="002C3A3D">
          <w:delText>e</w:delText>
        </w:r>
      </w:del>
      <w:r w:rsidRPr="00791D37">
        <w:t xml:space="preserve">l driver para el puerto USB a Serie, para ello </w:t>
      </w:r>
      <w:del w:id="3811" w:author="JORGE CONTRERAS ORTIZ" w:date="2021-09-04T11:39:00Z">
        <w:r w:rsidRPr="00791D37" w:rsidDel="002C3A3D">
          <w:delText xml:space="preserve">comprobaremos </w:delText>
        </w:r>
      </w:del>
      <w:ins w:id="3812" w:author="JORGE CONTRERAS ORTIZ" w:date="2021-09-04T11:39:00Z">
        <w:r w:rsidR="002C3A3D">
          <w:t>se comprobará</w:t>
        </w:r>
        <w:r w:rsidR="002C3A3D" w:rsidRPr="00791D37">
          <w:t xml:space="preserve"> </w:t>
        </w:r>
      </w:ins>
      <w:r w:rsidRPr="00791D37">
        <w:t xml:space="preserve">si </w:t>
      </w:r>
      <w:del w:id="3813" w:author="JORGE CONTRERAS ORTIZ" w:date="2021-09-04T11:39:00Z">
        <w:r w:rsidRPr="00791D37" w:rsidDel="002C3A3D">
          <w:delText xml:space="preserve">nuestro </w:delText>
        </w:r>
      </w:del>
      <w:ins w:id="3814" w:author="JORGE CONTRERAS ORTIZ" w:date="2021-09-04T11:39:00Z">
        <w:r w:rsidR="002C3A3D">
          <w:t>el</w:t>
        </w:r>
        <w:r w:rsidR="002C3A3D" w:rsidRPr="00791D37">
          <w:t xml:space="preserve"> </w:t>
        </w:r>
      </w:ins>
      <w:r w:rsidRPr="00791D37">
        <w:t>ordenador lo reconoce</w:t>
      </w:r>
      <w:ins w:id="3815" w:author="JORGE CONTRERAS ORTIZ" w:date="2021-09-07T17:57:00Z">
        <w:r w:rsidR="000C45F5">
          <w:t>, abriendo el Administrador de dispositivos.</w:t>
        </w:r>
      </w:ins>
      <w:del w:id="3816" w:author="JORGE CONTRERAS ORTIZ" w:date="2021-09-07T17:57:00Z">
        <w:r w:rsidRPr="00791D37" w:rsidDel="000C45F5">
          <w:delText>.</w:delText>
        </w:r>
      </w:del>
    </w:p>
    <w:p w14:paraId="7D1FAC18" w14:textId="77777777" w:rsidR="00032C7F" w:rsidRDefault="00032C7F" w:rsidP="00791D37">
      <w:pPr>
        <w:rPr>
          <w:ins w:id="3817" w:author="JORGE CONTRERAS ORTIZ" w:date="2021-09-04T11:38:00Z"/>
        </w:rPr>
      </w:pP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8"/>
                    <a:stretch>
                      <a:fillRect/>
                    </a:stretch>
                  </pic:blipFill>
                  <pic:spPr>
                    <a:xfrm>
                      <a:off x="0" y="0"/>
                      <a:ext cx="5400040" cy="3946525"/>
                    </a:xfrm>
                    <a:prstGeom prst="rect">
                      <a:avLst/>
                    </a:prstGeom>
                  </pic:spPr>
                </pic:pic>
              </a:graphicData>
            </a:graphic>
          </wp:inline>
        </w:drawing>
      </w:r>
    </w:p>
    <w:p w14:paraId="0D080367" w14:textId="21A9844F" w:rsidR="00571788" w:rsidRPr="00791D37" w:rsidDel="002C3A3D" w:rsidRDefault="00571788" w:rsidP="00F21168">
      <w:pPr>
        <w:pStyle w:val="Descripcin"/>
        <w:jc w:val="center"/>
        <w:rPr>
          <w:del w:id="3818" w:author="JORGE CONTRERAS ORTIZ" w:date="2021-09-04T11:45:00Z"/>
        </w:rPr>
      </w:pPr>
      <w:bookmarkStart w:id="3819" w:name="_Ref81656195"/>
      <w:bookmarkStart w:id="3820" w:name="_Toc81499818"/>
      <w:bookmarkStart w:id="3821" w:name="_Toc81995247"/>
      <w:r w:rsidRPr="00791D37">
        <w:t xml:space="preserve">Ilustración </w:t>
      </w:r>
      <w:r w:rsidR="00807E1A">
        <w:fldChar w:fldCharType="begin"/>
      </w:r>
      <w:r w:rsidR="00807E1A">
        <w:rPr>
          <w:i w:val="0"/>
          <w:iCs w:val="0"/>
        </w:rPr>
        <w:instrText xml:space="preserve"> SEQ Ilustración \* ARABIC </w:instrText>
      </w:r>
      <w:r w:rsidR="00807E1A">
        <w:fldChar w:fldCharType="separate"/>
      </w:r>
      <w:ins w:id="3822" w:author="JORGE CONTRERAS ORTIZ" w:date="2021-09-08T11:58:00Z">
        <w:r w:rsidR="00FE2C54">
          <w:rPr>
            <w:i w:val="0"/>
            <w:iCs w:val="0"/>
            <w:noProof/>
          </w:rPr>
          <w:t>7</w:t>
        </w:r>
      </w:ins>
      <w:del w:id="3823" w:author="JORGE CONTRERAS ORTIZ" w:date="2021-09-05T23:22:00Z">
        <w:r w:rsidR="003E5AE5" w:rsidDel="00F005C7">
          <w:rPr>
            <w:noProof/>
          </w:rPr>
          <w:delText>7</w:delText>
        </w:r>
      </w:del>
      <w:r w:rsidR="00807E1A">
        <w:rPr>
          <w:noProof/>
        </w:rPr>
        <w:fldChar w:fldCharType="end"/>
      </w:r>
      <w:bookmarkEnd w:id="3819"/>
      <w:r w:rsidRPr="00791D37">
        <w:t xml:space="preserve"> </w:t>
      </w:r>
      <w:del w:id="3824" w:author="JORGE CONTRERAS ORTIZ" w:date="2021-09-05T23:21:00Z">
        <w:r w:rsidRPr="00791D37" w:rsidDel="00F005C7">
          <w:delText xml:space="preserve">Border Router en </w:delText>
        </w:r>
      </w:del>
      <w:r w:rsidRPr="00791D37">
        <w:t>Administrador de Dispositivos Previo a la instalación de Drivers</w:t>
      </w:r>
      <w:bookmarkEnd w:id="3820"/>
      <w:ins w:id="3825" w:author="JORGE CONTRERAS ORTIZ" w:date="2021-09-05T23:21:00Z">
        <w:r w:rsidR="00F005C7">
          <w:t xml:space="preserve"> del BR</w:t>
        </w:r>
      </w:ins>
      <w:bookmarkEnd w:id="3821"/>
    </w:p>
    <w:p w14:paraId="07773D58" w14:textId="77777777" w:rsidR="00571788" w:rsidRPr="00791D37" w:rsidRDefault="00571788">
      <w:pPr>
        <w:pStyle w:val="Descripcin"/>
        <w:jc w:val="center"/>
        <w:pPrChange w:id="3826" w:author="JORGE CONTRERAS ORTIZ" w:date="2021-09-04T11:45:00Z">
          <w:pPr>
            <w:pStyle w:val="TDC3"/>
          </w:pPr>
        </w:pPrChange>
      </w:pPr>
    </w:p>
    <w:p w14:paraId="047911EB" w14:textId="2D85184C" w:rsidR="00571788" w:rsidRDefault="00571788" w:rsidP="00791D37">
      <w:pPr>
        <w:rPr>
          <w:ins w:id="3827" w:author="JORGE CONTRERAS ORTIZ" w:date="2021-09-05T22:27:00Z"/>
        </w:rPr>
      </w:pPr>
    </w:p>
    <w:p w14:paraId="6601D47A" w14:textId="6F41475A" w:rsidR="00032C7F" w:rsidRDefault="00032C7F" w:rsidP="00791D37">
      <w:pPr>
        <w:rPr>
          <w:ins w:id="3828" w:author="JORGE CONTRERAS ORTIZ" w:date="2021-09-05T22:27:00Z"/>
        </w:rPr>
      </w:pPr>
    </w:p>
    <w:p w14:paraId="365B2B47" w14:textId="77777777" w:rsidR="00032C7F" w:rsidRPr="00791D37" w:rsidRDefault="00032C7F" w:rsidP="00791D37"/>
    <w:p w14:paraId="33B119A5" w14:textId="55EC594B" w:rsidR="00571788" w:rsidRPr="00FE1EC4" w:rsidRDefault="00571788" w:rsidP="00791D37">
      <w:commentRangeStart w:id="3829"/>
      <w:del w:id="3830" w:author="JORGE CONTRERAS ORTIZ" w:date="2021-09-06T00:11:00Z">
        <w:r w:rsidRPr="00791D37" w:rsidDel="0046525E">
          <w:delText>Si sale</w:delText>
        </w:r>
      </w:del>
      <w:ins w:id="3831" w:author="JORGE CONTRERAS ORTIZ" w:date="2021-09-06T00:11:00Z">
        <w:r w:rsidR="0046525E">
          <w:t xml:space="preserve">En caso de encontrarse </w:t>
        </w:r>
      </w:ins>
      <w:ins w:id="3832" w:author="JORGE CONTRERAS ORTIZ" w:date="2021-09-06T00:12:00Z">
        <w:r w:rsidR="0046525E">
          <w:t>en la situación mostrada en</w:t>
        </w:r>
      </w:ins>
      <w:del w:id="3833" w:author="JORGE CONTRERAS ORTIZ" w:date="2021-09-06T00:12:00Z">
        <w:r w:rsidRPr="00791D37" w:rsidDel="0046525E">
          <w:delText xml:space="preserve"> como en</w:delText>
        </w:r>
      </w:del>
      <w:r w:rsidRPr="00791D37">
        <w:t xml:space="preserve"> la</w:t>
      </w:r>
      <w:del w:id="3834" w:author="JORGE CONTRERAS ORTIZ" w:date="2021-09-04T11:40:00Z">
        <w:r w:rsidRPr="00791D37" w:rsidDel="002C3A3D">
          <w:delText xml:space="preserve"> </w:delText>
        </w:r>
      </w:del>
      <w:ins w:id="3835" w:author="JORGE CONTRERAS ORTIZ" w:date="2021-09-04T11:40:00Z">
        <w:r w:rsidR="002C3A3D">
          <w:t xml:space="preserve"> </w:t>
        </w:r>
      </w:ins>
      <w:ins w:id="3836" w:author="JORGE CONTRERAS ORTIZ" w:date="2021-09-04T13:56:00Z">
        <w:r w:rsidR="00D86ECC">
          <w:fldChar w:fldCharType="begin"/>
        </w:r>
        <w:r w:rsidR="00D86ECC">
          <w:instrText xml:space="preserve"> REF _Ref81656195 \h </w:instrText>
        </w:r>
      </w:ins>
      <w:r w:rsidR="00D86ECC">
        <w:fldChar w:fldCharType="separate"/>
      </w:r>
      <w:ins w:id="3837" w:author="JORGE CONTRERAS ORTIZ" w:date="2021-09-08T11:58:00Z">
        <w:r w:rsidR="00FE2C54" w:rsidRPr="00791D37">
          <w:t xml:space="preserve">Ilustración </w:t>
        </w:r>
        <w:r w:rsidR="00FE2C54">
          <w:rPr>
            <w:i/>
            <w:iCs/>
            <w:noProof/>
          </w:rPr>
          <w:t>7</w:t>
        </w:r>
      </w:ins>
      <w:ins w:id="3838" w:author="JORGE CONTRERAS ORTIZ" w:date="2021-09-04T13:56:00Z">
        <w:r w:rsidR="00D86ECC">
          <w:fldChar w:fldCharType="end"/>
        </w:r>
      </w:ins>
      <w:del w:id="3839" w:author="JORGE CONTRERAS ORTIZ" w:date="2021-09-04T11:40:00Z">
        <w:r w:rsidRPr="00791D37" w:rsidDel="002C3A3D">
          <w:delText>imagen anterior</w:delText>
        </w:r>
      </w:del>
      <w:r w:rsidRPr="00791D37">
        <w:t xml:space="preserve">, </w:t>
      </w:r>
      <w:del w:id="3840" w:author="JORGE CONTRERAS ORTIZ" w:date="2021-09-04T00:27:00Z">
        <w:r w:rsidRPr="00791D37" w:rsidDel="006B360E">
          <w:delText xml:space="preserve">instalaremos </w:delText>
        </w:r>
      </w:del>
      <w:ins w:id="3841" w:author="JORGE CONTRERAS ORTIZ" w:date="2021-09-04T00:27:00Z">
        <w:r w:rsidR="006B360E">
          <w:t xml:space="preserve">se </w:t>
        </w:r>
      </w:ins>
      <w:ins w:id="3842" w:author="JORGE CONTRERAS ORTIZ" w:date="2021-09-04T11:40:00Z">
        <w:r w:rsidR="002C3A3D">
          <w:t>instalan</w:t>
        </w:r>
      </w:ins>
      <w:ins w:id="3843" w:author="JORGE CONTRERAS ORTIZ" w:date="2021-09-04T00:27:00Z">
        <w:r w:rsidR="006B360E" w:rsidRPr="00791D37">
          <w:t xml:space="preserve"> </w:t>
        </w:r>
      </w:ins>
      <w:r w:rsidRPr="00791D37">
        <w:t>los driver usando la herramienta Zadig.</w:t>
      </w:r>
      <w:commentRangeEnd w:id="3829"/>
      <w:r w:rsidRPr="00791D37">
        <w:rPr>
          <w:rStyle w:val="Refdecomentario"/>
        </w:rPr>
        <w:commentReference w:id="3829"/>
      </w:r>
      <w:ins w:id="3844" w:author="JORGE CONTRERAS ORTIZ" w:date="2021-09-04T11:46:00Z">
        <w:r w:rsidR="002C3A3D">
          <w:t>Al abrir la herramienta Zadig</w:t>
        </w:r>
      </w:ins>
      <w:ins w:id="3845" w:author="JORGE CONTRERAS ORTIZ" w:date="2021-09-04T11:47:00Z">
        <w:r w:rsidR="002C3A3D">
          <w:t xml:space="preserve">, se seleccionará el dispositivo </w:t>
        </w:r>
        <w:r w:rsidR="002C3A3D" w:rsidRPr="002C3A3D">
          <w:rPr>
            <w:i/>
            <w:iCs/>
            <w:rPrChange w:id="3846" w:author="JORGE CONTRERAS ORTIZ" w:date="2021-09-04T11:47:00Z">
              <w:rPr/>
            </w:rPrChange>
          </w:rPr>
          <w:t>Gadget Serial v2.4</w:t>
        </w:r>
        <w:r w:rsidR="002C3A3D">
          <w:t xml:space="preserve"> y el driver </w:t>
        </w:r>
        <w:r w:rsidR="002C3A3D">
          <w:rPr>
            <w:i/>
            <w:iCs/>
          </w:rPr>
          <w:t>USB Serial (CDC)</w:t>
        </w:r>
      </w:ins>
      <w:ins w:id="3847" w:author="JORGE CONTRERAS ORTIZ" w:date="2021-09-04T11:48:00Z">
        <w:r w:rsidR="002C3A3D">
          <w:t>, tal como se muestra en la</w:t>
        </w:r>
      </w:ins>
      <w:ins w:id="3848"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3849" w:author="JORGE CONTRERAS ORTIZ" w:date="2021-09-08T11:58:00Z">
        <w:r w:rsidR="00FE2C54" w:rsidRPr="00791D37">
          <w:t xml:space="preserve">Ilustración </w:t>
        </w:r>
        <w:r w:rsidR="00FE2C54">
          <w:rPr>
            <w:noProof/>
          </w:rPr>
          <w:t>8</w:t>
        </w:r>
      </w:ins>
      <w:ins w:id="3850" w:author="JORGE CONTRERAS ORTIZ" w:date="2021-09-04T13:56:00Z">
        <w:r w:rsidR="00D86ECC">
          <w:fldChar w:fldCharType="end"/>
        </w:r>
      </w:ins>
      <w:ins w:id="3851" w:author="JORGE CONTRERAS ORTIZ" w:date="2021-09-04T11:47:00Z">
        <w:r w:rsidR="002C3A3D">
          <w:rPr>
            <w:i/>
            <w:iCs/>
          </w:rPr>
          <w:t>.</w:t>
        </w:r>
        <w:r w:rsidR="002C3A3D">
          <w:t xml:space="preserve"> Una vez se hayan seleccionado las opciones comentadas </w:t>
        </w:r>
      </w:ins>
      <w:ins w:id="3852" w:author="JORGE CONTRERAS ORTIZ" w:date="2021-09-04T11:48:00Z">
        <w:r w:rsidR="002C3A3D">
          <w:t xml:space="preserve">se clicará en </w:t>
        </w:r>
        <w:r w:rsidR="002C3A3D">
          <w:rPr>
            <w:i/>
            <w:iCs/>
          </w:rPr>
          <w:t>Upgrad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9"/>
                    <a:stretch>
                      <a:fillRect/>
                    </a:stretch>
                  </pic:blipFill>
                  <pic:spPr>
                    <a:xfrm>
                      <a:off x="0" y="0"/>
                      <a:ext cx="5400040" cy="2406015"/>
                    </a:xfrm>
                    <a:prstGeom prst="rect">
                      <a:avLst/>
                    </a:prstGeom>
                  </pic:spPr>
                </pic:pic>
              </a:graphicData>
            </a:graphic>
          </wp:inline>
        </w:drawing>
      </w:r>
    </w:p>
    <w:p w14:paraId="7D05AEC7" w14:textId="3A3E778A" w:rsidR="000C45F5" w:rsidRDefault="00571788" w:rsidP="005D2A6A">
      <w:pPr>
        <w:pStyle w:val="Descripcin"/>
        <w:jc w:val="center"/>
        <w:rPr>
          <w:ins w:id="3853" w:author="JORGE CONTRERAS ORTIZ" w:date="2021-09-07T18:03:00Z"/>
        </w:rPr>
      </w:pPr>
      <w:bookmarkStart w:id="3854" w:name="_Ref81656211"/>
      <w:bookmarkStart w:id="3855" w:name="_Toc81499584"/>
      <w:bookmarkStart w:id="3856" w:name="_Toc81499819"/>
      <w:bookmarkStart w:id="3857" w:name="_Toc81995248"/>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8</w:t>
      </w:r>
      <w:r w:rsidRPr="006242EF">
        <w:fldChar w:fldCharType="end"/>
      </w:r>
      <w:bookmarkEnd w:id="3854"/>
      <w:r w:rsidRPr="00791D37">
        <w:t xml:space="preserve"> Instalación Drivers de Border Router con Zadig</w:t>
      </w:r>
      <w:bookmarkEnd w:id="3855"/>
      <w:bookmarkEnd w:id="3856"/>
      <w:bookmarkEnd w:id="3857"/>
    </w:p>
    <w:p w14:paraId="03D9E151" w14:textId="77777777" w:rsidR="005D2A6A" w:rsidRPr="00030323" w:rsidRDefault="005D2A6A">
      <w:pPr>
        <w:rPr>
          <w:ins w:id="3858" w:author="JORGE CONTRERAS ORTIZ" w:date="2021-09-04T11:38:00Z"/>
        </w:rPr>
        <w:pPrChange w:id="3859" w:author="JORGE CONTRERAS ORTIZ" w:date="2021-09-07T18:03:00Z">
          <w:pPr>
            <w:pStyle w:val="Descripcin"/>
            <w:jc w:val="center"/>
          </w:pPr>
        </w:pPrChange>
      </w:pPr>
    </w:p>
    <w:p w14:paraId="0E54789C" w14:textId="1079C8C0" w:rsidR="005D2A6A" w:rsidRPr="00FE1EC4" w:rsidRDefault="002C3A3D">
      <w:pPr>
        <w:pPrChange w:id="3860" w:author="JORGE CONTRERAS ORTIZ" w:date="2021-09-04T11:38:00Z">
          <w:pPr>
            <w:pStyle w:val="Descripcin"/>
            <w:jc w:val="center"/>
          </w:pPr>
        </w:pPrChange>
      </w:pPr>
      <w:del w:id="3861"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3862" w:name="_Toc81649978"/>
                              <w:del w:id="3863"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864" w:name="_Ref81655260"/>
                              <w:del w:id="3865" w:author="JORGE CONTRERAS ORTIZ" w:date="2021-09-04T13:42:00Z">
                                <w:r w:rsidRPr="0089317F" w:rsidDel="00F92885">
                                  <w:delText>MobaXterm</w:delText>
                                </w:r>
                              </w:del>
                              <w:bookmarkEnd w:id="3862"/>
                              <w:bookmarkEnd w:id="38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3866" w:name="_Toc81649978"/>
                        <w:del w:id="3867"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868" w:name="_Ref81655260"/>
                        <w:del w:id="3869" w:author="JORGE CONTRERAS ORTIZ" w:date="2021-09-04T13:42:00Z">
                          <w:r w:rsidRPr="0089317F" w:rsidDel="00F92885">
                            <w:delText>MobaXterm</w:delText>
                          </w:r>
                        </w:del>
                        <w:bookmarkEnd w:id="3866"/>
                        <w:bookmarkEnd w:id="3868"/>
                      </w:p>
                    </w:txbxContent>
                  </v:textbox>
                  <w10:wrap type="square" anchorx="margin"/>
                </v:shape>
              </w:pict>
            </mc:Fallback>
          </mc:AlternateContent>
        </w:r>
      </w:del>
      <w:ins w:id="3870" w:author="JORGE CONTRERAS ORTIZ" w:date="2021-09-04T11:41:00Z">
        <w:r w:rsidRPr="00791D37">
          <w:t xml:space="preserve">Una vez </w:t>
        </w:r>
        <w:r>
          <w:t>se tenga</w:t>
        </w:r>
        <w:r w:rsidRPr="00791D37">
          <w:t xml:space="preserve"> acceso al KTBRN1 vía USB Serie, </w:t>
        </w:r>
        <w:r>
          <w:t>se abrirá</w:t>
        </w:r>
        <w:r w:rsidRPr="00791D37">
          <w:t xml:space="preserve"> MobaXterm con una nueva sesión Serie. </w:t>
        </w:r>
        <w:r>
          <w:t>Se seleccionará</w:t>
        </w:r>
        <w:r w:rsidRPr="00791D37">
          <w:t xml:space="preserve"> el puerto asignado al KTBRN1 con un BaudRate de 115200.</w:t>
        </w:r>
      </w:ins>
      <w:ins w:id="3871" w:author="JORGE CONTRERAS ORTIZ" w:date="2021-09-07T18:01:00Z">
        <w:r w:rsidR="000C45F5">
          <w:t xml:space="preserve"> </w:t>
        </w:r>
        <w:r w:rsidR="000C45F5" w:rsidRPr="00791D37">
          <w:t xml:space="preserve">Tras realizar esto aparecerá una consola de inició de sesión, en la cual </w:t>
        </w:r>
        <w:r w:rsidR="000C45F5">
          <w:t>se deberá</w:t>
        </w:r>
        <w:r w:rsidR="000C45F5" w:rsidRPr="00791D37">
          <w:t xml:space="preserve"> iniciar sesión</w:t>
        </w:r>
        <w:r w:rsidR="000C45F5">
          <w:t xml:space="preserve"> </w:t>
        </w:r>
        <w:r w:rsidR="000C45F5" w:rsidRPr="00791D37">
          <w:t xml:space="preserve">con el usuario </w:t>
        </w:r>
        <w:r w:rsidR="000C45F5" w:rsidRPr="00276458">
          <w:t>root</w:t>
        </w:r>
        <w:r w:rsidR="000C45F5" w:rsidRPr="00791D37">
          <w:t xml:space="preserve"> y la contraseña </w:t>
        </w:r>
        <w:r w:rsidR="000C45F5" w:rsidRPr="00276458">
          <w:t>kirale123</w:t>
        </w:r>
      </w:ins>
      <w:ins w:id="3872" w:author="JORGE CONTRERAS ORTIZ" w:date="2021-09-07T18:02:00Z">
        <w:r w:rsidR="000C45F5">
          <w:t xml:space="preserve">. Una vez iniciada sesión, saldrá </w:t>
        </w:r>
      </w:ins>
      <w:ins w:id="3873" w:author="JORGE CONTRERAS ORTIZ" w:date="2021-09-07T18:03:00Z">
        <w:r w:rsidR="000C45F5">
          <w:t>por la consola</w:t>
        </w:r>
        <w:r w:rsidR="005D2A6A">
          <w:t xml:space="preserve"> </w:t>
        </w:r>
      </w:ins>
      <w:ins w:id="3874" w:author="JORGE CONTRERAS ORTIZ" w:date="2021-09-07T18:04:00Z">
        <w:r w:rsidR="005D2A6A">
          <w:t>la pantalla de bienvenida, tal como se muestra</w:t>
        </w:r>
      </w:ins>
      <w:ins w:id="3875" w:author="JORGE CONTRERAS ORTIZ" w:date="2021-09-07T18:03:00Z">
        <w:r w:rsidR="005D2A6A">
          <w:t xml:space="preserve"> en </w:t>
        </w:r>
        <w:r w:rsidR="005D2A6A">
          <w:fldChar w:fldCharType="begin"/>
        </w:r>
        <w:r w:rsidR="005D2A6A">
          <w:instrText xml:space="preserve"> REF _Ref81656227 \h </w:instrText>
        </w:r>
      </w:ins>
      <w:r w:rsidR="005D2A6A">
        <w:fldChar w:fldCharType="separate"/>
      </w:r>
      <w:ins w:id="3876" w:author="JORGE CONTRERAS ORTIZ" w:date="2021-09-08T11:58:00Z">
        <w:r w:rsidR="00FE2C54">
          <w:t xml:space="preserve">Ilustración </w:t>
        </w:r>
        <w:r w:rsidR="00FE2C54">
          <w:rPr>
            <w:noProof/>
          </w:rPr>
          <w:t>9</w:t>
        </w:r>
      </w:ins>
      <w:ins w:id="3877" w:author="JORGE CONTRERAS ORTIZ" w:date="2021-09-07T18:03:00Z">
        <w:r w:rsidR="005D2A6A">
          <w:fldChar w:fldCharType="end"/>
        </w:r>
        <w:r w:rsidR="005D2A6A">
          <w:t>.</w:t>
        </w:r>
      </w:ins>
    </w:p>
    <w:p w14:paraId="0FE6271E" w14:textId="77777777" w:rsidR="00593FA6" w:rsidRDefault="00571788">
      <w:pPr>
        <w:keepNext/>
        <w:ind w:left="708" w:hanging="708"/>
        <w:jc w:val="center"/>
        <w:rPr>
          <w:ins w:id="3878" w:author="JORGE CONTRERAS ORTIZ" w:date="2021-09-04T12:17:00Z"/>
        </w:rPr>
        <w:pPrChange w:id="3879" w:author="JORGE CONTRERAS ORTIZ" w:date="2021-09-04T12:17:00Z">
          <w:pPr>
            <w:ind w:left="708" w:hanging="708"/>
            <w:jc w:val="center"/>
          </w:pPr>
        </w:pPrChange>
      </w:pPr>
      <w:r w:rsidRPr="00593FA6">
        <w:rPr>
          <w:i/>
          <w:iCs/>
          <w:noProof/>
          <w:color w:val="44546A" w:themeColor="text2"/>
          <w:sz w:val="18"/>
          <w:szCs w:val="18"/>
          <w:rPrChange w:id="3880" w:author="JORGE CONTRERAS ORTIZ" w:date="2021-09-04T12:14:00Z">
            <w:rPr>
              <w:noProof/>
            </w:rPr>
          </w:rPrChange>
        </w:rPr>
        <w:drawing>
          <wp:inline distT="0" distB="0" distL="0" distR="0" wp14:anchorId="068EA8C1" wp14:editId="51124EF0">
            <wp:extent cx="5422692" cy="4549093"/>
            <wp:effectExtent l="0" t="0" r="6985" b="4445"/>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435153" cy="4559546"/>
                    </a:xfrm>
                    <a:prstGeom prst="rect">
                      <a:avLst/>
                    </a:prstGeom>
                  </pic:spPr>
                </pic:pic>
              </a:graphicData>
            </a:graphic>
          </wp:inline>
        </w:drawing>
      </w:r>
    </w:p>
    <w:p w14:paraId="0B775C54" w14:textId="40B0C199" w:rsidR="00593FA6" w:rsidRDefault="00593FA6">
      <w:pPr>
        <w:pStyle w:val="Descripcin"/>
        <w:jc w:val="center"/>
        <w:rPr>
          <w:ins w:id="3881" w:author="JORGE CONTRERAS ORTIZ" w:date="2021-09-04T12:17:00Z"/>
        </w:rPr>
        <w:pPrChange w:id="3882" w:author="JORGE CONTRERAS ORTIZ" w:date="2021-09-04T12:17:00Z">
          <w:pPr>
            <w:pStyle w:val="Descripcin"/>
          </w:pPr>
        </w:pPrChange>
      </w:pPr>
      <w:bookmarkStart w:id="3883" w:name="_Ref81656227"/>
      <w:bookmarkStart w:id="3884" w:name="_Toc81995249"/>
      <w:ins w:id="3885" w:author="JORGE CONTRERAS ORTIZ" w:date="2021-09-04T12:17:00Z">
        <w:r>
          <w:t xml:space="preserve">Ilustración </w:t>
        </w:r>
        <w:r>
          <w:fldChar w:fldCharType="begin"/>
        </w:r>
        <w:r>
          <w:instrText xml:space="preserve"> SEQ Ilustración \* ARABIC </w:instrText>
        </w:r>
      </w:ins>
      <w:r>
        <w:fldChar w:fldCharType="separate"/>
      </w:r>
      <w:ins w:id="3886" w:author="JORGE CONTRERAS ORTIZ" w:date="2021-09-08T11:58:00Z">
        <w:r w:rsidR="00FE2C54">
          <w:rPr>
            <w:noProof/>
          </w:rPr>
          <w:t>9</w:t>
        </w:r>
      </w:ins>
      <w:ins w:id="3887" w:author="JORGE CONTRERAS ORTIZ" w:date="2021-09-04T12:17:00Z">
        <w:r>
          <w:fldChar w:fldCharType="end"/>
        </w:r>
        <w:bookmarkEnd w:id="3883"/>
        <w:r>
          <w:t xml:space="preserve"> MobaXterm</w:t>
        </w:r>
        <w:bookmarkEnd w:id="3884"/>
      </w:ins>
    </w:p>
    <w:p w14:paraId="517C7363" w14:textId="07BC35FE" w:rsidR="002C3A3D" w:rsidRPr="00791D37" w:rsidDel="002C3A3D" w:rsidRDefault="00571788" w:rsidP="00791D37">
      <w:pPr>
        <w:rPr>
          <w:del w:id="3888" w:author="JORGE CONTRERAS ORTIZ" w:date="2021-09-04T11:40:00Z"/>
        </w:rPr>
      </w:pPr>
      <w:del w:id="3889" w:author="JORGE CONTRERAS ORTIZ" w:date="2021-09-04T11:41:00Z">
        <w:r w:rsidRPr="00791D37" w:rsidDel="002C3A3D">
          <w:lastRenderedPageBreak/>
          <w:delText xml:space="preserve">Una vez </w:delText>
        </w:r>
      </w:del>
      <w:del w:id="3890" w:author="JORGE CONTRERAS ORTIZ" w:date="2021-09-04T00:28:00Z">
        <w:r w:rsidRPr="00791D37" w:rsidDel="006B360E">
          <w:delText>tengamos</w:delText>
        </w:r>
      </w:del>
      <w:del w:id="3891" w:author="JORGE CONTRERAS ORTIZ" w:date="2021-09-04T11:41:00Z">
        <w:r w:rsidRPr="00791D37" w:rsidDel="002C3A3D">
          <w:delText xml:space="preserve"> acceso al KTBRN1 vía USB Serie, </w:delText>
        </w:r>
      </w:del>
      <w:del w:id="3892" w:author="JORGE CONTRERAS ORTIZ" w:date="2021-09-04T00:28:00Z">
        <w:r w:rsidRPr="00791D37" w:rsidDel="006B360E">
          <w:delText xml:space="preserve">abriremos </w:delText>
        </w:r>
      </w:del>
      <w:del w:id="3893" w:author="JORGE CONTRERAS ORTIZ" w:date="2021-09-04T11:41:00Z">
        <w:r w:rsidRPr="00791D37" w:rsidDel="002C3A3D">
          <w:delText xml:space="preserve">MobaXterm con una nueva sesión Serie. </w:delText>
        </w:r>
      </w:del>
      <w:del w:id="3894" w:author="JORGE CONTRERAS ORTIZ" w:date="2021-09-04T00:28:00Z">
        <w:r w:rsidRPr="00791D37" w:rsidDel="006B360E">
          <w:delText xml:space="preserve">Seleccionaremos </w:delText>
        </w:r>
      </w:del>
      <w:del w:id="3895" w:author="JORGE CONTRERAS ORTIZ" w:date="2021-09-04T11:41:00Z">
        <w:r w:rsidRPr="00791D37" w:rsidDel="002C3A3D">
          <w:delText>el puerto asignado al KTBRN1 con un BaudRate de 115200.</w:delText>
        </w:r>
      </w:del>
      <w:del w:id="3896" w:author="JORGE CONTRERAS ORTIZ" w:date="2021-09-07T18:01:00Z">
        <w:r w:rsidRPr="00791D37" w:rsidDel="000C45F5">
          <w:delText xml:space="preserve">Tras realizar esto aparecerá una consola de inició de sesión, en la cual </w:delText>
        </w:r>
      </w:del>
      <w:del w:id="3897" w:author="JORGE CONTRERAS ORTIZ" w:date="2021-09-04T00:29:00Z">
        <w:r w:rsidRPr="00791D37" w:rsidDel="006B360E">
          <w:delText xml:space="preserve">deberemos </w:delText>
        </w:r>
      </w:del>
      <w:del w:id="3898" w:author="JORGE CONTRERAS ORTIZ" w:date="2021-09-07T18:01:00Z">
        <w:r w:rsidRPr="00791D37" w:rsidDel="000C45F5">
          <w:delText>iniciar sesión</w:delText>
        </w:r>
      </w:del>
      <w:del w:id="3899" w:author="JORGE CONTRERAS ORTIZ" w:date="2021-09-04T12:18:00Z">
        <w:r w:rsidRPr="00791D37" w:rsidDel="00593FA6">
          <w:delText xml:space="preserve"> </w:delText>
        </w:r>
      </w:del>
      <w:del w:id="3900" w:author="JORGE CONTRERAS ORTIZ" w:date="2021-09-07T18:01:00Z">
        <w:r w:rsidRPr="00791D37" w:rsidDel="000C45F5">
          <w:delText xml:space="preserve">con el usuario </w:delText>
        </w:r>
        <w:r w:rsidRPr="00593FA6" w:rsidDel="000C45F5">
          <w:rPr>
            <w:rPrChange w:id="3901" w:author="JORGE CONTRERAS ORTIZ" w:date="2021-09-04T12:18:00Z">
              <w:rPr>
                <w:i/>
                <w:iCs/>
              </w:rPr>
            </w:rPrChange>
          </w:rPr>
          <w:delText>root</w:delText>
        </w:r>
        <w:r w:rsidRPr="00791D37" w:rsidDel="000C45F5">
          <w:delText xml:space="preserve"> y la contraseña </w:delText>
        </w:r>
        <w:r w:rsidRPr="00593FA6" w:rsidDel="000C45F5">
          <w:rPr>
            <w:rPrChange w:id="3902" w:author="JORGE CONTRERAS ORTIZ" w:date="2021-09-04T12:18:00Z">
              <w:rPr>
                <w:i/>
                <w:iCs/>
              </w:rPr>
            </w:rPrChange>
          </w:rPr>
          <w:delText>kirale123</w:delText>
        </w:r>
        <w:r w:rsidRPr="00791D37" w:rsidDel="000C45F5">
          <w:delText xml:space="preserve">. </w:delText>
        </w:r>
      </w:del>
    </w:p>
    <w:p w14:paraId="7D2C419F" w14:textId="6712DABE" w:rsidR="00571788" w:rsidRPr="00791D37" w:rsidDel="0033393A" w:rsidRDefault="00571788">
      <w:pPr>
        <w:rPr>
          <w:del w:id="3903" w:author="JORGE CONTRERAS ORTIZ" w:date="2021-09-07T18:54:00Z"/>
        </w:rPr>
      </w:pPr>
      <w:r w:rsidRPr="00791D37">
        <w:t>La pantalla de bienvenida mostrará información sobre las direcciones IP configuradas en el KTBRN1 y que versión de KiBRA está utilizando</w:t>
      </w:r>
      <w:ins w:id="3904" w:author="JORGE CONTRERAS ORTIZ" w:date="2021-09-04T11:49:00Z">
        <w:r w:rsidR="00675D4D">
          <w:t>, tal como se ve en</w:t>
        </w:r>
      </w:ins>
      <w:ins w:id="3905"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3906" w:author="JORGE CONTRERAS ORTIZ" w:date="2021-09-08T11:58:00Z">
        <w:r w:rsidR="00FE2C54">
          <w:t xml:space="preserve">Ilustración </w:t>
        </w:r>
        <w:r w:rsidR="00FE2C54">
          <w:rPr>
            <w:noProof/>
          </w:rPr>
          <w:t>9</w:t>
        </w:r>
      </w:ins>
      <w:ins w:id="3907" w:author="JORGE CONTRERAS ORTIZ" w:date="2021-09-04T13:56:00Z">
        <w:r w:rsidR="00D86ECC">
          <w:fldChar w:fldCharType="end"/>
        </w:r>
      </w:ins>
      <w:r w:rsidRPr="00791D37">
        <w:t>. Por defecto, la imagen instalada viene configurada con una dirección IPv4 estática para la interfaz Ethernet</w:t>
      </w:r>
      <w:ins w:id="3908" w:author="JORGE CONTRERAS ORTIZ" w:date="2021-09-07T18:54:00Z">
        <w:r w:rsidR="0033393A">
          <w:t xml:space="preserve">, la cuál es: </w:t>
        </w:r>
      </w:ins>
      <w:del w:id="3909" w:author="JORGE CONTRERAS ORTIZ" w:date="2021-09-07T18:54:00Z">
        <w:r w:rsidRPr="00791D37" w:rsidDel="0033393A">
          <w:delText>.</w:delText>
        </w:r>
      </w:del>
    </w:p>
    <w:p w14:paraId="25DE7A68" w14:textId="54D47052" w:rsidR="00571788" w:rsidRDefault="00571788">
      <w:pPr>
        <w:rPr>
          <w:ins w:id="3910" w:author="JORGE CONTRERAS ORTIZ" w:date="2021-09-07T18:50:00Z"/>
        </w:rPr>
      </w:pPr>
      <w:del w:id="3911" w:author="JORGE CONTRERAS ORTIZ" w:date="2021-09-07T18:54:00Z">
        <w:r w:rsidRPr="00791D37" w:rsidDel="0033393A">
          <w:delText xml:space="preserve">Dirección IPv4 por defecto: </w:delText>
        </w:r>
      </w:del>
      <w:r w:rsidRPr="00791D37">
        <w:t>192.168.75.84/24</w:t>
      </w:r>
    </w:p>
    <w:p w14:paraId="25867089" w14:textId="13E9F2D9" w:rsidR="00497665" w:rsidRPr="00791D37" w:rsidDel="00497665" w:rsidRDefault="00497665">
      <w:pPr>
        <w:rPr>
          <w:del w:id="3912" w:author="JORGE CONTRERAS ORTIZ" w:date="2021-09-07T18:52:00Z"/>
        </w:rPr>
      </w:pPr>
      <w:ins w:id="3913" w:author="JORGE CONTRERAS ORTIZ" w:date="2021-09-07T18:50:00Z">
        <w:r>
          <w:t xml:space="preserve">Es posible que esta dirección IPv4 no </w:t>
        </w:r>
      </w:ins>
      <w:ins w:id="3914" w:author="JORGE CONTRERAS ORTIZ" w:date="2021-09-08T09:53:00Z">
        <w:r w:rsidR="00916534">
          <w:t>esté</w:t>
        </w:r>
      </w:ins>
      <w:ins w:id="3915" w:author="JORGE CONTRERAS ORTIZ" w:date="2021-09-07T18:50:00Z">
        <w:r>
          <w:t xml:space="preserve"> dentro de la red local </w:t>
        </w:r>
      </w:ins>
      <w:ins w:id="3916" w:author="JORGE CONTRERAS ORTIZ" w:date="2021-09-07T18:51:00Z">
        <w:r>
          <w:t>en la que se vaya a trabajar, p</w:t>
        </w:r>
      </w:ins>
      <w:ins w:id="3917" w:author="JORGE CONTRERAS ORTIZ" w:date="2021-09-07T18:52:00Z">
        <w:r>
          <w:t>or lo que deberá cambiarse desde la terminal Serie mediante comandos Unix, para que el dispositivo KTBRN1 sea accesible desde el resto de equipos.</w:t>
        </w:r>
      </w:ins>
      <w:ins w:id="3918" w:author="JORGE CONTRERAS ORTIZ" w:date="2021-09-07T18:51:00Z">
        <w:r>
          <w:t xml:space="preserve"> </w:t>
        </w:r>
      </w:ins>
    </w:p>
    <w:p w14:paraId="630AB52E" w14:textId="36F110D0" w:rsidR="00571788" w:rsidRPr="00791D37" w:rsidRDefault="00571788">
      <w:del w:id="3919" w:author="JORGE CONTRERAS ORTIZ" w:date="2021-09-07T18:52:00Z">
        <w:r w:rsidRPr="00791D37" w:rsidDel="00497665">
          <w:delText xml:space="preserve">Está dirección </w:delText>
        </w:r>
      </w:del>
      <w:del w:id="3920" w:author="JORGE CONTRERAS ORTIZ" w:date="2021-09-04T00:29:00Z">
        <w:r w:rsidRPr="00791D37" w:rsidDel="006B360E">
          <w:delText xml:space="preserve">deberemos </w:delText>
        </w:r>
      </w:del>
      <w:del w:id="3921" w:author="JORGE CONTRERAS ORTIZ" w:date="2021-09-07T18:52:00Z">
        <w:r w:rsidRPr="00791D37" w:rsidDel="00497665">
          <w:delText xml:space="preserve">cambiarla a una dirección IPv4 que esté dentro de la red local </w:delText>
        </w:r>
      </w:del>
      <w:del w:id="3922" w:author="JORGE CONTRERAS ORTIZ" w:date="2021-09-04T00:29:00Z">
        <w:r w:rsidRPr="00791D37" w:rsidDel="006B360E">
          <w:delText>nuestra</w:delText>
        </w:r>
      </w:del>
      <w:del w:id="3923" w:author="JORGE CONTRERAS ORTIZ" w:date="2021-09-07T18:52:00Z">
        <w:r w:rsidRPr="00791D37" w:rsidDel="00497665">
          <w:delText>, para poder ser visible al resto de los equipos.</w:delText>
        </w:r>
      </w:del>
      <w:ins w:id="3924" w:author="JORGE CONTRERAS ORTIZ" w:date="2021-09-07T18:53:00Z">
        <w:r w:rsidR="00497665">
          <w:t>En el caso de este proyecto, se ha usado la dirección 192.168.0.102</w:t>
        </w:r>
      </w:ins>
      <w:ins w:id="3925" w:author="JORGE CONTRERAS ORTIZ" w:date="2021-09-07T18:57:00Z">
        <w:r w:rsidR="0033393A">
          <w:t>, pudiendo acceder ahora desde puerto SSH.</w:t>
        </w:r>
      </w:ins>
    </w:p>
    <w:p w14:paraId="2CD597E7" w14:textId="6ACDAA46" w:rsidR="00571788" w:rsidRPr="00791D37" w:rsidDel="002C3A3D" w:rsidRDefault="00571788" w:rsidP="00791D37">
      <w:pPr>
        <w:rPr>
          <w:del w:id="3926"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3927" w:name="_Toc81499407"/>
      <w:bookmarkStart w:id="3928" w:name="_Toc81995113"/>
      <w:r w:rsidRPr="00791D37">
        <w:t>PANEL DE ADMINISTRACIÓN WEB</w:t>
      </w:r>
      <w:bookmarkEnd w:id="3927"/>
      <w:bookmarkEnd w:id="3928"/>
    </w:p>
    <w:p w14:paraId="7B4496BB" w14:textId="44340D63" w:rsidR="00571788" w:rsidRDefault="00571788" w:rsidP="00791D37">
      <w:pPr>
        <w:rPr>
          <w:ins w:id="3929" w:author="JORGE CONTRERAS ORTIZ" w:date="2021-09-07T18:53:00Z"/>
        </w:rPr>
      </w:pPr>
    </w:p>
    <w:p w14:paraId="1BF2589F" w14:textId="70CE0360" w:rsidR="0033393A" w:rsidRPr="00791D37" w:rsidRDefault="0033393A" w:rsidP="00791D37">
      <w:ins w:id="3930" w:author="JORGE CONTRERAS ORTIZ" w:date="2021-09-07T18:53:00Z">
        <w:r>
          <w:t xml:space="preserve">El dispositivo </w:t>
        </w:r>
        <w:r w:rsidRPr="00791D37">
          <w:t>KTBRN1</w:t>
        </w:r>
        <w:r>
          <w:t xml:space="preserve"> dispone de un Panel</w:t>
        </w:r>
      </w:ins>
      <w:ins w:id="3931" w:author="JORGE CONTRERAS ORTIZ" w:date="2021-09-07T18:54:00Z">
        <w:r>
          <w:t xml:space="preserve"> de Administración Web</w:t>
        </w:r>
      </w:ins>
      <w:ins w:id="3932" w:author="JORGE CONTRERAS ORTIZ" w:date="2021-09-07T18:55:00Z">
        <w:r>
          <w:t xml:space="preserve">, el </w:t>
        </w:r>
      </w:ins>
      <w:ins w:id="3933" w:author="JORGE CONTRERAS ORTIZ" w:date="2021-09-07T18:56:00Z">
        <w:r>
          <w:t>cual</w:t>
        </w:r>
      </w:ins>
      <w:ins w:id="3934" w:author="JORGE CONTRERAS ORTIZ" w:date="2021-09-07T18:55:00Z">
        <w:r>
          <w:t xml:space="preserve"> nos permitirá configurar</w:t>
        </w:r>
      </w:ins>
      <w:ins w:id="3935" w:author="JORGE CONTRERAS ORTIZ" w:date="2021-09-07T18:56:00Z">
        <w:r>
          <w:t xml:space="preserve">á posteriormente los </w:t>
        </w:r>
      </w:ins>
      <w:ins w:id="3936" w:author="JORGE CONTRERAS ORTIZ" w:date="2021-09-07T18:57:00Z">
        <w:r>
          <w:t xml:space="preserve">diferentes </w:t>
        </w:r>
      </w:ins>
      <w:ins w:id="3937" w:author="JORGE CONTRERAS ORTIZ" w:date="2021-09-07T18:56:00Z">
        <w:r>
          <w:t>servicios d</w:t>
        </w:r>
      </w:ins>
      <w:ins w:id="3938" w:author="JORGE CONTRERAS ORTIZ" w:date="2021-09-07T18:57:00Z">
        <w:r>
          <w:t xml:space="preserve">el </w:t>
        </w:r>
      </w:ins>
      <w:ins w:id="3939" w:author="JORGE CONTRERAS ORTIZ" w:date="2021-09-07T18:56:00Z">
        <w:r>
          <w:t>Border Router.</w:t>
        </w:r>
      </w:ins>
    </w:p>
    <w:p w14:paraId="11578723" w14:textId="220C8548" w:rsidR="00571788" w:rsidRPr="00791D37" w:rsidDel="0033393A" w:rsidRDefault="00571788" w:rsidP="00791D37">
      <w:pPr>
        <w:rPr>
          <w:del w:id="3940" w:author="JORGE CONTRERAS ORTIZ" w:date="2021-09-07T18:56:00Z"/>
        </w:rPr>
      </w:pPr>
      <w:r w:rsidRPr="00791D37">
        <w:t xml:space="preserve">Para acceder al Panel de Administración Web, está habilitado el puerto 8000 del KTBRN1. </w:t>
      </w:r>
      <w:del w:id="3941" w:author="JORGE CONTRERAS ORTIZ" w:date="2021-09-04T00:29:00Z">
        <w:r w:rsidRPr="00791D37" w:rsidDel="006B360E">
          <w:delText xml:space="preserve">Accederemos </w:delText>
        </w:r>
      </w:del>
      <w:ins w:id="3942" w:author="JORGE CONTRERAS ORTIZ" w:date="2021-09-04T00:29:00Z">
        <w:r w:rsidR="006B360E">
          <w:t>Se</w:t>
        </w:r>
      </w:ins>
      <w:ins w:id="3943" w:author="JORGE CONTRERAS ORTIZ" w:date="2021-09-04T00:30:00Z">
        <w:r w:rsidR="006B360E">
          <w:t xml:space="preserve"> accederá</w:t>
        </w:r>
      </w:ins>
      <w:ins w:id="3944" w:author="JORGE CONTRERAS ORTIZ" w:date="2021-09-04T00:29:00Z">
        <w:r w:rsidR="006B360E" w:rsidRPr="00791D37">
          <w:t xml:space="preserve"> </w:t>
        </w:r>
      </w:ins>
      <w:r w:rsidRPr="00791D37">
        <w:t xml:space="preserve">introduciendo </w:t>
      </w:r>
      <w:r w:rsidR="005E6D27">
        <w:fldChar w:fldCharType="begin"/>
      </w:r>
      <w:r w:rsidR="005E6D27">
        <w:instrText xml:space="preserve"> HYPERLINK "http://[IPv4]:8000" </w:instrText>
      </w:r>
      <w:ins w:id="3945" w:author="JORGE CONTRERAS ORTIZ" w:date="2021-09-08T11:57:00Z"/>
      <w:r w:rsidR="005E6D27">
        <w:fldChar w:fldCharType="separate"/>
      </w:r>
      <w:r w:rsidRPr="00791D37">
        <w:rPr>
          <w:rStyle w:val="SinespaciadoCar"/>
        </w:rPr>
        <w:t>http://[IPv4]:8000</w:t>
      </w:r>
      <w:r w:rsidR="005E6D27">
        <w:rPr>
          <w:rStyle w:val="SinespaciadoCar"/>
        </w:rPr>
        <w:fldChar w:fldCharType="end"/>
      </w:r>
      <w:r w:rsidRPr="00791D37">
        <w:t xml:space="preserve"> o </w:t>
      </w:r>
      <w:r w:rsidR="005E6D27">
        <w:fldChar w:fldCharType="begin"/>
      </w:r>
      <w:r w:rsidR="005E6D27">
        <w:instrText xml:space="preserve"> HYPERLINK "http://[IPv6]:8000" </w:instrText>
      </w:r>
      <w:ins w:id="3946" w:author="JORGE CONTRERAS ORTIZ" w:date="2021-09-08T11:57:00Z"/>
      <w:r w:rsidR="005E6D27">
        <w:fldChar w:fldCharType="separate"/>
      </w:r>
      <w:r w:rsidRPr="00791D37">
        <w:rPr>
          <w:rStyle w:val="SinespaciadoCar"/>
        </w:rPr>
        <w:t>http://[IPv6]:8000</w:t>
      </w:r>
      <w:r w:rsidR="005E6D27">
        <w:rPr>
          <w:rStyle w:val="SinespaciadoCar"/>
        </w:rPr>
        <w:fldChar w:fldCharType="end"/>
      </w:r>
      <w:r w:rsidRPr="00791D37">
        <w:t xml:space="preserve"> en el navegador (preferiblemente Google Chrome o Mozilla Firefox debido a razones de compatibilidad). Una vez introducida la dirección web, </w:t>
      </w:r>
      <w:del w:id="3947" w:author="JORGE CONTRERAS ORTIZ" w:date="2021-09-08T09:54:00Z">
        <w:r w:rsidRPr="00791D37" w:rsidDel="00C301B3">
          <w:delText xml:space="preserve">aparecerá </w:delText>
        </w:r>
      </w:del>
      <w:ins w:id="3948" w:author="JORGE CONTRERAS ORTIZ" w:date="2021-09-08T09:54:00Z">
        <w:r w:rsidR="00C301B3">
          <w:t>se mostrará</w:t>
        </w:r>
        <w:r w:rsidR="00C301B3" w:rsidRPr="00791D37">
          <w:t xml:space="preserve"> </w:t>
        </w:r>
      </w:ins>
      <w:r w:rsidRPr="00791D37">
        <w:t>la página de acceso / log</w:t>
      </w:r>
      <w:ins w:id="3949" w:author="JORGE CONTRERAS ORTIZ" w:date="2021-09-07T18:15:00Z">
        <w:r w:rsidR="009E7189">
          <w:t xml:space="preserve">in, tal como se </w:t>
        </w:r>
      </w:ins>
      <w:ins w:id="3950" w:author="JORGE CONTRERAS ORTIZ" w:date="2021-09-08T09:54:00Z">
        <w:r w:rsidR="00C301B3">
          <w:t xml:space="preserve">visualiza </w:t>
        </w:r>
      </w:ins>
      <w:ins w:id="3951" w:author="JORGE CONTRERAS ORTIZ" w:date="2021-09-07T18:15:00Z">
        <w:r w:rsidR="009E7189">
          <w:t xml:space="preserve">en </w:t>
        </w:r>
        <w:r w:rsidR="009E7189">
          <w:fldChar w:fldCharType="begin"/>
        </w:r>
        <w:r w:rsidR="009E7189">
          <w:instrText xml:space="preserve"> REF _Ref81930961 \h </w:instrText>
        </w:r>
      </w:ins>
      <w:r w:rsidR="009E7189">
        <w:fldChar w:fldCharType="separate"/>
      </w:r>
      <w:ins w:id="3952" w:author="JORGE CONTRERAS ORTIZ" w:date="2021-09-08T11:58:00Z">
        <w:r w:rsidR="00FE2C54" w:rsidRPr="00791D37">
          <w:t xml:space="preserve">Ilustración </w:t>
        </w:r>
        <w:r w:rsidR="00FE2C54">
          <w:rPr>
            <w:noProof/>
          </w:rPr>
          <w:t>10</w:t>
        </w:r>
      </w:ins>
      <w:ins w:id="3953" w:author="JORGE CONTRERAS ORTIZ" w:date="2021-09-07T18:15:00Z">
        <w:r w:rsidR="009E7189">
          <w:fldChar w:fldCharType="end"/>
        </w:r>
        <w:r w:rsidR="009E7189">
          <w:t>.</w:t>
        </w:r>
      </w:ins>
      <w:del w:id="3954" w:author="JORGE CONTRERAS ORTIZ" w:date="2021-09-07T18:15:00Z">
        <w:r w:rsidRPr="00791D37" w:rsidDel="009E7189">
          <w:delText>in.</w:delText>
        </w:r>
      </w:del>
    </w:p>
    <w:p w14:paraId="3DC652ED" w14:textId="7982C15B" w:rsidR="009E7189" w:rsidRPr="006B360E" w:rsidRDefault="00571788" w:rsidP="00791D37">
      <w:pPr>
        <w:rPr>
          <w:i/>
          <w:iCs/>
          <w:rPrChange w:id="3955" w:author="JORGE CONTRERAS ORTIZ" w:date="2021-09-04T00:30:00Z">
            <w:rPr/>
          </w:rPrChange>
        </w:rPr>
      </w:pPr>
      <w:del w:id="3956" w:author="JORGE CONTRERAS ORTIZ" w:date="2021-09-07T18:56:00Z">
        <w:r w:rsidRPr="006B360E" w:rsidDel="0033393A">
          <w:rPr>
            <w:b/>
            <w:bCs/>
            <w:i/>
            <w:iCs/>
            <w:rPrChange w:id="3957" w:author="JORGE CONTRERAS ORTIZ" w:date="2021-09-04T00:30:00Z">
              <w:rPr/>
            </w:rPrChange>
          </w:rPr>
          <w:delText>Nota:</w:delText>
        </w:r>
        <w:r w:rsidRPr="006B360E" w:rsidDel="0033393A">
          <w:rPr>
            <w:i/>
            <w:iCs/>
            <w:rPrChange w:id="3958" w:author="JORGE CONTRERAS ORTIZ" w:date="2021-09-04T00:30:00Z">
              <w:rPr/>
            </w:rPrChange>
          </w:rPr>
          <w:delText xml:space="preserve"> El ordenador deberá estar en la misma red que el dispositivo KTBRN1.</w:delText>
        </w:r>
      </w:del>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1"/>
                    <a:stretch>
                      <a:fillRect/>
                    </a:stretch>
                  </pic:blipFill>
                  <pic:spPr>
                    <a:xfrm>
                      <a:off x="0" y="0"/>
                      <a:ext cx="5400040" cy="4117340"/>
                    </a:xfrm>
                    <a:prstGeom prst="rect">
                      <a:avLst/>
                    </a:prstGeom>
                  </pic:spPr>
                </pic:pic>
              </a:graphicData>
            </a:graphic>
          </wp:inline>
        </w:drawing>
      </w:r>
    </w:p>
    <w:p w14:paraId="188DB0C7" w14:textId="1774E87E" w:rsidR="00571788" w:rsidRPr="006242EF" w:rsidRDefault="00571788" w:rsidP="006242EF">
      <w:pPr>
        <w:pStyle w:val="Descripcin"/>
        <w:jc w:val="center"/>
      </w:pPr>
      <w:bookmarkStart w:id="3959" w:name="_Ref81930961"/>
      <w:bookmarkStart w:id="3960" w:name="_Toc81499586"/>
      <w:bookmarkStart w:id="3961" w:name="_Toc81499821"/>
      <w:bookmarkStart w:id="3962" w:name="_Toc81995250"/>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0</w:t>
      </w:r>
      <w:r w:rsidRPr="006242EF">
        <w:fldChar w:fldCharType="end"/>
      </w:r>
      <w:bookmarkEnd w:id="3959"/>
      <w:r w:rsidRPr="00791D37">
        <w:t xml:space="preserve"> Login Panel Administración Web</w:t>
      </w:r>
      <w:bookmarkEnd w:id="3960"/>
      <w:bookmarkEnd w:id="3961"/>
      <w:bookmarkEnd w:id="3962"/>
    </w:p>
    <w:p w14:paraId="0EC39385" w14:textId="5E40BE53" w:rsidR="00571788" w:rsidRPr="00791D37" w:rsidDel="00675D4D" w:rsidRDefault="00571788" w:rsidP="00791D37">
      <w:pPr>
        <w:rPr>
          <w:del w:id="3963" w:author="JORGE CONTRERAS ORTIZ" w:date="2021-09-04T11:57:00Z"/>
        </w:rPr>
      </w:pPr>
    </w:p>
    <w:p w14:paraId="756BAC24" w14:textId="4D4E94D2" w:rsidR="00571788" w:rsidRDefault="00571788" w:rsidP="00791D37">
      <w:pPr>
        <w:rPr>
          <w:i/>
          <w:iCs/>
        </w:rPr>
      </w:pPr>
      <w:r w:rsidRPr="00791D37">
        <w:t>Las credenciales son las mismas a las mencionadas</w:t>
      </w:r>
      <w:ins w:id="3964"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3965" w:author="JORGE CONTRERAS ORTIZ" w:date="2021-09-08T11:58:00Z">
        <w:r w:rsidR="00FE2C54">
          <w:t>3.2.1.2.3.1</w:t>
        </w:r>
      </w:ins>
      <w:ins w:id="3966"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3967" w:author="JORGE CONTRERAS ORTIZ" w:date="2021-09-08T11:58:00Z">
        <w:r w:rsidR="00FE2C54" w:rsidRPr="00791D37">
          <w:t>CONEXIÓN VÍA PUERTO USB SERIE</w:t>
        </w:r>
      </w:ins>
      <w:ins w:id="3968" w:author="JORGE CONTRERAS ORTIZ" w:date="2021-09-04T13:57:00Z">
        <w:r w:rsidR="00D86ECC">
          <w:fldChar w:fldCharType="end"/>
        </w:r>
      </w:ins>
      <w:ins w:id="3969" w:author="JORGE CONTRERAS ORTIZ" w:date="2021-09-04T11:58:00Z">
        <w:r w:rsidR="00675D4D">
          <w:t>.</w:t>
        </w:r>
      </w:ins>
      <w:r w:rsidRPr="00791D37">
        <w:t xml:space="preserve"> Acceder con usuario </w:t>
      </w:r>
      <w:r w:rsidRPr="00791D37">
        <w:rPr>
          <w:i/>
          <w:iCs/>
        </w:rPr>
        <w:t>root</w:t>
      </w:r>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3970" w:name="_Toc81499408"/>
      <w:bookmarkStart w:id="3971" w:name="_Toc81995114"/>
      <w:r w:rsidRPr="00791D37">
        <w:t>CAMBIAR LA CONFIGURACIÓN DE RED</w:t>
      </w:r>
      <w:bookmarkEnd w:id="3970"/>
      <w:bookmarkEnd w:id="3971"/>
    </w:p>
    <w:p w14:paraId="2CDD74D7" w14:textId="77777777" w:rsidR="00571788" w:rsidRPr="00791D37" w:rsidRDefault="00571788" w:rsidP="00791D37"/>
    <w:p w14:paraId="46D81DE4" w14:textId="52743994" w:rsidR="00571788" w:rsidRDefault="00571788" w:rsidP="00791D37">
      <w:pPr>
        <w:rPr>
          <w:ins w:id="3972" w:author="JORGE CONTRERAS ORTIZ" w:date="2021-09-05T22:28:00Z"/>
        </w:rPr>
      </w:pPr>
      <w:r w:rsidRPr="00791D37">
        <w:t xml:space="preserve">El administrador puede querer cambiar y permitir una configuración automática de DHCPv4 o cambiar la dirección IPv4 por otra. </w:t>
      </w:r>
      <w:del w:id="3973" w:author="JORGE CONTRERAS ORTIZ" w:date="2021-09-07T17:20:00Z">
        <w:r w:rsidRPr="00791D37" w:rsidDel="004703BB">
          <w:delText xml:space="preserve">Esto </w:delText>
        </w:r>
      </w:del>
      <w:ins w:id="3974" w:author="JORGE CONTRERAS ORTIZ" w:date="2021-09-07T17:20:00Z">
        <w:r w:rsidR="004703BB">
          <w:t>Este cambio</w:t>
        </w:r>
        <w:r w:rsidR="004703BB" w:rsidRPr="00791D37">
          <w:t xml:space="preserve"> </w:t>
        </w:r>
      </w:ins>
      <w:r w:rsidRPr="00791D37">
        <w:t>podrá realizarse accediendo al menú “Network” en la administración Web</w:t>
      </w:r>
      <w:ins w:id="3975" w:author="JORGE CONTRERAS ORTIZ" w:date="2021-09-07T17:29:00Z">
        <w:r w:rsidR="00C22C47">
          <w:t>, mostrado en</w:t>
        </w:r>
      </w:ins>
      <w:ins w:id="3976" w:author="JORGE CONTRERAS ORTIZ" w:date="2021-09-07T17:30:00Z">
        <w:r w:rsidR="00C22C47">
          <w:t xml:space="preserve"> </w:t>
        </w:r>
        <w:r w:rsidR="00C22C47">
          <w:fldChar w:fldCharType="begin"/>
        </w:r>
        <w:r w:rsidR="00C22C47">
          <w:instrText xml:space="preserve"> REF _Ref81928242 \h </w:instrText>
        </w:r>
      </w:ins>
      <w:r w:rsidR="00C22C47">
        <w:fldChar w:fldCharType="separate"/>
      </w:r>
      <w:ins w:id="3977" w:author="JORGE CONTRERAS ORTIZ" w:date="2021-09-08T11:58:00Z">
        <w:r w:rsidR="00FE2C54" w:rsidRPr="00791D37">
          <w:t xml:space="preserve">Ilustración </w:t>
        </w:r>
        <w:r w:rsidR="00FE2C54">
          <w:rPr>
            <w:noProof/>
          </w:rPr>
          <w:t>11</w:t>
        </w:r>
      </w:ins>
      <w:ins w:id="3978" w:author="JORGE CONTRERAS ORTIZ" w:date="2021-09-07T17:30:00Z">
        <w:r w:rsidR="00C22C47">
          <w:fldChar w:fldCharType="end"/>
        </w:r>
      </w:ins>
      <w:r w:rsidRPr="00791D37">
        <w:t>.</w:t>
      </w:r>
    </w:p>
    <w:p w14:paraId="72278976" w14:textId="77777777" w:rsidR="00032C7F" w:rsidRPr="00791D37" w:rsidRDefault="00032C7F" w:rsidP="00791D37"/>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2"/>
                    <a:stretch>
                      <a:fillRect/>
                    </a:stretch>
                  </pic:blipFill>
                  <pic:spPr>
                    <a:xfrm>
                      <a:off x="0" y="0"/>
                      <a:ext cx="5400040" cy="3559175"/>
                    </a:xfrm>
                    <a:prstGeom prst="rect">
                      <a:avLst/>
                    </a:prstGeom>
                  </pic:spPr>
                </pic:pic>
              </a:graphicData>
            </a:graphic>
          </wp:inline>
        </w:drawing>
      </w:r>
    </w:p>
    <w:p w14:paraId="4E50C83D" w14:textId="7B476A2B" w:rsidR="00571788" w:rsidRPr="006242EF" w:rsidRDefault="00571788" w:rsidP="006242EF">
      <w:pPr>
        <w:pStyle w:val="Descripcin"/>
        <w:jc w:val="center"/>
      </w:pPr>
      <w:bookmarkStart w:id="3979" w:name="_Ref81928242"/>
      <w:bookmarkStart w:id="3980" w:name="_Toc81499587"/>
      <w:bookmarkStart w:id="3981" w:name="_Toc81499822"/>
      <w:bookmarkStart w:id="3982" w:name="_Toc81995251"/>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1</w:t>
      </w:r>
      <w:r w:rsidRPr="006242EF">
        <w:fldChar w:fldCharType="end"/>
      </w:r>
      <w:bookmarkEnd w:id="3979"/>
      <w:r w:rsidRPr="00791D37">
        <w:t xml:space="preserve"> Pestaña Network</w:t>
      </w:r>
      <w:bookmarkEnd w:id="3980"/>
      <w:bookmarkEnd w:id="3981"/>
      <w:bookmarkEnd w:id="3982"/>
    </w:p>
    <w:p w14:paraId="0C1EA9D3" w14:textId="71D174F7" w:rsidR="00571788" w:rsidRDefault="00571788" w:rsidP="00791D37">
      <w:pPr>
        <w:rPr>
          <w:ins w:id="3983" w:author="JORGE CONTRERAS ORTIZ" w:date="2021-09-05T22:28:00Z"/>
        </w:rPr>
      </w:pPr>
    </w:p>
    <w:p w14:paraId="0B8126BD" w14:textId="77777777" w:rsidR="00032C7F" w:rsidRPr="00791D37" w:rsidRDefault="00032C7F" w:rsidP="00791D37"/>
    <w:p w14:paraId="0F65B914" w14:textId="7FF68345" w:rsidR="00571788" w:rsidRPr="00791D37" w:rsidRDefault="00571788" w:rsidP="00791D37">
      <w:del w:id="3984" w:author="JORGE CONTRERAS ORTIZ" w:date="2021-09-07T18:59:00Z">
        <w:r w:rsidRPr="00791D37" w:rsidDel="0033393A">
          <w:delText xml:space="preserve">Como se muestra en </w:delText>
        </w:r>
      </w:del>
      <w:ins w:id="3985" w:author="JORGE CONTRERAS ORTIZ" w:date="2021-09-07T18:59:00Z">
        <w:r w:rsidR="0033393A">
          <w:t>En la</w:t>
        </w:r>
      </w:ins>
      <w:ins w:id="3986" w:author="JORGE CONTRERAS ORTIZ" w:date="2021-09-07T18:16:00Z">
        <w:r w:rsidR="009E7189">
          <w:t xml:space="preserve"> </w:t>
        </w:r>
        <w:r w:rsidR="009E7189">
          <w:fldChar w:fldCharType="begin"/>
        </w:r>
        <w:r w:rsidR="009E7189">
          <w:instrText xml:space="preserve"> REF _Ref81928242 \h </w:instrText>
        </w:r>
      </w:ins>
      <w:ins w:id="3987" w:author="JORGE CONTRERAS ORTIZ" w:date="2021-09-07T18:16:00Z">
        <w:r w:rsidR="009E7189">
          <w:fldChar w:fldCharType="separate"/>
        </w:r>
      </w:ins>
      <w:ins w:id="3988" w:author="JORGE CONTRERAS ORTIZ" w:date="2021-09-08T11:58:00Z">
        <w:r w:rsidR="00FE2C54" w:rsidRPr="00791D37">
          <w:t xml:space="preserve">Ilustración </w:t>
        </w:r>
        <w:r w:rsidR="00FE2C54">
          <w:rPr>
            <w:noProof/>
          </w:rPr>
          <w:t>11</w:t>
        </w:r>
      </w:ins>
      <w:ins w:id="3989" w:author="JORGE CONTRERAS ORTIZ" w:date="2021-09-07T18:16:00Z">
        <w:r w:rsidR="009E7189">
          <w:fldChar w:fldCharType="end"/>
        </w:r>
      </w:ins>
      <w:del w:id="3990" w:author="JORGE CONTRERAS ORTIZ" w:date="2021-09-07T18:16:00Z">
        <w:r w:rsidRPr="00791D37" w:rsidDel="009E7189">
          <w:delText>la imagen de arriba</w:delText>
        </w:r>
      </w:del>
      <w:r w:rsidRPr="00791D37">
        <w:t xml:space="preserve">, </w:t>
      </w:r>
      <w:del w:id="3991" w:author="JORGE CONTRERAS ORTIZ" w:date="2021-09-07T18:59:00Z">
        <w:r w:rsidRPr="00791D37" w:rsidDel="0033393A">
          <w:delText>la nueva dirección IPv4 del DHCP es 192.168.0.102</w:delText>
        </w:r>
      </w:del>
      <w:ins w:id="3992" w:author="JORGE CONTRERAS ORTIZ" w:date="2021-09-07T18:59:00Z">
        <w:r w:rsidR="0033393A">
          <w:t>se muestra el cambio a la nueva IPv4</w:t>
        </w:r>
      </w:ins>
      <w:ins w:id="3993" w:author="JORGE CONTRERAS ORTIZ" w:date="2021-09-07T19:00:00Z">
        <w:r w:rsidR="0033393A">
          <w:t xml:space="preserve"> realizado en </w:t>
        </w:r>
        <w:r w:rsidR="0033393A">
          <w:fldChar w:fldCharType="begin"/>
        </w:r>
        <w:r w:rsidR="0033393A">
          <w:instrText xml:space="preserve"> REF _Ref81656100 \w \h </w:instrText>
        </w:r>
      </w:ins>
      <w:r w:rsidR="0033393A">
        <w:fldChar w:fldCharType="separate"/>
      </w:r>
      <w:ins w:id="3994" w:author="JORGE CONTRERAS ORTIZ" w:date="2021-09-08T11:58:00Z">
        <w:r w:rsidR="00FE2C54">
          <w:t>3.2.1.2.3.1</w:t>
        </w:r>
      </w:ins>
      <w:ins w:id="3995" w:author="JORGE CONTRERAS ORTIZ" w:date="2021-09-07T19:00:00Z">
        <w:r w:rsidR="0033393A">
          <w:fldChar w:fldCharType="end"/>
        </w:r>
        <w:r w:rsidR="0033393A">
          <w:t xml:space="preserve"> </w:t>
        </w:r>
        <w:r w:rsidR="0033393A">
          <w:fldChar w:fldCharType="begin"/>
        </w:r>
        <w:r w:rsidR="0033393A">
          <w:instrText xml:space="preserve"> REF _Ref81656100 \h </w:instrText>
        </w:r>
      </w:ins>
      <w:r w:rsidR="0033393A">
        <w:fldChar w:fldCharType="separate"/>
      </w:r>
      <w:ins w:id="3996" w:author="JORGE CONTRERAS ORTIZ" w:date="2021-09-08T11:58:00Z">
        <w:r w:rsidR="00FE2C54" w:rsidRPr="00791D37">
          <w:t>CONEXIÓN VÍA PUERTO USB SERIE</w:t>
        </w:r>
      </w:ins>
      <w:ins w:id="3997" w:author="JORGE CONTRERAS ORTIZ" w:date="2021-09-07T19:00:00Z">
        <w:r w:rsidR="0033393A">
          <w:fldChar w:fldCharType="end"/>
        </w:r>
      </w:ins>
      <w:r w:rsidRPr="00791D37">
        <w:t>. Ahora será posible acceder por cliente SSH a esta dirección e incluso por enlace local de dirección IPv6 si el ordenador está conectado a la misma red. KiBRA también usará esta dirección IPv4 externa para su funcionalidad NAT64.</w:t>
      </w:r>
    </w:p>
    <w:p w14:paraId="4C79FB4C" w14:textId="0A48BE72" w:rsidR="00571788" w:rsidRPr="006B360E" w:rsidRDefault="00571788" w:rsidP="00791D37">
      <w:pPr>
        <w:rPr>
          <w:i/>
          <w:iCs/>
          <w:rPrChange w:id="3998" w:author="JORGE CONTRERAS ORTIZ" w:date="2021-09-04T00:30:00Z">
            <w:rPr/>
          </w:rPrChange>
        </w:rPr>
      </w:pPr>
      <w:r w:rsidRPr="006B360E">
        <w:rPr>
          <w:b/>
          <w:bCs/>
          <w:i/>
          <w:iCs/>
          <w:rPrChange w:id="3999" w:author="JORGE CONTRERAS ORTIZ" w:date="2021-09-04T00:30:00Z">
            <w:rPr/>
          </w:rPrChange>
        </w:rPr>
        <w:t>Nota:</w:t>
      </w:r>
      <w:r w:rsidRPr="006B360E">
        <w:rPr>
          <w:i/>
          <w:iCs/>
          <w:rPrChange w:id="4000" w:author="JORGE CONTRERAS ORTIZ" w:date="2021-09-04T00:30:00Z">
            <w:rPr/>
          </w:rPrChange>
        </w:rPr>
        <w:t xml:space="preserve"> </w:t>
      </w:r>
      <w:del w:id="4001" w:author="JORGE CONTRERAS ORTIZ" w:date="2021-09-07T19:00:00Z">
        <w:r w:rsidRPr="006B360E" w:rsidDel="0033393A">
          <w:rPr>
            <w:i/>
            <w:iCs/>
            <w:rPrChange w:id="4002" w:author="JORGE CONTRERAS ORTIZ" w:date="2021-09-04T00:30:00Z">
              <w:rPr/>
            </w:rPrChange>
          </w:rPr>
          <w:delText>Se necesitará un reinicio del dispositivo KTBRN1 para asegurar que se aplican correctamente las nuevas configuraciones</w:delText>
        </w:r>
      </w:del>
      <w:ins w:id="4003" w:author="JORGE CONTRERAS ORTIZ" w:date="2021-09-07T19:00:00Z">
        <w:r w:rsidR="0033393A">
          <w:rPr>
            <w:i/>
            <w:iCs/>
          </w:rPr>
          <w:t xml:space="preserve">Cada vez que se realice un cambio en alguna de </w:t>
        </w:r>
      </w:ins>
      <w:ins w:id="4004" w:author="JORGE CONTRERAS ORTIZ" w:date="2021-09-07T19:01:00Z">
        <w:r w:rsidR="0033393A">
          <w:rPr>
            <w:i/>
            <w:iCs/>
          </w:rPr>
          <w:t>las interfaces de ethernet, ya sea en IPv4 como en IPv6, deberá reiniciarse el dispositivo KTBRN1 para asegurarse de que se guarden las configuraciones nuevas</w:t>
        </w:r>
      </w:ins>
      <w:r w:rsidRPr="006B360E">
        <w:rPr>
          <w:i/>
          <w:iCs/>
          <w:rPrChange w:id="4005" w:author="JORGE CONTRERAS ORTIZ" w:date="2021-09-04T00:30:00Z">
            <w:rPr/>
          </w:rPrChange>
        </w:rPr>
        <w:t>.</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4006" w:name="_Toc81499409"/>
      <w:bookmarkStart w:id="4007" w:name="_Toc81995115"/>
      <w:r w:rsidRPr="00791D37">
        <w:lastRenderedPageBreak/>
        <w:t>ACTUALIZAR K</w:t>
      </w:r>
      <w:ins w:id="4008" w:author="JORGE CONTRERAS ORTIZ" w:date="2021-09-04T11:58:00Z">
        <w:r>
          <w:t>i</w:t>
        </w:r>
      </w:ins>
      <w:del w:id="4009" w:author="JORGE CONTRERAS ORTIZ" w:date="2021-09-04T11:58:00Z">
        <w:r w:rsidRPr="00791D37" w:rsidDel="00675D4D">
          <w:delText>I</w:delText>
        </w:r>
      </w:del>
      <w:r w:rsidRPr="00791D37">
        <w:t>BRA</w:t>
      </w:r>
      <w:bookmarkEnd w:id="4006"/>
      <w:bookmarkEnd w:id="4007"/>
    </w:p>
    <w:p w14:paraId="5802F762" w14:textId="77777777" w:rsidR="00571788" w:rsidRPr="00791D37" w:rsidRDefault="00571788" w:rsidP="00791D37"/>
    <w:p w14:paraId="04D945F1" w14:textId="30E26BF0" w:rsidR="00571788" w:rsidRPr="00791D37" w:rsidRDefault="00571788" w:rsidP="00791D37">
      <w:r w:rsidRPr="00791D37">
        <w:t xml:space="preserve">Para actualizar la versión de KiBRA, </w:t>
      </w:r>
      <w:del w:id="4010" w:author="JORGE CONTRERAS ORTIZ" w:date="2021-09-04T11:58:00Z">
        <w:r w:rsidRPr="00791D37" w:rsidDel="008F301F">
          <w:delText xml:space="preserve">iremos </w:delText>
        </w:r>
      </w:del>
      <w:ins w:id="4011" w:author="JORGE CONTRERAS ORTIZ" w:date="2021-09-04T11:58:00Z">
        <w:r w:rsidR="008F301F">
          <w:t xml:space="preserve">se deberá </w:t>
        </w:r>
      </w:ins>
      <w:ins w:id="4012" w:author="JORGE CONTRERAS ORTIZ" w:date="2021-09-07T17:21:00Z">
        <w:r w:rsidR="004703BB">
          <w:t xml:space="preserve">acceder </w:t>
        </w:r>
      </w:ins>
      <w:r w:rsidRPr="00791D37">
        <w:t xml:space="preserve">al menú de KiBRA y </w:t>
      </w:r>
      <w:del w:id="4013" w:author="JORGE CONTRERAS ORTIZ" w:date="2021-09-04T00:30:00Z">
        <w:r w:rsidRPr="00791D37" w:rsidDel="006B360E">
          <w:delText xml:space="preserve">pincharemos </w:delText>
        </w:r>
      </w:del>
      <w:ins w:id="4014" w:author="JORGE CONTRERAS ORTIZ" w:date="2021-09-04T00:30:00Z">
        <w:r w:rsidR="006B360E">
          <w:t xml:space="preserve">se </w:t>
        </w:r>
      </w:ins>
      <w:ins w:id="4015" w:author="JORGE CONTRERAS ORTIZ" w:date="2021-09-04T00:32:00Z">
        <w:r w:rsidR="006B360E">
          <w:t>clicará</w:t>
        </w:r>
      </w:ins>
      <w:ins w:id="4016" w:author="JORGE CONTRERAS ORTIZ" w:date="2021-09-04T00:30:00Z">
        <w:r w:rsidR="006B360E" w:rsidRPr="00791D37">
          <w:t xml:space="preserve"> </w:t>
        </w:r>
      </w:ins>
      <w:r w:rsidRPr="00791D37">
        <w:t xml:space="preserve">en el icono de “Upgrade”, </w:t>
      </w:r>
      <w:del w:id="4017" w:author="JORGE CONTRERAS ORTIZ" w:date="2021-09-04T00:31:00Z">
        <w:r w:rsidRPr="00791D37" w:rsidDel="006B360E">
          <w:delText>que es el que se sitúa</w:delText>
        </w:r>
      </w:del>
      <w:ins w:id="4018" w:author="JORGE CONTRERAS ORTIZ" w:date="2021-09-04T00:31:00Z">
        <w:r w:rsidR="006B360E">
          <w:t>situado</w:t>
        </w:r>
      </w:ins>
      <w:r w:rsidRPr="00791D37">
        <w:t xml:space="preserve"> al lado de la imagen del KTBRN1 en la sección de “System”</w:t>
      </w:r>
      <w:ins w:id="4019" w:author="JORGE CONTRERAS ORTIZ" w:date="2021-09-07T17:22:00Z">
        <w:r w:rsidR="004703BB">
          <w:t xml:space="preserve">, tal como se muestra en </w:t>
        </w:r>
        <w:r w:rsidR="004703BB">
          <w:fldChar w:fldCharType="begin"/>
        </w:r>
        <w:r w:rsidR="004703BB">
          <w:instrText xml:space="preserve"> REF _Ref81927754 \h </w:instrText>
        </w:r>
      </w:ins>
      <w:r w:rsidR="004703BB">
        <w:fldChar w:fldCharType="separate"/>
      </w:r>
      <w:ins w:id="4020" w:author="JORGE CONTRERAS ORTIZ" w:date="2021-09-08T11:58:00Z">
        <w:r w:rsidR="00FE2C54" w:rsidRPr="00791D37">
          <w:t xml:space="preserve">Ilustración </w:t>
        </w:r>
        <w:r w:rsidR="00FE2C54">
          <w:rPr>
            <w:noProof/>
          </w:rPr>
          <w:t>12</w:t>
        </w:r>
      </w:ins>
      <w:ins w:id="4021" w:author="JORGE CONTRERAS ORTIZ" w:date="2021-09-07T17:22:00Z">
        <w:r w:rsidR="004703BB">
          <w:fldChar w:fldCharType="end"/>
        </w:r>
      </w:ins>
      <w:del w:id="4022" w:author="JORGE CONTRERAS ORTIZ" w:date="2021-09-07T17:22:00Z">
        <w:r w:rsidRPr="00791D37" w:rsidDel="004703BB">
          <w:delText>.</w:delText>
        </w:r>
      </w:del>
    </w:p>
    <w:p w14:paraId="1E5CF223" w14:textId="431A0F87" w:rsidR="00571788" w:rsidRDefault="00571788" w:rsidP="00791D37">
      <w:pPr>
        <w:pStyle w:val="Textoindependiente"/>
        <w:rPr>
          <w:ins w:id="4023"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3"/>
                    <a:stretch>
                      <a:fillRect/>
                    </a:stretch>
                  </pic:blipFill>
                  <pic:spPr>
                    <a:xfrm>
                      <a:off x="0" y="0"/>
                      <a:ext cx="5400040" cy="4359910"/>
                    </a:xfrm>
                    <a:prstGeom prst="rect">
                      <a:avLst/>
                    </a:prstGeom>
                  </pic:spPr>
                </pic:pic>
              </a:graphicData>
            </a:graphic>
          </wp:inline>
        </w:drawing>
      </w:r>
    </w:p>
    <w:p w14:paraId="22FD1DDD" w14:textId="54BDC9A9" w:rsidR="00571788" w:rsidRPr="006242EF" w:rsidRDefault="00571788" w:rsidP="006242EF">
      <w:pPr>
        <w:pStyle w:val="Descripcin"/>
        <w:jc w:val="center"/>
      </w:pPr>
      <w:bookmarkStart w:id="4024" w:name="_Ref81927754"/>
      <w:bookmarkStart w:id="4025" w:name="_Toc81499588"/>
      <w:bookmarkStart w:id="4026" w:name="_Toc81499823"/>
      <w:bookmarkStart w:id="4027" w:name="_Toc81995252"/>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2</w:t>
      </w:r>
      <w:r w:rsidRPr="006242EF">
        <w:fldChar w:fldCharType="end"/>
      </w:r>
      <w:bookmarkEnd w:id="4024"/>
      <w:r w:rsidRPr="00791D37">
        <w:t xml:space="preserve"> Actualización KiBRA</w:t>
      </w:r>
      <w:bookmarkEnd w:id="4025"/>
      <w:bookmarkEnd w:id="4026"/>
      <w:bookmarkEnd w:id="4027"/>
    </w:p>
    <w:p w14:paraId="636F7954" w14:textId="7B0A4DE9" w:rsidR="00571788" w:rsidRDefault="00571788" w:rsidP="00791D37">
      <w:pPr>
        <w:rPr>
          <w:ins w:id="4028" w:author="JORGE CONTRERAS ORTIZ" w:date="2021-09-05T22:28:00Z"/>
        </w:rPr>
      </w:pPr>
    </w:p>
    <w:p w14:paraId="555BDF80" w14:textId="77777777" w:rsidR="00032C7F" w:rsidRPr="00791D37" w:rsidRDefault="00032C7F" w:rsidP="00791D37"/>
    <w:p w14:paraId="468E87BF" w14:textId="32EC012D" w:rsidR="00571788" w:rsidRDefault="00571788" w:rsidP="00791D37">
      <w:pPr>
        <w:rPr>
          <w:ins w:id="4029" w:author="JORGE CONTRERAS ORTIZ" w:date="2021-09-07T17:21:00Z"/>
        </w:rPr>
      </w:pPr>
      <w:r w:rsidRPr="00791D37">
        <w:t xml:space="preserve">Después </w:t>
      </w:r>
      <w:del w:id="4030" w:author="JORGE CONTRERAS ORTIZ" w:date="2021-09-04T00:32:00Z">
        <w:r w:rsidRPr="00791D37" w:rsidDel="006B360E">
          <w:delText xml:space="preserve">seleccionaremos </w:delText>
        </w:r>
      </w:del>
      <w:ins w:id="4031" w:author="JORGE CONTRERAS ORTIZ" w:date="2021-09-04T00:32:00Z">
        <w:r w:rsidR="006B360E">
          <w:t>se seleccionará</w:t>
        </w:r>
        <w:r w:rsidR="006B360E" w:rsidRPr="00791D37">
          <w:t xml:space="preserve"> </w:t>
        </w:r>
      </w:ins>
      <w:r w:rsidRPr="00791D37">
        <w:t>el fichero KiBRA-v2.x.x.zip descargado anteriormente</w:t>
      </w:r>
      <w:ins w:id="4032" w:author="JORGE CONTRERAS ORTIZ" w:date="2021-09-04T00:33:00Z">
        <w:r w:rsidR="006B360E">
          <w:t xml:space="preserve">, </w:t>
        </w:r>
      </w:ins>
      <w:del w:id="4033" w:author="JORGE CONTRERAS ORTIZ" w:date="2021-09-04T00:32:00Z">
        <w:r w:rsidRPr="00791D37" w:rsidDel="006B360E">
          <w:delText xml:space="preserve"> en nuestro ordenador, </w:delText>
        </w:r>
      </w:del>
      <w:del w:id="4034" w:author="JORGE CONTRERAS ORTIZ" w:date="2021-09-04T12:08:00Z">
        <w:r w:rsidRPr="00791D37" w:rsidDel="008F301F">
          <w:delText>pincharemos</w:delText>
        </w:r>
      </w:del>
      <w:ins w:id="4035" w:author="JORGE CONTRERAS ORTIZ" w:date="2021-09-04T12:08:00Z">
        <w:r w:rsidR="008F301F">
          <w:t>y se clicará</w:t>
        </w:r>
      </w:ins>
      <w:r w:rsidRPr="00791D37">
        <w:t xml:space="preserve"> en el botón “Install” y </w:t>
      </w:r>
      <w:del w:id="4036" w:author="JORGE CONTRERAS ORTIZ" w:date="2021-09-04T00:32:00Z">
        <w:r w:rsidRPr="00791D37" w:rsidDel="006B360E">
          <w:delText xml:space="preserve">seguiremos </w:delText>
        </w:r>
      </w:del>
      <w:ins w:id="4037" w:author="JORGE CONTRERAS ORTIZ" w:date="2021-09-04T00:32:00Z">
        <w:r w:rsidR="006B360E">
          <w:t>se seguirán</w:t>
        </w:r>
        <w:r w:rsidR="006B360E" w:rsidRPr="00791D37">
          <w:t xml:space="preserve"> </w:t>
        </w:r>
      </w:ins>
      <w:r w:rsidRPr="00791D37">
        <w:t>las instrucciones que</w:t>
      </w:r>
      <w:ins w:id="4038" w:author="JORGE CONTRERAS ORTIZ" w:date="2021-09-04T00:32:00Z">
        <w:r w:rsidR="006B360E">
          <w:t xml:space="preserve"> </w:t>
        </w:r>
      </w:ins>
      <w:del w:id="4039" w:author="JORGE CONTRERAS ORTIZ" w:date="2021-09-04T00:32:00Z">
        <w:r w:rsidRPr="00791D37" w:rsidDel="006B360E">
          <w:delText xml:space="preserve"> nos </w:delText>
        </w:r>
      </w:del>
      <w:r w:rsidRPr="00791D37">
        <w:t>aparecerán en pantalla.</w:t>
      </w:r>
    </w:p>
    <w:p w14:paraId="22F5E4EE" w14:textId="0845393A" w:rsidR="004703BB" w:rsidRPr="00791D37" w:rsidRDefault="004703BB" w:rsidP="00791D37">
      <w:ins w:id="4040" w:author="JORGE CONTRERAS ORTIZ" w:date="2021-09-07T17:21:00Z">
        <w:r>
          <w:t xml:space="preserve">Deberá mantenerse </w:t>
        </w:r>
      </w:ins>
      <w:ins w:id="4041" w:author="JORGE CONTRERAS ORTIZ" w:date="2021-09-07T17:22:00Z">
        <w:r w:rsidR="00C22C47">
          <w:t xml:space="preserve">KiBRA actualizado, </w:t>
        </w:r>
      </w:ins>
      <w:ins w:id="4042" w:author="JORGE CONTRERAS ORTIZ" w:date="2021-09-07T17:23:00Z">
        <w:r w:rsidR="00C22C47">
          <w:t xml:space="preserve">ya que, como se detalló en </w:t>
        </w:r>
        <w:r w:rsidR="00C22C47">
          <w:fldChar w:fldCharType="begin"/>
        </w:r>
        <w:r w:rsidR="00C22C47">
          <w:instrText xml:space="preserve"> REF _Ref81927833 \w \h </w:instrText>
        </w:r>
      </w:ins>
      <w:r w:rsidR="00C22C47">
        <w:fldChar w:fldCharType="separate"/>
      </w:r>
      <w:ins w:id="4043" w:author="JORGE CONTRERAS ORTIZ" w:date="2021-09-08T11:58:00Z">
        <w:r w:rsidR="00FE2C54">
          <w:t>3.1.1.3</w:t>
        </w:r>
      </w:ins>
      <w:ins w:id="4044" w:author="JORGE CONTRERAS ORTIZ" w:date="2021-09-07T17:23:00Z">
        <w:r w:rsidR="00C22C47">
          <w:fldChar w:fldCharType="end"/>
        </w:r>
        <w:r w:rsidR="00C22C47">
          <w:t xml:space="preserve"> </w:t>
        </w:r>
        <w:r w:rsidR="00C22C47">
          <w:fldChar w:fldCharType="begin"/>
        </w:r>
        <w:r w:rsidR="00C22C47">
          <w:instrText xml:space="preserve"> REF _Ref81927823 \h </w:instrText>
        </w:r>
      </w:ins>
      <w:r w:rsidR="00C22C47">
        <w:fldChar w:fldCharType="separate"/>
      </w:r>
      <w:ins w:id="4045" w:author="JORGE CONTRERAS ORTIZ" w:date="2021-09-08T11:58:00Z">
        <w:r w:rsidR="00FE2C54" w:rsidRPr="00791D37">
          <w:t>CARACTERÍSTICAS DEL BORDER ROUTER KTBRN1</w:t>
        </w:r>
      </w:ins>
      <w:ins w:id="4046" w:author="JORGE CONTRERAS ORTIZ" w:date="2021-09-07T17:23:00Z">
        <w:r w:rsidR="00C22C47">
          <w:fldChar w:fldCharType="end"/>
        </w:r>
        <w:r w:rsidR="00C22C47">
          <w:t>, es el sistema encargado de los servicios</w:t>
        </w:r>
      </w:ins>
      <w:ins w:id="4047" w:author="JORGE CONTRERAS ORTIZ" w:date="2021-09-07T17:24:00Z">
        <w:r w:rsidR="00C22C47">
          <w:t xml:space="preserve"> y funcionalidades del KTBRN1</w:t>
        </w:r>
      </w:ins>
      <w:ins w:id="4048" w:author="JORGE CONTRERAS ORTIZ" w:date="2021-09-08T09:57:00Z">
        <w:r w:rsidR="00C301B3">
          <w:t>.</w:t>
        </w:r>
      </w:ins>
    </w:p>
    <w:p w14:paraId="64FA8A5E" w14:textId="1BC0CA51" w:rsidR="00571788" w:rsidRPr="00791D37" w:rsidRDefault="00571788" w:rsidP="00791D37">
      <w:r w:rsidRPr="00791D37">
        <w:br w:type="page"/>
      </w:r>
    </w:p>
    <w:p w14:paraId="7A9B2C22" w14:textId="36422EA4" w:rsidR="00571788" w:rsidRPr="00791D37" w:rsidRDefault="008F301F" w:rsidP="00FE1EC4">
      <w:pPr>
        <w:pStyle w:val="Ttulo5"/>
      </w:pPr>
      <w:bookmarkStart w:id="4049" w:name="_Toc81499410"/>
      <w:bookmarkStart w:id="4050" w:name="_Toc81995116"/>
      <w:r w:rsidRPr="00791D37">
        <w:lastRenderedPageBreak/>
        <w:t>CONFIGURAR BORDER ROUTER</w:t>
      </w:r>
      <w:bookmarkEnd w:id="4049"/>
      <w:bookmarkEnd w:id="4050"/>
    </w:p>
    <w:p w14:paraId="2DF91B73" w14:textId="77777777" w:rsidR="00571788" w:rsidRPr="00791D37" w:rsidRDefault="00571788" w:rsidP="00791D37"/>
    <w:p w14:paraId="4AA59C25" w14:textId="58353AEE" w:rsidR="00032C7F" w:rsidRPr="00791D37" w:rsidRDefault="00571788" w:rsidP="00791D37">
      <w:del w:id="4051" w:author="JORGE CONTRERAS ORTIZ" w:date="2021-09-04T00:32:00Z">
        <w:r w:rsidRPr="00791D37" w:rsidDel="006B360E">
          <w:delText xml:space="preserve">Pincharemos </w:delText>
        </w:r>
      </w:del>
      <w:ins w:id="4052" w:author="JORGE CONTRERAS ORTIZ" w:date="2021-09-04T00:32:00Z">
        <w:r w:rsidR="006B360E">
          <w:t>Se clicará</w:t>
        </w:r>
        <w:r w:rsidR="006B360E" w:rsidRPr="00791D37">
          <w:t xml:space="preserve"> </w:t>
        </w:r>
      </w:ins>
      <w:r w:rsidRPr="00791D37">
        <w:t>en el submenú “Settings” por debajo del menú KiBRA, para acceder a la página de configuración. En esta pestaña, será donde se configurará los diferentes parámetros para unirse a la red</w:t>
      </w:r>
      <w:ins w:id="4053" w:author="JORGE CONTRERAS ORTIZ" w:date="2021-09-07T17:02:00Z">
        <w:r w:rsidR="001E21C1">
          <w:t xml:space="preserve">, tal como se muestra </w:t>
        </w:r>
      </w:ins>
      <w:ins w:id="4054" w:author="JORGE CONTRERAS ORTIZ" w:date="2021-09-07T17:03:00Z">
        <w:r w:rsidR="001E21C1">
          <w:t xml:space="preserve">en </w:t>
        </w:r>
        <w:r w:rsidR="001E21C1">
          <w:fldChar w:fldCharType="begin"/>
        </w:r>
        <w:r w:rsidR="001E21C1">
          <w:instrText xml:space="preserve"> REF _Ref81926615 \h </w:instrText>
        </w:r>
      </w:ins>
      <w:r w:rsidR="001E21C1">
        <w:fldChar w:fldCharType="separate"/>
      </w:r>
      <w:ins w:id="4055" w:author="JORGE CONTRERAS ORTIZ" w:date="2021-09-08T11:58:00Z">
        <w:r w:rsidR="00FE2C54" w:rsidRPr="00791D37">
          <w:t xml:space="preserve">Ilustración </w:t>
        </w:r>
        <w:r w:rsidR="00FE2C54">
          <w:rPr>
            <w:noProof/>
          </w:rPr>
          <w:t>13</w:t>
        </w:r>
      </w:ins>
      <w:ins w:id="4056" w:author="JORGE CONTRERAS ORTIZ" w:date="2021-09-07T17:03:00Z">
        <w:r w:rsidR="001E21C1">
          <w:fldChar w:fldCharType="end"/>
        </w:r>
      </w:ins>
      <w:del w:id="4057" w:author="JORGE CONTRERAS ORTIZ" w:date="2021-09-07T17:02:00Z">
        <w:r w:rsidRPr="00791D37" w:rsidDel="001E21C1">
          <w:delText xml:space="preserve">. </w:delText>
        </w:r>
      </w:del>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4"/>
                    <a:stretch>
                      <a:fillRect/>
                    </a:stretch>
                  </pic:blipFill>
                  <pic:spPr>
                    <a:xfrm>
                      <a:off x="0" y="0"/>
                      <a:ext cx="5400040" cy="4354195"/>
                    </a:xfrm>
                    <a:prstGeom prst="rect">
                      <a:avLst/>
                    </a:prstGeom>
                  </pic:spPr>
                </pic:pic>
              </a:graphicData>
            </a:graphic>
          </wp:inline>
        </w:drawing>
      </w:r>
    </w:p>
    <w:p w14:paraId="6DCCEEC7" w14:textId="3F11527D" w:rsidR="00571788" w:rsidRPr="006242EF" w:rsidRDefault="00571788" w:rsidP="006242EF">
      <w:pPr>
        <w:pStyle w:val="Descripcin"/>
        <w:jc w:val="center"/>
      </w:pPr>
      <w:bookmarkStart w:id="4058" w:name="_Ref81926615"/>
      <w:bookmarkStart w:id="4059" w:name="_Toc81499589"/>
      <w:bookmarkStart w:id="4060" w:name="_Toc81499824"/>
      <w:bookmarkStart w:id="4061" w:name="_Toc81995253"/>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3</w:t>
      </w:r>
      <w:r w:rsidRPr="006242EF">
        <w:fldChar w:fldCharType="end"/>
      </w:r>
      <w:bookmarkEnd w:id="4058"/>
      <w:r w:rsidRPr="00791D37">
        <w:t xml:space="preserve"> Pestaña Settings</w:t>
      </w:r>
      <w:bookmarkEnd w:id="4059"/>
      <w:bookmarkEnd w:id="4060"/>
      <w:bookmarkEnd w:id="4061"/>
    </w:p>
    <w:p w14:paraId="69F1273A" w14:textId="4E642210" w:rsidR="00571788" w:rsidRDefault="00571788" w:rsidP="00791D37">
      <w:pPr>
        <w:rPr>
          <w:ins w:id="4062"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4063" w:name="_Ref81928526"/>
      <w:bookmarkStart w:id="4064" w:name="_Ref81928540"/>
      <w:bookmarkStart w:id="4065" w:name="_Toc81995117"/>
      <w:r w:rsidRPr="00791D37">
        <w:t>UNIRSE O FORMAR UNA RED THREAD</w:t>
      </w:r>
      <w:bookmarkEnd w:id="4063"/>
      <w:bookmarkEnd w:id="4064"/>
      <w:bookmarkEnd w:id="4065"/>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r w:rsidRPr="00791D37">
        <w:rPr>
          <w:b/>
          <w:bCs/>
        </w:rPr>
        <w:t>Autostart:</w:t>
      </w:r>
      <w:r w:rsidRPr="00791D37">
        <w:t xml:space="preserve"> Si esta opción está activada, el BR se intentará unir a la red Thread después del siguiente reinicio.</w:t>
      </w:r>
    </w:p>
    <w:p w14:paraId="1D93035C" w14:textId="25FE3EDA" w:rsidR="00571788" w:rsidRDefault="00571788" w:rsidP="00791D37">
      <w:pPr>
        <w:pStyle w:val="Prrafodelista"/>
        <w:numPr>
          <w:ilvl w:val="0"/>
          <w:numId w:val="16"/>
        </w:numPr>
        <w:rPr>
          <w:ins w:id="4066" w:author="JORGE CONTRERAS ORTIZ" w:date="2021-09-05T22:30:00Z"/>
        </w:rPr>
      </w:pPr>
      <w:r w:rsidRPr="00791D37">
        <w:rPr>
          <w:b/>
          <w:bCs/>
        </w:rPr>
        <w:t xml:space="preserve">Out-of-band Commisioning: </w:t>
      </w:r>
      <w:r w:rsidRPr="00791D37">
        <w:t xml:space="preserve"> </w:t>
      </w:r>
      <w:ins w:id="4067" w:author="JORGE CONTRERAS ORTIZ" w:date="2021-09-07T17:03:00Z">
        <w:r w:rsidR="001E21C1" w:rsidRPr="00791D37">
          <w:t xml:space="preserve">Permite </w:t>
        </w:r>
        <w:r w:rsidR="001E21C1">
          <w:t>activar</w:t>
        </w:r>
        <w:r w:rsidR="001E21C1" w:rsidRPr="00791D37">
          <w:t xml:space="preserve"> o desactivar este tipo de </w:t>
        </w:r>
        <w:r w:rsidR="001E21C1">
          <w:t>conexión</w:t>
        </w:r>
        <w:r w:rsidR="001E21C1" w:rsidRPr="00791D37">
          <w:t xml:space="preserve"> a la red cuando el sistema arranca</w:t>
        </w:r>
        <w:r w:rsidR="001E21C1" w:rsidRPr="000F31AA">
          <w:t>.</w:t>
        </w:r>
        <w:r w:rsidR="001E21C1">
          <w:t xml:space="preserve"> Este servicio de red se explicará más detalladamente en</w:t>
        </w:r>
        <w:r w:rsidR="001E21C1" w:rsidRPr="00791D37" w:rsidDel="001E21C1">
          <w:t xml:space="preserve"> </w:t>
        </w:r>
      </w:ins>
      <w:ins w:id="4068" w:author="JORGE CONTRERAS ORTIZ" w:date="2021-09-07T17:04:00Z">
        <w:r w:rsidR="001E21C1">
          <w:fldChar w:fldCharType="begin"/>
        </w:r>
        <w:r w:rsidR="001E21C1">
          <w:instrText xml:space="preserve"> REF _Ref81926664 \w \h </w:instrText>
        </w:r>
      </w:ins>
      <w:r w:rsidR="001E21C1">
        <w:fldChar w:fldCharType="separate"/>
      </w:r>
      <w:ins w:id="4069" w:author="JORGE CONTRERAS ORTIZ" w:date="2021-09-08T11:58:00Z">
        <w:r w:rsidR="00FE2C54">
          <w:t>3.3.3</w:t>
        </w:r>
      </w:ins>
      <w:ins w:id="4070" w:author="JORGE CONTRERAS ORTIZ" w:date="2021-09-07T17:04:00Z">
        <w:r w:rsidR="001E21C1">
          <w:fldChar w:fldCharType="end"/>
        </w:r>
        <w:r w:rsidR="001E21C1">
          <w:t xml:space="preserve"> </w:t>
        </w:r>
        <w:r w:rsidR="001E21C1">
          <w:fldChar w:fldCharType="begin"/>
        </w:r>
        <w:r w:rsidR="001E21C1">
          <w:instrText xml:space="preserve"> REF _Ref81926656 \h </w:instrText>
        </w:r>
      </w:ins>
      <w:r w:rsidR="001E21C1">
        <w:fldChar w:fldCharType="separate"/>
      </w:r>
      <w:ins w:id="4071" w:author="JORGE CONTRERAS ORTIZ" w:date="2021-09-08T11:58:00Z">
        <w:r w:rsidR="00FE2C54" w:rsidRPr="00791D37">
          <w:t>CONFIGURACIÓN DE RED</w:t>
        </w:r>
      </w:ins>
      <w:ins w:id="4072" w:author="JORGE CONTRERAS ORTIZ" w:date="2021-09-07T17:04:00Z">
        <w:r w:rsidR="001E21C1">
          <w:fldChar w:fldCharType="end"/>
        </w:r>
      </w:ins>
      <w:del w:id="4073" w:author="JORGE CONTRERAS ORTIZ" w:date="2021-09-07T17:03:00Z">
        <w:r w:rsidRPr="00791D37" w:rsidDel="001E21C1">
          <w:delText>Permite seleccionar o desactivar este tipo de unión a la red cuando el sistema arranca.</w:delText>
        </w:r>
      </w:del>
    </w:p>
    <w:p w14:paraId="157A7EAF" w14:textId="0A42AB0E" w:rsidR="0014373A" w:rsidRDefault="0014373A">
      <w:pPr>
        <w:pStyle w:val="Prrafodelista"/>
        <w:rPr>
          <w:ins w:id="4074" w:author="JORGE CONTRERAS ORTIZ" w:date="2021-09-07T17:03:00Z"/>
        </w:rPr>
      </w:pPr>
    </w:p>
    <w:p w14:paraId="3AA8F6A7" w14:textId="77777777" w:rsidR="001E21C1" w:rsidRPr="00791D37" w:rsidRDefault="001E21C1">
      <w:pPr>
        <w:pStyle w:val="Prrafodelista"/>
        <w:pPrChange w:id="4075" w:author="JORGE CONTRERAS ORTIZ" w:date="2021-09-05T22:30:00Z">
          <w:pPr>
            <w:pStyle w:val="Prrafodelista"/>
            <w:numPr>
              <w:numId w:val="16"/>
            </w:numPr>
            <w:ind w:hanging="360"/>
          </w:pPr>
        </w:pPrChange>
      </w:pPr>
    </w:p>
    <w:p w14:paraId="2B861149" w14:textId="17F13042" w:rsidR="0074559B" w:rsidRDefault="0074559B" w:rsidP="00791D37">
      <w:pPr>
        <w:pStyle w:val="Prrafodelista"/>
        <w:numPr>
          <w:ilvl w:val="1"/>
          <w:numId w:val="16"/>
        </w:numPr>
        <w:rPr>
          <w:ins w:id="4076" w:author="JORGE CONTRERAS ORTIZ" w:date="2021-09-05T22:28:00Z"/>
        </w:rPr>
      </w:pPr>
      <w:r w:rsidRPr="00791D37">
        <w:rPr>
          <w:b/>
          <w:bCs/>
        </w:rPr>
        <w:lastRenderedPageBreak/>
        <w:t xml:space="preserve">Activando </w:t>
      </w:r>
      <w:r w:rsidRPr="00791D37">
        <w:t xml:space="preserve"> </w:t>
      </w:r>
      <w:ins w:id="4077" w:author="JORGE CONTRERAS ORTIZ" w:date="2021-09-07T17:04:00Z">
        <w:r w:rsidR="001E21C1" w:rsidRPr="00791D37">
          <w:t xml:space="preserve">este modo los parámetros a configurar de la red serán </w:t>
        </w:r>
        <w:r w:rsidR="001E21C1">
          <w:t xml:space="preserve">los mostrados a continuación en </w:t>
        </w:r>
      </w:ins>
      <w:ins w:id="4078" w:author="JORGE CONTRERAS ORTIZ" w:date="2021-09-07T17:05:00Z">
        <w:r w:rsidR="001E21C1">
          <w:fldChar w:fldCharType="begin"/>
        </w:r>
        <w:r w:rsidR="001E21C1">
          <w:instrText xml:space="preserve"> REF _Ref81926726 \h </w:instrText>
        </w:r>
      </w:ins>
      <w:r w:rsidR="001E21C1">
        <w:fldChar w:fldCharType="separate"/>
      </w:r>
      <w:ins w:id="4079" w:author="JORGE CONTRERAS ORTIZ" w:date="2021-09-08T11:58:00Z">
        <w:r w:rsidR="00FE2C54" w:rsidRPr="001E2FD6">
          <w:t xml:space="preserve">Ilustración </w:t>
        </w:r>
        <w:r w:rsidR="00FE2C54">
          <w:rPr>
            <w:noProof/>
          </w:rPr>
          <w:t>14</w:t>
        </w:r>
      </w:ins>
      <w:ins w:id="4080" w:author="JORGE CONTRERAS ORTIZ" w:date="2021-09-07T17:05:00Z">
        <w:r w:rsidR="001E21C1">
          <w:fldChar w:fldCharType="end"/>
        </w:r>
      </w:ins>
      <w:ins w:id="4081" w:author="JORGE CONTRERAS ORTIZ" w:date="2021-09-07T17:04:00Z">
        <w:r w:rsidR="001E21C1">
          <w:t>, siendo todos de obligatoria configuración, tal como se detalla</w:t>
        </w:r>
      </w:ins>
      <w:ins w:id="4082" w:author="JORGE CONTRERAS ORTIZ" w:date="2021-09-08T09:58:00Z">
        <w:r w:rsidR="00C301B3">
          <w:t>rá</w:t>
        </w:r>
      </w:ins>
      <w:ins w:id="4083" w:author="JORGE CONTRERAS ORTIZ" w:date="2021-09-07T17:04:00Z">
        <w:r w:rsidR="001E21C1">
          <w:t xml:space="preserve"> en </w:t>
        </w:r>
        <w:r w:rsidR="001E21C1">
          <w:fldChar w:fldCharType="begin"/>
        </w:r>
        <w:r w:rsidR="001E21C1">
          <w:instrText xml:space="preserve"> REF _Ref81926703 \w \h </w:instrText>
        </w:r>
      </w:ins>
      <w:r w:rsidR="001E21C1">
        <w:fldChar w:fldCharType="separate"/>
      </w:r>
      <w:ins w:id="4084" w:author="JORGE CONTRERAS ORTIZ" w:date="2021-09-08T11:58:00Z">
        <w:r w:rsidR="00FE2C54">
          <w:t>3.3.3.2</w:t>
        </w:r>
      </w:ins>
      <w:ins w:id="4085" w:author="JORGE CONTRERAS ORTIZ" w:date="2021-09-07T17:04:00Z">
        <w:r w:rsidR="001E21C1">
          <w:fldChar w:fldCharType="end"/>
        </w:r>
        <w:r w:rsidR="001E21C1">
          <w:t xml:space="preserve"> </w:t>
        </w:r>
        <w:r w:rsidR="001E21C1">
          <w:fldChar w:fldCharType="begin"/>
        </w:r>
        <w:r w:rsidR="001E21C1">
          <w:instrText xml:space="preserve"> REF _Ref81926709 \h </w:instrText>
        </w:r>
      </w:ins>
      <w:r w:rsidR="001E21C1">
        <w:fldChar w:fldCharType="separate"/>
      </w:r>
      <w:ins w:id="4086" w:author="JORGE CONTRERAS ORTIZ" w:date="2021-09-08T11:58:00Z">
        <w:r w:rsidR="00FE2C54" w:rsidRPr="00FE2C54">
          <w:rPr>
            <w:rPrChange w:id="4087" w:author="JORGE CONTRERAS ORTIZ" w:date="2021-09-08T11:58:00Z">
              <w:rPr>
                <w:lang w:val="en-US"/>
              </w:rPr>
            </w:rPrChange>
          </w:rPr>
          <w:t>MODO OUT-OF-BAND COMMISSIONING ACTIVADO</w:t>
        </w:r>
      </w:ins>
      <w:ins w:id="4088" w:author="JORGE CONTRERAS ORTIZ" w:date="2021-09-07T17:04:00Z">
        <w:r w:rsidR="001E21C1">
          <w:fldChar w:fldCharType="end"/>
        </w:r>
      </w:ins>
      <w:del w:id="4089" w:author="JORGE CONTRERAS ORTIZ" w:date="2021-09-07T17:04:00Z">
        <w:r w:rsidRPr="00791D37" w:rsidDel="001E21C1">
          <w:delText>este modo los parámetros a configurar de la red serán los mostrados en la siguiente imagen</w:delText>
        </w:r>
      </w:del>
      <w:r w:rsidRPr="00791D37">
        <w:t>:</w:t>
      </w:r>
    </w:p>
    <w:p w14:paraId="651CC011" w14:textId="77F01654" w:rsidR="0014373A" w:rsidRDefault="0014373A" w:rsidP="0014373A">
      <w:pPr>
        <w:rPr>
          <w:ins w:id="4090" w:author="JORGE CONTRERAS ORTIZ" w:date="2021-09-05T22:28:00Z"/>
        </w:rPr>
      </w:pPr>
      <w:r w:rsidRPr="00791D37">
        <w:rPr>
          <w:noProof/>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4091" w:name="_Ref81926726"/>
                            <w:bookmarkStart w:id="4092" w:name="_Toc81499590"/>
                            <w:bookmarkStart w:id="4093" w:name="_Toc81499825"/>
                            <w:bookmarkStart w:id="4094" w:name="_Toc8199525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bookmarkEnd w:id="4091"/>
                            <w:r w:rsidRPr="001E2FD6">
                              <w:t xml:space="preserve"> Parámetros a configurar con Out-of-band Commissioning Activado</w:t>
                            </w:r>
                            <w:bookmarkEnd w:id="4092"/>
                            <w:bookmarkEnd w:id="4093"/>
                            <w:bookmarkEnd w:id="40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207402AF" w:rsidR="0074559B" w:rsidRPr="006242EF" w:rsidRDefault="0074559B" w:rsidP="006242EF">
                      <w:pPr>
                        <w:pStyle w:val="Descripcin"/>
                        <w:jc w:val="center"/>
                      </w:pPr>
                      <w:bookmarkStart w:id="4095" w:name="_Ref81926726"/>
                      <w:bookmarkStart w:id="4096" w:name="_Toc81499590"/>
                      <w:bookmarkStart w:id="4097" w:name="_Toc81499825"/>
                      <w:bookmarkStart w:id="4098" w:name="_Toc8199525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bookmarkEnd w:id="4095"/>
                      <w:r w:rsidRPr="001E2FD6">
                        <w:t xml:space="preserve"> Parámetros a configurar con Out-of-band Commissioning Activado</w:t>
                      </w:r>
                      <w:bookmarkEnd w:id="4096"/>
                      <w:bookmarkEnd w:id="4097"/>
                      <w:bookmarkEnd w:id="4098"/>
                    </w:p>
                  </w:txbxContent>
                </v:textbox>
                <w10:wrap type="tight"/>
              </v:shape>
            </w:pict>
          </mc:Fallback>
        </mc:AlternateContent>
      </w:r>
    </w:p>
    <w:p w14:paraId="1D76B662" w14:textId="3CFAFEA4" w:rsidR="0014373A" w:rsidDel="0014373A" w:rsidRDefault="0014373A" w:rsidP="0014373A">
      <w:pPr>
        <w:pStyle w:val="Prrafodelista"/>
        <w:ind w:left="1440"/>
        <w:rPr>
          <w:del w:id="4099" w:author="JORGE CONTRERAS ORTIZ" w:date="2021-09-05T22:30:00Z"/>
        </w:rPr>
      </w:pPr>
    </w:p>
    <w:p w14:paraId="5151D557" w14:textId="72EB03BA" w:rsidR="0074559B" w:rsidRPr="00791D37" w:rsidDel="0014373A" w:rsidRDefault="0074559B" w:rsidP="00791D37">
      <w:pPr>
        <w:rPr>
          <w:del w:id="4100" w:author="JORGE CONTRERAS ORTIZ" w:date="2021-09-05T22:30:00Z"/>
        </w:rPr>
      </w:pPr>
    </w:p>
    <w:p w14:paraId="58B72AC6" w14:textId="77777777" w:rsidR="0014373A" w:rsidRPr="0014373A" w:rsidRDefault="0014373A">
      <w:pPr>
        <w:pStyle w:val="Prrafodelista"/>
        <w:ind w:left="1440"/>
        <w:rPr>
          <w:ins w:id="4101" w:author="JORGE CONTRERAS ORTIZ" w:date="2021-09-05T22:29:00Z"/>
          <w:rPrChange w:id="4102" w:author="JORGE CONTRERAS ORTIZ" w:date="2021-09-05T22:29:00Z">
            <w:rPr>
              <w:ins w:id="4103" w:author="JORGE CONTRERAS ORTIZ" w:date="2021-09-05T22:29:00Z"/>
              <w:b/>
              <w:bCs/>
            </w:rPr>
          </w:rPrChange>
        </w:rPr>
        <w:pPrChange w:id="4104" w:author="JORGE CONTRERAS ORTIZ" w:date="2021-09-05T22:29:00Z">
          <w:pPr>
            <w:pStyle w:val="Prrafodelista"/>
            <w:numPr>
              <w:ilvl w:val="1"/>
              <w:numId w:val="16"/>
            </w:numPr>
            <w:ind w:left="1440" w:hanging="360"/>
          </w:pPr>
        </w:pPrChange>
      </w:pPr>
    </w:p>
    <w:p w14:paraId="5171437C" w14:textId="1B8CEBD5" w:rsidR="0014373A" w:rsidRDefault="008F301F">
      <w:pPr>
        <w:pStyle w:val="Prrafodelista"/>
        <w:numPr>
          <w:ilvl w:val="1"/>
          <w:numId w:val="16"/>
        </w:numPr>
        <w:rPr>
          <w:ins w:id="4105" w:author="JORGE CONTRERAS ORTIZ" w:date="2021-09-04T12:07:00Z"/>
        </w:rPr>
      </w:pPr>
      <w:del w:id="4106"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ins w:id="4107" w:author="JORGE CONTRERAS ORTIZ" w:date="2021-09-07T17:05:00Z">
        <w:r w:rsidR="001E21C1" w:rsidRPr="001E21C1">
          <w:rPr>
            <w:b/>
            <w:bCs/>
          </w:rPr>
          <w:t xml:space="preserve">Desactivando </w:t>
        </w:r>
        <w:r w:rsidR="001E21C1" w:rsidRPr="00791D37">
          <w:t xml:space="preserve">esta opción, </w:t>
        </w:r>
        <w:r w:rsidR="001E21C1">
          <w:t>el Border Router buscará la red de la manera detallada en ,</w:t>
        </w:r>
        <w:r w:rsidR="001E21C1" w:rsidRPr="00791D37">
          <w:t>los parámetros a configurar serán</w:t>
        </w:r>
        <w:r w:rsidR="001E21C1">
          <w:t xml:space="preserve"> los mostrados en</w:t>
        </w:r>
      </w:ins>
      <w:ins w:id="4108" w:author="JORGE CONTRERAS ORTIZ" w:date="2021-09-07T17:06:00Z">
        <w:r w:rsidR="001E21C1">
          <w:t xml:space="preserve"> </w:t>
        </w:r>
        <w:r w:rsidR="001E21C1">
          <w:fldChar w:fldCharType="begin"/>
        </w:r>
        <w:r w:rsidR="001E21C1">
          <w:instrText xml:space="preserve"> REF _Ref81926804 \h </w:instrText>
        </w:r>
      </w:ins>
      <w:r w:rsidR="001E21C1">
        <w:fldChar w:fldCharType="separate"/>
      </w:r>
      <w:ins w:id="4109" w:author="JORGE CONTRERAS ORTIZ" w:date="2021-09-08T11:58:00Z">
        <w:r w:rsidR="00FE2C54" w:rsidRPr="001E2FD6">
          <w:t xml:space="preserve">Ilustración </w:t>
        </w:r>
        <w:r w:rsidR="00FE2C54">
          <w:rPr>
            <w:noProof/>
          </w:rPr>
          <w:t>15</w:t>
        </w:r>
      </w:ins>
      <w:ins w:id="4110" w:author="JORGE CONTRERAS ORTIZ" w:date="2021-09-07T17:06:00Z">
        <w:r w:rsidR="001E21C1">
          <w:fldChar w:fldCharType="end"/>
        </w:r>
      </w:ins>
      <w:ins w:id="4111" w:author="JORGE CONTRERAS ORTIZ" w:date="2021-09-07T17:05:00Z">
        <w:r w:rsidR="001E21C1">
          <w:t>, siendo el Rol, la única configuración indispensable para el arranque del Border Router, tal como se detalla</w:t>
        </w:r>
      </w:ins>
      <w:ins w:id="4112" w:author="JORGE CONTRERAS ORTIZ" w:date="2021-09-08T09:58:00Z">
        <w:r w:rsidR="00C301B3">
          <w:t>rá</w:t>
        </w:r>
      </w:ins>
      <w:ins w:id="4113" w:author="JORGE CONTRERAS ORTIZ" w:date="2021-09-07T17:05:00Z">
        <w:r w:rsidR="001E21C1">
          <w:t xml:space="preserve"> en </w:t>
        </w:r>
        <w:r w:rsidR="001E21C1">
          <w:fldChar w:fldCharType="begin"/>
        </w:r>
        <w:r w:rsidR="001E21C1">
          <w:instrText xml:space="preserve"> REF _Ref81926766 \w \h </w:instrText>
        </w:r>
      </w:ins>
      <w:r w:rsidR="001E21C1">
        <w:fldChar w:fldCharType="separate"/>
      </w:r>
      <w:ins w:id="4114" w:author="JORGE CONTRERAS ORTIZ" w:date="2021-09-08T11:58:00Z">
        <w:r w:rsidR="00FE2C54">
          <w:t>3.3.3.1</w:t>
        </w:r>
      </w:ins>
      <w:ins w:id="4115" w:author="JORGE CONTRERAS ORTIZ" w:date="2021-09-07T17:05:00Z">
        <w:r w:rsidR="001E21C1">
          <w:fldChar w:fldCharType="end"/>
        </w:r>
        <w:r w:rsidR="001E21C1">
          <w:t xml:space="preserve"> </w:t>
        </w:r>
        <w:r w:rsidR="001E21C1">
          <w:fldChar w:fldCharType="begin"/>
        </w:r>
        <w:r w:rsidR="001E21C1">
          <w:instrText xml:space="preserve"> REF _Ref81926770 \h </w:instrText>
        </w:r>
      </w:ins>
      <w:r w:rsidR="001E21C1">
        <w:fldChar w:fldCharType="separate"/>
      </w:r>
      <w:ins w:id="4116" w:author="JORGE CONTRERAS ORTIZ" w:date="2021-09-08T11:58:00Z">
        <w:r w:rsidR="00FE2C54" w:rsidRPr="00FE2C54">
          <w:rPr>
            <w:rPrChange w:id="4117" w:author="JORGE CONTRERAS ORTIZ" w:date="2021-09-08T11:58:00Z">
              <w:rPr>
                <w:lang w:val="en-US"/>
              </w:rPr>
            </w:rPrChange>
          </w:rPr>
          <w:t>MODO OUT-OF-BAND COMMISSIONING DESACTIVADO</w:t>
        </w:r>
      </w:ins>
      <w:ins w:id="4118" w:author="JORGE CONTRERAS ORTIZ" w:date="2021-09-07T17:05:00Z">
        <w:r w:rsidR="001E21C1">
          <w:fldChar w:fldCharType="end"/>
        </w:r>
        <w:r w:rsidR="001E21C1" w:rsidRPr="00791D37">
          <w:t>:</w:t>
        </w:r>
      </w:ins>
      <w:del w:id="4119" w:author="JORGE CONTRERAS ORTIZ" w:date="2021-09-07T17:05:00Z">
        <w:r w:rsidR="0074559B" w:rsidRPr="001E21C1" w:rsidDel="001E21C1">
          <w:rPr>
            <w:b/>
            <w:bCs/>
          </w:rPr>
          <w:delText xml:space="preserve">Desactivando </w:delText>
        </w:r>
        <w:r w:rsidR="0074559B" w:rsidRPr="00791D37" w:rsidDel="001E21C1">
          <w:delText>esta opción, los parámetros a configurar serán</w:delText>
        </w:r>
      </w:del>
      <w:del w:id="4120" w:author="JORGE CONTRERAS ORTIZ" w:date="2021-09-07T17:06:00Z">
        <w:r w:rsidR="0074559B" w:rsidRPr="00791D37" w:rsidDel="001E21C1">
          <w:delText>:</w:delText>
        </w:r>
      </w:del>
    </w:p>
    <w:p w14:paraId="111ABC2D" w14:textId="45680DA2" w:rsidR="008F301F" w:rsidRDefault="008F301F">
      <w:pPr>
        <w:pStyle w:val="Prrafodelista"/>
        <w:rPr>
          <w:ins w:id="4121" w:author="JORGE CONTRERAS ORTIZ" w:date="2021-09-04T12:07:00Z"/>
        </w:rPr>
        <w:pPrChange w:id="4122" w:author="JORGE CONTRERAS ORTIZ" w:date="2021-09-04T12:07:00Z">
          <w:pPr>
            <w:pStyle w:val="Prrafodelista"/>
            <w:numPr>
              <w:ilvl w:val="1"/>
              <w:numId w:val="16"/>
            </w:numPr>
            <w:ind w:left="1440" w:hanging="360"/>
          </w:pPr>
        </w:pPrChange>
      </w:pPr>
    </w:p>
    <w:p w14:paraId="1A9CEC1C" w14:textId="0859ED68" w:rsidR="008F301F" w:rsidRDefault="008F301F">
      <w:pPr>
        <w:rPr>
          <w:ins w:id="4123" w:author="JORGE CONTRERAS ORTIZ" w:date="2021-09-04T12:07:00Z"/>
        </w:rPr>
        <w:pPrChange w:id="4124"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4125" w:name="_Ref81926804"/>
                            <w:bookmarkStart w:id="4126" w:name="_Toc81499591"/>
                            <w:bookmarkStart w:id="4127" w:name="_Toc81499826"/>
                            <w:bookmarkStart w:id="4128" w:name="_Toc8199525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bookmarkEnd w:id="4125"/>
                            <w:r w:rsidRPr="001E2FD6">
                              <w:t xml:space="preserve"> Parámetros a configurar con Out-of-band Commissioning Desactivado</w:t>
                            </w:r>
                            <w:bookmarkEnd w:id="4126"/>
                            <w:bookmarkEnd w:id="4127"/>
                            <w:bookmarkEnd w:id="4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4129" w:name="_Ref81926804"/>
                      <w:bookmarkStart w:id="4130" w:name="_Toc81499591"/>
                      <w:bookmarkStart w:id="4131" w:name="_Toc81499826"/>
                      <w:bookmarkStart w:id="4132" w:name="_Toc8199525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bookmarkEnd w:id="4129"/>
                      <w:r w:rsidRPr="001E2FD6">
                        <w:t xml:space="preserve"> Parámetros a configurar con Out-of-band Commissioning Desactivado</w:t>
                      </w:r>
                      <w:bookmarkEnd w:id="4130"/>
                      <w:bookmarkEnd w:id="4131"/>
                      <w:bookmarkEnd w:id="4132"/>
                    </w:p>
                  </w:txbxContent>
                </v:textbox>
                <w10:wrap type="square" anchorx="margin"/>
              </v:shape>
            </w:pict>
          </mc:Fallback>
        </mc:AlternateContent>
      </w:r>
      <w:ins w:id="4133"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4134" w:author="JORGE CONTRERAS ORTIZ" w:date="2021-09-04T12:08:00Z"/>
        </w:rPr>
      </w:pPr>
    </w:p>
    <w:p w14:paraId="58CEA8A2" w14:textId="58645EA8" w:rsidR="0074559B" w:rsidRPr="00791D37" w:rsidDel="008F301F" w:rsidRDefault="0074559B" w:rsidP="00791D37">
      <w:pPr>
        <w:rPr>
          <w:del w:id="4135"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4136" w:name="_Toc81995118"/>
      <w:r w:rsidRPr="00791D37">
        <w:t>BACKBONE ROUTER SERVER (BBR).</w:t>
      </w:r>
      <w:bookmarkEnd w:id="4136"/>
    </w:p>
    <w:p w14:paraId="3359DBE6" w14:textId="77777777" w:rsidR="0074559B" w:rsidRPr="00791D37" w:rsidRDefault="0074559B" w:rsidP="00791D37"/>
    <w:p w14:paraId="1955C6FF" w14:textId="4DB0AA60" w:rsidR="0074559B" w:rsidRPr="00791D37" w:rsidRDefault="0074559B" w:rsidP="00791D37">
      <w:r w:rsidRPr="00791D37">
        <w:t>Da la posibilidad de habilitar o deshabilitar la función BBR</w:t>
      </w:r>
      <w:ins w:id="4137" w:author="JORGE CONTRERAS ORTIZ" w:date="2021-09-07T17:07:00Z">
        <w:r w:rsidR="001E21C1">
          <w:t xml:space="preserve">, </w:t>
        </w:r>
      </w:ins>
      <w:ins w:id="4138" w:author="JORGE CONTRERAS ORTIZ" w:date="2021-09-07T17:08:00Z">
        <w:r w:rsidR="001E21C1">
          <w:t xml:space="preserve">dotando </w:t>
        </w:r>
      </w:ins>
      <w:ins w:id="4139" w:author="JORGE CONTRERAS ORTIZ" w:date="2021-09-07T17:09:00Z">
        <w:r w:rsidR="001E21C1">
          <w:t>al BR del servicio DUA, el cuál detecta duplicaciones de direcciones en los dispositivos</w:t>
        </w:r>
      </w:ins>
      <w:r w:rsidRPr="00791D37">
        <w:t>.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4140" w:name="_Toc81995119"/>
      <w:r w:rsidRPr="00791D37">
        <w:lastRenderedPageBreak/>
        <w:t>PREFIJO DE RED (NETWORK PREFIX)</w:t>
      </w:r>
      <w:bookmarkEnd w:id="4140"/>
    </w:p>
    <w:p w14:paraId="3D5A50D6" w14:textId="77777777" w:rsidR="0074559B" w:rsidRPr="00791D37" w:rsidRDefault="0074559B" w:rsidP="00791D37"/>
    <w:p w14:paraId="0FCB46CB" w14:textId="13861D22" w:rsidR="00C22C47" w:rsidRDefault="0074559B" w:rsidP="00791D37">
      <w:pPr>
        <w:rPr>
          <w:ins w:id="4141" w:author="JORGE CONTRERAS ORTIZ" w:date="2021-09-07T17:25:00Z"/>
        </w:rPr>
      </w:pPr>
      <w:r w:rsidRPr="00791D37">
        <w:t xml:space="preserve">Esta opción activa la configuración manual del prefijo de la </w:t>
      </w:r>
      <w:del w:id="4142" w:author="JORGE CONTRERAS ORTIZ" w:date="2021-09-07T17:25:00Z">
        <w:r w:rsidRPr="00791D37" w:rsidDel="00C22C47">
          <w:delText xml:space="preserve">red, </w:delText>
        </w:r>
      </w:del>
      <w:ins w:id="4143" w:author="JORGE CONTRERAS ORTIZ" w:date="2021-09-07T17:25:00Z">
        <w:r w:rsidR="00C22C47" w:rsidRPr="00791D37">
          <w:t>red,</w:t>
        </w:r>
        <w:r w:rsidR="00C22C47">
          <w:t xml:space="preserve"> </w:t>
        </w:r>
      </w:ins>
      <w:ins w:id="4144" w:author="JORGE CONTRERAS ORTIZ" w:date="2021-09-07T17:27:00Z">
        <w:r w:rsidR="00C22C47">
          <w:t>el cuál servirá como identificativo de la red en la dirección IPv6 de un nodo interno.</w:t>
        </w:r>
      </w:ins>
      <w:ins w:id="4145" w:author="JORGE CONTRERAS ORTIZ" w:date="2021-09-07T18:19:00Z">
        <w:r w:rsidR="009E7189">
          <w:t xml:space="preserve"> </w:t>
        </w:r>
      </w:ins>
      <w:del w:id="4146" w:author="JORGE CONTRERAS ORTIZ" w:date="2021-09-07T17:25:00Z">
        <w:r w:rsidRPr="00791D37" w:rsidDel="00C22C47">
          <w:delText>el cuál será usado en la red Thread</w:delText>
        </w:r>
      </w:del>
      <w:del w:id="4147" w:author="JORGE CONTRERAS ORTIZ" w:date="2021-09-07T17:27:00Z">
        <w:r w:rsidRPr="00791D37" w:rsidDel="00C22C47">
          <w:delText>.</w:delText>
        </w:r>
      </w:del>
      <w:del w:id="4148" w:author="JORGE CONTRERAS ORTIZ" w:date="2021-09-07T17:26:00Z">
        <w:r w:rsidRPr="00791D37" w:rsidDel="00C22C47">
          <w:delText xml:space="preserve"> </w:delText>
        </w:r>
      </w:del>
    </w:p>
    <w:p w14:paraId="4CDBF224" w14:textId="26608FEB" w:rsidR="0074559B" w:rsidRDefault="009E7189" w:rsidP="00791D37">
      <w:pPr>
        <w:rPr>
          <w:ins w:id="4149" w:author="JORGE CONTRERAS ORTIZ" w:date="2021-09-05T22:30:00Z"/>
        </w:rPr>
      </w:pPr>
      <w:ins w:id="4150" w:author="JORGE CONTRERAS ORTIZ" w:date="2021-09-07T18:19:00Z">
        <w:r>
          <w:t xml:space="preserve">En la configuración del prefijo de red, tal como se </w:t>
        </w:r>
      </w:ins>
      <w:ins w:id="4151" w:author="JORGE CONTRERAS ORTIZ" w:date="2021-09-07T18:20:00Z">
        <w:r>
          <w:t xml:space="preserve">muestra en </w:t>
        </w:r>
        <w:r>
          <w:fldChar w:fldCharType="begin"/>
        </w:r>
        <w:r>
          <w:instrText xml:space="preserve"> REF _Ref81931227 \h </w:instrText>
        </w:r>
      </w:ins>
      <w:r>
        <w:fldChar w:fldCharType="separate"/>
      </w:r>
      <w:ins w:id="4152" w:author="JORGE CONTRERAS ORTIZ" w:date="2021-09-08T11:58:00Z">
        <w:r w:rsidR="00FE2C54" w:rsidRPr="00791D37">
          <w:t xml:space="preserve">Ilustración </w:t>
        </w:r>
        <w:r w:rsidR="00FE2C54">
          <w:rPr>
            <w:noProof/>
          </w:rPr>
          <w:t>16</w:t>
        </w:r>
      </w:ins>
      <w:ins w:id="4153" w:author="JORGE CONTRERAS ORTIZ" w:date="2021-09-07T18:20:00Z">
        <w:r>
          <w:fldChar w:fldCharType="end"/>
        </w:r>
        <w:r>
          <w:t xml:space="preserve">, </w:t>
        </w:r>
      </w:ins>
      <w:del w:id="4154" w:author="JORGE CONTRERAS ORTIZ" w:date="2021-09-07T18:20:00Z">
        <w:r w:rsidR="0074559B" w:rsidRPr="00791D37" w:rsidDel="009E7189">
          <w:delText>E</w:delText>
        </w:r>
      </w:del>
      <w:ins w:id="4155" w:author="JORGE CONTRERAS ORTIZ" w:date="2021-09-07T18:20:00Z">
        <w:r>
          <w:t>e</w:t>
        </w:r>
      </w:ins>
      <w:r w:rsidR="0074559B" w:rsidRPr="00791D37">
        <w:t xml:space="preserve">l usuario puede decidir entre diferentes opciones </w:t>
      </w:r>
      <w:del w:id="4156" w:author="JORGE CONTRERAS ORTIZ" w:date="2021-09-07T17:29:00Z">
        <w:r w:rsidR="0074559B" w:rsidRPr="00791D37" w:rsidDel="00C22C47">
          <w:delText>como será</w:delText>
        </w:r>
      </w:del>
      <w:ins w:id="4157" w:author="JORGE CONTRERAS ORTIZ" w:date="2021-09-07T17:29:00Z">
        <w:r w:rsidR="00C22C47">
          <w:t>el tipo de</w:t>
        </w:r>
      </w:ins>
      <w:del w:id="4158" w:author="JORGE CONTRERAS ORTIZ" w:date="2021-09-07T17:29:00Z">
        <w:r w:rsidR="0074559B" w:rsidRPr="00791D37" w:rsidDel="00C22C47">
          <w:delText xml:space="preserve"> el</w:delText>
        </w:r>
      </w:del>
      <w:r w:rsidR="0074559B" w:rsidRPr="00791D37">
        <w:t xml:space="preserve"> direccionamiento IPv6 de los nodos dentro de la red, como DHCP o SLAAC</w:t>
      </w:r>
      <w:ins w:id="4159" w:author="JORGE CONTRERAS ORTIZ" w:date="2021-09-07T18:20:00Z">
        <w:r>
          <w:t xml:space="preserve"> (desactivando DHCP)</w:t>
        </w:r>
      </w:ins>
      <w:r w:rsidR="0074559B" w:rsidRPr="00791D37">
        <w:t xml:space="preserve">.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7"/>
                    <a:stretch>
                      <a:fillRect/>
                    </a:stretch>
                  </pic:blipFill>
                  <pic:spPr>
                    <a:xfrm>
                      <a:off x="0" y="0"/>
                      <a:ext cx="5400040" cy="4656455"/>
                    </a:xfrm>
                    <a:prstGeom prst="rect">
                      <a:avLst/>
                    </a:prstGeom>
                  </pic:spPr>
                </pic:pic>
              </a:graphicData>
            </a:graphic>
          </wp:inline>
        </w:drawing>
      </w:r>
    </w:p>
    <w:p w14:paraId="6B4513F6" w14:textId="7305E6F1" w:rsidR="0074559B" w:rsidRPr="006242EF" w:rsidRDefault="0074559B" w:rsidP="006242EF">
      <w:pPr>
        <w:pStyle w:val="Descripcin"/>
        <w:jc w:val="center"/>
      </w:pPr>
      <w:bookmarkStart w:id="4160" w:name="_Ref81931227"/>
      <w:bookmarkStart w:id="4161" w:name="_Toc81499592"/>
      <w:bookmarkStart w:id="4162" w:name="_Toc81499827"/>
      <w:bookmarkStart w:id="4163" w:name="_Toc81995256"/>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6</w:t>
      </w:r>
      <w:r w:rsidRPr="006242EF">
        <w:fldChar w:fldCharType="end"/>
      </w:r>
      <w:bookmarkEnd w:id="4160"/>
      <w:r w:rsidRPr="00791D37">
        <w:t xml:space="preserve"> Configuración Prefijo de Red</w:t>
      </w:r>
      <w:bookmarkEnd w:id="4161"/>
      <w:bookmarkEnd w:id="4162"/>
      <w:bookmarkEnd w:id="4163"/>
    </w:p>
    <w:p w14:paraId="541BA5FF" w14:textId="41EB41B8" w:rsidR="0074559B" w:rsidRDefault="0074559B" w:rsidP="00791D37">
      <w:pPr>
        <w:rPr>
          <w:ins w:id="4164" w:author="JORGE CONTRERAS ORTIZ" w:date="2021-09-05T22:30:00Z"/>
        </w:rPr>
      </w:pPr>
    </w:p>
    <w:p w14:paraId="7944F4ED" w14:textId="77777777" w:rsidR="007C2C63" w:rsidRDefault="007C2C63" w:rsidP="00791D37">
      <w:pPr>
        <w:rPr>
          <w:ins w:id="4165"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4166" w:name="_Toc81499411"/>
      <w:bookmarkStart w:id="4167" w:name="_Toc81995120"/>
      <w:r w:rsidRPr="00791D37">
        <w:rPr>
          <w:lang w:val="en-US"/>
        </w:rPr>
        <w:lastRenderedPageBreak/>
        <w:t>INICIO DEL BORDER ROUTER (START-UP).</w:t>
      </w:r>
      <w:bookmarkEnd w:id="4166"/>
      <w:bookmarkEnd w:id="4167"/>
    </w:p>
    <w:p w14:paraId="754B998B" w14:textId="77777777" w:rsidR="0074559B" w:rsidRPr="00791D37" w:rsidRDefault="0074559B" w:rsidP="00791D37">
      <w:pPr>
        <w:rPr>
          <w:lang w:val="en-US"/>
        </w:rPr>
      </w:pPr>
    </w:p>
    <w:p w14:paraId="294B0DDF" w14:textId="784FE482" w:rsidR="0033393A" w:rsidRDefault="0074559B" w:rsidP="00791D37">
      <w:pPr>
        <w:rPr>
          <w:ins w:id="4168" w:author="JORGE CONTRERAS ORTIZ" w:date="2021-09-07T19:04:00Z"/>
        </w:rPr>
      </w:pPr>
      <w:del w:id="4169" w:author="JORGE CONTRERAS ORTIZ" w:date="2021-09-04T12:10:00Z">
        <w:r w:rsidRPr="00791D37" w:rsidDel="00593FA6">
          <w:delText xml:space="preserve">Iremos </w:delText>
        </w:r>
      </w:del>
      <w:ins w:id="4170" w:author="JORGE CONTRERAS ORTIZ" w:date="2021-09-07T17:36:00Z">
        <w:r w:rsidR="00237FA6">
          <w:t xml:space="preserve">Para </w:t>
        </w:r>
      </w:ins>
      <w:ins w:id="4171" w:author="JORGE CONTRERAS ORTIZ" w:date="2021-09-07T17:41:00Z">
        <w:r w:rsidR="00237FA6">
          <w:t xml:space="preserve">activar </w:t>
        </w:r>
      </w:ins>
      <w:ins w:id="4172" w:author="JORGE CONTRERAS ORTIZ" w:date="2021-09-07T17:40:00Z">
        <w:r w:rsidR="00237FA6">
          <w:t>el Border Router</w:t>
        </w:r>
      </w:ins>
      <w:ins w:id="4173" w:author="JORGE CONTRERAS ORTIZ" w:date="2021-09-07T17:41:00Z">
        <w:r w:rsidR="00237FA6">
          <w:t xml:space="preserve"> y sus servicios, s</w:t>
        </w:r>
      </w:ins>
      <w:ins w:id="4174" w:author="JORGE CONTRERAS ORTIZ" w:date="2021-09-07T17:42:00Z">
        <w:r w:rsidR="00237FA6">
          <w:t xml:space="preserve">e accederá al menú KiBRA, mostrado en </w:t>
        </w:r>
        <w:r w:rsidR="00237FA6">
          <w:fldChar w:fldCharType="begin"/>
        </w:r>
        <w:r w:rsidR="00237FA6">
          <w:instrText xml:space="preserve"> REF _Ref81928979 \h </w:instrText>
        </w:r>
      </w:ins>
      <w:r w:rsidR="00237FA6">
        <w:fldChar w:fldCharType="separate"/>
      </w:r>
      <w:ins w:id="4175" w:author="JORGE CONTRERAS ORTIZ" w:date="2021-09-08T11:58:00Z">
        <w:r w:rsidR="00FE2C54" w:rsidRPr="00791D37">
          <w:t xml:space="preserve">Ilustración </w:t>
        </w:r>
        <w:r w:rsidR="00FE2C54">
          <w:rPr>
            <w:noProof/>
          </w:rPr>
          <w:t>17</w:t>
        </w:r>
      </w:ins>
      <w:ins w:id="4176" w:author="JORGE CONTRERAS ORTIZ" w:date="2021-09-07T17:42:00Z">
        <w:r w:rsidR="00237FA6">
          <w:fldChar w:fldCharType="end"/>
        </w:r>
        <w:r w:rsidR="00237FA6">
          <w:t xml:space="preserve">, </w:t>
        </w:r>
      </w:ins>
      <w:del w:id="4177" w:author="JORGE CONTRERAS ORTIZ" w:date="2021-09-07T17:35:00Z">
        <w:r w:rsidRPr="00791D37" w:rsidDel="00237FA6">
          <w:delText>a la pestaña</w:delText>
        </w:r>
      </w:del>
      <w:del w:id="4178" w:author="JORGE CONTRERAS ORTIZ" w:date="2021-09-07T17:36:00Z">
        <w:r w:rsidRPr="00791D37" w:rsidDel="00237FA6">
          <w:delText xml:space="preserve"> “KiBRA” </w:delText>
        </w:r>
      </w:del>
      <w:del w:id="4179" w:author="JORGE CONTRERAS ORTIZ" w:date="2021-09-07T17:35:00Z">
        <w:r w:rsidRPr="00791D37" w:rsidDel="00237FA6">
          <w:delText>en el menú</w:delText>
        </w:r>
      </w:del>
      <w:del w:id="4180" w:author="JORGE CONTRERAS ORTIZ" w:date="2021-09-07T17:36:00Z">
        <w:r w:rsidRPr="00791D37" w:rsidDel="00237FA6">
          <w:delText xml:space="preserve"> para encender el “Border Router Engine”.</w:delText>
        </w:r>
      </w:del>
      <w:ins w:id="4181" w:author="JORGE CONTRERAS ORTIZ" w:date="2021-09-07T17:42:00Z">
        <w:r w:rsidR="00237FA6">
          <w:t>y</w:t>
        </w:r>
      </w:ins>
      <w:ins w:id="4182" w:author="JORGE CONTRERAS ORTIZ" w:date="2021-09-07T17:34:00Z">
        <w:r w:rsidR="00237FA6" w:rsidRPr="00791D37">
          <w:t xml:space="preserve"> </w:t>
        </w:r>
        <w:r w:rsidR="00237FA6">
          <w:t>se clicará</w:t>
        </w:r>
        <w:r w:rsidR="00237FA6" w:rsidRPr="00791D37">
          <w:t xml:space="preserve"> en el botón de Start</w:t>
        </w:r>
      </w:ins>
      <w:ins w:id="4183" w:author="JORGE CONTRERAS ORTIZ" w:date="2021-09-07T17:44:00Z">
        <w:r w:rsidR="000B5535">
          <w:t>.</w:t>
        </w:r>
      </w:ins>
    </w:p>
    <w:p w14:paraId="3CA70455" w14:textId="3547C2E0" w:rsidR="007C2C63" w:rsidRPr="00791D37" w:rsidRDefault="00237FA6" w:rsidP="00791D37">
      <w:ins w:id="4184" w:author="JORGE CONTRERAS ORTIZ" w:date="2021-09-07T17:43:00Z">
        <w:r>
          <w:t>E</w:t>
        </w:r>
      </w:ins>
      <w:ins w:id="4185" w:author="JORGE CONTRERAS ORTIZ" w:date="2021-09-07T17:34:00Z">
        <w:r w:rsidRPr="00791D37">
          <w:t>l Border Router se unirá a la red seleccionada o formará una nueva, según los ajustes configurados por el administrador</w:t>
        </w:r>
        <w:r>
          <w:t xml:space="preserve"> en </w:t>
        </w:r>
      </w:ins>
      <w:ins w:id="4186" w:author="JORGE CONTRERAS ORTIZ" w:date="2021-09-07T17:35:00Z">
        <w:r>
          <w:fldChar w:fldCharType="begin"/>
        </w:r>
        <w:r>
          <w:instrText xml:space="preserve"> REF _Ref81928526 \w \h </w:instrText>
        </w:r>
      </w:ins>
      <w:r>
        <w:fldChar w:fldCharType="separate"/>
      </w:r>
      <w:ins w:id="4187" w:author="JORGE CONTRERAS ORTIZ" w:date="2021-09-08T11:58:00Z">
        <w:r w:rsidR="00FE2C54">
          <w:t>3.2.1.3.3.1</w:t>
        </w:r>
      </w:ins>
      <w:ins w:id="4188" w:author="JORGE CONTRERAS ORTIZ" w:date="2021-09-07T17:35:00Z">
        <w:r>
          <w:fldChar w:fldCharType="end"/>
        </w:r>
        <w:r>
          <w:t xml:space="preserve"> </w:t>
        </w:r>
        <w:r>
          <w:fldChar w:fldCharType="begin"/>
        </w:r>
        <w:r>
          <w:instrText xml:space="preserve"> REF _Ref81928540 \h </w:instrText>
        </w:r>
      </w:ins>
      <w:r>
        <w:fldChar w:fldCharType="separate"/>
      </w:r>
      <w:ins w:id="4189" w:author="JORGE CONTRERAS ORTIZ" w:date="2021-09-08T11:58:00Z">
        <w:r w:rsidR="00FE2C54" w:rsidRPr="00791D37">
          <w:t>UNIRSE O FORMAR UNA RED THREAD</w:t>
        </w:r>
      </w:ins>
      <w:ins w:id="4190" w:author="JORGE CONTRERAS ORTIZ" w:date="2021-09-07T17:35:00Z">
        <w:r>
          <w:fldChar w:fldCharType="end"/>
        </w:r>
      </w:ins>
      <w:ins w:id="4191" w:author="JORGE CONTRERAS ORTIZ" w:date="2021-09-07T17:43:00Z">
        <w:r w:rsidR="000B5535">
          <w:t xml:space="preserve">. </w:t>
        </w:r>
      </w:ins>
    </w:p>
    <w:p w14:paraId="096DDE78" w14:textId="10A9805F" w:rsidR="0074559B" w:rsidRDefault="0074559B" w:rsidP="00791D37">
      <w:pPr>
        <w:rPr>
          <w:ins w:id="4192" w:author="JORGE CONTRERAS ORTIZ" w:date="2021-09-05T22:30:00Z"/>
        </w:rPr>
      </w:pPr>
    </w:p>
    <w:p w14:paraId="51AE6F50" w14:textId="2027F1EC" w:rsidR="007C2C63" w:rsidRDefault="007C2C63" w:rsidP="00791D37">
      <w:pPr>
        <w:rPr>
          <w:ins w:id="4193" w:author="JORGE CONTRERAS ORTIZ" w:date="2021-09-07T17:44:00Z"/>
        </w:rPr>
      </w:pPr>
    </w:p>
    <w:p w14:paraId="3778B883" w14:textId="77777777" w:rsidR="000B5535" w:rsidRPr="00791D37" w:rsidRDefault="000B5535"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8"/>
                    <a:stretch>
                      <a:fillRect/>
                    </a:stretch>
                  </pic:blipFill>
                  <pic:spPr>
                    <a:xfrm>
                      <a:off x="0" y="0"/>
                      <a:ext cx="5400040" cy="4389120"/>
                    </a:xfrm>
                    <a:prstGeom prst="rect">
                      <a:avLst/>
                    </a:prstGeom>
                  </pic:spPr>
                </pic:pic>
              </a:graphicData>
            </a:graphic>
          </wp:inline>
        </w:drawing>
      </w:r>
    </w:p>
    <w:p w14:paraId="2B694D6B" w14:textId="47707AEC" w:rsidR="0074559B" w:rsidRDefault="0074559B" w:rsidP="006242EF">
      <w:pPr>
        <w:pStyle w:val="Descripcin"/>
        <w:jc w:val="center"/>
        <w:rPr>
          <w:ins w:id="4194" w:author="JORGE CONTRERAS ORTIZ" w:date="2021-09-05T22:30:00Z"/>
        </w:rPr>
      </w:pPr>
      <w:bookmarkStart w:id="4195" w:name="_Ref81928979"/>
      <w:bookmarkStart w:id="4196" w:name="_Toc81499593"/>
      <w:bookmarkStart w:id="4197" w:name="_Toc81499828"/>
      <w:bookmarkStart w:id="4198" w:name="_Toc81995257"/>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7</w:t>
      </w:r>
      <w:r w:rsidRPr="006242EF">
        <w:fldChar w:fldCharType="end"/>
      </w:r>
      <w:bookmarkEnd w:id="4195"/>
      <w:r w:rsidRPr="00791D37">
        <w:t xml:space="preserve"> Menú KiBRA - Inicio de Border Router</w:t>
      </w:r>
      <w:bookmarkEnd w:id="4196"/>
      <w:bookmarkEnd w:id="4197"/>
      <w:bookmarkEnd w:id="4198"/>
    </w:p>
    <w:p w14:paraId="28B7078D" w14:textId="2BF12FBF" w:rsidR="007C2C63" w:rsidRDefault="007C2C63" w:rsidP="007C2C63">
      <w:pPr>
        <w:rPr>
          <w:ins w:id="4199" w:author="JORGE CONTRERAS ORTIZ" w:date="2021-09-05T22:30:00Z"/>
        </w:rPr>
      </w:pPr>
    </w:p>
    <w:p w14:paraId="5EC18A80" w14:textId="3598B6A3" w:rsidR="007C2C63" w:rsidRDefault="007C2C63">
      <w:pPr>
        <w:rPr>
          <w:ins w:id="4200" w:author="JORGE CONTRERAS ORTIZ" w:date="2021-09-07T17:44:00Z"/>
        </w:rPr>
      </w:pPr>
    </w:p>
    <w:p w14:paraId="3EA364FB" w14:textId="61CDE717" w:rsidR="000B5535" w:rsidRDefault="000B5535">
      <w:pPr>
        <w:rPr>
          <w:ins w:id="4201" w:author="JORGE CONTRERAS ORTIZ" w:date="2021-09-07T17:44:00Z"/>
        </w:rPr>
      </w:pPr>
    </w:p>
    <w:p w14:paraId="332759D0" w14:textId="63BB8511" w:rsidR="000B5535" w:rsidRDefault="000B5535">
      <w:pPr>
        <w:rPr>
          <w:ins w:id="4202" w:author="JORGE CONTRERAS ORTIZ" w:date="2021-09-07T17:44:00Z"/>
        </w:rPr>
      </w:pPr>
    </w:p>
    <w:p w14:paraId="2BECD37D" w14:textId="3E6BA428" w:rsidR="000B5535" w:rsidRDefault="000B5535">
      <w:pPr>
        <w:rPr>
          <w:ins w:id="4203" w:author="JORGE CONTRERAS ORTIZ" w:date="2021-09-07T17:44:00Z"/>
        </w:rPr>
      </w:pPr>
    </w:p>
    <w:p w14:paraId="42856254" w14:textId="02229DA7" w:rsidR="000B5535" w:rsidDel="000B5535" w:rsidRDefault="000B5535">
      <w:pPr>
        <w:rPr>
          <w:del w:id="4204" w:author="JORGE CONTRERAS ORTIZ" w:date="2021-09-07T17:44:00Z"/>
        </w:rPr>
      </w:pPr>
    </w:p>
    <w:p w14:paraId="0506BAE8" w14:textId="2C9929F9" w:rsidR="000B5535" w:rsidRDefault="000B5535">
      <w:pPr>
        <w:rPr>
          <w:ins w:id="4205" w:author="JORGE CONTRERAS ORTIZ" w:date="2021-09-07T17:44:00Z"/>
        </w:rPr>
      </w:pPr>
    </w:p>
    <w:p w14:paraId="730C78DB" w14:textId="77777777" w:rsidR="00C301B3" w:rsidRDefault="00C301B3">
      <w:pPr>
        <w:rPr>
          <w:ins w:id="4206" w:author="JORGE CONTRERAS ORTIZ" w:date="2021-09-08T09:59:00Z"/>
        </w:rPr>
      </w:pPr>
    </w:p>
    <w:p w14:paraId="64A4D358" w14:textId="0DDE4246" w:rsidR="00C301B3" w:rsidRDefault="000B5535">
      <w:pPr>
        <w:rPr>
          <w:ins w:id="4207" w:author="JORGE CONTRERAS ORTIZ" w:date="2021-09-08T09:59:00Z"/>
        </w:rPr>
      </w:pPr>
      <w:ins w:id="4208" w:author="JORGE CONTRERAS ORTIZ" w:date="2021-09-07T17:44:00Z">
        <w:r>
          <w:lastRenderedPageBreak/>
          <w:t>Tras formar parte de la red, el BR procederá a activar los servicios configurados</w:t>
        </w:r>
      </w:ins>
      <w:ins w:id="4209" w:author="JORGE CONTRERAS ORTIZ" w:date="2021-09-07T17:45:00Z">
        <w:r>
          <w:t xml:space="preserve">. Una vez arrancados todos los </w:t>
        </w:r>
      </w:ins>
      <w:ins w:id="4210" w:author="JORGE CONTRERAS ORTIZ" w:date="2021-09-07T17:46:00Z">
        <w:r>
          <w:t xml:space="preserve">servicios, el menú KiBRA se </w:t>
        </w:r>
      </w:ins>
      <w:ins w:id="4211" w:author="JORGE CONTRERAS ORTIZ" w:date="2021-09-08T10:03:00Z">
        <w:r w:rsidR="00C301B3">
          <w:t>indicará</w:t>
        </w:r>
      </w:ins>
      <w:ins w:id="4212" w:author="JORGE CONTRERAS ORTIZ" w:date="2021-09-07T17:47:00Z">
        <w:r>
          <w:t xml:space="preserve"> tanto que el BR esta arrancado, lo</w:t>
        </w:r>
      </w:ins>
      <w:ins w:id="4213" w:author="JORGE CONTRERAS ORTIZ" w:date="2021-09-07T17:48:00Z">
        <w:r>
          <w:t>s roles de los nodos y el número de nodos en la red</w:t>
        </w:r>
      </w:ins>
      <w:ins w:id="4214" w:author="JORGE CONTRERAS ORTIZ" w:date="2021-09-07T17:47:00Z">
        <w:r>
          <w:t xml:space="preserve">, </w:t>
        </w:r>
      </w:ins>
      <w:ins w:id="4215" w:author="JORGE CONTRERAS ORTIZ" w:date="2021-09-07T17:49:00Z">
        <w:r>
          <w:t xml:space="preserve">la calidad de los enlaces dentro de la red y, finalmente, la información Thread del propio dispositivo BR. </w:t>
        </w:r>
      </w:ins>
      <w:ins w:id="4216" w:author="JORGE CONTRERAS ORTIZ" w:date="2021-09-08T10:00:00Z">
        <w:r w:rsidR="00C301B3">
          <w:t>En</w:t>
        </w:r>
      </w:ins>
      <w:ins w:id="4217" w:author="JORGE CONTRERAS ORTIZ" w:date="2021-09-07T17:50:00Z">
        <w:r>
          <w:t xml:space="preserve"> </w:t>
        </w:r>
        <w:r>
          <w:fldChar w:fldCharType="begin"/>
        </w:r>
        <w:r>
          <w:instrText xml:space="preserve"> REF _Ref81929434 \h </w:instrText>
        </w:r>
      </w:ins>
      <w:r>
        <w:fldChar w:fldCharType="separate"/>
      </w:r>
      <w:ins w:id="4218" w:author="JORGE CONTRERAS ORTIZ" w:date="2021-09-08T11:58:00Z">
        <w:r w:rsidR="00FE2C54" w:rsidRPr="00791D37">
          <w:t xml:space="preserve">Ilustración </w:t>
        </w:r>
        <w:r w:rsidR="00FE2C54">
          <w:rPr>
            <w:noProof/>
          </w:rPr>
          <w:t>18</w:t>
        </w:r>
      </w:ins>
      <w:ins w:id="4219" w:author="JORGE CONTRERAS ORTIZ" w:date="2021-09-07T17:50:00Z">
        <w:r>
          <w:fldChar w:fldCharType="end"/>
        </w:r>
      </w:ins>
      <w:ins w:id="4220" w:author="JORGE CONTRERAS ORTIZ" w:date="2021-09-08T10:00:00Z">
        <w:r w:rsidR="00C301B3">
          <w:t xml:space="preserve"> se</w:t>
        </w:r>
      </w:ins>
      <w:ins w:id="4221" w:author="JORGE CONTRERAS ORTIZ" w:date="2021-09-08T10:01:00Z">
        <w:r w:rsidR="00C301B3">
          <w:t xml:space="preserve"> indica como se mostrará esta pestaña cuando el BR haya arrancado siendo configurado como nodo Leader de la red</w:t>
        </w:r>
      </w:ins>
      <w:ins w:id="4222" w:author="JORGE CONTRERAS ORTIZ" w:date="2021-09-08T10:02:00Z">
        <w:r w:rsidR="00C301B3">
          <w:t>. Según se unan nodos a la red, esta pestaña se irá actualizando automáticamente añadiendo toda la información de estos.</w:t>
        </w:r>
      </w:ins>
    </w:p>
    <w:p w14:paraId="2FD8BDCB" w14:textId="77777777" w:rsidR="00C301B3" w:rsidRPr="00030323" w:rsidRDefault="00C301B3">
      <w:pPr>
        <w:rPr>
          <w:ins w:id="4223" w:author="JORGE CONTRERAS ORTIZ" w:date="2021-09-07T17:44:00Z"/>
        </w:rPr>
        <w:pPrChange w:id="4224" w:author="JORGE CONTRERAS ORTIZ" w:date="2021-09-05T22:30:00Z">
          <w:pPr>
            <w:pStyle w:val="Descripcin"/>
            <w:jc w:val="center"/>
          </w:pPr>
        </w:pPrChange>
      </w:pPr>
    </w:p>
    <w:p w14:paraId="01CBBDE5" w14:textId="425EE60C" w:rsidR="0074559B" w:rsidRPr="00791D37" w:rsidDel="000B5535" w:rsidRDefault="0074559B" w:rsidP="00791D37">
      <w:pPr>
        <w:rPr>
          <w:del w:id="4225" w:author="JORGE CONTRERAS ORTIZ" w:date="2021-09-07T17:44:00Z"/>
        </w:rPr>
      </w:pPr>
    </w:p>
    <w:p w14:paraId="00409A44" w14:textId="3FC2C13E" w:rsidR="0074559B" w:rsidRPr="00791D37" w:rsidDel="00237FA6" w:rsidRDefault="0074559B" w:rsidP="00791D37">
      <w:pPr>
        <w:rPr>
          <w:del w:id="4226" w:author="JORGE CONTRERAS ORTIZ" w:date="2021-09-07T17:34:00Z"/>
        </w:rPr>
      </w:pPr>
      <w:del w:id="4227" w:author="JORGE CONTRERAS ORTIZ" w:date="2021-09-07T17:34:00Z">
        <w:r w:rsidRPr="00791D37" w:rsidDel="00237FA6">
          <w:delText xml:space="preserve">Después </w:delText>
        </w:r>
      </w:del>
      <w:del w:id="4228" w:author="JORGE CONTRERAS ORTIZ" w:date="2021-09-04T12:16:00Z">
        <w:r w:rsidRPr="00791D37" w:rsidDel="00593FA6">
          <w:delText>de clickear</w:delText>
        </w:r>
      </w:del>
      <w:del w:id="4229" w:author="JORGE CONTRERAS ORTIZ" w:date="2021-09-07T17:34:00Z">
        <w:r w:rsidRPr="00791D37" w:rsidDel="00237FA6">
          <w:delText xml:space="preserve"> en el botón de Start, el Border Router se unirá a la red seleccionada o formará una nueva, según los ajustes configurados por el administrador.</w:delText>
        </w:r>
      </w:del>
    </w:p>
    <w:p w14:paraId="0343503E" w14:textId="77777777" w:rsidR="007C2C63" w:rsidRPr="007C2C63" w:rsidRDefault="007C2C63">
      <w:pPr>
        <w:rPr>
          <w:ins w:id="4230" w:author="JORGE CONTRERAS ORTIZ" w:date="2021-09-05T22:31:00Z"/>
          <w:rPrChange w:id="4231" w:author="JORGE CONTRERAS ORTIZ" w:date="2021-09-05T22:31:00Z">
            <w:rPr>
              <w:ins w:id="4232" w:author="JORGE CONTRERAS ORTIZ" w:date="2021-09-05T22:31:00Z"/>
              <w:noProof/>
            </w:rPr>
          </w:rPrChange>
        </w:rPr>
        <w:pPrChange w:id="4233" w:author="JORGE CONTRERAS ORTIZ" w:date="2021-09-05T22:31:00Z">
          <w:pPr>
            <w:pStyle w:val="Descripcin"/>
            <w:jc w:val="center"/>
          </w:pPr>
        </w:pPrChange>
      </w:pPr>
    </w:p>
    <w:p w14:paraId="496ACC4A" w14:textId="098720F9" w:rsidR="0074559B" w:rsidRPr="00791D37" w:rsidRDefault="0074559B" w:rsidP="006242EF">
      <w:pPr>
        <w:pStyle w:val="Descripcin"/>
        <w:jc w:val="center"/>
      </w:pPr>
      <w:r w:rsidRPr="00791D37">
        <w:rPr>
          <w:noProof/>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9"/>
                    <a:stretch>
                      <a:fillRect/>
                    </a:stretch>
                  </pic:blipFill>
                  <pic:spPr>
                    <a:xfrm>
                      <a:off x="0" y="0"/>
                      <a:ext cx="5400040" cy="4645660"/>
                    </a:xfrm>
                    <a:prstGeom prst="rect">
                      <a:avLst/>
                    </a:prstGeom>
                  </pic:spPr>
                </pic:pic>
              </a:graphicData>
            </a:graphic>
          </wp:inline>
        </w:drawing>
      </w:r>
    </w:p>
    <w:p w14:paraId="212C1C74" w14:textId="13B63360" w:rsidR="0074559B" w:rsidRPr="006242EF" w:rsidRDefault="0074559B" w:rsidP="006242EF">
      <w:pPr>
        <w:pStyle w:val="Descripcin"/>
        <w:jc w:val="center"/>
      </w:pPr>
      <w:bookmarkStart w:id="4234" w:name="_Ref81929434"/>
      <w:bookmarkStart w:id="4235" w:name="_Toc81499594"/>
      <w:bookmarkStart w:id="4236" w:name="_Toc81499829"/>
      <w:bookmarkStart w:id="4237" w:name="_Toc81995258"/>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8</w:t>
      </w:r>
      <w:r w:rsidRPr="006242EF">
        <w:fldChar w:fldCharType="end"/>
      </w:r>
      <w:bookmarkEnd w:id="4234"/>
      <w:r w:rsidRPr="00791D37">
        <w:t xml:space="preserve"> Menú de KiBRA - Border Router Iniciado</w:t>
      </w:r>
      <w:bookmarkEnd w:id="4235"/>
      <w:bookmarkEnd w:id="4236"/>
      <w:bookmarkEnd w:id="4237"/>
    </w:p>
    <w:p w14:paraId="344C5519" w14:textId="09749A79" w:rsidR="0074559B" w:rsidRDefault="0074559B" w:rsidP="00791D37">
      <w:pPr>
        <w:rPr>
          <w:ins w:id="4238" w:author="JORGE CONTRERAS ORTIZ" w:date="2021-09-05T22:31:00Z"/>
        </w:rPr>
      </w:pPr>
    </w:p>
    <w:p w14:paraId="5956BDB1" w14:textId="77777777" w:rsidR="007C2C63" w:rsidRPr="00791D37" w:rsidRDefault="007C2C63" w:rsidP="00791D37"/>
    <w:p w14:paraId="2D3A7FDB" w14:textId="77777777" w:rsidR="00C301B3" w:rsidRDefault="00C301B3">
      <w:pPr>
        <w:jc w:val="left"/>
        <w:rPr>
          <w:ins w:id="4239" w:author="JORGE CONTRERAS ORTIZ" w:date="2021-09-08T09:59:00Z"/>
        </w:rPr>
      </w:pPr>
      <w:ins w:id="4240" w:author="JORGE CONTRERAS ORTIZ" w:date="2021-09-08T09:59:00Z">
        <w:r>
          <w:br w:type="page"/>
        </w:r>
      </w:ins>
    </w:p>
    <w:p w14:paraId="7E36E681" w14:textId="151538F9" w:rsidR="007C2C63" w:rsidRDefault="0048500E" w:rsidP="00C301B3">
      <w:pPr>
        <w:rPr>
          <w:ins w:id="4241" w:author="JORGE CONTRERAS ORTIZ" w:date="2021-09-05T22:31:00Z"/>
        </w:rPr>
        <w:pPrChange w:id="4242" w:author="JORGE CONTRERAS ORTIZ" w:date="2021-09-08T09:59:00Z">
          <w:pPr>
            <w:jc w:val="left"/>
          </w:pPr>
        </w:pPrChange>
      </w:pPr>
      <w:ins w:id="4243" w:author="JORGE CONTRERAS ORTIZ" w:date="2021-09-06T00:14:00Z">
        <w:r>
          <w:lastRenderedPageBreak/>
          <w:t>Si se procede a volver</w:t>
        </w:r>
      </w:ins>
      <w:ins w:id="4244" w:author="JORGE CONTRERAS ORTIZ" w:date="2021-09-04T12:19:00Z">
        <w:r w:rsidR="00672BD4">
          <w:t xml:space="preserve"> </w:t>
        </w:r>
      </w:ins>
      <w:del w:id="4245" w:author="JORGE CONTRERAS ORTIZ" w:date="2021-09-04T12:19:00Z">
        <w:r w:rsidR="0074559B" w:rsidRPr="00791D37" w:rsidDel="00672BD4">
          <w:delText xml:space="preserve">Si volvemos </w:delText>
        </w:r>
      </w:del>
      <w:r w:rsidR="0074559B" w:rsidRPr="00791D37">
        <w:t xml:space="preserve">al submenú de “Settings” (Ajustes), </w:t>
      </w:r>
      <w:ins w:id="4246" w:author="JORGE CONTRERAS ORTIZ" w:date="2021-09-07T17:50:00Z">
        <w:r w:rsidR="000B5535">
          <w:t xml:space="preserve">como se muestra en la </w:t>
        </w:r>
        <w:r w:rsidR="000B5535">
          <w:fldChar w:fldCharType="begin"/>
        </w:r>
        <w:r w:rsidR="000B5535">
          <w:instrText xml:space="preserve"> REF _Ref81929465 \h </w:instrText>
        </w:r>
      </w:ins>
      <w:r w:rsidR="000B5535">
        <w:fldChar w:fldCharType="separate"/>
      </w:r>
      <w:ins w:id="4247" w:author="JORGE CONTRERAS ORTIZ" w:date="2021-09-08T11:58:00Z">
        <w:r w:rsidR="00FE2C54" w:rsidRPr="00FE1EC4">
          <w:t xml:space="preserve">Ilustración </w:t>
        </w:r>
        <w:r w:rsidR="00FE2C54">
          <w:rPr>
            <w:noProof/>
          </w:rPr>
          <w:t>19</w:t>
        </w:r>
      </w:ins>
      <w:ins w:id="4248" w:author="JORGE CONTRERAS ORTIZ" w:date="2021-09-07T17:50:00Z">
        <w:r w:rsidR="000B5535">
          <w:fldChar w:fldCharType="end"/>
        </w:r>
        <w:r w:rsidR="000B5535">
          <w:t xml:space="preserve">, </w:t>
        </w:r>
      </w:ins>
      <w:del w:id="4249" w:author="JORGE CONTRERAS ORTIZ" w:date="2021-09-06T00:14:00Z">
        <w:r w:rsidR="0074559B" w:rsidRPr="00791D37" w:rsidDel="0048500E">
          <w:delText xml:space="preserve">es </w:delText>
        </w:r>
      </w:del>
      <w:ins w:id="4250" w:author="JORGE CONTRERAS ORTIZ" w:date="2021-09-06T00:14:00Z">
        <w:r>
          <w:t>será</w:t>
        </w:r>
        <w:r w:rsidRPr="00791D37">
          <w:t xml:space="preserve"> </w:t>
        </w:r>
      </w:ins>
      <w:r w:rsidR="0074559B" w:rsidRPr="00791D37">
        <w:t>posible ver el resto de parámetros de la configuración de la red Thread que han sido configurados, ya sea por el administrador o automáticamente en el arranqu</w:t>
      </w:r>
      <w:ins w:id="4251" w:author="JORGE CONTRERAS ORTIZ" w:date="2021-09-07T17:50:00Z">
        <w:r w:rsidR="000B5535">
          <w:t>e</w:t>
        </w:r>
      </w:ins>
      <w:del w:id="4252" w:author="JORGE CONTRERAS ORTIZ" w:date="2021-09-07T17:50:00Z">
        <w:r w:rsidR="0074559B" w:rsidRPr="00791D37" w:rsidDel="000B5535">
          <w:delText>e</w:delText>
        </w:r>
      </w:del>
      <w:r w:rsidR="0074559B" w:rsidRPr="00791D37">
        <w:t>.</w:t>
      </w:r>
    </w:p>
    <w:p w14:paraId="2A204B39" w14:textId="1B35CE50" w:rsidR="0074559B" w:rsidRDefault="0074559B" w:rsidP="00791D37">
      <w:pPr>
        <w:rPr>
          <w:ins w:id="4253"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0"/>
                    <a:stretch>
                      <a:fillRect/>
                    </a:stretch>
                  </pic:blipFill>
                  <pic:spPr>
                    <a:xfrm>
                      <a:off x="0" y="0"/>
                      <a:ext cx="5400040" cy="4658995"/>
                    </a:xfrm>
                    <a:prstGeom prst="rect">
                      <a:avLst/>
                    </a:prstGeom>
                  </pic:spPr>
                </pic:pic>
              </a:graphicData>
            </a:graphic>
          </wp:inline>
        </w:drawing>
      </w:r>
    </w:p>
    <w:p w14:paraId="45A9687B" w14:textId="61563501" w:rsidR="0074559B" w:rsidRPr="00FE1EC4" w:rsidRDefault="0074559B" w:rsidP="006242EF">
      <w:pPr>
        <w:pStyle w:val="Descripcin"/>
        <w:jc w:val="center"/>
      </w:pPr>
      <w:bookmarkStart w:id="4254" w:name="_Ref81929465"/>
      <w:bookmarkStart w:id="4255" w:name="_Toc81499595"/>
      <w:bookmarkStart w:id="4256" w:name="_Toc81499830"/>
      <w:bookmarkStart w:id="4257" w:name="_Toc81995259"/>
      <w:r w:rsidRPr="00FE1EC4">
        <w:t xml:space="preserve">Ilustración </w:t>
      </w:r>
      <w:r w:rsidRPr="006242EF">
        <w:fldChar w:fldCharType="begin"/>
      </w:r>
      <w:r w:rsidRPr="00FE1EC4">
        <w:instrText xml:space="preserve"> SEQ Ilustración \* ARABIC </w:instrText>
      </w:r>
      <w:r w:rsidRPr="006242EF">
        <w:fldChar w:fldCharType="separate"/>
      </w:r>
      <w:ins w:id="4258" w:author="JORGE CONTRERAS ORTIZ" w:date="2021-09-08T11:58:00Z">
        <w:r w:rsidR="00FE2C54">
          <w:rPr>
            <w:noProof/>
          </w:rPr>
          <w:t>19</w:t>
        </w:r>
      </w:ins>
      <w:del w:id="4259" w:author="JORGE CONTRERAS ORTIZ" w:date="2021-09-04T12:49:00Z">
        <w:r w:rsidR="00FE1EC4" w:rsidRPr="00FE1EC4" w:rsidDel="00FE1EC4">
          <w:rPr>
            <w:noProof/>
          </w:rPr>
          <w:delText>19</w:delText>
        </w:r>
      </w:del>
      <w:r w:rsidRPr="006242EF">
        <w:fldChar w:fldCharType="end"/>
      </w:r>
      <w:bookmarkEnd w:id="4254"/>
      <w:r w:rsidRPr="00FE1EC4">
        <w:t xml:space="preserve"> Pestaña Settings - Export Settings</w:t>
      </w:r>
      <w:bookmarkEnd w:id="4255"/>
      <w:bookmarkEnd w:id="4256"/>
      <w:bookmarkEnd w:id="4257"/>
    </w:p>
    <w:p w14:paraId="0F1A0E81" w14:textId="40622A51" w:rsidR="0074559B" w:rsidRPr="00FE1EC4" w:rsidDel="00C301B3" w:rsidRDefault="0074559B" w:rsidP="00791D37">
      <w:pPr>
        <w:rPr>
          <w:del w:id="4260" w:author="JORGE CONTRERAS ORTIZ" w:date="2021-09-08T09:58:00Z"/>
        </w:rPr>
      </w:pPr>
    </w:p>
    <w:p w14:paraId="6D752D39" w14:textId="3CE6A050" w:rsidR="007A5D09" w:rsidRDefault="007A5D09">
      <w:pPr>
        <w:jc w:val="left"/>
        <w:rPr>
          <w:ins w:id="4261" w:author="JORGE CONTRERAS ORTIZ" w:date="2021-09-07T19:04:00Z"/>
        </w:rPr>
      </w:pPr>
    </w:p>
    <w:p w14:paraId="208FD226" w14:textId="77777777" w:rsidR="00A05C48" w:rsidRDefault="0074559B" w:rsidP="00A05C48">
      <w:pPr>
        <w:rPr>
          <w:ins w:id="4262" w:author="JORGE CONTRERAS ORTIZ" w:date="2021-09-08T10:29:00Z"/>
        </w:rPr>
      </w:pPr>
      <w:r w:rsidRPr="00791D37">
        <w:t xml:space="preserve">En esta pestaña, </w:t>
      </w:r>
      <w:ins w:id="4263" w:author="JORGE CONTRERAS ORTIZ" w:date="2021-09-04T12:19:00Z">
        <w:r w:rsidR="00672BD4">
          <w:t xml:space="preserve">es posible </w:t>
        </w:r>
      </w:ins>
      <w:del w:id="4264" w:author="JORGE CONTRERAS ORTIZ" w:date="2021-09-04T12:19:00Z">
        <w:r w:rsidRPr="00791D37" w:rsidDel="00672BD4">
          <w:delText xml:space="preserve">podemos </w:delText>
        </w:r>
      </w:del>
      <w:del w:id="4265" w:author="JORGE CONTRERAS ORTIZ" w:date="2021-09-04T12:20:00Z">
        <w:r w:rsidRPr="00791D37" w:rsidDel="00672BD4">
          <w:delText>coger</w:delText>
        </w:r>
      </w:del>
      <w:ins w:id="4266" w:author="JORGE CONTRERAS ORTIZ" w:date="2021-09-04T12:20:00Z">
        <w:r w:rsidR="00672BD4">
          <w:t>visualizar y copiar</w:t>
        </w:r>
      </w:ins>
      <w:r w:rsidRPr="00791D37">
        <w:t xml:space="preserve"> la información necesaria para </w:t>
      </w:r>
      <w:del w:id="4267" w:author="JORGE CONTRERAS ORTIZ" w:date="2021-09-04T12:20:00Z">
        <w:r w:rsidRPr="00791D37" w:rsidDel="00672BD4">
          <w:delText>que otros</w:delText>
        </w:r>
      </w:del>
      <w:ins w:id="4268" w:author="JORGE CONTRERAS ORTIZ" w:date="2021-09-04T12:20:00Z">
        <w:r w:rsidR="00672BD4">
          <w:t>la configuración de otros</w:t>
        </w:r>
      </w:ins>
      <w:r w:rsidRPr="00791D37">
        <w:t xml:space="preserve"> dispositivos </w:t>
      </w:r>
      <w:ins w:id="4269" w:author="JORGE CONTRERAS ORTIZ" w:date="2021-09-04T12:20:00Z">
        <w:r w:rsidR="00672BD4">
          <w:t xml:space="preserve">y su posterior </w:t>
        </w:r>
      </w:ins>
      <w:del w:id="4270" w:author="JORGE CONTRERAS ORTIZ" w:date="2021-09-04T12:20:00Z">
        <w:r w:rsidRPr="00791D37" w:rsidDel="00672BD4">
          <w:delText>puedan unirse</w:delText>
        </w:r>
      </w:del>
      <w:ins w:id="4271" w:author="JORGE CONTRERAS ORTIZ" w:date="2021-09-04T12:20:00Z">
        <w:r w:rsidR="00672BD4">
          <w:t>unión</w:t>
        </w:r>
      </w:ins>
      <w:r w:rsidRPr="00791D37">
        <w:t xml:space="preserve"> a la misma red. </w:t>
      </w:r>
    </w:p>
    <w:p w14:paraId="701443A3" w14:textId="299B9094" w:rsidR="00A05C48" w:rsidRDefault="0074559B" w:rsidP="00791D37">
      <w:pPr>
        <w:rPr>
          <w:ins w:id="4272" w:author="JORGE CONTRERAS ORTIZ" w:date="2021-09-08T10:29:00Z"/>
        </w:rPr>
      </w:pPr>
      <w:r w:rsidRPr="00791D37">
        <w:t xml:space="preserve">Esto se podrá </w:t>
      </w:r>
      <w:del w:id="4273" w:author="JORGE CONTRERAS ORTIZ" w:date="2021-09-06T00:14:00Z">
        <w:r w:rsidRPr="00791D37" w:rsidDel="0048500E">
          <w:delText xml:space="preserve">gracias </w:delText>
        </w:r>
      </w:del>
      <w:ins w:id="4274" w:author="JORGE CONTRERAS ORTIZ" w:date="2021-09-06T00:14:00Z">
        <w:r w:rsidR="0048500E">
          <w:t>clic</w:t>
        </w:r>
      </w:ins>
      <w:ins w:id="4275" w:author="JORGE CONTRERAS ORTIZ" w:date="2021-09-06T00:15:00Z">
        <w:r w:rsidR="0048500E">
          <w:t>ando en el</w:t>
        </w:r>
      </w:ins>
      <w:del w:id="4276" w:author="JORGE CONTRERAS ORTIZ" w:date="2021-09-06T00:15:00Z">
        <w:r w:rsidRPr="00791D37" w:rsidDel="0048500E">
          <w:delText>al</w:delText>
        </w:r>
      </w:del>
      <w:r w:rsidRPr="00791D37">
        <w:t xml:space="preserve"> botón situado en la esquina inferior derecha llamado “Export Settings”</w:t>
      </w:r>
      <w:ins w:id="4277" w:author="JORGE CONTRERAS ORTIZ" w:date="2021-09-07T17:51:00Z">
        <w:r w:rsidR="000B5535">
          <w:t xml:space="preserve">, </w:t>
        </w:r>
      </w:ins>
      <w:del w:id="4278" w:author="JORGE CONTRERAS ORTIZ" w:date="2021-09-07T17:51:00Z">
        <w:r w:rsidRPr="00791D37" w:rsidDel="000B5535">
          <w:delText xml:space="preserve">, </w:delText>
        </w:r>
      </w:del>
      <w:del w:id="4279" w:author="JORGE CONTRERAS ORTIZ" w:date="2021-09-07T18:22:00Z">
        <w:r w:rsidRPr="00791D37" w:rsidDel="009E7189">
          <w:delText>el</w:delText>
        </w:r>
      </w:del>
      <w:ins w:id="4280" w:author="JORGE CONTRERAS ORTIZ" w:date="2021-09-08T10:29:00Z">
        <w:r w:rsidR="00A05C48">
          <w:t>abriéndose</w:t>
        </w:r>
      </w:ins>
      <w:ins w:id="4281" w:author="JORGE CONTRERAS ORTIZ" w:date="2021-09-07T18:22:00Z">
        <w:r w:rsidR="009E7189">
          <w:t xml:space="preserve"> </w:t>
        </w:r>
      </w:ins>
      <w:ins w:id="4282" w:author="JORGE CONTRERAS ORTIZ" w:date="2021-09-07T18:23:00Z">
        <w:r w:rsidR="009E7189">
          <w:t>una ventana emergente</w:t>
        </w:r>
      </w:ins>
      <w:ins w:id="4283" w:author="JORGE CONTRERAS ORTIZ" w:date="2021-09-08T10:29:00Z">
        <w:r w:rsidR="00A05C48">
          <w:t>.</w:t>
        </w:r>
      </w:ins>
    </w:p>
    <w:p w14:paraId="50064612" w14:textId="77777777" w:rsidR="00A05C48" w:rsidRDefault="00A05C48">
      <w:pPr>
        <w:jc w:val="left"/>
        <w:rPr>
          <w:ins w:id="4284" w:author="JORGE CONTRERAS ORTIZ" w:date="2021-09-08T10:29:00Z"/>
        </w:rPr>
      </w:pPr>
      <w:ins w:id="4285" w:author="JORGE CONTRERAS ORTIZ" w:date="2021-09-08T10:29:00Z">
        <w:r>
          <w:br w:type="page"/>
        </w:r>
      </w:ins>
    </w:p>
    <w:p w14:paraId="75AB19D7" w14:textId="0D3280E1" w:rsidR="0074559B" w:rsidDel="00A05C48" w:rsidRDefault="009E7189" w:rsidP="00791D37">
      <w:pPr>
        <w:rPr>
          <w:del w:id="4286" w:author="JORGE CONTRERAS ORTIZ" w:date="2021-09-07T19:05:00Z"/>
        </w:rPr>
      </w:pPr>
      <w:ins w:id="4287" w:author="JORGE CONTRERAS ORTIZ" w:date="2021-09-07T18:23:00Z">
        <w:r>
          <w:lastRenderedPageBreak/>
          <w:t xml:space="preserve"> </w:t>
        </w:r>
      </w:ins>
      <w:ins w:id="4288" w:author="JORGE CONTRERAS ORTIZ" w:date="2021-09-08T10:30:00Z">
        <w:r w:rsidR="00A05C48">
          <w:t xml:space="preserve">En la nueva ventana, </w:t>
        </w:r>
      </w:ins>
      <w:ins w:id="4289" w:author="JORGE CONTRERAS ORTIZ" w:date="2021-09-07T18:23:00Z">
        <w:r>
          <w:t xml:space="preserve">mostrada en </w:t>
        </w:r>
        <w:r>
          <w:fldChar w:fldCharType="begin"/>
        </w:r>
        <w:r>
          <w:instrText xml:space="preserve"> REF _Ref81931415 \h </w:instrText>
        </w:r>
      </w:ins>
      <w:r>
        <w:fldChar w:fldCharType="separate"/>
      </w:r>
      <w:ins w:id="4290" w:author="JORGE CONTRERAS ORTIZ" w:date="2021-09-08T11:58:00Z">
        <w:r w:rsidR="00FE2C54" w:rsidRPr="00FE2C54">
          <w:rPr>
            <w:rPrChange w:id="4291" w:author="JORGE CONTRERAS ORTIZ" w:date="2021-09-08T11:58:00Z">
              <w:rPr/>
            </w:rPrChange>
          </w:rPr>
          <w:t xml:space="preserve">Ilustración </w:t>
        </w:r>
        <w:r w:rsidR="00FE2C54" w:rsidRPr="00FE2C54">
          <w:rPr>
            <w:noProof/>
            <w:rPrChange w:id="4292" w:author="JORGE CONTRERAS ORTIZ" w:date="2021-09-08T11:58:00Z">
              <w:rPr>
                <w:noProof/>
                <w:lang w:val="en-US"/>
              </w:rPr>
            </w:rPrChange>
          </w:rPr>
          <w:t>20</w:t>
        </w:r>
      </w:ins>
      <w:ins w:id="4293" w:author="JORGE CONTRERAS ORTIZ" w:date="2021-09-07T18:23:00Z">
        <w:r>
          <w:fldChar w:fldCharType="end"/>
        </w:r>
      </w:ins>
      <w:ins w:id="4294" w:author="JORGE CONTRERAS ORTIZ" w:date="2021-09-08T10:30:00Z">
        <w:r w:rsidR="00A05C48">
          <w:t>,</w:t>
        </w:r>
      </w:ins>
      <w:r w:rsidR="0074559B" w:rsidRPr="00791D37">
        <w:t xml:space="preserve"> </w:t>
      </w:r>
      <w:del w:id="4295" w:author="JORGE CONTRERAS ORTIZ" w:date="2021-09-07T18:23:00Z">
        <w:r w:rsidR="0074559B" w:rsidRPr="00791D37" w:rsidDel="009E7189">
          <w:delText xml:space="preserve">cual </w:delText>
        </w:r>
      </w:del>
      <w:ins w:id="4296" w:author="JORGE CONTRERAS ORTIZ" w:date="2021-09-07T18:23:00Z">
        <w:r w:rsidRPr="00791D37">
          <w:t xml:space="preserve"> </w:t>
        </w:r>
      </w:ins>
      <w:r w:rsidR="0074559B" w:rsidRPr="00791D37">
        <w:t xml:space="preserve">permite </w:t>
      </w:r>
      <w:ins w:id="4297" w:author="JORGE CONTRERAS ORTIZ" w:date="2021-09-07T18:23:00Z">
        <w:r w:rsidR="00193B45">
          <w:t xml:space="preserve">elegir el rol y </w:t>
        </w:r>
      </w:ins>
      <w:r w:rsidR="0074559B" w:rsidRPr="00791D37">
        <w:t>copiar la información de “commissioning”, requerida para la configuración del nuevo dispositivo e introducirlo en la red, utilizando comandos KiNOS.</w:t>
      </w:r>
      <w:ins w:id="4298" w:author="JORGE CONTRERAS ORTIZ" w:date="2021-09-04T12:20:00Z">
        <w:r w:rsidR="00672BD4">
          <w:t xml:space="preserve">a través </w:t>
        </w:r>
      </w:ins>
      <w:ins w:id="4299" w:author="JORGE CONTRERAS ORTIZ" w:date="2021-09-04T12:21:00Z">
        <w:r w:rsidR="00672BD4">
          <w:t>de la interfaz de KiTools proporcionada por Kirale.</w:t>
        </w:r>
      </w:ins>
      <w:ins w:id="4300" w:author="JORGE CONTRERAS ORTIZ" w:date="2021-09-08T10:28:00Z">
        <w:r w:rsidR="00A05C48">
          <w:t xml:space="preserve"> </w:t>
        </w:r>
      </w:ins>
    </w:p>
    <w:p w14:paraId="430F38E2" w14:textId="77777777" w:rsidR="00A05C48" w:rsidRPr="00791D37" w:rsidRDefault="00A05C48" w:rsidP="00791D37">
      <w:pPr>
        <w:rPr>
          <w:ins w:id="4301" w:author="JORGE CONTRERAS ORTIZ" w:date="2021-09-08T10:31:00Z"/>
        </w:rPr>
      </w:pPr>
    </w:p>
    <w:p w14:paraId="27CA5832" w14:textId="18A633E8" w:rsidR="007C2C63" w:rsidRDefault="007C2C63" w:rsidP="00791D37">
      <w:pPr>
        <w:rPr>
          <w:ins w:id="4302"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1"/>
                    <a:stretch>
                      <a:fillRect/>
                    </a:stretch>
                  </pic:blipFill>
                  <pic:spPr>
                    <a:xfrm>
                      <a:off x="0" y="0"/>
                      <a:ext cx="5400040" cy="4638675"/>
                    </a:xfrm>
                    <a:prstGeom prst="rect">
                      <a:avLst/>
                    </a:prstGeom>
                  </pic:spPr>
                </pic:pic>
              </a:graphicData>
            </a:graphic>
          </wp:inline>
        </w:drawing>
      </w:r>
    </w:p>
    <w:p w14:paraId="2210BEE0" w14:textId="559FA976" w:rsidR="0074559B" w:rsidRPr="00434554" w:rsidRDefault="0074559B" w:rsidP="006242EF">
      <w:pPr>
        <w:pStyle w:val="Descripcin"/>
        <w:jc w:val="center"/>
        <w:rPr>
          <w:lang w:val="en-US"/>
          <w:rPrChange w:id="4303" w:author="JORGE CONTRERAS ORTIZ" w:date="2021-09-04T09:17:00Z">
            <w:rPr/>
          </w:rPrChange>
        </w:rPr>
      </w:pPr>
      <w:bookmarkStart w:id="4304" w:name="_Ref81931415"/>
      <w:bookmarkStart w:id="4305" w:name="_Toc81499596"/>
      <w:bookmarkStart w:id="4306" w:name="_Toc81499831"/>
      <w:bookmarkStart w:id="4307" w:name="_Toc81995260"/>
      <w:r w:rsidRPr="00434554">
        <w:rPr>
          <w:lang w:val="en-US"/>
          <w:rPrChange w:id="4308" w:author="JORGE CONTRERAS ORTIZ" w:date="2021-09-04T09:17:00Z">
            <w:rPr/>
          </w:rPrChange>
        </w:rPr>
        <w:t xml:space="preserve">Ilustración </w:t>
      </w:r>
      <w:r w:rsidR="009449CB">
        <w:fldChar w:fldCharType="begin"/>
      </w:r>
      <w:r w:rsidR="009449CB" w:rsidRPr="00434554">
        <w:rPr>
          <w:lang w:val="en-US"/>
          <w:rPrChange w:id="4309" w:author="JORGE CONTRERAS ORTIZ" w:date="2021-09-04T09:17:00Z">
            <w:rPr/>
          </w:rPrChange>
        </w:rPr>
        <w:instrText xml:space="preserve"> SEQ Ilustración \* ARABIC </w:instrText>
      </w:r>
      <w:r w:rsidR="009449CB">
        <w:fldChar w:fldCharType="separate"/>
      </w:r>
      <w:ins w:id="4310" w:author="JORGE CONTRERAS ORTIZ" w:date="2021-09-08T11:58:00Z">
        <w:r w:rsidR="00FE2C54">
          <w:rPr>
            <w:noProof/>
            <w:lang w:val="en-US"/>
          </w:rPr>
          <w:t>20</w:t>
        </w:r>
      </w:ins>
      <w:del w:id="4311" w:author="JORGE CONTRERAS ORTIZ" w:date="2021-09-04T12:17:00Z">
        <w:r w:rsidR="00425C71" w:rsidRPr="00434554" w:rsidDel="00593FA6">
          <w:rPr>
            <w:noProof/>
            <w:lang w:val="en-US"/>
            <w:rPrChange w:id="4312" w:author="JORGE CONTRERAS ORTIZ" w:date="2021-09-04T09:17:00Z">
              <w:rPr>
                <w:noProof/>
              </w:rPr>
            </w:rPrChange>
          </w:rPr>
          <w:delText>20</w:delText>
        </w:r>
      </w:del>
      <w:r w:rsidR="009449CB">
        <w:rPr>
          <w:noProof/>
        </w:rPr>
        <w:fldChar w:fldCharType="end"/>
      </w:r>
      <w:bookmarkEnd w:id="4304"/>
      <w:r w:rsidRPr="00434554">
        <w:rPr>
          <w:lang w:val="en-US"/>
          <w:rPrChange w:id="4313" w:author="JORGE CONTRERAS ORTIZ" w:date="2021-09-04T09:17:00Z">
            <w:rPr/>
          </w:rPrChange>
        </w:rPr>
        <w:t xml:space="preserve"> Ventana Export Commissioning Information</w:t>
      </w:r>
      <w:bookmarkEnd w:id="4305"/>
      <w:bookmarkEnd w:id="4306"/>
      <w:bookmarkEnd w:id="4307"/>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4314" w:name="_Toc81499412"/>
      <w:bookmarkStart w:id="4315" w:name="_Toc81995121"/>
      <w:r w:rsidRPr="00791D37">
        <w:lastRenderedPageBreak/>
        <w:t>SERVICIOS</w:t>
      </w:r>
      <w:bookmarkEnd w:id="4314"/>
      <w:bookmarkEnd w:id="4315"/>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4316" w:author="JORGE CONTRERAS ORTIZ" w:date="2021-09-04T12:21:00Z">
        <w:r w:rsidRPr="00791D37" w:rsidDel="00672BD4">
          <w:delText>que</w:delText>
        </w:r>
      </w:del>
      <w:ins w:id="4317" w:author="JORGE CONTRERAS ORTIZ" w:date="2021-09-04T12:21:00Z">
        <w:r w:rsidR="00672BD4" w:rsidRPr="00791D37">
          <w:t>qué</w:t>
        </w:r>
      </w:ins>
      <w:r w:rsidRPr="00791D37">
        <w:t xml:space="preserve"> servicios están siendo provistos por el Border Router en cada momento y su estado en el submenú “Services” por debajo del menú “KiBRA”.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4318" w:name="_Toc81995122"/>
      <w:r w:rsidRPr="00791D37">
        <w:t>SERVIDOR BACKBONE ROUTER</w:t>
      </w:r>
      <w:bookmarkEnd w:id="4318"/>
    </w:p>
    <w:p w14:paraId="4F71653F" w14:textId="77777777" w:rsidR="0074559B" w:rsidRPr="00791D37" w:rsidRDefault="0074559B" w:rsidP="00791D37"/>
    <w:p w14:paraId="4C45F26F" w14:textId="462F9A87" w:rsidR="0074559B" w:rsidRDefault="0074559B" w:rsidP="00791D37">
      <w:pPr>
        <w:rPr>
          <w:ins w:id="4319" w:author="JORGE CONTRERAS ORTIZ" w:date="2021-09-07T19:10:00Z"/>
        </w:rPr>
      </w:pPr>
      <w:r w:rsidRPr="00791D37">
        <w:t xml:space="preserve">Cuando la opción “Backbone Router Server”  esté habilitada  en el menú de “Settings”, los datos relacionados aparecerán en </w:t>
      </w:r>
      <w:del w:id="4320" w:author="JORGE CONTRERAS ORTIZ" w:date="2021-09-07T18:24:00Z">
        <w:r w:rsidRPr="00791D37" w:rsidDel="00193B45">
          <w:delText>esta página</w:delText>
        </w:r>
      </w:del>
      <w:ins w:id="4321" w:author="JORGE CONTRERAS ORTIZ" w:date="2021-09-07T18:24:00Z">
        <w:r w:rsidR="00193B45">
          <w:t xml:space="preserve">esta pestaña, tal como se muestra a continuación en </w:t>
        </w:r>
      </w:ins>
      <w:ins w:id="4322" w:author="JORGE CONTRERAS ORTIZ" w:date="2021-09-07T18:25:00Z">
        <w:r w:rsidR="00193B45">
          <w:fldChar w:fldCharType="begin"/>
        </w:r>
        <w:r w:rsidR="00193B45">
          <w:instrText xml:space="preserve"> REF _Ref81931520 \h </w:instrText>
        </w:r>
      </w:ins>
      <w:r w:rsidR="00193B45">
        <w:fldChar w:fldCharType="separate"/>
      </w:r>
      <w:ins w:id="4323" w:author="JORGE CONTRERAS ORTIZ" w:date="2021-09-08T11:58:00Z">
        <w:r w:rsidR="00FE2C54" w:rsidRPr="00791D37">
          <w:t xml:space="preserve">Ilustración </w:t>
        </w:r>
        <w:r w:rsidR="00FE2C54">
          <w:rPr>
            <w:noProof/>
          </w:rPr>
          <w:t>21</w:t>
        </w:r>
      </w:ins>
      <w:ins w:id="4324" w:author="JORGE CONTRERAS ORTIZ" w:date="2021-09-07T18:25:00Z">
        <w:r w:rsidR="00193B45">
          <w:fldChar w:fldCharType="end"/>
        </w:r>
      </w:ins>
      <w:r w:rsidRPr="00791D37">
        <w:t>.</w:t>
      </w:r>
    </w:p>
    <w:p w14:paraId="7D9C8255" w14:textId="05371603" w:rsidR="007A5D09" w:rsidRDefault="007A5D09" w:rsidP="00791D37">
      <w:pPr>
        <w:rPr>
          <w:ins w:id="4325" w:author="JORGE CONTRERAS ORTIZ" w:date="2021-09-05T22:32:00Z"/>
        </w:rPr>
      </w:pPr>
      <w:ins w:id="4326" w:author="JORGE CONTRERAS ORTIZ" w:date="2021-09-07T19:10:00Z">
        <w:r>
          <w:t xml:space="preserve">Activando este servicio, se podrán </w:t>
        </w:r>
      </w:ins>
      <w:ins w:id="4327" w:author="JORGE CONTRERAS ORTIZ" w:date="2021-09-07T19:11:00Z">
        <w:r>
          <w:t>conectar diferentes redes locales Thread dentro de una gran</w:t>
        </w:r>
      </w:ins>
      <w:ins w:id="4328" w:author="JORGE CONTRERAS ORTIZ" w:date="2021-09-07T19:12:00Z">
        <w:r>
          <w:t xml:space="preserve"> red</w:t>
        </w:r>
      </w:ins>
      <w:ins w:id="4329" w:author="JORGE CONTRERAS ORTIZ" w:date="2021-09-07T19:13:00Z">
        <w:r>
          <w:t xml:space="preserve"> troncal.</w:t>
        </w:r>
      </w:ins>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2"/>
                    <a:stretch>
                      <a:fillRect/>
                    </a:stretch>
                  </pic:blipFill>
                  <pic:spPr>
                    <a:xfrm>
                      <a:off x="0" y="0"/>
                      <a:ext cx="5400040" cy="4636135"/>
                    </a:xfrm>
                    <a:prstGeom prst="rect">
                      <a:avLst/>
                    </a:prstGeom>
                  </pic:spPr>
                </pic:pic>
              </a:graphicData>
            </a:graphic>
          </wp:inline>
        </w:drawing>
      </w:r>
    </w:p>
    <w:p w14:paraId="198B9D18" w14:textId="5D607EB7" w:rsidR="0074559B" w:rsidRPr="006242EF" w:rsidRDefault="0074559B" w:rsidP="006242EF">
      <w:pPr>
        <w:pStyle w:val="Descripcin"/>
        <w:jc w:val="center"/>
      </w:pPr>
      <w:bookmarkStart w:id="4330" w:name="_Ref81931520"/>
      <w:bookmarkStart w:id="4331" w:name="_Toc81499597"/>
      <w:bookmarkStart w:id="4332" w:name="_Toc81499832"/>
      <w:bookmarkStart w:id="4333" w:name="_Toc81995261"/>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1</w:t>
      </w:r>
      <w:r w:rsidRPr="006242EF">
        <w:fldChar w:fldCharType="end"/>
      </w:r>
      <w:bookmarkEnd w:id="4330"/>
      <w:r w:rsidRPr="00791D37">
        <w:t xml:space="preserve"> Servidor Backbone Router</w:t>
      </w:r>
      <w:bookmarkEnd w:id="4331"/>
      <w:bookmarkEnd w:id="4332"/>
      <w:bookmarkEnd w:id="4333"/>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4334" w:name="_Toc81995123"/>
      <w:r w:rsidRPr="00791D37">
        <w:lastRenderedPageBreak/>
        <w:t>DHCP</w:t>
      </w:r>
      <w:bookmarkEnd w:id="4334"/>
    </w:p>
    <w:p w14:paraId="5CC4AA41" w14:textId="77777777" w:rsidR="0074559B" w:rsidRPr="00791D37" w:rsidRDefault="0074559B" w:rsidP="00791D37"/>
    <w:p w14:paraId="256F9F79" w14:textId="2353E92A" w:rsidR="000F037B" w:rsidRDefault="0074559B" w:rsidP="00791D37">
      <w:pPr>
        <w:rPr>
          <w:ins w:id="4335" w:author="JORGE CONTRERAS ORTIZ" w:date="2021-09-07T19:17:00Z"/>
        </w:rPr>
      </w:pPr>
      <w:r w:rsidRPr="00791D37">
        <w:t xml:space="preserve">Si la opción DHCP se activa al configurar el prefijo de red, la siguiente página mostrará </w:t>
      </w:r>
      <w:ins w:id="4336" w:author="JORGE CONTRERAS ORTIZ" w:date="2021-09-07T18:25:00Z">
        <w:r w:rsidR="00193B45">
          <w:t xml:space="preserve">tanto la información del servidor DHCP como </w:t>
        </w:r>
      </w:ins>
      <w:r w:rsidRPr="00791D37">
        <w:t>una lista de los nodos que han adquirido una dirección IPv6 vía DHCP y cuál es.</w:t>
      </w:r>
      <w:ins w:id="4337" w:author="JORGE CONTRERAS ORTIZ" w:date="2021-09-07T18:25:00Z">
        <w:r w:rsidR="00193B45">
          <w:t xml:space="preserve"> Toda esta información s</w:t>
        </w:r>
      </w:ins>
      <w:ins w:id="4338" w:author="JORGE CONTRERAS ORTIZ" w:date="2021-09-07T18:26:00Z">
        <w:r w:rsidR="00193B45">
          <w:t xml:space="preserve">e muestra con la disposición que se expone en </w:t>
        </w:r>
        <w:r w:rsidR="00193B45">
          <w:fldChar w:fldCharType="begin"/>
        </w:r>
        <w:r w:rsidR="00193B45">
          <w:instrText xml:space="preserve"> REF _Ref81931633 \h </w:instrText>
        </w:r>
      </w:ins>
      <w:r w:rsidR="00193B45">
        <w:fldChar w:fldCharType="separate"/>
      </w:r>
      <w:ins w:id="4339" w:author="JORGE CONTRERAS ORTIZ" w:date="2021-09-08T11:58:00Z">
        <w:r w:rsidR="00FE2C54" w:rsidRPr="00791D37">
          <w:t xml:space="preserve">Ilustración </w:t>
        </w:r>
        <w:r w:rsidR="00FE2C54">
          <w:rPr>
            <w:noProof/>
          </w:rPr>
          <w:t>22</w:t>
        </w:r>
      </w:ins>
      <w:ins w:id="4340" w:author="JORGE CONTRERAS ORTIZ" w:date="2021-09-07T18:26:00Z">
        <w:r w:rsidR="00193B45">
          <w:fldChar w:fldCharType="end"/>
        </w:r>
        <w:r w:rsidR="00193B45">
          <w:t>.</w:t>
        </w:r>
      </w:ins>
      <w:ins w:id="4341" w:author="JORGE CONTRERAS ORTIZ" w:date="2021-09-07T19:15:00Z">
        <w:r w:rsidR="000F037B">
          <w:t xml:space="preserve"> </w:t>
        </w:r>
      </w:ins>
    </w:p>
    <w:p w14:paraId="65F6C003" w14:textId="61DBA342" w:rsidR="007C2C63" w:rsidRDefault="000F037B" w:rsidP="00791D37">
      <w:pPr>
        <w:rPr>
          <w:ins w:id="4342" w:author="JORGE CONTRERAS ORTIZ" w:date="2021-09-05T22:32:00Z"/>
        </w:rPr>
      </w:pPr>
      <w:ins w:id="4343" w:author="JORGE CONTRERAS ORTIZ" w:date="2021-09-07T19:15:00Z">
        <w:r>
          <w:t xml:space="preserve">Esta pestaña será útil de cara a saber </w:t>
        </w:r>
      </w:ins>
      <w:ins w:id="4344" w:author="JORGE CONTRERAS ORTIZ" w:date="2021-09-07T19:16:00Z">
        <w:r>
          <w:t>las direcciones</w:t>
        </w:r>
      </w:ins>
      <w:ins w:id="4345" w:author="JORGE CONTRERAS ORTIZ" w:date="2021-09-07T19:17:00Z">
        <w:r>
          <w:t xml:space="preserve"> IPv6</w:t>
        </w:r>
      </w:ins>
      <w:ins w:id="4346" w:author="JORGE CONTRERAS ORTIZ" w:date="2021-09-07T19:16:00Z">
        <w:r>
          <w:t xml:space="preserve"> de los diferentes nodos pudiendo así realizar </w:t>
        </w:r>
      </w:ins>
      <w:ins w:id="4347" w:author="JORGE CONTRERAS ORTIZ" w:date="2021-09-07T19:17:00Z">
        <w:r>
          <w:t>transmisiones de datos entre los ellos</w:t>
        </w:r>
      </w:ins>
      <w:ins w:id="4348" w:author="JORGE CONTRERAS ORTIZ" w:date="2021-09-07T19:18:00Z">
        <w:r>
          <w:t>. Esto se debe a que</w:t>
        </w:r>
      </w:ins>
      <w:ins w:id="4349" w:author="JORGE CONTRERAS ORTIZ" w:date="2021-09-07T19:19:00Z">
        <w:r>
          <w:t xml:space="preserve"> desde un propio nodo, no podrá consultarse </w:t>
        </w:r>
      </w:ins>
      <w:ins w:id="4350" w:author="JORGE CONTRERAS ORTIZ" w:date="2021-09-07T19:20:00Z">
        <w:r>
          <w:t>las diferentes direcciones IP en la red salvo las propias</w:t>
        </w:r>
      </w:ins>
      <w:ins w:id="4351" w:author="JORGE CONTRERAS ORTIZ" w:date="2021-09-07T19:45:00Z">
        <w:r w:rsidR="00236967">
          <w:t xml:space="preserve"> del nodo</w:t>
        </w:r>
      </w:ins>
      <w:ins w:id="4352" w:author="JORGE CONTRERAS ORTIZ" w:date="2021-09-07T19:20:00Z">
        <w:r>
          <w:t xml:space="preserve">, por lo que convendrá acceder a esta pestaña o configurar expresamente </w:t>
        </w:r>
      </w:ins>
      <w:ins w:id="4353" w:author="JORGE CONTRERAS ORTIZ" w:date="2021-09-07T19:21:00Z">
        <w:r>
          <w:t>los nodos</w:t>
        </w:r>
      </w:ins>
      <w:ins w:id="4354" w:author="JORGE CONTRERAS ORTIZ" w:date="2021-09-07T19:22:00Z">
        <w:r>
          <w:t>, tras estar conectados en la red,</w:t>
        </w:r>
      </w:ins>
      <w:ins w:id="4355" w:author="JORGE CONTRERAS ORTIZ" w:date="2021-09-07T19:21:00Z">
        <w:r>
          <w:t xml:space="preserve"> con una IPv6 en específico, conocida por el usuario</w:t>
        </w:r>
      </w:ins>
      <w:ins w:id="4356" w:author="JORGE CONTRERAS ORTIZ" w:date="2021-09-07T19:22:00Z">
        <w:r>
          <w:t xml:space="preserve">, consiguiendo así conocer las direcciones IP </w:t>
        </w:r>
      </w:ins>
      <w:ins w:id="4357" w:author="JORGE CONTRERAS ORTIZ" w:date="2021-09-07T19:23:00Z">
        <w:r>
          <w:t>que serán asignadas a</w:t>
        </w:r>
      </w:ins>
      <w:ins w:id="4358" w:author="JORGE CONTRERAS ORTIZ" w:date="2021-09-07T19:22:00Z">
        <w:r>
          <w:t xml:space="preserve"> los nodos</w:t>
        </w:r>
      </w:ins>
      <w:ins w:id="4359" w:author="JORGE CONTRERAS ORTIZ" w:date="2021-09-07T19:23:00Z">
        <w:r>
          <w:t xml:space="preserve"> antes de formar la red.</w:t>
        </w:r>
      </w:ins>
      <w:ins w:id="4360" w:author="JORGE CONTRERAS ORTIZ" w:date="2021-09-07T19:21:00Z">
        <w:r>
          <w:t xml:space="preserve"> </w:t>
        </w:r>
      </w:ins>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3"/>
                    <a:stretch>
                      <a:fillRect/>
                    </a:stretch>
                  </pic:blipFill>
                  <pic:spPr>
                    <a:xfrm>
                      <a:off x="0" y="0"/>
                      <a:ext cx="5400040" cy="4668520"/>
                    </a:xfrm>
                    <a:prstGeom prst="rect">
                      <a:avLst/>
                    </a:prstGeom>
                  </pic:spPr>
                </pic:pic>
              </a:graphicData>
            </a:graphic>
          </wp:inline>
        </w:drawing>
      </w:r>
    </w:p>
    <w:p w14:paraId="02DCDB3D" w14:textId="6DA1292A" w:rsidR="0074559B" w:rsidRPr="006242EF" w:rsidRDefault="0074559B" w:rsidP="006242EF">
      <w:pPr>
        <w:pStyle w:val="Descripcin"/>
        <w:jc w:val="center"/>
      </w:pPr>
      <w:bookmarkStart w:id="4361" w:name="_Ref81931633"/>
      <w:bookmarkStart w:id="4362" w:name="_Toc81499598"/>
      <w:bookmarkStart w:id="4363" w:name="_Toc81499833"/>
      <w:bookmarkStart w:id="4364" w:name="_Toc81995262"/>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2</w:t>
      </w:r>
      <w:r w:rsidRPr="006242EF">
        <w:fldChar w:fldCharType="end"/>
      </w:r>
      <w:bookmarkEnd w:id="4361"/>
      <w:r w:rsidRPr="00791D37">
        <w:t xml:space="preserve"> Servicio DHCP</w:t>
      </w:r>
      <w:bookmarkEnd w:id="4362"/>
      <w:bookmarkEnd w:id="4363"/>
      <w:bookmarkEnd w:id="4364"/>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4365" w:name="_Toc81995124"/>
      <w:r w:rsidRPr="00791D37">
        <w:lastRenderedPageBreak/>
        <w:t>NAT64</w:t>
      </w:r>
      <w:bookmarkEnd w:id="4365"/>
    </w:p>
    <w:p w14:paraId="7DC0F056" w14:textId="77777777" w:rsidR="0074559B" w:rsidRPr="00791D37" w:rsidRDefault="0074559B" w:rsidP="00791D37"/>
    <w:p w14:paraId="6DD11577" w14:textId="4BF8A22C" w:rsidR="0074559B" w:rsidRDefault="000F037B" w:rsidP="00791D37">
      <w:pPr>
        <w:rPr>
          <w:ins w:id="4366" w:author="JORGE CONTRERAS ORTIZ" w:date="2021-09-05T22:32:00Z"/>
        </w:rPr>
      </w:pPr>
      <w:ins w:id="4367" w:author="JORGE CONTRERAS ORTIZ" w:date="2021-09-07T19:23:00Z">
        <w:r>
          <w:t>El servicio NAT64 será el</w:t>
        </w:r>
      </w:ins>
      <w:ins w:id="4368" w:author="JORGE CONTRERAS ORTIZ" w:date="2021-09-08T10:34:00Z">
        <w:r w:rsidR="00A05C48">
          <w:t xml:space="preserve"> servicio</w:t>
        </w:r>
      </w:ins>
      <w:ins w:id="4369" w:author="JORGE CONTRERAS ORTIZ" w:date="2021-09-07T19:23:00Z">
        <w:r>
          <w:t xml:space="preserve"> encargado de </w:t>
        </w:r>
      </w:ins>
      <w:ins w:id="4370" w:author="JORGE CONTRERAS ORTIZ" w:date="2021-09-07T19:24:00Z">
        <w:r>
          <w:t>realizar de interfaz entre la red Thread creada</w:t>
        </w:r>
        <w:r w:rsidR="00167D77">
          <w:t xml:space="preserve"> con IPv6 </w:t>
        </w:r>
      </w:ins>
      <w:ins w:id="4371" w:author="JORGE CONTRERAS ORTIZ" w:date="2021-09-07T19:25:00Z">
        <w:r w:rsidR="00167D77">
          <w:t>y</w:t>
        </w:r>
      </w:ins>
      <w:ins w:id="4372" w:author="JORGE CONTRERAS ORTIZ" w:date="2021-09-07T19:24:00Z">
        <w:r w:rsidR="00167D77">
          <w:t xml:space="preserve"> la red IPv4</w:t>
        </w:r>
      </w:ins>
      <w:ins w:id="4373" w:author="JORGE CONTRERAS ORTIZ" w:date="2021-09-07T19:25:00Z">
        <w:r w:rsidR="00167D77">
          <w:t>.</w:t>
        </w:r>
      </w:ins>
      <w:ins w:id="4374" w:author="JORGE CONTRERAS ORTIZ" w:date="2021-09-07T19:24:00Z">
        <w:r>
          <w:t xml:space="preserve"> </w:t>
        </w:r>
      </w:ins>
      <w:ins w:id="4375" w:author="JORGE CONTRERAS ORTIZ" w:date="2021-09-07T19:25:00Z">
        <w:r w:rsidR="00167D77">
          <w:t xml:space="preserve">La dirección IPv4 </w:t>
        </w:r>
      </w:ins>
      <w:ins w:id="4376" w:author="JORGE CONTRERAS ORTIZ" w:date="2021-09-07T19:26:00Z">
        <w:r w:rsidR="00167D77">
          <w:t xml:space="preserve">que usará el servidor NAT64 del Border Router será la configurada previamente en </w:t>
        </w:r>
      </w:ins>
      <w:del w:id="4377" w:author="JORGE CONTRERAS ORTIZ" w:date="2021-09-07T19:26:00Z">
        <w:r w:rsidR="0074559B" w:rsidRPr="00791D37" w:rsidDel="00167D77">
          <w:delText>Siempre que haya una dirección IPv4 configurada en la interfaz externa, esta será usada para realizar una función de NAT64 en el Border Router</w:delText>
        </w:r>
      </w:del>
      <w:ins w:id="4378" w:author="JORGE CONTRERAS ORTIZ" w:date="2021-09-07T19:26:00Z">
        <w:r w:rsidR="00167D77">
          <w:fldChar w:fldCharType="begin"/>
        </w:r>
        <w:r w:rsidR="00167D77">
          <w:instrText xml:space="preserve"> REF _Ref81656100 \w \h </w:instrText>
        </w:r>
      </w:ins>
      <w:r w:rsidR="00167D77">
        <w:fldChar w:fldCharType="separate"/>
      </w:r>
      <w:ins w:id="4379" w:author="JORGE CONTRERAS ORTIZ" w:date="2021-09-08T11:58:00Z">
        <w:r w:rsidR="00FE2C54">
          <w:t>3.2.1.2.3.1</w:t>
        </w:r>
      </w:ins>
      <w:ins w:id="4380" w:author="JORGE CONTRERAS ORTIZ" w:date="2021-09-07T19:26:00Z">
        <w:r w:rsidR="00167D77">
          <w:fldChar w:fldCharType="end"/>
        </w:r>
        <w:r w:rsidR="00167D77">
          <w:t xml:space="preserve"> </w:t>
        </w:r>
      </w:ins>
      <w:ins w:id="4381" w:author="JORGE CONTRERAS ORTIZ" w:date="2021-09-07T19:27:00Z">
        <w:r w:rsidR="00167D77">
          <w:fldChar w:fldCharType="begin"/>
        </w:r>
        <w:r w:rsidR="00167D77">
          <w:instrText xml:space="preserve"> REF _Ref81656100 \h </w:instrText>
        </w:r>
      </w:ins>
      <w:r w:rsidR="00167D77">
        <w:fldChar w:fldCharType="separate"/>
      </w:r>
      <w:ins w:id="4382" w:author="JORGE CONTRERAS ORTIZ" w:date="2021-09-08T11:58:00Z">
        <w:r w:rsidR="00FE2C54" w:rsidRPr="00791D37">
          <w:t>CONEXIÓN VÍA PUERTO USB SERIE</w:t>
        </w:r>
      </w:ins>
      <w:ins w:id="4383" w:author="JORGE CONTRERAS ORTIZ" w:date="2021-09-07T19:27:00Z">
        <w:r w:rsidR="00167D77">
          <w:fldChar w:fldCharType="end"/>
        </w:r>
        <w:r w:rsidR="00167D77">
          <w:t xml:space="preserve"> </w:t>
        </w:r>
      </w:ins>
      <w:r w:rsidR="0074559B" w:rsidRPr="00791D37">
        <w:t>. La tabla de la sesión NAT se mostrará en esta pestaña</w:t>
      </w:r>
      <w:ins w:id="4384" w:author="JORGE CONTRERAS ORTIZ" w:date="2021-09-07T18:27:00Z">
        <w:r w:rsidR="00193B45">
          <w:t xml:space="preserve"> con la disposición indicada en </w:t>
        </w:r>
        <w:r w:rsidR="00193B45">
          <w:fldChar w:fldCharType="begin"/>
        </w:r>
        <w:r w:rsidR="00193B45">
          <w:instrText xml:space="preserve"> REF _Ref81931663 \h </w:instrText>
        </w:r>
      </w:ins>
      <w:r w:rsidR="00193B45">
        <w:fldChar w:fldCharType="separate"/>
      </w:r>
      <w:ins w:id="4385" w:author="JORGE CONTRERAS ORTIZ" w:date="2021-09-08T11:58:00Z">
        <w:r w:rsidR="00FE2C54" w:rsidRPr="00791D37">
          <w:t xml:space="preserve">Ilustración </w:t>
        </w:r>
        <w:r w:rsidR="00FE2C54">
          <w:rPr>
            <w:noProof/>
          </w:rPr>
          <w:t>23</w:t>
        </w:r>
      </w:ins>
      <w:ins w:id="4386" w:author="JORGE CONTRERAS ORTIZ" w:date="2021-09-07T18:27:00Z">
        <w:r w:rsidR="00193B45">
          <w:fldChar w:fldCharType="end"/>
        </w:r>
      </w:ins>
      <w:r w:rsidR="0074559B" w:rsidRPr="00791D37">
        <w:t>.</w:t>
      </w:r>
    </w:p>
    <w:p w14:paraId="19A676E3" w14:textId="222BACF2" w:rsidR="007C2C63" w:rsidRDefault="007C2C63" w:rsidP="00791D37">
      <w:pPr>
        <w:rPr>
          <w:ins w:id="4387" w:author="JORGE CONTRERAS ORTIZ" w:date="2021-09-05T22:32:00Z"/>
        </w:rPr>
      </w:pPr>
    </w:p>
    <w:p w14:paraId="00969406" w14:textId="77777777" w:rsidR="007C2C63" w:rsidRPr="00791D37" w:rsidRDefault="007C2C63" w:rsidP="00791D37"/>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4"/>
                    <a:stretch>
                      <a:fillRect/>
                    </a:stretch>
                  </pic:blipFill>
                  <pic:spPr>
                    <a:xfrm>
                      <a:off x="0" y="0"/>
                      <a:ext cx="5400040" cy="4663440"/>
                    </a:xfrm>
                    <a:prstGeom prst="rect">
                      <a:avLst/>
                    </a:prstGeom>
                  </pic:spPr>
                </pic:pic>
              </a:graphicData>
            </a:graphic>
          </wp:inline>
        </w:drawing>
      </w:r>
    </w:p>
    <w:p w14:paraId="6705D5F4" w14:textId="61E896F2" w:rsidR="0074559B" w:rsidRPr="006242EF" w:rsidRDefault="0074559B" w:rsidP="006242EF">
      <w:pPr>
        <w:pStyle w:val="Descripcin"/>
        <w:jc w:val="center"/>
      </w:pPr>
      <w:bookmarkStart w:id="4388" w:name="_Ref81931663"/>
      <w:bookmarkStart w:id="4389" w:name="_Toc81499599"/>
      <w:bookmarkStart w:id="4390" w:name="_Toc81499834"/>
      <w:bookmarkStart w:id="4391" w:name="_Toc81995263"/>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3</w:t>
      </w:r>
      <w:r w:rsidRPr="006242EF">
        <w:fldChar w:fldCharType="end"/>
      </w:r>
      <w:bookmarkEnd w:id="4388"/>
      <w:r w:rsidRPr="00791D37">
        <w:t xml:space="preserve"> Servicio NAT64</w:t>
      </w:r>
      <w:bookmarkEnd w:id="4389"/>
      <w:bookmarkEnd w:id="4390"/>
      <w:bookmarkEnd w:id="4391"/>
    </w:p>
    <w:p w14:paraId="65EDCE06" w14:textId="6D394ABF" w:rsidR="0074559B" w:rsidRPr="00791D37" w:rsidDel="00030323" w:rsidRDefault="0074559B" w:rsidP="00791D37">
      <w:pPr>
        <w:rPr>
          <w:del w:id="4392" w:author="JORGE CONTRERAS ORTIZ" w:date="2021-09-07T21:07:00Z"/>
        </w:rPr>
      </w:pPr>
      <w:bookmarkStart w:id="4393" w:name="_Toc81993100"/>
      <w:bookmarkStart w:id="4394" w:name="_Toc81994624"/>
      <w:bookmarkStart w:id="4395" w:name="_Toc81994830"/>
      <w:bookmarkStart w:id="4396" w:name="_Toc81995125"/>
      <w:bookmarkEnd w:id="4393"/>
      <w:bookmarkEnd w:id="4394"/>
      <w:bookmarkEnd w:id="4395"/>
      <w:bookmarkEnd w:id="4396"/>
    </w:p>
    <w:p w14:paraId="6F05BAF5" w14:textId="6BF19130" w:rsidR="0074559B" w:rsidRPr="00791D37" w:rsidDel="00C45F5C" w:rsidRDefault="0074559B" w:rsidP="00791D37">
      <w:pPr>
        <w:rPr>
          <w:del w:id="4397" w:author="JORGE CONTRERAS ORTIZ" w:date="2021-09-07T19:44:00Z"/>
        </w:rPr>
      </w:pPr>
      <w:r w:rsidRPr="00791D37">
        <w:br w:type="page"/>
      </w:r>
    </w:p>
    <w:p w14:paraId="49E22FBB" w14:textId="3A6F0D33" w:rsidR="0074559B" w:rsidRPr="00791D37" w:rsidRDefault="00672BD4" w:rsidP="00FE1EC4">
      <w:pPr>
        <w:pStyle w:val="Ttulo6"/>
      </w:pPr>
      <w:bookmarkStart w:id="4398" w:name="_Toc81995126"/>
      <w:r w:rsidRPr="00791D37">
        <w:t>COMMISSIONER</w:t>
      </w:r>
      <w:bookmarkEnd w:id="4398"/>
    </w:p>
    <w:p w14:paraId="054DF3FA" w14:textId="77777777" w:rsidR="0074559B" w:rsidRPr="00791D37" w:rsidRDefault="0074559B" w:rsidP="00791D37"/>
    <w:p w14:paraId="1A956589" w14:textId="2C05F8FB" w:rsidR="0074559B" w:rsidRPr="00791D37" w:rsidRDefault="0074559B" w:rsidP="00791D37">
      <w:r w:rsidRPr="00791D37">
        <w:t xml:space="preserve">El Border Router puede hacer también de </w:t>
      </w:r>
      <w:del w:id="4399" w:author="JORGE CONTRERAS ORTIZ" w:date="2021-09-04T12:24:00Z">
        <w:r w:rsidRPr="00791D37" w:rsidDel="00672BD4">
          <w:delText xml:space="preserve">comisario </w:delText>
        </w:r>
      </w:del>
      <w:ins w:id="4400" w:author="JORGE CONTRERAS ORTIZ" w:date="2021-09-04T12:24:00Z">
        <w:r w:rsidR="00672BD4">
          <w:t>commissioner</w:t>
        </w:r>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ins w:id="4401" w:author="JORGE CONTRERAS ORTIZ" w:date="2021-09-07T18:29:00Z">
        <w:r w:rsidR="00193B45">
          <w:t>, ta</w:t>
        </w:r>
      </w:ins>
      <w:ins w:id="4402" w:author="JORGE CONTRERAS ORTIZ" w:date="2021-09-07T18:30:00Z">
        <w:r w:rsidR="00193B45">
          <w:t>l como se explica en</w:t>
        </w:r>
      </w:ins>
      <w:ins w:id="4403" w:author="JORGE CONTRERAS ORTIZ" w:date="2021-09-07T19:28:00Z">
        <w:r w:rsidR="00167D77">
          <w:t xml:space="preserve"> </w:t>
        </w:r>
        <w:r w:rsidR="00167D77">
          <w:fldChar w:fldCharType="begin"/>
        </w:r>
        <w:r w:rsidR="00167D77">
          <w:instrText xml:space="preserve"> REF _Ref81935316 \w \h </w:instrText>
        </w:r>
      </w:ins>
      <w:r w:rsidR="00167D77">
        <w:fldChar w:fldCharType="separate"/>
      </w:r>
      <w:ins w:id="4404" w:author="JORGE CONTRERAS ORTIZ" w:date="2021-09-08T11:58:00Z">
        <w:r w:rsidR="00FE2C54">
          <w:t>2.3.3.8</w:t>
        </w:r>
      </w:ins>
      <w:ins w:id="4405" w:author="JORGE CONTRERAS ORTIZ" w:date="2021-09-07T19:28:00Z">
        <w:r w:rsidR="00167D77">
          <w:fldChar w:fldCharType="end"/>
        </w:r>
        <w:r w:rsidR="00167D77">
          <w:t xml:space="preserve"> </w:t>
        </w:r>
        <w:r w:rsidR="00167D77">
          <w:fldChar w:fldCharType="begin"/>
        </w:r>
        <w:r w:rsidR="00167D77">
          <w:instrText xml:space="preserve"> REF _Ref81935316 \h </w:instrText>
        </w:r>
      </w:ins>
      <w:r w:rsidR="00167D77">
        <w:fldChar w:fldCharType="separate"/>
      </w:r>
      <w:ins w:id="4406" w:author="JORGE CONTRERAS ORTIZ" w:date="2021-09-08T11:58:00Z">
        <w:r w:rsidR="00FE2C54" w:rsidRPr="00791D37">
          <w:t xml:space="preserve">SEGURIDAD Y </w:t>
        </w:r>
        <w:r w:rsidR="00FE2C54">
          <w:t>COMMISSIONING</w:t>
        </w:r>
        <w:r w:rsidR="00FE2C54" w:rsidRPr="00791D37">
          <w:t xml:space="preserve"> DE DISPOSITIVOS </w:t>
        </w:r>
        <w:r w:rsidR="00FE2C54" w:rsidRPr="00791D37">
          <w:rPr>
            <w:noProof/>
          </w:rPr>
          <w:t>[10], [12]</w:t>
        </w:r>
      </w:ins>
      <w:ins w:id="4407" w:author="JORGE CONTRERAS ORTIZ" w:date="2021-09-07T19:28:00Z">
        <w:r w:rsidR="00167D77">
          <w:fldChar w:fldCharType="end"/>
        </w:r>
        <w:r w:rsidR="00167D77">
          <w:t>.</w:t>
        </w:r>
      </w:ins>
      <w:ins w:id="4408" w:author="JORGE CONTRERAS ORTIZ" w:date="2021-09-07T18:30:00Z">
        <w:r w:rsidR="00193B45">
          <w:t xml:space="preserve"> </w:t>
        </w:r>
      </w:ins>
      <w:ins w:id="4409" w:author="JORGE CONTRERAS ORTIZ" w:date="2021-09-07T19:37:00Z">
        <w:r w:rsidR="00C45F5C">
          <w:t>En esta pestaña, también se podrá defin</w:t>
        </w:r>
      </w:ins>
      <w:ins w:id="4410" w:author="JORGE CONTRERAS ORTIZ" w:date="2021-09-07T19:38:00Z">
        <w:r w:rsidR="00C45F5C">
          <w:t xml:space="preserve">ir </w:t>
        </w:r>
      </w:ins>
      <w:ins w:id="4411" w:author="JORGE CONTRERAS ORTIZ" w:date="2021-09-08T10:34:00Z">
        <w:r w:rsidR="00A05C48">
          <w:t>las configuraciones</w:t>
        </w:r>
      </w:ins>
      <w:ins w:id="4412" w:author="JORGE CONTRERAS ORTIZ" w:date="2021-09-07T19:38:00Z">
        <w:r w:rsidR="00C45F5C">
          <w:t xml:space="preserve"> de commissioning, ya sea con Joining Credential, como es el caso mostrado en </w:t>
        </w:r>
        <w:r w:rsidR="00C45F5C">
          <w:fldChar w:fldCharType="begin"/>
        </w:r>
        <w:r w:rsidR="00C45F5C">
          <w:instrText xml:space="preserve"> REF _Ref81931835 \h </w:instrText>
        </w:r>
      </w:ins>
      <w:r w:rsidR="00C45F5C">
        <w:fldChar w:fldCharType="separate"/>
      </w:r>
      <w:ins w:id="4413" w:author="JORGE CONTRERAS ORTIZ" w:date="2021-09-08T11:58:00Z">
        <w:r w:rsidR="00FE2C54" w:rsidRPr="00791D37">
          <w:t xml:space="preserve">Ilustración </w:t>
        </w:r>
        <w:r w:rsidR="00FE2C54">
          <w:rPr>
            <w:noProof/>
          </w:rPr>
          <w:t>24</w:t>
        </w:r>
      </w:ins>
      <w:ins w:id="4414" w:author="JORGE CONTRERAS ORTIZ" w:date="2021-09-07T19:38:00Z">
        <w:r w:rsidR="00C45F5C">
          <w:fldChar w:fldCharType="end"/>
        </w:r>
        <w:r w:rsidR="00C45F5C">
          <w:t xml:space="preserve">, o con la dirección </w:t>
        </w:r>
      </w:ins>
      <w:ins w:id="4415" w:author="JORGE CONTRERAS ORTIZ" w:date="2021-09-07T19:42:00Z">
        <w:r w:rsidR="00C45F5C">
          <w:t xml:space="preserve">EUI-64 </w:t>
        </w:r>
      </w:ins>
      <w:ins w:id="4416" w:author="JORGE CONTRERAS ORTIZ" w:date="2021-09-07T19:39:00Z">
        <w:r w:rsidR="00C45F5C">
          <w:t>MAC del propio</w:t>
        </w:r>
      </w:ins>
      <w:ins w:id="4417" w:author="JORGE CONTRERAS ORTIZ" w:date="2021-09-07T19:42:00Z">
        <w:r w:rsidR="00C45F5C">
          <w:t xml:space="preserve"> nodo y la Joiner Credential.</w:t>
        </w:r>
      </w:ins>
      <w:del w:id="4418" w:author="JORGE CONTRERAS ORTIZ" w:date="2021-09-07T18:29:00Z">
        <w:r w:rsidRPr="00791D37" w:rsidDel="00193B45">
          <w:delText>.</w:delText>
        </w:r>
      </w:del>
    </w:p>
    <w:p w14:paraId="7064F695" w14:textId="6F5DFDC2" w:rsidR="0074559B" w:rsidRDefault="0074559B" w:rsidP="00791D37">
      <w:pPr>
        <w:rPr>
          <w:ins w:id="4419" w:author="JORGE CONTRERAS ORTIZ" w:date="2021-09-05T22:32:00Z"/>
        </w:rPr>
      </w:pPr>
    </w:p>
    <w:p w14:paraId="03DCF191" w14:textId="77777777" w:rsidR="00DC41D3" w:rsidRPr="00791D37" w:rsidRDefault="00DC41D3"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5"/>
                    <a:stretch>
                      <a:fillRect/>
                    </a:stretch>
                  </pic:blipFill>
                  <pic:spPr>
                    <a:xfrm>
                      <a:off x="0" y="0"/>
                      <a:ext cx="5400040" cy="4668520"/>
                    </a:xfrm>
                    <a:prstGeom prst="rect">
                      <a:avLst/>
                    </a:prstGeom>
                  </pic:spPr>
                </pic:pic>
              </a:graphicData>
            </a:graphic>
          </wp:inline>
        </w:drawing>
      </w:r>
    </w:p>
    <w:p w14:paraId="0772A241" w14:textId="234528DB" w:rsidR="0074559B" w:rsidRPr="006242EF" w:rsidRDefault="0074559B" w:rsidP="006242EF">
      <w:pPr>
        <w:pStyle w:val="Descripcin"/>
        <w:jc w:val="center"/>
      </w:pPr>
      <w:bookmarkStart w:id="4420" w:name="_Ref81931835"/>
      <w:bookmarkStart w:id="4421" w:name="_Toc81499600"/>
      <w:bookmarkStart w:id="4422" w:name="_Toc81499835"/>
      <w:bookmarkStart w:id="4423" w:name="_Toc81995264"/>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4</w:t>
      </w:r>
      <w:r w:rsidRPr="006242EF">
        <w:fldChar w:fldCharType="end"/>
      </w:r>
      <w:bookmarkEnd w:id="4420"/>
      <w:r w:rsidRPr="00791D37">
        <w:t xml:space="preserve"> Servicio Commissioner</w:t>
      </w:r>
      <w:bookmarkEnd w:id="4421"/>
      <w:bookmarkEnd w:id="4422"/>
      <w:bookmarkEnd w:id="4423"/>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4424" w:name="_Toc81499413"/>
      <w:bookmarkStart w:id="4425" w:name="_Toc81995127"/>
      <w:r w:rsidRPr="00791D37">
        <w:lastRenderedPageBreak/>
        <w:t>VISUAL NETWORK</w:t>
      </w:r>
      <w:bookmarkEnd w:id="4424"/>
      <w:bookmarkEnd w:id="4425"/>
    </w:p>
    <w:p w14:paraId="0F816A50" w14:textId="77777777" w:rsidR="0074559B" w:rsidRPr="00791D37" w:rsidRDefault="0074559B" w:rsidP="00791D37"/>
    <w:p w14:paraId="72D82FEA" w14:textId="7BAF9E0B" w:rsidR="0074559B" w:rsidRDefault="0074559B" w:rsidP="00791D37">
      <w:pPr>
        <w:rPr>
          <w:ins w:id="4426" w:author="JORGE CONTRERAS ORTIZ" w:date="2021-09-04T12:25:00Z"/>
        </w:rPr>
      </w:pPr>
      <w:r w:rsidRPr="00791D37">
        <w:t>El mapa de topología de red es un mapa que permite al administrador de la red</w:t>
      </w:r>
      <w:ins w:id="4427" w:author="JORGE CONTRERAS ORTIZ" w:date="2021-09-08T10:35:00Z">
        <w:r w:rsidR="00A05C48">
          <w:t>, o a los usuarios habilitados,</w:t>
        </w:r>
      </w:ins>
      <w:r w:rsidRPr="00791D37">
        <w:t xml:space="preserve"> ver el Layout </w:t>
      </w:r>
      <w:del w:id="4428" w:author="JORGE CONTRERAS ORTIZ" w:date="2021-09-08T10:35:00Z">
        <w:r w:rsidRPr="00791D37" w:rsidDel="00A05C48">
          <w:delText xml:space="preserve">físico </w:delText>
        </w:r>
      </w:del>
      <w:r w:rsidRPr="00791D37">
        <w:t>de los dispositivos conectados. Este mapa con la topología de la red es muy útil para entender cómo se han conectado los dispositivos unos a otros y así entender las mejores técnicas para</w:t>
      </w:r>
      <w:ins w:id="4429" w:author="JORGE CONTRERAS ORTIZ" w:date="2021-09-08T10:35:00Z">
        <w:r w:rsidR="00A05C48">
          <w:t xml:space="preserve"> resolver</w:t>
        </w:r>
      </w:ins>
      <w:r w:rsidRPr="00791D37">
        <w:t xml:space="preserve"> los problemas</w:t>
      </w:r>
      <w:ins w:id="4430" w:author="JORGE CONTRERAS ORTIZ" w:date="2021-09-08T10:35:00Z">
        <w:r w:rsidR="00A05C48">
          <w:t xml:space="preserve"> que puedan surgir</w:t>
        </w:r>
      </w:ins>
      <w:r w:rsidRPr="00791D37">
        <w:t>.</w:t>
      </w:r>
      <w:ins w:id="4431" w:author="JORGE CONTRERAS ORTIZ" w:date="2021-09-07T19:34:00Z">
        <w:r w:rsidR="00167D77">
          <w:t xml:space="preserve"> En </w:t>
        </w:r>
        <w:r w:rsidR="00C45F5C">
          <w:t xml:space="preserve">la </w:t>
        </w:r>
      </w:ins>
      <w:ins w:id="4432" w:author="JORGE CONTRERAS ORTIZ" w:date="2021-09-07T19:35:00Z">
        <w:r w:rsidR="00C45F5C">
          <w:fldChar w:fldCharType="begin"/>
        </w:r>
        <w:r w:rsidR="00C45F5C">
          <w:instrText xml:space="preserve"> REF _Ref81935724 \h </w:instrText>
        </w:r>
      </w:ins>
      <w:r w:rsidR="00C45F5C">
        <w:fldChar w:fldCharType="separate"/>
      </w:r>
      <w:ins w:id="4433" w:author="JORGE CONTRERAS ORTIZ" w:date="2021-09-08T11:58:00Z">
        <w:r w:rsidR="00FE2C54" w:rsidRPr="00791D37">
          <w:t xml:space="preserve">Ilustración </w:t>
        </w:r>
        <w:r w:rsidR="00FE2C54">
          <w:rPr>
            <w:noProof/>
          </w:rPr>
          <w:t>25</w:t>
        </w:r>
      </w:ins>
      <w:ins w:id="4434" w:author="JORGE CONTRERAS ORTIZ" w:date="2021-09-07T19:35:00Z">
        <w:r w:rsidR="00C45F5C">
          <w:fldChar w:fldCharType="end"/>
        </w:r>
        <w:r w:rsidR="00C45F5C">
          <w:t xml:space="preserve"> se muestra un ejemplo de una topología de red que incluye </w:t>
        </w:r>
      </w:ins>
      <w:ins w:id="4435" w:author="JORGE CONTRERAS ORTIZ" w:date="2021-09-07T19:36:00Z">
        <w:r w:rsidR="00C45F5C">
          <w:t>todos los roles de nodos posibles.</w:t>
        </w:r>
      </w:ins>
    </w:p>
    <w:p w14:paraId="1D2CB408" w14:textId="4E2C0557" w:rsidR="00672BD4" w:rsidRDefault="00672BD4" w:rsidP="00791D37">
      <w:pPr>
        <w:rPr>
          <w:ins w:id="4436" w:author="JORGE CONTRERAS ORTIZ" w:date="2021-09-05T22:32:00Z"/>
        </w:rPr>
      </w:pPr>
    </w:p>
    <w:p w14:paraId="09D5C741" w14:textId="6949CA9F" w:rsidR="00DC41D3" w:rsidRDefault="00DC41D3" w:rsidP="00791D37">
      <w:pPr>
        <w:rPr>
          <w:ins w:id="4437" w:author="JORGE CONTRERAS ORTIZ" w:date="2021-09-05T22:32:00Z"/>
        </w:rPr>
      </w:pPr>
    </w:p>
    <w:p w14:paraId="4EEF36F0" w14:textId="7A001E81" w:rsidR="00DC41D3" w:rsidRPr="00791D37" w:rsidDel="00A05C48" w:rsidRDefault="00DC41D3" w:rsidP="00791D37">
      <w:pPr>
        <w:rPr>
          <w:del w:id="4438" w:author="JORGE CONTRERAS ORTIZ" w:date="2021-09-08T10:36:00Z"/>
        </w:rPr>
      </w:pPr>
    </w:p>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6"/>
                    <a:stretch>
                      <a:fillRect/>
                    </a:stretch>
                  </pic:blipFill>
                  <pic:spPr>
                    <a:xfrm>
                      <a:off x="0" y="0"/>
                      <a:ext cx="5400040" cy="4653280"/>
                    </a:xfrm>
                    <a:prstGeom prst="rect">
                      <a:avLst/>
                    </a:prstGeom>
                  </pic:spPr>
                </pic:pic>
              </a:graphicData>
            </a:graphic>
          </wp:inline>
        </w:drawing>
      </w:r>
    </w:p>
    <w:p w14:paraId="7239A320" w14:textId="62120593" w:rsidR="0074559B" w:rsidRPr="006242EF" w:rsidRDefault="0074559B" w:rsidP="006242EF">
      <w:pPr>
        <w:pStyle w:val="Descripcin"/>
        <w:jc w:val="center"/>
      </w:pPr>
      <w:bookmarkStart w:id="4439" w:name="_Ref81935724"/>
      <w:bookmarkStart w:id="4440" w:name="_Toc81499601"/>
      <w:bookmarkStart w:id="4441" w:name="_Toc81499836"/>
      <w:bookmarkStart w:id="4442" w:name="_Toc81995265"/>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5</w:t>
      </w:r>
      <w:r w:rsidRPr="006242EF">
        <w:fldChar w:fldCharType="end"/>
      </w:r>
      <w:bookmarkEnd w:id="4439"/>
      <w:r w:rsidRPr="00791D37">
        <w:t xml:space="preserve"> Pestaña Visual Network</w:t>
      </w:r>
      <w:bookmarkEnd w:id="4440"/>
      <w:bookmarkEnd w:id="4441"/>
      <w:bookmarkEnd w:id="4442"/>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4443" w:name="_Toc81499414"/>
      <w:bookmarkStart w:id="4444" w:name="_Toc81995128"/>
      <w:r w:rsidRPr="00791D37">
        <w:lastRenderedPageBreak/>
        <w:t>LOGS</w:t>
      </w:r>
      <w:bookmarkEnd w:id="4443"/>
      <w:bookmarkEnd w:id="4444"/>
    </w:p>
    <w:p w14:paraId="75C300FA" w14:textId="77777777" w:rsidR="0074559B" w:rsidRPr="00791D37" w:rsidRDefault="0074559B" w:rsidP="00791D37"/>
    <w:p w14:paraId="55097D9E" w14:textId="2C66D9FE" w:rsidR="0074559B" w:rsidRDefault="0074559B" w:rsidP="00791D37">
      <w:pPr>
        <w:rPr>
          <w:ins w:id="4445" w:author="JORGE CONTRERAS ORTIZ" w:date="2021-09-07T19:53:00Z"/>
        </w:rPr>
      </w:pPr>
      <w:r w:rsidRPr="00791D37">
        <w:t>El administrador puede ver dentro de los logs del sistema en el submenú “Logs” por debajo del menú “KiBRA”. Se permite filtrar logs por nivel de gravedad/severidad y categoría</w:t>
      </w:r>
      <w:ins w:id="4446" w:author="JORGE CONTRERAS ORTIZ" w:date="2021-09-07T19:46:00Z">
        <w:r w:rsidR="00236967">
          <w:t xml:space="preserve">. </w:t>
        </w:r>
      </w:ins>
      <w:ins w:id="4447" w:author="JORGE CONTRERAS ORTIZ" w:date="2021-09-07T19:48:00Z">
        <w:r w:rsidR="00236967">
          <w:t xml:space="preserve">En esta pestaña es posible ver </w:t>
        </w:r>
      </w:ins>
      <w:ins w:id="4448" w:author="JORGE CONTRERAS ORTIZ" w:date="2021-09-07T19:49:00Z">
        <w:r w:rsidR="00236967">
          <w:t>desde el inicio o parada de los distintos servicios del Border Router, hasta la direc</w:t>
        </w:r>
      </w:ins>
      <w:ins w:id="4449" w:author="JORGE CONTRERAS ORTIZ" w:date="2021-09-07T19:50:00Z">
        <w:r w:rsidR="00236967">
          <w:t>ción EUI-64 MAC de los nodos que se conectan o se desconectan</w:t>
        </w:r>
      </w:ins>
      <w:ins w:id="4450" w:author="JORGE CONTRERAS ORTIZ" w:date="2021-09-07T19:52:00Z">
        <w:r w:rsidR="00236967">
          <w:t xml:space="preserve">, pudiendo ver así, </w:t>
        </w:r>
      </w:ins>
      <w:ins w:id="4451" w:author="JORGE CONTRERAS ORTIZ" w:date="2021-09-07T19:53:00Z">
        <w:r w:rsidR="00236967">
          <w:t xml:space="preserve">analizar problemas mediante el análisis de los Logs. </w:t>
        </w:r>
      </w:ins>
      <w:del w:id="4452" w:author="JORGE CONTRERAS ORTIZ" w:date="2021-09-07T19:43:00Z">
        <w:r w:rsidRPr="00791D37" w:rsidDel="00C45F5C">
          <w:delText>.</w:delText>
        </w:r>
      </w:del>
    </w:p>
    <w:p w14:paraId="08E0AE27" w14:textId="29624948" w:rsidR="00DC41D3" w:rsidRPr="00791D37" w:rsidRDefault="00236967" w:rsidP="00791D37">
      <w:ins w:id="4453" w:author="JORGE CONTRERAS ORTIZ" w:date="2021-09-07T19:53:00Z">
        <w:r>
          <w:t xml:space="preserve">En la </w:t>
        </w:r>
        <w:r>
          <w:fldChar w:fldCharType="begin"/>
        </w:r>
        <w:r>
          <w:instrText xml:space="preserve"> REF _Ref81936842 \h </w:instrText>
        </w:r>
      </w:ins>
      <w:r>
        <w:fldChar w:fldCharType="separate"/>
      </w:r>
      <w:ins w:id="4454" w:author="JORGE CONTRERAS ORTIZ" w:date="2021-09-08T11:58:00Z">
        <w:r w:rsidR="00FE2C54" w:rsidRPr="00791D37">
          <w:t xml:space="preserve">Ilustración </w:t>
        </w:r>
        <w:r w:rsidR="00FE2C54">
          <w:rPr>
            <w:noProof/>
          </w:rPr>
          <w:t>26</w:t>
        </w:r>
      </w:ins>
      <w:ins w:id="4455" w:author="JORGE CONTRERAS ORTIZ" w:date="2021-09-07T19:53:00Z">
        <w:r>
          <w:fldChar w:fldCharType="end"/>
        </w:r>
        <w:r>
          <w:t xml:space="preserve">, se muestra </w:t>
        </w:r>
      </w:ins>
      <w:ins w:id="4456" w:author="JORGE CONTRERAS ORTIZ" w:date="2021-09-07T19:54:00Z">
        <w:r>
          <w:t>los Logs del proceso de arranque de servicios del Border Router.</w:t>
        </w:r>
      </w:ins>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7"/>
                    <a:stretch>
                      <a:fillRect/>
                    </a:stretch>
                  </pic:blipFill>
                  <pic:spPr>
                    <a:xfrm>
                      <a:off x="0" y="0"/>
                      <a:ext cx="5400040" cy="4660265"/>
                    </a:xfrm>
                    <a:prstGeom prst="rect">
                      <a:avLst/>
                    </a:prstGeom>
                  </pic:spPr>
                </pic:pic>
              </a:graphicData>
            </a:graphic>
          </wp:inline>
        </w:drawing>
      </w:r>
    </w:p>
    <w:p w14:paraId="56CD3A73" w14:textId="1AF23C1D" w:rsidR="0074559B" w:rsidRPr="006242EF" w:rsidRDefault="0074559B" w:rsidP="006242EF">
      <w:pPr>
        <w:pStyle w:val="Descripcin"/>
        <w:jc w:val="center"/>
      </w:pPr>
      <w:bookmarkStart w:id="4457" w:name="_Ref81936842"/>
      <w:bookmarkStart w:id="4458" w:name="_Toc81499602"/>
      <w:bookmarkStart w:id="4459" w:name="_Toc81499837"/>
      <w:bookmarkStart w:id="4460" w:name="_Toc81995266"/>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6</w:t>
      </w:r>
      <w:r w:rsidRPr="006242EF">
        <w:fldChar w:fldCharType="end"/>
      </w:r>
      <w:bookmarkEnd w:id="4457"/>
      <w:r w:rsidRPr="00791D37">
        <w:t xml:space="preserve"> Pestaña Logs</w:t>
      </w:r>
      <w:bookmarkEnd w:id="4458"/>
      <w:bookmarkEnd w:id="4459"/>
      <w:bookmarkEnd w:id="4460"/>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4461" w:name="_Toc81499415"/>
      <w:bookmarkStart w:id="4462" w:name="_Toc81995129"/>
      <w:r w:rsidRPr="00791D37">
        <w:lastRenderedPageBreak/>
        <w:t>BREVE RESUMEN</w:t>
      </w:r>
      <w:bookmarkEnd w:id="4461"/>
      <w:bookmarkEnd w:id="4462"/>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4463" w:name="_Toc81499416"/>
      <w:bookmarkStart w:id="4464" w:name="_Toc81995130"/>
      <w:r w:rsidRPr="00791D37">
        <w:t>SISTEMA DE FICHEROS AVANZADO</w:t>
      </w:r>
      <w:bookmarkEnd w:id="4463"/>
      <w:bookmarkEnd w:id="4464"/>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4465" w:author="JORGE CONTRERAS ORTIZ" w:date="2021-09-04T12:25:00Z">
        <w:r w:rsidRPr="00791D37" w:rsidDel="00672BD4">
          <w:delText>cuál</w:delText>
        </w:r>
      </w:del>
      <w:ins w:id="4466"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4467" w:name="_Toc81499417"/>
      <w:bookmarkStart w:id="4468" w:name="_Toc81995131"/>
      <w:r w:rsidRPr="00FE1EC4">
        <w:t>SERVICIOS CRÍTICOS</w:t>
      </w:r>
      <w:bookmarkEnd w:id="4467"/>
      <w:bookmarkEnd w:id="4468"/>
    </w:p>
    <w:p w14:paraId="6B3270AA" w14:textId="77777777" w:rsidR="0074559B" w:rsidRPr="00791D37" w:rsidRDefault="0074559B" w:rsidP="00791D37"/>
    <w:p w14:paraId="09191A27" w14:textId="1127409C" w:rsidR="0074559B" w:rsidRPr="00791D37" w:rsidDel="00672BD4" w:rsidRDefault="0074559B" w:rsidP="00791D37">
      <w:pPr>
        <w:rPr>
          <w:del w:id="4469" w:author="JORGE CONTRERAS ORTIZ" w:date="2021-09-04T12:26:00Z"/>
        </w:rPr>
      </w:pPr>
      <w:r w:rsidRPr="00791D37">
        <w:t>Hay dos servicios críticos corriendo en el dispositivo KTBRN1. Por un lado el servicio “kibra”, el cual se encarga de todas las funcionalidades de Border Router, mientras que por otro lado está el servicio de “ajenti”, el cual gestiona el Panel de Administración Web. Ambas son aplicaciones Python instaladas en entorno virtual.</w:t>
      </w:r>
    </w:p>
    <w:p w14:paraId="230D0F54" w14:textId="77777777" w:rsidR="0074559B" w:rsidRPr="00791D37" w:rsidRDefault="0074559B" w:rsidP="00791D37"/>
    <w:p w14:paraId="663D6739" w14:textId="1785B339" w:rsidR="00DC41D3" w:rsidRDefault="0074559B" w:rsidP="00791D37">
      <w:pPr>
        <w:rPr>
          <w:ins w:id="4470" w:author="JORGE CONTRERAS ORTIZ" w:date="2021-09-04T12:26:00Z"/>
        </w:rPr>
      </w:pPr>
      <w:r w:rsidRPr="00791D37">
        <w:t>Usando comandos comunes de Linux, el administrador podrá saber el estado de ambos servicios y reiniciarlos si es necesario.</w:t>
      </w:r>
      <w:ins w:id="4471" w:author="JORGE CONTRERAS ORTIZ" w:date="2021-09-07T19:55:00Z">
        <w:r w:rsidR="00611E15">
          <w:t xml:space="preserve"> En </w:t>
        </w:r>
        <w:r w:rsidR="00611E15">
          <w:fldChar w:fldCharType="begin"/>
        </w:r>
        <w:r w:rsidR="00611E15">
          <w:instrText xml:space="preserve"> REF _Ref81936959 \h </w:instrText>
        </w:r>
      </w:ins>
      <w:r w:rsidR="00611E15">
        <w:fldChar w:fldCharType="separate"/>
      </w:r>
      <w:ins w:id="4472" w:author="JORGE CONTRERAS ORTIZ" w:date="2021-09-08T11:58:00Z">
        <w:r w:rsidR="00FE2C54">
          <w:t xml:space="preserve">Tabla </w:t>
        </w:r>
        <w:r w:rsidR="00FE2C54">
          <w:rPr>
            <w:noProof/>
          </w:rPr>
          <w:t>4</w:t>
        </w:r>
        <w:r w:rsidR="00FE2C54">
          <w:t xml:space="preserve"> </w:t>
        </w:r>
        <w:r w:rsidR="00FE2C54" w:rsidRPr="00056DFE">
          <w:t>Servicios KBRNT1</w:t>
        </w:r>
      </w:ins>
      <w:ins w:id="4473" w:author="JORGE CONTRERAS ORTIZ" w:date="2021-09-07T19:55:00Z">
        <w:r w:rsidR="00611E15">
          <w:fldChar w:fldCharType="end"/>
        </w:r>
        <w:r w:rsidR="00611E15">
          <w:t xml:space="preserve"> se muestran los dos posibles servicios con sus r</w:t>
        </w:r>
      </w:ins>
      <w:ins w:id="4474" w:author="JORGE CONTRERAS ORTIZ" w:date="2021-09-07T19:56:00Z">
        <w:r w:rsidR="00611E15">
          <w:t>espectivos argumentos.</w:t>
        </w:r>
      </w:ins>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AE61BC"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atus | start | stop | restart) </w:t>
            </w:r>
          </w:p>
          <w:p w14:paraId="1363507E" w14:textId="77777777" w:rsidR="0074559B" w:rsidRPr="00611E15" w:rsidRDefault="0074559B" w:rsidP="00791D37">
            <w:pPr>
              <w:rPr>
                <w:color w:val="000000"/>
                <w:sz w:val="18"/>
                <w:szCs w:val="18"/>
                <w:lang w:val="en-US"/>
                <w:rPrChange w:id="4475" w:author="JORGE CONTRERAS ORTIZ" w:date="2021-09-07T19:55:00Z">
                  <w:rPr>
                    <w:lang w:val="en-US"/>
                  </w:rPr>
                </w:rPrChange>
              </w:rPr>
            </w:pPr>
            <w:r w:rsidRPr="00611E15">
              <w:rPr>
                <w:color w:val="000000"/>
                <w:sz w:val="18"/>
                <w:szCs w:val="18"/>
                <w:lang w:val="en-US"/>
                <w:rPrChange w:id="4476" w:author="JORGE CONTRERAS ORTIZ" w:date="2021-09-07T19:55:00Z">
                  <w:rPr>
                    <w:lang w:val="en-US"/>
                  </w:rPr>
                </w:rPrChange>
              </w:rPr>
              <w:t>root@KTBRN1:~# service ajenti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2D1965DB" w:rsidR="0074559B" w:rsidRPr="00791D37" w:rsidRDefault="006242EF" w:rsidP="006242EF">
      <w:pPr>
        <w:pStyle w:val="Descripcin"/>
        <w:jc w:val="center"/>
      </w:pPr>
      <w:bookmarkStart w:id="4477" w:name="_Ref81936959"/>
      <w:bookmarkStart w:id="4478" w:name="_Toc81995318"/>
      <w:r>
        <w:t xml:space="preserve">Tabla </w:t>
      </w:r>
      <w:ins w:id="4479" w:author="JORGE CONTRERAS ORTIZ" w:date="2021-09-05T23:24:00Z">
        <w:r w:rsidR="004C5F01">
          <w:fldChar w:fldCharType="begin"/>
        </w:r>
        <w:r w:rsidR="004C5F01">
          <w:instrText xml:space="preserve"> SEQ Tabla \* ARABIC </w:instrText>
        </w:r>
      </w:ins>
      <w:r w:rsidR="004C5F01">
        <w:fldChar w:fldCharType="separate"/>
      </w:r>
      <w:ins w:id="4480" w:author="JORGE CONTRERAS ORTIZ" w:date="2021-09-08T11:58:00Z">
        <w:r w:rsidR="00FE2C54">
          <w:rPr>
            <w:noProof/>
          </w:rPr>
          <w:t>4</w:t>
        </w:r>
      </w:ins>
      <w:ins w:id="4481" w:author="JORGE CONTRERAS ORTIZ" w:date="2021-09-05T23:24:00Z">
        <w:r w:rsidR="004C5F01">
          <w:fldChar w:fldCharType="end"/>
        </w:r>
      </w:ins>
      <w:del w:id="448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4477"/>
      <w:bookmarkEnd w:id="4478"/>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4483" w:author="JORGE CONTRERAS ORTIZ" w:date="2021-09-05T22:32:00Z"/>
        </w:rPr>
      </w:pPr>
    </w:p>
    <w:p w14:paraId="56617FC7" w14:textId="467FCEE1" w:rsidR="0074559B" w:rsidRDefault="0074559B" w:rsidP="00791D37">
      <w:pPr>
        <w:rPr>
          <w:ins w:id="4484" w:author="JORGE CONTRERAS ORTIZ" w:date="2021-09-05T22:32:00Z"/>
        </w:rPr>
      </w:pPr>
      <w:r w:rsidRPr="00791D37">
        <w:t xml:space="preserve">El administrador puede iniciar manualmente la aplicación “kibra” usando los </w:t>
      </w:r>
      <w:ins w:id="4485"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4486" w:author="JORGE CONTRERAS ORTIZ" w:date="2021-09-08T11:58:00Z">
        <w:r w:rsidR="00FE2C54" w:rsidRPr="00791D37">
          <w:t xml:space="preserve">Tabla </w:t>
        </w:r>
        <w:r w:rsidR="00FE2C54">
          <w:rPr>
            <w:noProof/>
          </w:rPr>
          <w:t>5</w:t>
        </w:r>
      </w:ins>
      <w:ins w:id="4487" w:author="JORGE CONTRERAS ORTIZ" w:date="2021-09-04T13:59:00Z">
        <w:r w:rsidR="0025296D">
          <w:fldChar w:fldCharType="end"/>
        </w:r>
      </w:ins>
      <w:del w:id="4488" w:author="JORGE CONTRERAS ORTIZ" w:date="2021-09-04T13:59:00Z">
        <w:r w:rsidRPr="00791D37" w:rsidDel="0025296D">
          <w:delText>sigui</w:delText>
        </w:r>
      </w:del>
      <w:del w:id="4489"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3env/bin/activate </w:t>
            </w:r>
          </w:p>
          <w:p w14:paraId="3B3B315D" w14:textId="77777777" w:rsidR="0074559B" w:rsidRPr="00791D37" w:rsidRDefault="0074559B" w:rsidP="00791D37">
            <w:r w:rsidRPr="00611E15">
              <w:rPr>
                <w:color w:val="000000"/>
                <w:sz w:val="18"/>
                <w:szCs w:val="18"/>
                <w:lang w:val="en-US"/>
                <w:rPrChange w:id="4490" w:author="JORGE CONTRERAS ORTIZ" w:date="2021-09-07T19:55:00Z">
                  <w:rPr/>
                </w:rPrChange>
              </w:rPr>
              <w:t>(py3env) root@KTBRN1:~# python -m kibra—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4491" w:author="JORGE CONTRERAS ORTIZ" w:date="2021-09-04T14:08:00Z"/>
        </w:rPr>
      </w:pPr>
      <w:bookmarkStart w:id="4492" w:name="_Toc81499565"/>
    </w:p>
    <w:p w14:paraId="14CC3632" w14:textId="77777777" w:rsidR="00A7595B" w:rsidRPr="00A7595B" w:rsidRDefault="00A7595B">
      <w:pPr>
        <w:rPr>
          <w:ins w:id="4493" w:author="JORGE CONTRERAS ORTIZ" w:date="2021-09-04T14:09:00Z"/>
        </w:rPr>
        <w:pPrChange w:id="4494" w:author="JORGE CONTRERAS ORTIZ" w:date="2021-09-04T14:09:00Z">
          <w:pPr>
            <w:pStyle w:val="Descripcin"/>
            <w:jc w:val="center"/>
          </w:pPr>
        </w:pPrChange>
      </w:pPr>
    </w:p>
    <w:p w14:paraId="5E78CDF5" w14:textId="3BA39CE4" w:rsidR="0074559B" w:rsidRPr="006242EF" w:rsidRDefault="0074559B" w:rsidP="006242EF">
      <w:pPr>
        <w:pStyle w:val="Descripcin"/>
        <w:jc w:val="center"/>
      </w:pPr>
      <w:bookmarkStart w:id="4495" w:name="_Ref81656378"/>
      <w:bookmarkStart w:id="4496" w:name="_Toc81995319"/>
      <w:r w:rsidRPr="00791D37">
        <w:t xml:space="preserve">Tabla </w:t>
      </w:r>
      <w:ins w:id="4497" w:author="JORGE CONTRERAS ORTIZ" w:date="2021-09-05T23:24:00Z">
        <w:r w:rsidR="004C5F01">
          <w:fldChar w:fldCharType="begin"/>
        </w:r>
        <w:r w:rsidR="004C5F01">
          <w:instrText xml:space="preserve"> SEQ Tabla \* ARABIC </w:instrText>
        </w:r>
      </w:ins>
      <w:r w:rsidR="004C5F01">
        <w:fldChar w:fldCharType="separate"/>
      </w:r>
      <w:ins w:id="4498" w:author="JORGE CONTRERAS ORTIZ" w:date="2021-09-08T11:58:00Z">
        <w:r w:rsidR="00FE2C54">
          <w:rPr>
            <w:noProof/>
          </w:rPr>
          <w:t>5</w:t>
        </w:r>
      </w:ins>
      <w:ins w:id="4499" w:author="JORGE CONTRERAS ORTIZ" w:date="2021-09-05T23:24:00Z">
        <w:r w:rsidR="004C5F01">
          <w:fldChar w:fldCharType="end"/>
        </w:r>
      </w:ins>
      <w:del w:id="450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4495"/>
      <w:r w:rsidRPr="00791D37">
        <w:t xml:space="preserve"> Comandos Servicio KiBRA</w:t>
      </w:r>
      <w:bookmarkEnd w:id="4492"/>
      <w:bookmarkEnd w:id="4496"/>
    </w:p>
    <w:p w14:paraId="5B8229B0" w14:textId="190BC8C7" w:rsidR="0074559B" w:rsidRDefault="0074559B" w:rsidP="00791D37">
      <w:pPr>
        <w:rPr>
          <w:ins w:id="4501" w:author="JORGE CONTRERAS ORTIZ" w:date="2021-09-05T22:32:00Z"/>
        </w:rPr>
      </w:pPr>
    </w:p>
    <w:p w14:paraId="74224691" w14:textId="77777777" w:rsidR="00DC41D3" w:rsidRPr="00791D37" w:rsidRDefault="00DC41D3" w:rsidP="00791D37"/>
    <w:p w14:paraId="2B861E2E" w14:textId="44F7C66C" w:rsidR="0074559B" w:rsidRPr="00791D37" w:rsidRDefault="0074559B" w:rsidP="00791D37">
      <w:r w:rsidRPr="00791D37">
        <w:t>En el caso de la aplicación “ajenti”, los comandos a utilizar son</w:t>
      </w:r>
      <w:ins w:id="4502"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4503" w:author="JORGE CONTRERAS ORTIZ" w:date="2021-09-08T11:58:00Z">
        <w:r w:rsidR="00FE2C54" w:rsidRPr="00791D37">
          <w:t xml:space="preserve">Tabla </w:t>
        </w:r>
        <w:r w:rsidR="00FE2C54">
          <w:rPr>
            <w:noProof/>
          </w:rPr>
          <w:t>6</w:t>
        </w:r>
      </w:ins>
      <w:ins w:id="4504" w:author="JORGE CONTRERAS ORTIZ" w:date="2021-09-04T13:59:00Z">
        <w:r w:rsidR="0025296D">
          <w:fldChar w:fldCharType="end"/>
        </w:r>
      </w:ins>
      <w:r w:rsidRPr="00791D37">
        <w:t>:</w:t>
      </w:r>
    </w:p>
    <w:p w14:paraId="53408B00" w14:textId="547AD76F" w:rsidR="0074559B" w:rsidRDefault="0074559B" w:rsidP="00791D37">
      <w:pPr>
        <w:rPr>
          <w:ins w:id="4505"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ajenti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py2env) root@KTBRN1:~# ajenti-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4506" w:author="JORGE CONTRERAS ORTIZ" w:date="2021-09-04T14:08:00Z"/>
        </w:rPr>
      </w:pPr>
    </w:p>
    <w:p w14:paraId="75455865" w14:textId="77777777" w:rsidR="00A7595B" w:rsidRPr="00A7595B" w:rsidRDefault="00A7595B">
      <w:pPr>
        <w:rPr>
          <w:ins w:id="4507" w:author="JORGE CONTRERAS ORTIZ" w:date="2021-09-04T14:09:00Z"/>
        </w:rPr>
        <w:pPrChange w:id="4508" w:author="JORGE CONTRERAS ORTIZ" w:date="2021-09-04T14:09:00Z">
          <w:pPr>
            <w:pStyle w:val="Descripcin"/>
            <w:jc w:val="center"/>
          </w:pPr>
        </w:pPrChange>
      </w:pPr>
    </w:p>
    <w:p w14:paraId="28D0200B" w14:textId="6AA49637" w:rsidR="0074559B" w:rsidRDefault="0074559B" w:rsidP="006242EF">
      <w:pPr>
        <w:pStyle w:val="Descripcin"/>
        <w:jc w:val="center"/>
        <w:rPr>
          <w:ins w:id="4509" w:author="JORGE CONTRERAS ORTIZ" w:date="2021-09-05T22:32:00Z"/>
        </w:rPr>
      </w:pPr>
      <w:bookmarkStart w:id="4510" w:name="_Ref81656391"/>
      <w:bookmarkStart w:id="4511" w:name="_Toc81499566"/>
      <w:bookmarkStart w:id="4512" w:name="_Toc81995320"/>
      <w:r w:rsidRPr="00791D37">
        <w:t xml:space="preserve">Tabla </w:t>
      </w:r>
      <w:ins w:id="4513" w:author="JORGE CONTRERAS ORTIZ" w:date="2021-09-05T23:24:00Z">
        <w:r w:rsidR="004C5F01">
          <w:fldChar w:fldCharType="begin"/>
        </w:r>
        <w:r w:rsidR="004C5F01">
          <w:instrText xml:space="preserve"> SEQ Tabla \* ARABIC </w:instrText>
        </w:r>
      </w:ins>
      <w:r w:rsidR="004C5F01">
        <w:fldChar w:fldCharType="separate"/>
      </w:r>
      <w:ins w:id="4514" w:author="JORGE CONTRERAS ORTIZ" w:date="2021-09-08T11:58:00Z">
        <w:r w:rsidR="00FE2C54">
          <w:rPr>
            <w:noProof/>
          </w:rPr>
          <w:t>6</w:t>
        </w:r>
      </w:ins>
      <w:ins w:id="4515" w:author="JORGE CONTRERAS ORTIZ" w:date="2021-09-05T23:24:00Z">
        <w:r w:rsidR="004C5F01">
          <w:fldChar w:fldCharType="end"/>
        </w:r>
      </w:ins>
      <w:del w:id="451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4510"/>
      <w:r w:rsidRPr="00791D37">
        <w:t xml:space="preserve"> Servicio Ajenti</w:t>
      </w:r>
      <w:bookmarkEnd w:id="4511"/>
      <w:bookmarkEnd w:id="4512"/>
    </w:p>
    <w:p w14:paraId="3B07D29E" w14:textId="3627DAFB" w:rsidR="00DC41D3" w:rsidRDefault="00DC41D3" w:rsidP="00DC41D3">
      <w:pPr>
        <w:rPr>
          <w:ins w:id="4517" w:author="JORGE CONTRERAS ORTIZ" w:date="2021-09-05T22:32:00Z"/>
        </w:rPr>
      </w:pPr>
    </w:p>
    <w:p w14:paraId="32089205" w14:textId="77777777" w:rsidR="00DC41D3" w:rsidRPr="00030323" w:rsidRDefault="00DC41D3">
      <w:pPr>
        <w:pPrChange w:id="4518" w:author="JORGE CONTRERAS ORTIZ" w:date="2021-09-05T22:32:00Z">
          <w:pPr>
            <w:pStyle w:val="Descripcin"/>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4519" w:name="_Toc81499418"/>
      <w:bookmarkStart w:id="4520" w:name="_Toc81995132"/>
      <w:r w:rsidRPr="00791D37">
        <w:t>COMUNICACIÓN ENTRE PROCESOS</w:t>
      </w:r>
      <w:bookmarkEnd w:id="4519"/>
      <w:bookmarkEnd w:id="4520"/>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El Panel de Administración Web  y KiBRA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4521" w:name="_Toc81499419"/>
      <w:bookmarkStart w:id="4522" w:name="_Toc81995133"/>
      <w:r w:rsidRPr="00791D37">
        <w:rPr>
          <w:rFonts w:eastAsiaTheme="minorHAnsi"/>
        </w:rPr>
        <w:lastRenderedPageBreak/>
        <w:t>CONFIGURACIÓN INICIAL MÓDULO KTWM102</w:t>
      </w:r>
      <w:bookmarkEnd w:id="4521"/>
      <w:bookmarkEnd w:id="4522"/>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4523" w:author="JORGE CONTRERAS ORTIZ" w:date="2021-09-04T12:27:00Z">
            <w:rPr/>
          </w:rPrChange>
        </w:rPr>
      </w:pPr>
      <w:r w:rsidRPr="00672BD4">
        <w:rPr>
          <w:b/>
          <w:bCs/>
          <w:i/>
          <w:iCs/>
          <w:rPrChange w:id="4524" w:author="JORGE CONTRERAS ORTIZ" w:date="2021-09-04T12:27:00Z">
            <w:rPr>
              <w:b/>
              <w:bCs/>
            </w:rPr>
          </w:rPrChange>
        </w:rPr>
        <w:t>Nota:</w:t>
      </w:r>
      <w:r w:rsidRPr="00672BD4">
        <w:rPr>
          <w:i/>
          <w:iCs/>
          <w:rPrChange w:id="4525"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4526" w:name="_Toc81499420"/>
      <w:bookmarkStart w:id="4527" w:name="_Toc81995134"/>
      <w:r w:rsidRPr="00791D37">
        <w:t>INSTALACIÓN DE DRIVERS USB Y DEL BOOTLOADER</w:t>
      </w:r>
      <w:bookmarkEnd w:id="4526"/>
      <w:bookmarkEnd w:id="4527"/>
    </w:p>
    <w:p w14:paraId="2E9BF14B" w14:textId="77777777" w:rsidR="0074559B" w:rsidRPr="00791D37" w:rsidRDefault="0074559B" w:rsidP="00791D37"/>
    <w:p w14:paraId="0E38D5EF" w14:textId="25A2D550" w:rsidR="0074559B" w:rsidRDefault="0074559B" w:rsidP="00791D37">
      <w:pPr>
        <w:rPr>
          <w:ins w:id="4528"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Pr="00791D37">
        <w:rPr>
          <w:i/>
          <w:iCs/>
        </w:rPr>
        <w:t>KiNOS Boot DFU”</w:t>
      </w:r>
      <w:r w:rsidRPr="00791D37">
        <w:t xml:space="preserve"> en la pestaña de “</w:t>
      </w:r>
      <w:r w:rsidRPr="00791D37">
        <w:rPr>
          <w:i/>
          <w:iCs/>
        </w:rPr>
        <w:t>Otros dispositivos</w:t>
      </w:r>
      <w:r w:rsidRPr="00791D37">
        <w:t>”</w:t>
      </w:r>
      <w:ins w:id="4529" w:author="JORGE CONTRERAS ORTIZ" w:date="2021-09-07T19:56:00Z">
        <w:r w:rsidR="00611E15">
          <w:t>, como se</w:t>
        </w:r>
      </w:ins>
      <w:ins w:id="4530" w:author="JORGE CONTRERAS ORTIZ" w:date="2021-09-07T19:57:00Z">
        <w:r w:rsidR="00611E15">
          <w:t xml:space="preserve"> muestra en </w:t>
        </w:r>
        <w:r w:rsidR="00611E15">
          <w:fldChar w:fldCharType="begin"/>
        </w:r>
        <w:r w:rsidR="00611E15">
          <w:instrText xml:space="preserve"> REF _Ref81937054 \h </w:instrText>
        </w:r>
      </w:ins>
      <w:r w:rsidR="00611E15">
        <w:fldChar w:fldCharType="separate"/>
      </w:r>
      <w:ins w:id="4531" w:author="JORGE CONTRERAS ORTIZ" w:date="2021-09-08T11:58:00Z">
        <w:r w:rsidR="00FE2C54" w:rsidRPr="00791D37">
          <w:t xml:space="preserve">Ilustración </w:t>
        </w:r>
        <w:r w:rsidR="00FE2C54">
          <w:rPr>
            <w:noProof/>
          </w:rPr>
          <w:t>27</w:t>
        </w:r>
      </w:ins>
      <w:ins w:id="4532" w:author="JORGE CONTRERAS ORTIZ" w:date="2021-09-07T19:57:00Z">
        <w:r w:rsidR="00611E15">
          <w:fldChar w:fldCharType="end"/>
        </w:r>
        <w:r w:rsidR="00611E15">
          <w:t>.</w:t>
        </w:r>
      </w:ins>
      <w:del w:id="4533" w:author="JORGE CONTRERAS ORTIZ" w:date="2021-09-07T19:56:00Z">
        <w:r w:rsidRPr="00791D37" w:rsidDel="00611E15">
          <w:delText>.</w:delText>
        </w:r>
      </w:del>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8"/>
                    <a:stretch>
                      <a:fillRect/>
                    </a:stretch>
                  </pic:blipFill>
                  <pic:spPr>
                    <a:xfrm>
                      <a:off x="0" y="0"/>
                      <a:ext cx="4556556" cy="4340435"/>
                    </a:xfrm>
                    <a:prstGeom prst="rect">
                      <a:avLst/>
                    </a:prstGeom>
                  </pic:spPr>
                </pic:pic>
              </a:graphicData>
            </a:graphic>
          </wp:inline>
        </w:drawing>
      </w:r>
    </w:p>
    <w:p w14:paraId="3D414957" w14:textId="044E8CC3" w:rsidR="0074559B" w:rsidRPr="006242EF" w:rsidRDefault="0074559B" w:rsidP="006242EF">
      <w:pPr>
        <w:pStyle w:val="Descripcin"/>
        <w:jc w:val="center"/>
      </w:pPr>
      <w:bookmarkStart w:id="4534" w:name="_Ref81937054"/>
      <w:bookmarkStart w:id="4535" w:name="_Toc81499603"/>
      <w:bookmarkStart w:id="4536" w:name="_Toc81499838"/>
      <w:bookmarkStart w:id="4537" w:name="_Toc81995267"/>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7</w:t>
      </w:r>
      <w:r w:rsidRPr="006242EF">
        <w:fldChar w:fldCharType="end"/>
      </w:r>
      <w:bookmarkEnd w:id="4534"/>
      <w:r w:rsidRPr="00791D37">
        <w:t xml:space="preserve"> Administrad</w:t>
      </w:r>
      <w:ins w:id="4538" w:author="JORGE CONTRERAS ORTIZ" w:date="2021-09-05T23:22:00Z">
        <w:r w:rsidR="00F005C7">
          <w:t>o</w:t>
        </w:r>
      </w:ins>
      <w:del w:id="4539" w:author="JORGE CONTRERAS ORTIZ" w:date="2021-09-05T23:22:00Z">
        <w:r w:rsidRPr="00791D37" w:rsidDel="00F005C7">
          <w:delText>o</w:delText>
        </w:r>
      </w:del>
      <w:r w:rsidRPr="00791D37">
        <w:t>r</w:t>
      </w:r>
      <w:ins w:id="4540" w:author="JORGE CONTRERAS ORTIZ" w:date="2021-09-05T23:22:00Z">
        <w:r w:rsidR="00F005C7">
          <w:t xml:space="preserve"> de</w:t>
        </w:r>
      </w:ins>
      <w:ins w:id="4541" w:author="JORGE CONTRERAS ORTIZ" w:date="2021-09-05T23:21:00Z">
        <w:r w:rsidR="00F005C7">
          <w:t xml:space="preserve"> </w:t>
        </w:r>
      </w:ins>
      <w:del w:id="4542" w:author="JORGE CONTRERAS ORTIZ" w:date="2021-09-05T23:22:00Z">
        <w:r w:rsidRPr="00791D37" w:rsidDel="00F005C7">
          <w:delText xml:space="preserve"> </w:delText>
        </w:r>
      </w:del>
      <w:del w:id="4543" w:author="JORGE CONTRERAS ORTIZ" w:date="2021-09-05T23:21:00Z">
        <w:r w:rsidRPr="00791D37" w:rsidDel="00F005C7">
          <w:delText xml:space="preserve">de </w:delText>
        </w:r>
      </w:del>
      <w:r w:rsidRPr="00791D37">
        <w:t>dispositivo</w:t>
      </w:r>
      <w:ins w:id="4544" w:author="JORGE CONTRERAS ORTIZ" w:date="2021-09-05T23:21:00Z">
        <w:r w:rsidR="00F005C7">
          <w:t>s</w:t>
        </w:r>
      </w:ins>
      <w:r w:rsidRPr="00791D37">
        <w:t xml:space="preserve"> antes de instalar </w:t>
      </w:r>
      <w:del w:id="4545" w:author="JORGE CONTRERAS ORTIZ" w:date="2021-09-05T23:21:00Z">
        <w:r w:rsidRPr="00791D37" w:rsidDel="00F005C7">
          <w:delText xml:space="preserve">los </w:delText>
        </w:r>
      </w:del>
      <w:r w:rsidRPr="00791D37">
        <w:t>Drivers de KTWM102</w:t>
      </w:r>
      <w:bookmarkEnd w:id="4535"/>
      <w:bookmarkEnd w:id="4536"/>
      <w:bookmarkEnd w:id="4537"/>
    </w:p>
    <w:p w14:paraId="0CA75B7C" w14:textId="331BF021" w:rsidR="0074559B" w:rsidRPr="00791D37" w:rsidRDefault="00672BD4" w:rsidP="00FE1EC4">
      <w:pPr>
        <w:pStyle w:val="Ttulo5"/>
      </w:pPr>
      <w:bookmarkStart w:id="4546" w:name="_Toc81499421"/>
      <w:bookmarkStart w:id="4547" w:name="_Toc81995135"/>
      <w:r w:rsidRPr="00791D37">
        <w:lastRenderedPageBreak/>
        <w:t>WINDOWS</w:t>
      </w:r>
      <w:bookmarkEnd w:id="4546"/>
      <w:bookmarkEnd w:id="4547"/>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KiNOS Boot DFU puede instalarse automáticamente con los drivers genéricos de Windows, pero se necesitará reemplazarlos. </w:t>
      </w:r>
    </w:p>
    <w:p w14:paraId="126F22C0" w14:textId="48B4C4A1" w:rsidR="0074559B" w:rsidRPr="00791D37" w:rsidRDefault="0074559B" w:rsidP="00791D37">
      <w:r w:rsidRPr="00791D37">
        <w:t xml:space="preserve">Para instalar o reemplazar los drivers, </w:t>
      </w:r>
      <w:del w:id="4548" w:author="JORGE CONTRERAS ORTIZ" w:date="2021-09-04T12:29:00Z">
        <w:r w:rsidRPr="00791D37" w:rsidDel="00672BD4">
          <w:delText xml:space="preserve">necesitaremos </w:delText>
        </w:r>
      </w:del>
      <w:ins w:id="4549" w:author="JORGE CONTRERAS ORTIZ" w:date="2021-09-04T12:29:00Z">
        <w:r w:rsidR="00672BD4">
          <w:t>se necesitará</w:t>
        </w:r>
        <w:r w:rsidR="00672BD4" w:rsidRPr="00791D37">
          <w:t xml:space="preserve"> </w:t>
        </w:r>
      </w:ins>
      <w:r w:rsidRPr="00791D37">
        <w:t xml:space="preserve">una herramienta gratuita llamada </w:t>
      </w:r>
      <w:r w:rsidRPr="00791D37">
        <w:rPr>
          <w:b/>
          <w:bCs/>
        </w:rPr>
        <w:t>Zadig</w:t>
      </w:r>
      <w:r w:rsidRPr="00791D37">
        <w:t>. Esta herramienta puede descargarse de la página de Zadig</w:t>
      </w:r>
      <w:ins w:id="4550" w:author="JORGE CONTRERAS ORTIZ" w:date="2021-09-04T12:29:00Z">
        <w:r w:rsidR="003E2792">
          <w:t xml:space="preserve"> </w:t>
        </w:r>
        <w:r w:rsidR="003E2792">
          <w:fldChar w:fldCharType="begin"/>
        </w:r>
        <w:r w:rsidR="003E2792">
          <w:instrText xml:space="preserve"> HYPERLINK "https://zadig.akeo.ie/" </w:instrText>
        </w:r>
      </w:ins>
      <w:ins w:id="4551" w:author="JORGE CONTRERAS ORTIZ" w:date="2021-09-08T11:57:00Z"/>
      <w:ins w:id="4552" w:author="JORGE CONTRERAS ORTIZ" w:date="2021-09-04T12:29:00Z">
        <w:r w:rsidR="003E2792">
          <w:fldChar w:fldCharType="separate"/>
        </w:r>
        <w:r w:rsidR="003E2792" w:rsidRPr="003E2792">
          <w:rPr>
            <w:rStyle w:val="Hipervnculo"/>
          </w:rPr>
          <w:t>https://zadig.akeo.ie/</w:t>
        </w:r>
        <w:del w:id="4553"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4554" w:author="JORGE CONTRERAS ORTIZ" w:date="2021-09-08T11:58:00Z">
        <w:r w:rsidR="00FE2C54">
          <w:rPr>
            <w:rStyle w:val="Hipervnculo"/>
            <w:b/>
            <w:bCs/>
          </w:rPr>
          <w:t>¡Error! Referencia de hipervínculo no válida.</w:t>
        </w:r>
      </w:ins>
      <w:ins w:id="4555" w:author="JORGE CONTRERAS ORTIZ" w:date="2021-09-04T12:29:00Z">
        <w:del w:id="4556"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4557" w:author="JORGE CONTRERAS ORTIZ" w:date="2021-09-04T12:30:00Z">
        <w:r w:rsidR="003E2792">
          <w:t>.</w:t>
        </w:r>
      </w:ins>
      <w:r w:rsidRPr="00791D37">
        <w:t xml:space="preserve"> Esta aplicación es para instalar una “libusb” compatible con el dispositivo.</w:t>
      </w:r>
    </w:p>
    <w:p w14:paraId="4C94E702" w14:textId="2C8B626F" w:rsidR="0074559B" w:rsidRDefault="0074559B" w:rsidP="00791D37">
      <w:pPr>
        <w:rPr>
          <w:ins w:id="4558" w:author="JORGE CONTRERAS ORTIZ" w:date="2021-09-05T22:33:00Z"/>
        </w:rPr>
      </w:pPr>
      <w:r w:rsidRPr="00791D37">
        <w:t>Abrir Zadig (no necesita de instalación). En caso de que salte el aviso de una ventana UAC (User Account Control), seleccionar “Yes” o “Sí”.</w:t>
      </w:r>
      <w:ins w:id="4559" w:author="JORGE CONTRERAS ORTIZ" w:date="2021-09-07T19:58:00Z">
        <w:r w:rsidR="00611E15">
          <w:t xml:space="preserve"> Este aviso es mostrado en </w:t>
        </w:r>
        <w:r w:rsidR="00611E15">
          <w:fldChar w:fldCharType="begin"/>
        </w:r>
        <w:r w:rsidR="00611E15">
          <w:instrText xml:space="preserve"> REF _Ref81937131 \h </w:instrText>
        </w:r>
      </w:ins>
      <w:r w:rsidR="00611E15">
        <w:fldChar w:fldCharType="separate"/>
      </w:r>
      <w:ins w:id="4560" w:author="JORGE CONTRERAS ORTIZ" w:date="2021-09-08T11:58:00Z">
        <w:r w:rsidR="00FE2C54" w:rsidRPr="00791D37">
          <w:t xml:space="preserve">Ilustración </w:t>
        </w:r>
        <w:r w:rsidR="00FE2C54">
          <w:rPr>
            <w:noProof/>
          </w:rPr>
          <w:t>28</w:t>
        </w:r>
      </w:ins>
      <w:ins w:id="4561" w:author="JORGE CONTRERAS ORTIZ" w:date="2021-09-07T19:58:00Z">
        <w:r w:rsidR="00611E15">
          <w:fldChar w:fldCharType="end"/>
        </w:r>
        <w:r w:rsidR="00611E15">
          <w:t>.</w:t>
        </w:r>
      </w:ins>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9"/>
                    <a:stretch>
                      <a:fillRect/>
                    </a:stretch>
                  </pic:blipFill>
                  <pic:spPr>
                    <a:xfrm>
                      <a:off x="0" y="0"/>
                      <a:ext cx="4311158" cy="2416335"/>
                    </a:xfrm>
                    <a:prstGeom prst="rect">
                      <a:avLst/>
                    </a:prstGeom>
                  </pic:spPr>
                </pic:pic>
              </a:graphicData>
            </a:graphic>
          </wp:inline>
        </w:drawing>
      </w:r>
    </w:p>
    <w:p w14:paraId="519B6143" w14:textId="2F62A3B4" w:rsidR="0074559B" w:rsidRDefault="0074559B" w:rsidP="006242EF">
      <w:pPr>
        <w:pStyle w:val="Descripcin"/>
        <w:jc w:val="center"/>
        <w:rPr>
          <w:ins w:id="4562" w:author="JORGE CONTRERAS ORTIZ" w:date="2021-09-05T22:33:00Z"/>
        </w:rPr>
      </w:pPr>
      <w:bookmarkStart w:id="4563" w:name="_Ref81937131"/>
      <w:bookmarkStart w:id="4564" w:name="_Toc81499604"/>
      <w:bookmarkStart w:id="4565" w:name="_Toc81499839"/>
      <w:bookmarkStart w:id="4566" w:name="_Toc81995268"/>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8</w:t>
      </w:r>
      <w:r w:rsidRPr="006242EF">
        <w:fldChar w:fldCharType="end"/>
      </w:r>
      <w:bookmarkEnd w:id="4563"/>
      <w:r w:rsidRPr="00791D37">
        <w:t xml:space="preserve"> Instalación Drivers con Zadig Paso 1</w:t>
      </w:r>
      <w:bookmarkEnd w:id="4564"/>
      <w:bookmarkEnd w:id="4565"/>
      <w:bookmarkEnd w:id="4566"/>
    </w:p>
    <w:p w14:paraId="36457064" w14:textId="77777777" w:rsidR="00DC41D3" w:rsidRPr="00030323" w:rsidRDefault="00DC41D3">
      <w:pPr>
        <w:pPrChange w:id="4567" w:author="JORGE CONTRERAS ORTIZ" w:date="2021-09-05T22:33:00Z">
          <w:pPr>
            <w:pStyle w:val="Descripcin"/>
            <w:jc w:val="center"/>
          </w:pPr>
        </w:pPrChange>
      </w:pPr>
    </w:p>
    <w:p w14:paraId="50EF3077" w14:textId="77777777" w:rsidR="0074559B" w:rsidRPr="00791D37" w:rsidRDefault="0074559B" w:rsidP="00791D37"/>
    <w:p w14:paraId="47656675" w14:textId="77777777" w:rsidR="00611E15" w:rsidRDefault="00611E15">
      <w:pPr>
        <w:jc w:val="left"/>
        <w:rPr>
          <w:ins w:id="4568" w:author="JORGE CONTRERAS ORTIZ" w:date="2021-09-07T19:59:00Z"/>
        </w:rPr>
      </w:pPr>
      <w:ins w:id="4569" w:author="JORGE CONTRERAS ORTIZ" w:date="2021-09-07T19:59:00Z">
        <w:r>
          <w:br w:type="page"/>
        </w:r>
      </w:ins>
    </w:p>
    <w:p w14:paraId="03231901" w14:textId="420EC875" w:rsidR="0074559B" w:rsidRPr="00791D37" w:rsidDel="00611E15" w:rsidRDefault="0074559B" w:rsidP="00791D37">
      <w:pPr>
        <w:rPr>
          <w:del w:id="4570" w:author="JORGE CONTRERAS ORTIZ" w:date="2021-09-07T19:59:00Z"/>
        </w:rPr>
      </w:pPr>
      <w:r w:rsidRPr="00791D37">
        <w:lastRenderedPageBreak/>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sidRPr="00791D37">
        <w:rPr>
          <w:b/>
          <w:bCs/>
          <w:i/>
          <w:iCs/>
        </w:rPr>
        <w:t>Options</w:t>
      </w:r>
      <w:r w:rsidRPr="00791D37">
        <w:t>” y seleccionar “</w:t>
      </w:r>
      <w:r w:rsidRPr="00791D37">
        <w:rPr>
          <w:b/>
          <w:bCs/>
          <w:i/>
          <w:iCs/>
        </w:rPr>
        <w:t>List All Devices</w:t>
      </w:r>
      <w:r w:rsidRPr="00791D37">
        <w:t xml:space="preserve">”. </w:t>
      </w:r>
    </w:p>
    <w:p w14:paraId="7482F1AF" w14:textId="77777777" w:rsidR="0074559B" w:rsidRPr="00791D37" w:rsidRDefault="0074559B" w:rsidP="00791D37"/>
    <w:p w14:paraId="5E7EBADD" w14:textId="577B5048" w:rsidR="0074559B" w:rsidRDefault="0074559B" w:rsidP="00791D37">
      <w:pPr>
        <w:rPr>
          <w:ins w:id="4571" w:author="JORGE CONTRERAS ORTIZ" w:date="2021-09-05T22:33:00Z"/>
        </w:rPr>
      </w:pPr>
      <w:r w:rsidRPr="00791D37">
        <w:t>Seleccionar KiNOS Boot DFU en la lista despegable, y seleccionar el driver “liusbK”</w:t>
      </w:r>
      <w:ins w:id="4572" w:author="JORGE CONTRERAS ORTIZ" w:date="2021-09-07T20:00:00Z">
        <w:r w:rsidR="00611E15">
          <w:t xml:space="preserve">, mostrándose la información como se ilustra en </w:t>
        </w:r>
        <w:r w:rsidR="00611E15">
          <w:fldChar w:fldCharType="begin"/>
        </w:r>
        <w:r w:rsidR="00611E15">
          <w:instrText xml:space="preserve"> REF _Ref81937273 \h </w:instrText>
        </w:r>
      </w:ins>
      <w:r w:rsidR="00611E15">
        <w:fldChar w:fldCharType="separate"/>
      </w:r>
      <w:ins w:id="4573" w:author="JORGE CONTRERAS ORTIZ" w:date="2021-09-08T11:58:00Z">
        <w:r w:rsidR="00FE2C54" w:rsidRPr="00791D37">
          <w:t xml:space="preserve">Ilustración </w:t>
        </w:r>
        <w:r w:rsidR="00FE2C54">
          <w:rPr>
            <w:noProof/>
          </w:rPr>
          <w:t>29</w:t>
        </w:r>
      </w:ins>
      <w:ins w:id="4574" w:author="JORGE CONTRERAS ORTIZ" w:date="2021-09-07T20:00:00Z">
        <w:r w:rsidR="00611E15">
          <w:fldChar w:fldCharType="end"/>
        </w:r>
      </w:ins>
      <w:r w:rsidRPr="00791D37">
        <w:t xml:space="preserve"> y </w:t>
      </w:r>
      <w:del w:id="4575" w:author="JORGE CONTRERAS ORTIZ" w:date="2021-09-04T12:30:00Z">
        <w:r w:rsidRPr="00791D37" w:rsidDel="003E2792">
          <w:delText xml:space="preserve">pinchar </w:delText>
        </w:r>
      </w:del>
      <w:ins w:id="4576" w:author="JORGE CONTRERAS ORTIZ" w:date="2021-09-04T12:30:00Z">
        <w:r w:rsidR="003E2792">
          <w:t>clicar</w:t>
        </w:r>
        <w:r w:rsidR="003E2792" w:rsidRPr="00791D37">
          <w:t xml:space="preserve"> </w:t>
        </w:r>
      </w:ins>
      <w:r w:rsidRPr="00791D37">
        <w:t>en “</w:t>
      </w:r>
      <w:r w:rsidRPr="00791D37">
        <w:rPr>
          <w:b/>
          <w:bCs/>
          <w:i/>
          <w:iCs/>
        </w:rPr>
        <w:t>Install / Replace Driver</w:t>
      </w:r>
      <w:r w:rsidRPr="00791D37">
        <w:t>”.</w:t>
      </w:r>
    </w:p>
    <w:p w14:paraId="3D3504D6" w14:textId="4E281187" w:rsidR="00DC41D3" w:rsidRPr="00791D37" w:rsidDel="00611E15" w:rsidRDefault="00DC41D3" w:rsidP="00791D37">
      <w:pPr>
        <w:rPr>
          <w:del w:id="4577" w:author="JORGE CONTRERAS ORTIZ" w:date="2021-09-07T19:59:00Z"/>
        </w:rPr>
      </w:pPr>
    </w:p>
    <w:p w14:paraId="0482644F" w14:textId="77777777" w:rsidR="00DC41D3" w:rsidRDefault="00DC41D3" w:rsidP="006242EF">
      <w:pPr>
        <w:jc w:val="center"/>
        <w:rPr>
          <w:ins w:id="4578" w:author="JORGE CONTRERAS ORTIZ" w:date="2021-09-05T22:33:00Z"/>
        </w:rPr>
      </w:pPr>
    </w:p>
    <w:p w14:paraId="3ED39D9B" w14:textId="20F57B28" w:rsidR="0074559B" w:rsidRPr="00791D37" w:rsidRDefault="0074559B" w:rsidP="006242EF">
      <w:pPr>
        <w:jc w:val="center"/>
      </w:pPr>
      <w:r w:rsidRPr="00791D37">
        <w:rPr>
          <w:noProof/>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0"/>
                    <a:stretch>
                      <a:fillRect/>
                    </a:stretch>
                  </pic:blipFill>
                  <pic:spPr>
                    <a:xfrm>
                      <a:off x="0" y="0"/>
                      <a:ext cx="4663925" cy="2095037"/>
                    </a:xfrm>
                    <a:prstGeom prst="rect">
                      <a:avLst/>
                    </a:prstGeom>
                  </pic:spPr>
                </pic:pic>
              </a:graphicData>
            </a:graphic>
          </wp:inline>
        </w:drawing>
      </w:r>
    </w:p>
    <w:p w14:paraId="57521DAC" w14:textId="00486CDB" w:rsidR="0074559B" w:rsidRDefault="0074559B" w:rsidP="006242EF">
      <w:pPr>
        <w:pStyle w:val="Descripcin"/>
        <w:jc w:val="center"/>
        <w:rPr>
          <w:ins w:id="4579" w:author="JORGE CONTRERAS ORTIZ" w:date="2021-09-05T22:33:00Z"/>
        </w:rPr>
      </w:pPr>
      <w:bookmarkStart w:id="4580" w:name="_Ref81937273"/>
      <w:bookmarkStart w:id="4581" w:name="_Toc81499605"/>
      <w:bookmarkStart w:id="4582" w:name="_Toc81499840"/>
      <w:bookmarkStart w:id="4583" w:name="_Toc81995269"/>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9</w:t>
      </w:r>
      <w:r w:rsidRPr="006242EF">
        <w:fldChar w:fldCharType="end"/>
      </w:r>
      <w:bookmarkEnd w:id="4580"/>
      <w:r w:rsidRPr="00791D37">
        <w:t xml:space="preserve"> Instalación Drivers con Zadig Paso 2</w:t>
      </w:r>
      <w:bookmarkEnd w:id="4581"/>
      <w:bookmarkEnd w:id="4582"/>
      <w:bookmarkEnd w:id="4583"/>
    </w:p>
    <w:p w14:paraId="51022A4C" w14:textId="77777777" w:rsidR="00DC41D3" w:rsidRPr="00030323" w:rsidRDefault="00DC41D3">
      <w:pPr>
        <w:pPrChange w:id="4584" w:author="JORGE CONTRERAS ORTIZ" w:date="2021-09-05T22:33:00Z">
          <w:pPr>
            <w:pStyle w:val="Descripcin"/>
            <w:jc w:val="center"/>
          </w:pPr>
        </w:pPrChange>
      </w:pPr>
    </w:p>
    <w:p w14:paraId="04492B93" w14:textId="77777777" w:rsidR="0074559B" w:rsidRPr="00791D37" w:rsidRDefault="0074559B" w:rsidP="00791D37"/>
    <w:p w14:paraId="061962F3" w14:textId="2417B97B" w:rsidR="0074559B" w:rsidRPr="00791D37" w:rsidRDefault="0074559B" w:rsidP="00791D37">
      <w:r w:rsidRPr="00791D37">
        <w:t>El proceso tomará alrededor de un segundo y el resultado será un mensaje de éxito</w:t>
      </w:r>
      <w:ins w:id="4585" w:author="JORGE CONTRERAS ORTIZ" w:date="2021-09-07T20:01:00Z">
        <w:r w:rsidR="00611E15">
          <w:t xml:space="preserve"> como el indicado en la </w:t>
        </w:r>
        <w:r w:rsidR="00611E15">
          <w:fldChar w:fldCharType="begin"/>
        </w:r>
        <w:r w:rsidR="00611E15">
          <w:instrText xml:space="preserve"> REF _Ref81937312 \h </w:instrText>
        </w:r>
      </w:ins>
      <w:r w:rsidR="00611E15">
        <w:fldChar w:fldCharType="separate"/>
      </w:r>
      <w:ins w:id="4586" w:author="JORGE CONTRERAS ORTIZ" w:date="2021-09-08T11:58:00Z">
        <w:r w:rsidR="00FE2C54" w:rsidRPr="006242EF">
          <w:t xml:space="preserve">Ilustración </w:t>
        </w:r>
        <w:r w:rsidR="00FE2C54">
          <w:rPr>
            <w:noProof/>
          </w:rPr>
          <w:t>30</w:t>
        </w:r>
      </w:ins>
      <w:ins w:id="4587" w:author="JORGE CONTRERAS ORTIZ" w:date="2021-09-07T20:01:00Z">
        <w:r w:rsidR="00611E15">
          <w:fldChar w:fldCharType="end"/>
        </w:r>
      </w:ins>
      <w:ins w:id="4588" w:author="JORGE CONTRERAS ORTIZ" w:date="2021-09-07T20:02:00Z">
        <w:r w:rsidR="00611E15">
          <w:t>, teniendo ya el primer driver instalado.</w:t>
        </w:r>
      </w:ins>
      <w:del w:id="4589" w:author="JORGE CONTRERAS ORTIZ" w:date="2021-09-07T20:02:00Z">
        <w:r w:rsidRPr="00791D37" w:rsidDel="00611E15">
          <w:delText>:</w:delText>
        </w:r>
      </w:del>
    </w:p>
    <w:p w14:paraId="16F5AEC4" w14:textId="5B1D782E" w:rsidR="0074559B" w:rsidRDefault="0074559B" w:rsidP="00791D37">
      <w:pPr>
        <w:rPr>
          <w:ins w:id="4590"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1"/>
                    <a:stretch>
                      <a:fillRect/>
                    </a:stretch>
                  </pic:blipFill>
                  <pic:spPr>
                    <a:xfrm>
                      <a:off x="0" y="0"/>
                      <a:ext cx="4751683" cy="1660588"/>
                    </a:xfrm>
                    <a:prstGeom prst="rect">
                      <a:avLst/>
                    </a:prstGeom>
                  </pic:spPr>
                </pic:pic>
              </a:graphicData>
            </a:graphic>
          </wp:inline>
        </w:drawing>
      </w:r>
    </w:p>
    <w:p w14:paraId="7268AD87" w14:textId="241F4A33" w:rsidR="0074559B" w:rsidRPr="006242EF" w:rsidRDefault="0074559B" w:rsidP="006242EF">
      <w:pPr>
        <w:pStyle w:val="Descripcin"/>
        <w:jc w:val="center"/>
      </w:pPr>
      <w:bookmarkStart w:id="4591" w:name="_Ref81937312"/>
      <w:bookmarkStart w:id="4592" w:name="_Toc81499606"/>
      <w:bookmarkStart w:id="4593" w:name="_Toc81499841"/>
      <w:bookmarkStart w:id="4594" w:name="_Toc81995270"/>
      <w:r w:rsidRPr="006242EF">
        <w:t xml:space="preserve">Ilustración </w:t>
      </w:r>
      <w:r w:rsidR="005E6D27">
        <w:fldChar w:fldCharType="begin"/>
      </w:r>
      <w:r w:rsidR="005E6D27">
        <w:instrText xml:space="preserve"> SEQ Ilustración \* ARABIC </w:instrText>
      </w:r>
      <w:r w:rsidR="005E6D27">
        <w:fldChar w:fldCharType="separate"/>
      </w:r>
      <w:r w:rsidR="00FE2C54">
        <w:rPr>
          <w:noProof/>
        </w:rPr>
        <w:t>30</w:t>
      </w:r>
      <w:r w:rsidR="005E6D27">
        <w:rPr>
          <w:noProof/>
        </w:rPr>
        <w:fldChar w:fldCharType="end"/>
      </w:r>
      <w:bookmarkEnd w:id="4591"/>
      <w:r w:rsidRPr="006242EF">
        <w:t xml:space="preserve"> Instalación Drivers con Zadig Finalizada</w:t>
      </w:r>
      <w:bookmarkEnd w:id="4592"/>
      <w:bookmarkEnd w:id="4593"/>
      <w:bookmarkEnd w:id="4594"/>
    </w:p>
    <w:p w14:paraId="34D6020A" w14:textId="343465C6" w:rsidR="0074559B" w:rsidRDefault="0074559B" w:rsidP="00791D37">
      <w:pPr>
        <w:rPr>
          <w:ins w:id="4595"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4596" w:author="JORGE CONTRERAS ORTIZ" w:date="2021-09-05T22:35:00Z"/>
        </w:rPr>
      </w:pPr>
    </w:p>
    <w:p w14:paraId="6ABDB150" w14:textId="77777777" w:rsidR="002407CC" w:rsidRDefault="002407CC" w:rsidP="00791D37">
      <w:pPr>
        <w:rPr>
          <w:ins w:id="4597" w:author="JORGE CONTRERAS ORTIZ" w:date="2021-09-05T22:35:00Z"/>
        </w:rPr>
      </w:pPr>
    </w:p>
    <w:p w14:paraId="10843954" w14:textId="77777777" w:rsidR="002407CC" w:rsidRDefault="002407CC" w:rsidP="00791D37">
      <w:pPr>
        <w:rPr>
          <w:ins w:id="4598" w:author="JORGE CONTRERAS ORTIZ" w:date="2021-09-05T22:35:00Z"/>
        </w:rPr>
      </w:pPr>
    </w:p>
    <w:p w14:paraId="111905FD" w14:textId="460F03AF" w:rsidR="0074559B" w:rsidRPr="00791D37" w:rsidRDefault="0074559B" w:rsidP="00791D37">
      <w:r w:rsidRPr="00791D37">
        <w:t xml:space="preserve">Ahora, en el </w:t>
      </w:r>
      <w:r w:rsidRPr="00791D37">
        <w:rPr>
          <w:i/>
          <w:iCs/>
        </w:rPr>
        <w:t>Administrador de Dispositivos</w:t>
      </w:r>
      <w:r w:rsidRPr="00791D37">
        <w:t xml:space="preserve">, el KiNOS Boot DFU deberá salir </w:t>
      </w:r>
      <w:ins w:id="4599" w:author="JORGE CONTRERAS ORTIZ" w:date="2021-09-04T12:31:00Z">
        <w:r w:rsidR="003E2792">
          <w:t xml:space="preserve">como se muestra en la </w:t>
        </w:r>
      </w:ins>
      <w:ins w:id="4600" w:author="JORGE CONTRERAS ORTIZ" w:date="2021-09-07T20:01:00Z">
        <w:r w:rsidR="00611E15">
          <w:fldChar w:fldCharType="begin"/>
        </w:r>
        <w:r w:rsidR="00611E15">
          <w:instrText xml:space="preserve"> REF _Ref81937328 \h </w:instrText>
        </w:r>
      </w:ins>
      <w:r w:rsidR="00611E15">
        <w:fldChar w:fldCharType="separate"/>
      </w:r>
      <w:ins w:id="4601" w:author="JORGE CONTRERAS ORTIZ" w:date="2021-09-08T11:58:00Z">
        <w:r w:rsidR="00FE2C54" w:rsidRPr="00791D37">
          <w:t xml:space="preserve">Ilustración </w:t>
        </w:r>
        <w:r w:rsidR="00FE2C54">
          <w:rPr>
            <w:noProof/>
          </w:rPr>
          <w:t>31</w:t>
        </w:r>
      </w:ins>
      <w:ins w:id="4602" w:author="JORGE CONTRERAS ORTIZ" w:date="2021-09-07T20:01:00Z">
        <w:r w:rsidR="00611E15">
          <w:fldChar w:fldCharType="end"/>
        </w:r>
      </w:ins>
      <w:del w:id="4603"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4604" w:author="JORGE CONTRERAS ORTIZ" w:date="2021-09-05T22:35:00Z"/>
          <w:noProof/>
        </w:rPr>
      </w:pPr>
    </w:p>
    <w:p w14:paraId="20A9B790" w14:textId="34D2F31E" w:rsidR="0074559B" w:rsidRPr="00791D37" w:rsidRDefault="0074559B" w:rsidP="006242EF">
      <w:pPr>
        <w:pStyle w:val="Descripcin"/>
        <w:jc w:val="center"/>
      </w:pPr>
      <w:r w:rsidRPr="00791D37">
        <w:rPr>
          <w:noProof/>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2"/>
                    <a:stretch>
                      <a:fillRect/>
                    </a:stretch>
                  </pic:blipFill>
                  <pic:spPr>
                    <a:xfrm>
                      <a:off x="0" y="0"/>
                      <a:ext cx="4819650" cy="4629150"/>
                    </a:xfrm>
                    <a:prstGeom prst="rect">
                      <a:avLst/>
                    </a:prstGeom>
                  </pic:spPr>
                </pic:pic>
              </a:graphicData>
            </a:graphic>
          </wp:inline>
        </w:drawing>
      </w:r>
    </w:p>
    <w:p w14:paraId="29F3C078" w14:textId="5A297D2B" w:rsidR="0074559B" w:rsidRPr="00791D37" w:rsidRDefault="0074559B" w:rsidP="006242EF">
      <w:pPr>
        <w:pStyle w:val="Descripcin"/>
        <w:jc w:val="center"/>
      </w:pPr>
      <w:bookmarkStart w:id="4605" w:name="_Ref81937328"/>
      <w:bookmarkStart w:id="4606" w:name="_Toc81499607"/>
      <w:bookmarkStart w:id="4607" w:name="_Toc81499842"/>
      <w:bookmarkStart w:id="4608" w:name="_Toc81995271"/>
      <w:r w:rsidRPr="00791D37">
        <w:t xml:space="preserve">Ilustración </w:t>
      </w:r>
      <w:r w:rsidR="005E6D27">
        <w:fldChar w:fldCharType="begin"/>
      </w:r>
      <w:r w:rsidR="005E6D27">
        <w:instrText xml:space="preserve"> SEQ Ilustración \* ARABIC </w:instrText>
      </w:r>
      <w:r w:rsidR="005E6D27">
        <w:fldChar w:fldCharType="separate"/>
      </w:r>
      <w:r w:rsidR="00FE2C54">
        <w:rPr>
          <w:noProof/>
        </w:rPr>
        <w:t>31</w:t>
      </w:r>
      <w:r w:rsidR="005E6D27">
        <w:rPr>
          <w:noProof/>
        </w:rPr>
        <w:fldChar w:fldCharType="end"/>
      </w:r>
      <w:bookmarkEnd w:id="4605"/>
      <w:r w:rsidRPr="00791D37">
        <w:t xml:space="preserve"> Administrador de Dispositivos Después de Instalar Drivers</w:t>
      </w:r>
      <w:bookmarkEnd w:id="4606"/>
      <w:bookmarkEnd w:id="4607"/>
      <w:bookmarkEnd w:id="4608"/>
    </w:p>
    <w:p w14:paraId="072B7511" w14:textId="33F20270" w:rsidR="0074559B" w:rsidRDefault="0074559B" w:rsidP="00791D37">
      <w:pPr>
        <w:rPr>
          <w:ins w:id="4609"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4610" w:name="_Toc81499422"/>
      <w:bookmarkStart w:id="4611" w:name="_Toc81995136"/>
      <w:r w:rsidRPr="00791D37">
        <w:t>LINUX / MAC OS</w:t>
      </w:r>
      <w:bookmarkEnd w:id="4610"/>
      <w:bookmarkEnd w:id="4611"/>
    </w:p>
    <w:p w14:paraId="547B872C" w14:textId="77777777" w:rsidR="0074559B" w:rsidRPr="00791D37" w:rsidRDefault="0074559B" w:rsidP="00791D37"/>
    <w:p w14:paraId="1653E930" w14:textId="0FF356C6" w:rsidR="0074559B" w:rsidRPr="00791D37" w:rsidRDefault="0074559B" w:rsidP="00791D37">
      <w:del w:id="4612" w:author="JORGE CONTRERAS ORTIZ" w:date="2021-09-07T20:02:00Z">
        <w:r w:rsidRPr="00791D37" w:rsidDel="00611E15">
          <w:delText xml:space="preserve">No </w:delText>
        </w:r>
      </w:del>
      <w:ins w:id="4613" w:author="JORGE CONTRERAS ORTIZ" w:date="2021-09-07T20:02:00Z">
        <w:r w:rsidR="00611E15">
          <w:t>En Linux o MAC OS, no</w:t>
        </w:r>
        <w:r w:rsidR="00611E15" w:rsidRPr="00791D37">
          <w:t xml:space="preserve"> </w:t>
        </w:r>
      </w:ins>
      <w:r w:rsidRPr="00791D37">
        <w:t xml:space="preserve">se necesita instalación de ningún driver específico para sistemas basados en Linux con versión de Kernel superior a 2.6.22  ni para sistemas MAC OS X desde la versión 10.4 (Tiger). </w:t>
      </w:r>
    </w:p>
    <w:p w14:paraId="51E41A36" w14:textId="5E3663B5" w:rsidR="0074559B" w:rsidRDefault="0074559B" w:rsidP="00791D37">
      <w:pPr>
        <w:rPr>
          <w:ins w:id="4614" w:author="JORGE CONTRERAS ORTIZ" w:date="2021-09-05T22:34:00Z"/>
        </w:rPr>
      </w:pPr>
    </w:p>
    <w:p w14:paraId="679C0532" w14:textId="67804553" w:rsidR="002407CC" w:rsidRDefault="002407CC" w:rsidP="00791D37">
      <w:pPr>
        <w:rPr>
          <w:ins w:id="4615" w:author="JORGE CONTRERAS ORTIZ" w:date="2021-09-05T22:34:00Z"/>
        </w:rPr>
      </w:pPr>
    </w:p>
    <w:p w14:paraId="3EF06C26" w14:textId="329330FF" w:rsidR="002407CC" w:rsidRDefault="002407CC" w:rsidP="00791D37">
      <w:pPr>
        <w:rPr>
          <w:ins w:id="4616" w:author="JORGE CONTRERAS ORTIZ" w:date="2021-09-05T22:34:00Z"/>
        </w:rPr>
      </w:pPr>
    </w:p>
    <w:p w14:paraId="53CB7190" w14:textId="01C1B5A3" w:rsidR="002407CC" w:rsidRDefault="002407CC" w:rsidP="00791D37">
      <w:pPr>
        <w:rPr>
          <w:ins w:id="4617" w:author="JORGE CONTRERAS ORTIZ" w:date="2021-09-05T22:34:00Z"/>
        </w:rPr>
      </w:pPr>
    </w:p>
    <w:p w14:paraId="0696C372" w14:textId="2768C6C9" w:rsidR="002407CC" w:rsidRPr="00791D37" w:rsidDel="002407CC" w:rsidRDefault="002407CC" w:rsidP="00791D37">
      <w:pPr>
        <w:rPr>
          <w:del w:id="4618" w:author="JORGE CONTRERAS ORTIZ" w:date="2021-09-05T22:34:00Z"/>
        </w:rPr>
      </w:pPr>
      <w:bookmarkStart w:id="4619" w:name="_Toc81776509"/>
      <w:bookmarkStart w:id="4620" w:name="_Toc81776705"/>
      <w:bookmarkStart w:id="4621" w:name="_Toc81777068"/>
      <w:bookmarkStart w:id="4622" w:name="_Toc81777353"/>
      <w:bookmarkStart w:id="4623" w:name="_Toc81777639"/>
      <w:bookmarkStart w:id="4624" w:name="_Toc81777939"/>
      <w:bookmarkStart w:id="4625" w:name="_Toc81778230"/>
      <w:bookmarkStart w:id="4626" w:name="_Toc81938536"/>
      <w:bookmarkStart w:id="4627" w:name="_Toc81941448"/>
      <w:bookmarkStart w:id="4628" w:name="_Toc81993112"/>
      <w:bookmarkStart w:id="4629" w:name="_Toc81994636"/>
      <w:bookmarkStart w:id="4630" w:name="_Toc81994842"/>
      <w:bookmarkStart w:id="4631" w:name="_Toc81995137"/>
      <w:bookmarkEnd w:id="4619"/>
      <w:bookmarkEnd w:id="4620"/>
      <w:bookmarkEnd w:id="4621"/>
      <w:bookmarkEnd w:id="4622"/>
      <w:bookmarkEnd w:id="4623"/>
      <w:bookmarkEnd w:id="4624"/>
      <w:bookmarkEnd w:id="4625"/>
      <w:bookmarkEnd w:id="4626"/>
      <w:bookmarkEnd w:id="4627"/>
      <w:bookmarkEnd w:id="4628"/>
      <w:bookmarkEnd w:id="4629"/>
      <w:bookmarkEnd w:id="4630"/>
      <w:bookmarkEnd w:id="4631"/>
    </w:p>
    <w:p w14:paraId="2C258D5D" w14:textId="527A61F8" w:rsidR="0074559B" w:rsidRPr="00791D37" w:rsidRDefault="003E2792" w:rsidP="00FE1EC4">
      <w:pPr>
        <w:pStyle w:val="Ttulo4"/>
      </w:pPr>
      <w:bookmarkStart w:id="4632" w:name="_Toc81499423"/>
      <w:bookmarkStart w:id="4633" w:name="_Toc81995138"/>
      <w:r w:rsidRPr="00791D37">
        <w:t>INSTALL “DFU-UTIL”</w:t>
      </w:r>
      <w:bookmarkEnd w:id="4632"/>
      <w:bookmarkEnd w:id="4633"/>
    </w:p>
    <w:p w14:paraId="37ACE1BB" w14:textId="77777777" w:rsidR="0074559B" w:rsidRPr="00791D37" w:rsidRDefault="0074559B" w:rsidP="00791D37"/>
    <w:p w14:paraId="7E5C9E91" w14:textId="020CA3DA"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dfu-util” e instalarlo</w:t>
      </w:r>
      <w:ins w:id="4634" w:author="JORGE CONTRERAS ORTIZ" w:date="2021-09-08T10:41:00Z">
        <w:r w:rsidR="00A27A33">
          <w:t xml:space="preserve"> en caso de requerirlo.</w:t>
        </w:r>
      </w:ins>
      <w:del w:id="4635" w:author="JORGE CONTRERAS ORTIZ" w:date="2021-09-08T10:41:00Z">
        <w:r w:rsidRPr="00791D37" w:rsidDel="00A27A33">
          <w:delText>.</w:delText>
        </w:r>
      </w:del>
    </w:p>
    <w:p w14:paraId="423C267F" w14:textId="15C122AC" w:rsidR="0074559B" w:rsidRPr="00791D37" w:rsidRDefault="0074559B" w:rsidP="00791D37">
      <w:pPr>
        <w:pStyle w:val="Prrafodelista"/>
        <w:numPr>
          <w:ilvl w:val="0"/>
          <w:numId w:val="17"/>
        </w:numPr>
      </w:pPr>
      <w:r w:rsidRPr="00791D37">
        <w:t xml:space="preserve"> En Windos: descargar de </w:t>
      </w:r>
      <w:r w:rsidR="009449CB" w:rsidRPr="003E2792">
        <w:rPr>
          <w:rStyle w:val="Hipervnculo"/>
          <w:rPrChange w:id="4636" w:author="JORGE CONTRERAS ORTIZ" w:date="2021-09-04T12:32:00Z">
            <w:rPr/>
          </w:rPrChange>
        </w:rPr>
        <w:fldChar w:fldCharType="begin"/>
      </w:r>
      <w:ins w:id="4637" w:author="JORGE CONTRERAS ORTIZ" w:date="2021-09-04T12:31:00Z">
        <w:r w:rsidR="003E2792" w:rsidRPr="003E2792">
          <w:rPr>
            <w:rStyle w:val="Hipervnculo"/>
            <w:rPrChange w:id="4638" w:author="JORGE CONTRERAS ORTIZ" w:date="2021-09-04T12:32:00Z">
              <w:rPr/>
            </w:rPrChange>
          </w:rPr>
          <w:instrText>HYPERLINK "http://dfu-util.sourceforge.net/"</w:instrText>
        </w:r>
      </w:ins>
      <w:del w:id="4639" w:author="JORGE CONTRERAS ORTIZ" w:date="2021-09-04T12:31:00Z">
        <w:r w:rsidR="009449CB" w:rsidRPr="003E2792" w:rsidDel="003E2792">
          <w:rPr>
            <w:rStyle w:val="Hipervnculo"/>
            <w:rPrChange w:id="4640" w:author="JORGE CONTRERAS ORTIZ" w:date="2021-09-04T12:32:00Z">
              <w:rPr/>
            </w:rPrChange>
          </w:rPr>
          <w:delInstrText xml:space="preserve"> HYPERLINK "http://dfu-util.sourceforge.net/" </w:delInstrText>
        </w:r>
      </w:del>
      <w:ins w:id="4641" w:author="JORGE CONTRERAS ORTIZ" w:date="2021-09-08T11:57:00Z">
        <w:r w:rsidR="00FE2C54" w:rsidRPr="003E2792">
          <w:rPr>
            <w:rStyle w:val="Hipervnculo"/>
            <w:rPrChange w:id="4642" w:author="JORGE CONTRERAS ORTIZ" w:date="2021-09-04T12:32:00Z">
              <w:rPr>
                <w:rStyle w:val="Hipervnculo"/>
              </w:rPr>
            </w:rPrChange>
          </w:rPr>
        </w:r>
      </w:ins>
      <w:r w:rsidR="009449CB" w:rsidRPr="003E2792">
        <w:rPr>
          <w:rStyle w:val="Hipervnculo"/>
          <w:rPrChange w:id="4643" w:author="JORGE CONTRERAS ORTIZ" w:date="2021-09-04T12:32:00Z">
            <w:rPr>
              <w:rStyle w:val="SinespaciadoCar"/>
            </w:rPr>
          </w:rPrChange>
        </w:rPr>
        <w:fldChar w:fldCharType="separate"/>
      </w:r>
      <w:r w:rsidRPr="003E2792">
        <w:rPr>
          <w:rStyle w:val="Hipervnculo"/>
          <w:rPrChange w:id="4644" w:author="JORGE CONTRERAS ORTIZ" w:date="2021-09-04T12:32:00Z">
            <w:rPr>
              <w:rStyle w:val="SinespaciadoCar"/>
            </w:rPr>
          </w:rPrChange>
        </w:rPr>
        <w:t>http://dfu-util.sourceforge.net/</w:t>
      </w:r>
      <w:r w:rsidR="009449CB" w:rsidRPr="003E2792">
        <w:rPr>
          <w:rStyle w:val="Hipervnculo"/>
          <w:rPrChange w:id="4645" w:author="JORGE CONTRERAS ORTIZ" w:date="2021-09-04T12:32:00Z">
            <w:rPr>
              <w:rStyle w:val="SinespaciadoCar"/>
            </w:rPr>
          </w:rPrChange>
        </w:rPr>
        <w:fldChar w:fldCharType="end"/>
      </w:r>
      <w:r w:rsidRPr="00791D37">
        <w:t xml:space="preserve"> y </w:t>
      </w:r>
      <w:del w:id="4646" w:author="JORGE CONTRERAS ORTIZ" w:date="2021-09-07T20:09:00Z">
        <w:r w:rsidRPr="00791D37" w:rsidDel="00493E08">
          <w:delText xml:space="preserve">extraerlo </w:delText>
        </w:r>
      </w:del>
      <w:ins w:id="4647" w:author="JORGE CONTRERAS ORTIZ" w:date="2021-09-07T20:09:00Z">
        <w:r w:rsidR="00493E08" w:rsidRPr="00791D37">
          <w:t>extraer</w:t>
        </w:r>
        <w:r w:rsidR="00493E08">
          <w:t xml:space="preserve"> el .zip descargado</w:t>
        </w:r>
        <w:r w:rsidR="00493E08" w:rsidRPr="00791D37">
          <w:t xml:space="preserve"> </w:t>
        </w:r>
      </w:ins>
      <w:r w:rsidRPr="00791D37">
        <w:t>en la carpeta deseada.</w:t>
      </w:r>
      <w:ins w:id="4648" w:author="JORGE CONTRERAS ORTIZ" w:date="2021-09-08T10:41:00Z">
        <w:r w:rsidR="00A27A33">
          <w:t xml:space="preserve"> No requiere instalación.</w:t>
        </w:r>
      </w:ins>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brew install dfu-util</w:t>
      </w:r>
    </w:p>
    <w:p w14:paraId="1464FAFD" w14:textId="2D5BED96" w:rsidR="0074559B" w:rsidRPr="00791D37" w:rsidRDefault="0074559B" w:rsidP="00791D37">
      <w:pPr>
        <w:rPr>
          <w:sz w:val="19"/>
          <w:szCs w:val="19"/>
        </w:rPr>
      </w:pPr>
      <w:r w:rsidRPr="00791D37">
        <w:rPr>
          <w:sz w:val="19"/>
          <w:szCs w:val="19"/>
        </w:rPr>
        <w:t>(</w:t>
      </w:r>
      <w:r w:rsidR="001E00AA">
        <w:fldChar w:fldCharType="begin"/>
      </w:r>
      <w:r w:rsidR="001E00AA">
        <w:instrText xml:space="preserve"> HYPERLINK "https://brew.sh/" </w:instrText>
      </w:r>
      <w:ins w:id="4649" w:author="JORGE CONTRERAS ORTIZ" w:date="2021-09-08T11:57:00Z"/>
      <w:r w:rsidR="001E00AA">
        <w:fldChar w:fldCharType="separate"/>
      </w:r>
      <w:r w:rsidRPr="00791D37">
        <w:rPr>
          <w:rStyle w:val="SinespaciadoCar"/>
          <w:sz w:val="19"/>
          <w:szCs w:val="19"/>
        </w:rPr>
        <w:t>Get Brew</w:t>
      </w:r>
      <w:r w:rsidR="001E00AA">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sudo apt install dfu-util</w:t>
      </w:r>
    </w:p>
    <w:p w14:paraId="6D754981" w14:textId="77777777" w:rsidR="0074559B" w:rsidRPr="00791D37" w:rsidRDefault="0074559B" w:rsidP="00791D37"/>
    <w:p w14:paraId="4791D41C" w14:textId="56B540F3" w:rsidR="0074559B" w:rsidRPr="00791D37" w:rsidRDefault="003E2792" w:rsidP="00FE1EC4">
      <w:pPr>
        <w:pStyle w:val="Ttulo4"/>
      </w:pPr>
      <w:bookmarkStart w:id="4650" w:name="_Toc81499424"/>
      <w:bookmarkStart w:id="4651" w:name="_Toc81995139"/>
      <w:r w:rsidRPr="00791D37">
        <w:t>ACTUALIZACIÓN DE FIRMWARE</w:t>
      </w:r>
      <w:bookmarkEnd w:id="4650"/>
      <w:bookmarkEnd w:id="4651"/>
    </w:p>
    <w:p w14:paraId="40830A2B" w14:textId="77777777" w:rsidR="0074559B" w:rsidRPr="00791D37" w:rsidRDefault="0074559B" w:rsidP="00791D37"/>
    <w:p w14:paraId="7E29DED8" w14:textId="3B7CE61C" w:rsidR="0074559B" w:rsidRDefault="0074559B" w:rsidP="00791D37">
      <w:pPr>
        <w:rPr>
          <w:ins w:id="4652" w:author="JORGE CONTRERAS ORTIZ" w:date="2021-09-05T22:35:00Z"/>
        </w:rPr>
      </w:pPr>
      <w:r w:rsidRPr="00791D37">
        <w:t>Abrir dfu-util desde la ventana de comandos</w:t>
      </w:r>
      <w:ins w:id="4653" w:author="JORGE CONTRERAS ORTIZ" w:date="2021-09-07T20:15:00Z">
        <w:r w:rsidR="00A1173A">
          <w:t xml:space="preserve"> (o Windows PowerShell en caso de PC con sistema Windows)</w:t>
        </w:r>
      </w:ins>
      <w:r w:rsidRPr="00791D37">
        <w:t xml:space="preserve"> y listar</w:t>
      </w:r>
      <w:ins w:id="4654" w:author="JORGE CONTRERAS ORTIZ" w:date="2021-09-07T20:15:00Z">
        <w:r w:rsidR="00A1173A">
          <w:t>, con el comando mostrado</w:t>
        </w:r>
      </w:ins>
      <w:ins w:id="4655" w:author="JORGE CONTRERAS ORTIZ" w:date="2021-09-07T20:16:00Z">
        <w:r w:rsidR="00A1173A">
          <w:t xml:space="preserve"> en </w:t>
        </w:r>
        <w:r w:rsidR="00A1173A">
          <w:fldChar w:fldCharType="begin"/>
        </w:r>
        <w:r w:rsidR="00A1173A">
          <w:instrText xml:space="preserve"> REF _Ref81938187 \h </w:instrText>
        </w:r>
      </w:ins>
      <w:r w:rsidR="00A1173A">
        <w:fldChar w:fldCharType="separate"/>
      </w:r>
      <w:ins w:id="4656" w:author="JORGE CONTRERAS ORTIZ" w:date="2021-09-08T11:58:00Z">
        <w:r w:rsidR="00FE2C54">
          <w:t xml:space="preserve">Tabla </w:t>
        </w:r>
        <w:r w:rsidR="00FE2C54">
          <w:rPr>
            <w:noProof/>
          </w:rPr>
          <w:t>7</w:t>
        </w:r>
      </w:ins>
      <w:ins w:id="4657" w:author="JORGE CONTRERAS ORTIZ" w:date="2021-09-07T20:16:00Z">
        <w:r w:rsidR="00A1173A">
          <w:fldChar w:fldCharType="end"/>
        </w:r>
        <w:r w:rsidR="00A1173A">
          <w:t>,</w:t>
        </w:r>
      </w:ins>
      <w:ins w:id="4658" w:author="JORGE CONTRERAS ORTIZ" w:date="2021-09-07T20:15:00Z">
        <w:r w:rsidR="00A1173A">
          <w:t xml:space="preserve"> en</w:t>
        </w:r>
      </w:ins>
      <w:r w:rsidRPr="00791D37">
        <w:t xml:space="preserve"> los dispositivos conectados para encontrar el dispositivo deseado. El USB Product ID par</w:t>
      </w:r>
      <w:ins w:id="4659" w:author="JORGE CONTRERAS ORTIZ" w:date="2021-09-07T20:10:00Z">
        <w:r w:rsidR="00493E08">
          <w:t>a</w:t>
        </w:r>
      </w:ins>
      <w:r w:rsidRPr="00791D37">
        <w:t xml:space="preserve"> un dispositivo KiNOS DFU en modo bootloader es </w:t>
      </w:r>
      <w:r w:rsidRPr="00791D37">
        <w:rPr>
          <w:b/>
          <w:bCs/>
        </w:rPr>
        <w:t>0000</w:t>
      </w:r>
      <w:r w:rsidRPr="00791D37">
        <w:t>.</w:t>
      </w:r>
      <w:ins w:id="4660" w:author="JORGE CONTRERAS ORTIZ" w:date="2021-09-07T20:10:00Z">
        <w:r w:rsidR="00493E08">
          <w:t xml:space="preserve"> </w:t>
        </w:r>
      </w:ins>
    </w:p>
    <w:p w14:paraId="06DDD372" w14:textId="07056DF2" w:rsidR="002407CC" w:rsidRDefault="002407CC" w:rsidP="00791D37">
      <w:pPr>
        <w:rPr>
          <w:ins w:id="4661"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AE61BC"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dfu-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ver=0100, devnum=8, cfg=1, intf=0, path=”1-1.4.3″, alt=0, name=”KiNOS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Found Runtime: [2def:0102] ver=0100, devnum=9, cfg=1, intf=0, path=”1-1.4.4″, alt=0, name=”KiNOS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4662" w:author="JORGE CONTRERAS ORTIZ" w:date="2021-09-04T14:09:00Z"/>
          <w:lang w:val="en-US"/>
          <w:rPrChange w:id="4663" w:author="JORGE CONTRERAS ORTIZ" w:date="2021-09-04T14:26:00Z">
            <w:rPr>
              <w:ins w:id="4664" w:author="JORGE CONTRERAS ORTIZ" w:date="2021-09-04T14:09:00Z"/>
            </w:rPr>
          </w:rPrChange>
        </w:rPr>
      </w:pPr>
    </w:p>
    <w:p w14:paraId="0FA0B149" w14:textId="6806A62D" w:rsidR="006242EF" w:rsidRDefault="006242EF" w:rsidP="006242EF">
      <w:pPr>
        <w:pStyle w:val="Descripcin"/>
        <w:jc w:val="center"/>
      </w:pPr>
      <w:bookmarkStart w:id="4665" w:name="_Ref81938187"/>
      <w:bookmarkStart w:id="4666" w:name="_Toc81995321"/>
      <w:r>
        <w:t xml:space="preserve">Tabla </w:t>
      </w:r>
      <w:ins w:id="4667" w:author="JORGE CONTRERAS ORTIZ" w:date="2021-09-05T23:24:00Z">
        <w:r w:rsidR="004C5F01">
          <w:fldChar w:fldCharType="begin"/>
        </w:r>
        <w:r w:rsidR="004C5F01">
          <w:instrText xml:space="preserve"> SEQ Tabla \* ARABIC </w:instrText>
        </w:r>
      </w:ins>
      <w:r w:rsidR="004C5F01">
        <w:fldChar w:fldCharType="separate"/>
      </w:r>
      <w:ins w:id="4668" w:author="JORGE CONTRERAS ORTIZ" w:date="2021-09-08T11:58:00Z">
        <w:r w:rsidR="00FE2C54">
          <w:rPr>
            <w:noProof/>
          </w:rPr>
          <w:t>7</w:t>
        </w:r>
      </w:ins>
      <w:ins w:id="4669" w:author="JORGE CONTRERAS ORTIZ" w:date="2021-09-05T23:24:00Z">
        <w:r w:rsidR="004C5F01">
          <w:fldChar w:fldCharType="end"/>
        </w:r>
      </w:ins>
      <w:bookmarkEnd w:id="4665"/>
      <w:del w:id="467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Listar dispositivos con dfu-util</w:t>
      </w:r>
      <w:bookmarkEnd w:id="4666"/>
    </w:p>
    <w:p w14:paraId="4074A304" w14:textId="799EE535" w:rsidR="0074559B" w:rsidRDefault="0074559B" w:rsidP="00791D37">
      <w:pPr>
        <w:rPr>
          <w:ins w:id="4671" w:author="JORGE CONTRERAS ORTIZ" w:date="2021-09-05T22:34:00Z"/>
        </w:rPr>
      </w:pPr>
      <w:del w:id="4672" w:author="JORGE CONTRERAS ORTIZ" w:date="2021-09-04T12:32:00Z">
        <w:r w:rsidRPr="00791D37" w:rsidDel="003E2792">
          <w:br w:type="page"/>
        </w:r>
      </w:del>
    </w:p>
    <w:p w14:paraId="5FCC1A70" w14:textId="319ECA31" w:rsidR="002407CC" w:rsidRDefault="002407CC" w:rsidP="00791D37">
      <w:pPr>
        <w:rPr>
          <w:ins w:id="4673" w:author="JORGE CONTRERAS ORTIZ" w:date="2021-09-05T22:34:00Z"/>
        </w:rPr>
      </w:pPr>
    </w:p>
    <w:p w14:paraId="33BF7EBC" w14:textId="546DD055" w:rsidR="002407CC" w:rsidRDefault="002407CC" w:rsidP="00791D37">
      <w:pPr>
        <w:rPr>
          <w:ins w:id="4674" w:author="JORGE CONTRERAS ORTIZ" w:date="2021-09-05T22:34:00Z"/>
        </w:rPr>
      </w:pPr>
    </w:p>
    <w:p w14:paraId="40DE8CF9" w14:textId="229B4F23" w:rsidR="002407CC" w:rsidRPr="00791D37" w:rsidDel="002407CC" w:rsidRDefault="00493E08" w:rsidP="00791D37">
      <w:pPr>
        <w:rPr>
          <w:del w:id="4675" w:author="JORGE CONTRERAS ORTIZ" w:date="2021-09-05T22:35:00Z"/>
        </w:rPr>
      </w:pPr>
      <w:ins w:id="4676" w:author="JORGE CONTRERAS ORTIZ" w:date="2021-09-07T20:11:00Z">
        <w:r>
          <w:lastRenderedPageBreak/>
          <w:t>De los diferentes dispositivos listados, ya sea en modo Bootloader o en modo Runtrime (el USB Product ID es 0102)</w:t>
        </w:r>
      </w:ins>
      <w:ins w:id="4677" w:author="JORGE CONTRERAS ORTIZ" w:date="2021-09-07T20:16:00Z">
        <w:r w:rsidR="00A1173A">
          <w:t xml:space="preserve">, </w:t>
        </w:r>
      </w:ins>
    </w:p>
    <w:p w14:paraId="559E9503" w14:textId="011D4EFD" w:rsidR="0074559B" w:rsidRPr="00791D37" w:rsidRDefault="0074559B" w:rsidP="00791D37">
      <w:del w:id="4678" w:author="JORGE CONTRERAS ORTIZ" w:date="2021-09-07T20:16:00Z">
        <w:r w:rsidRPr="00791D37" w:rsidDel="00A1173A">
          <w:delText>F</w:delText>
        </w:r>
      </w:del>
      <w:ins w:id="4679" w:author="JORGE CONTRERAS ORTIZ" w:date="2021-09-07T20:16:00Z">
        <w:r w:rsidR="00A1173A">
          <w:t>f</w:t>
        </w:r>
      </w:ins>
      <w:r w:rsidRPr="00791D37">
        <w:t>lashear el fichero del firmware al dispositivo deseado (especificando el número de serie)</w:t>
      </w:r>
      <w:ins w:id="4680" w:author="JORGE CONTRERAS ORTIZ" w:date="2021-09-07T20:12:00Z">
        <w:r w:rsidR="00493E08">
          <w:t xml:space="preserve"> con el comando mostrado en </w:t>
        </w:r>
        <w:r w:rsidR="00493E08">
          <w:fldChar w:fldCharType="begin"/>
        </w:r>
        <w:r w:rsidR="00493E08">
          <w:instrText xml:space="preserve"> REF _Ref81937967 \h </w:instrText>
        </w:r>
      </w:ins>
      <w:r w:rsidR="00493E08">
        <w:fldChar w:fldCharType="separate"/>
      </w:r>
      <w:ins w:id="4681" w:author="JORGE CONTRERAS ORTIZ" w:date="2021-09-08T11:58:00Z">
        <w:r w:rsidR="00FE2C54" w:rsidRPr="00791D37">
          <w:t xml:space="preserve">Tabla </w:t>
        </w:r>
        <w:r w:rsidR="00FE2C54">
          <w:rPr>
            <w:noProof/>
          </w:rPr>
          <w:t>8</w:t>
        </w:r>
      </w:ins>
      <w:ins w:id="4682" w:author="JORGE CONTRERAS ORTIZ" w:date="2021-09-07T20:12:00Z">
        <w:r w:rsidR="00493E08">
          <w:fldChar w:fldCharType="end"/>
        </w:r>
      </w:ins>
      <w:r w:rsidRPr="00791D37">
        <w:t>.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AE61BC" w14:paraId="02D3B1BE" w14:textId="77777777" w:rsidTr="008F166F">
        <w:tc>
          <w:tcPr>
            <w:tcW w:w="8505" w:type="dxa"/>
          </w:tcPr>
          <w:p w14:paraId="61F927CF" w14:textId="77777777" w:rsidR="0074559B" w:rsidRPr="005C4DEF" w:rsidRDefault="0074559B" w:rsidP="00791D37">
            <w:pPr>
              <w:rPr>
                <w:lang w:val="en-US"/>
                <w:rPrChange w:id="4683" w:author="JORGE CONTRERAS ORTIZ" w:date="2021-09-08T11:30:00Z">
                  <w:rPr>
                    <w:lang w:val="en-US"/>
                  </w:rPr>
                </w:rPrChange>
              </w:rPr>
            </w:pPr>
          </w:p>
          <w:p w14:paraId="2E792D7B" w14:textId="77777777" w:rsidR="0074559B" w:rsidRPr="00791D37" w:rsidRDefault="0074559B" w:rsidP="00791D37">
            <w:pPr>
              <w:rPr>
                <w:lang w:val="en-US"/>
              </w:rPr>
            </w:pPr>
            <w:r w:rsidRPr="00791D37">
              <w:rPr>
                <w:lang w:val="en-US"/>
              </w:rPr>
              <w:t xml:space="preserve">$ dfu-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dfuIDLE, status = 0 </w:t>
            </w:r>
          </w:p>
          <w:p w14:paraId="246278BD" w14:textId="77777777" w:rsidR="0074559B" w:rsidRPr="00791D37" w:rsidRDefault="0074559B" w:rsidP="00791D37">
            <w:pPr>
              <w:rPr>
                <w:lang w:val="en-US"/>
              </w:rPr>
            </w:pPr>
            <w:r w:rsidRPr="00791D37">
              <w:rPr>
                <w:lang w:val="en-US"/>
              </w:rPr>
              <w:t xml:space="preserve">dfuIDL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dfuMANIFEST-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4684" w:author="JORGE CONTRERAS ORTIZ" w:date="2021-09-04T14:09:00Z"/>
          <w:lang w:val="en-US"/>
        </w:rPr>
      </w:pPr>
    </w:p>
    <w:p w14:paraId="2DF6641E" w14:textId="77777777" w:rsidR="002407CC" w:rsidRPr="00030323" w:rsidRDefault="002407CC">
      <w:pPr>
        <w:rPr>
          <w:ins w:id="4685" w:author="JORGE CONTRERAS ORTIZ" w:date="2021-09-05T22:35:00Z"/>
          <w:lang w:val="en-US"/>
        </w:rPr>
        <w:pPrChange w:id="4686" w:author="JORGE CONTRERAS ORTIZ" w:date="2021-09-05T22:35:00Z">
          <w:pPr>
            <w:pStyle w:val="TDC3"/>
          </w:pPr>
        </w:pPrChange>
      </w:pPr>
    </w:p>
    <w:p w14:paraId="2471ECD8" w14:textId="612A5695" w:rsidR="0074559B" w:rsidRPr="00791D37" w:rsidRDefault="0074559B" w:rsidP="006242EF">
      <w:pPr>
        <w:pStyle w:val="Descripcin"/>
        <w:jc w:val="center"/>
      </w:pPr>
      <w:bookmarkStart w:id="4687" w:name="_Ref81937967"/>
      <w:bookmarkStart w:id="4688" w:name="_Toc81499568"/>
      <w:bookmarkStart w:id="4689" w:name="_Toc81995322"/>
      <w:r w:rsidRPr="00791D37">
        <w:t xml:space="preserve">Tabla </w:t>
      </w:r>
      <w:ins w:id="4690" w:author="JORGE CONTRERAS ORTIZ" w:date="2021-09-05T23:24:00Z">
        <w:r w:rsidR="004C5F01">
          <w:fldChar w:fldCharType="begin"/>
        </w:r>
        <w:r w:rsidR="004C5F01">
          <w:instrText xml:space="preserve"> SEQ Tabla \* ARABIC </w:instrText>
        </w:r>
      </w:ins>
      <w:r w:rsidR="004C5F01">
        <w:fldChar w:fldCharType="separate"/>
      </w:r>
      <w:ins w:id="4691" w:author="JORGE CONTRERAS ORTIZ" w:date="2021-09-08T11:58:00Z">
        <w:r w:rsidR="00FE2C54">
          <w:rPr>
            <w:noProof/>
          </w:rPr>
          <w:t>8</w:t>
        </w:r>
      </w:ins>
      <w:ins w:id="4692" w:author="JORGE CONTRERAS ORTIZ" w:date="2021-09-05T23:24:00Z">
        <w:r w:rsidR="004C5F01">
          <w:fldChar w:fldCharType="end"/>
        </w:r>
      </w:ins>
      <w:bookmarkEnd w:id="4687"/>
      <w:del w:id="469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4688"/>
      <w:bookmarkEnd w:id="4689"/>
    </w:p>
    <w:p w14:paraId="4197D763" w14:textId="77777777" w:rsidR="0074559B" w:rsidRPr="00791D37" w:rsidRDefault="0074559B" w:rsidP="00791D37"/>
    <w:p w14:paraId="792EBE4A" w14:textId="77777777" w:rsidR="0074559B" w:rsidRPr="00791D37" w:rsidRDefault="0074559B" w:rsidP="00791D37">
      <w:r w:rsidRPr="00791D37">
        <w:t>Una vez dfu-util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4694" w:author="JORGE CONTRERAS ORTIZ" w:date="2021-09-04T12:32:00Z"/>
        </w:rPr>
      </w:pPr>
      <w:del w:id="4695" w:author="JORGE CONTRERAS ORTIZ" w:date="2021-09-04T12:32:00Z">
        <w:r w:rsidDel="003E2792">
          <w:fldChar w:fldCharType="begin"/>
        </w:r>
        <w:r w:rsidRPr="00A1173A"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4D52F4D5" w:rsidR="0074559B" w:rsidRDefault="003E2792" w:rsidP="00791D37">
      <w:pPr>
        <w:rPr>
          <w:ins w:id="4696" w:author="JORGE CONTRERAS ORTIZ" w:date="2021-09-04T12:33:00Z"/>
        </w:rPr>
      </w:pPr>
      <w:ins w:id="4697" w:author="JORGE CONTRERAS ORTIZ" w:date="2021-09-04T12:33:00Z">
        <w:r>
          <w:fldChar w:fldCharType="begin"/>
        </w:r>
        <w:r>
          <w:instrText xml:space="preserve"> HYPERLINK "https://www.kirale.com/support/" \l "downloads" </w:instrText>
        </w:r>
      </w:ins>
      <w:ins w:id="4698" w:author="JORGE CONTRERAS ORTIZ" w:date="2021-09-08T11:57:00Z"/>
      <w:ins w:id="4699" w:author="JORGE CONTRERAS ORTIZ" w:date="2021-09-04T12:33:00Z">
        <w:r>
          <w:fldChar w:fldCharType="separate"/>
        </w:r>
        <w:r w:rsidRPr="003E2792">
          <w:rPr>
            <w:rStyle w:val="Hipervnculo"/>
          </w:rPr>
          <w:t>https://www.kirale.com/support/#downloads</w:t>
        </w:r>
        <w:r>
          <w:fldChar w:fldCharType="end"/>
        </w:r>
      </w:ins>
    </w:p>
    <w:p w14:paraId="13C177C1" w14:textId="39B0BBEF" w:rsidR="003E2792" w:rsidRPr="00791D37" w:rsidDel="00A27A33" w:rsidRDefault="003E2792" w:rsidP="00791D37">
      <w:pPr>
        <w:rPr>
          <w:del w:id="4700" w:author="JORGE CONTRERAS ORTIZ" w:date="2021-09-08T10:41:00Z"/>
        </w:rPr>
      </w:pPr>
      <w:bookmarkStart w:id="4701" w:name="_Toc81993115"/>
      <w:bookmarkStart w:id="4702" w:name="_Toc81994639"/>
      <w:bookmarkStart w:id="4703" w:name="_Toc81994845"/>
      <w:bookmarkStart w:id="4704" w:name="_Toc81995140"/>
      <w:bookmarkEnd w:id="4701"/>
      <w:bookmarkEnd w:id="4702"/>
      <w:bookmarkEnd w:id="4703"/>
      <w:bookmarkEnd w:id="4704"/>
    </w:p>
    <w:p w14:paraId="0F3AAE4D" w14:textId="21FC483F" w:rsidR="0074559B" w:rsidRPr="00791D37" w:rsidRDefault="003E2792" w:rsidP="00FE1EC4">
      <w:pPr>
        <w:pStyle w:val="Ttulo4"/>
      </w:pPr>
      <w:bookmarkStart w:id="4705" w:name="_Toc81499425"/>
      <w:bookmarkStart w:id="4706" w:name="_Toc81995141"/>
      <w:r w:rsidRPr="00791D37">
        <w:t>RUNTIME – INSTALACIÓN DE DRIVERS USB</w:t>
      </w:r>
      <w:bookmarkEnd w:id="4705"/>
      <w:bookmarkEnd w:id="4706"/>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Device Firmware Upgrad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4707" w:name="_Toc81499426"/>
      <w:bookmarkStart w:id="4708" w:name="_Toc81995142"/>
      <w:r w:rsidRPr="00791D37">
        <w:t>WINDOWS</w:t>
      </w:r>
      <w:bookmarkEnd w:id="4707"/>
      <w:bookmarkEnd w:id="4708"/>
    </w:p>
    <w:p w14:paraId="18112F5C" w14:textId="77777777" w:rsidR="0074559B" w:rsidRPr="00791D37" w:rsidRDefault="0074559B" w:rsidP="00791D37"/>
    <w:p w14:paraId="6652A94C" w14:textId="77777777" w:rsidR="0074559B" w:rsidRPr="00791D37" w:rsidRDefault="0074559B" w:rsidP="00791D37">
      <w:r w:rsidRPr="00791D37">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0C35B063" w14:textId="21C49717" w:rsidR="0074559B" w:rsidRDefault="0074559B" w:rsidP="00791D37">
      <w:pPr>
        <w:rPr>
          <w:ins w:id="4709" w:author="JORGE CONTRERAS ORTIZ" w:date="2021-09-05T22:33:00Z"/>
        </w:rPr>
      </w:pPr>
      <w:r w:rsidRPr="00791D37">
        <w:t xml:space="preserve">Seleccionar </w:t>
      </w:r>
      <w:r w:rsidRPr="00791D37">
        <w:rPr>
          <w:i/>
          <w:iCs/>
        </w:rPr>
        <w:t xml:space="preserve">KiNOS DFU (Interface 0) </w:t>
      </w:r>
      <w:r w:rsidRPr="00791D37">
        <w:t xml:space="preserve"> en la lista despegable, seleccionar el driver “</w:t>
      </w:r>
      <w:r w:rsidRPr="00791D37">
        <w:rPr>
          <w:i/>
          <w:iCs/>
        </w:rPr>
        <w:t>libusbK”</w:t>
      </w:r>
      <w:r w:rsidRPr="00791D37">
        <w:t xml:space="preserve"> y seleccionar “</w:t>
      </w:r>
      <w:r w:rsidRPr="00791D37">
        <w:rPr>
          <w:i/>
          <w:iCs/>
        </w:rPr>
        <w:t>Install/Replace Driver”</w:t>
      </w:r>
      <w:ins w:id="4710" w:author="JORGE CONTRERAS ORTIZ" w:date="2021-09-07T20:18:00Z">
        <w:r w:rsidR="00A1173A">
          <w:t>, mostrándose la información como en la</w:t>
        </w:r>
      </w:ins>
      <w:ins w:id="4711" w:author="JORGE CONTRERAS ORTIZ" w:date="2021-09-07T20:19:00Z">
        <w:r w:rsidR="00A1173A">
          <w:t xml:space="preserve"> </w:t>
        </w:r>
      </w:ins>
      <w:ins w:id="4712" w:author="JORGE CONTRERAS ORTIZ" w:date="2021-09-07T20:18:00Z">
        <w:r w:rsidR="00A1173A">
          <w:fldChar w:fldCharType="begin"/>
        </w:r>
        <w:r w:rsidR="00A1173A">
          <w:instrText xml:space="preserve"> REF _Ref81938353 \h </w:instrText>
        </w:r>
      </w:ins>
      <w:r w:rsidR="00A1173A">
        <w:fldChar w:fldCharType="separate"/>
      </w:r>
      <w:ins w:id="4713" w:author="JORGE CONTRERAS ORTIZ" w:date="2021-09-08T11:58:00Z">
        <w:r w:rsidR="00FE2C54">
          <w:t xml:space="preserve">Ilustración </w:t>
        </w:r>
        <w:r w:rsidR="00FE2C54">
          <w:rPr>
            <w:noProof/>
          </w:rPr>
          <w:t>32</w:t>
        </w:r>
      </w:ins>
      <w:ins w:id="4714" w:author="JORGE CONTRERAS ORTIZ" w:date="2021-09-07T20:18:00Z">
        <w:r w:rsidR="00A1173A">
          <w:fldChar w:fldCharType="end"/>
        </w:r>
      </w:ins>
      <w:ins w:id="4715" w:author="JORGE CONTRERAS ORTIZ" w:date="2021-09-07T20:19:00Z">
        <w:r w:rsidR="00A1173A">
          <w:t>.</w:t>
        </w:r>
      </w:ins>
      <w:del w:id="4716" w:author="JORGE CONTRERAS ORTIZ" w:date="2021-09-07T20:18:00Z">
        <w:r w:rsidRPr="00791D37" w:rsidDel="00A1173A">
          <w:delText>.</w:delText>
        </w:r>
      </w:del>
    </w:p>
    <w:p w14:paraId="45AE0C8B" w14:textId="77777777" w:rsidR="00DC41D3" w:rsidRPr="00791D37" w:rsidRDefault="00DC41D3" w:rsidP="00791D37"/>
    <w:p w14:paraId="02BC8F66" w14:textId="5BD8F62F" w:rsidR="0074559B" w:rsidRDefault="0074559B" w:rsidP="00791D37">
      <w:pPr>
        <w:rPr>
          <w:ins w:id="4717"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3"/>
                    <a:stretch>
                      <a:fillRect/>
                    </a:stretch>
                  </pic:blipFill>
                  <pic:spPr>
                    <a:xfrm>
                      <a:off x="0" y="0"/>
                      <a:ext cx="4829175" cy="2162175"/>
                    </a:xfrm>
                    <a:prstGeom prst="rect">
                      <a:avLst/>
                    </a:prstGeom>
                  </pic:spPr>
                </pic:pic>
              </a:graphicData>
            </a:graphic>
          </wp:inline>
        </w:drawing>
      </w:r>
    </w:p>
    <w:p w14:paraId="7BA4AAA7" w14:textId="5CFAB297" w:rsidR="006242EF" w:rsidRDefault="006242EF" w:rsidP="006242EF">
      <w:pPr>
        <w:pStyle w:val="Descripcin"/>
        <w:jc w:val="center"/>
        <w:rPr>
          <w:ins w:id="4718" w:author="JORGE CONTRERAS ORTIZ" w:date="2021-09-05T22:33:00Z"/>
        </w:rPr>
      </w:pPr>
      <w:bookmarkStart w:id="4719" w:name="_Ref81938353"/>
      <w:bookmarkStart w:id="4720" w:name="_Toc81995272"/>
      <w:r>
        <w:t xml:space="preserve">Ilustración </w:t>
      </w:r>
      <w:r w:rsidR="005E6D27">
        <w:fldChar w:fldCharType="begin"/>
      </w:r>
      <w:r w:rsidR="005E6D27">
        <w:instrText xml:space="preserve"> SEQ Ilustración \* ARABIC </w:instrText>
      </w:r>
      <w:r w:rsidR="005E6D27">
        <w:fldChar w:fldCharType="separate"/>
      </w:r>
      <w:r w:rsidR="00FE2C54">
        <w:rPr>
          <w:noProof/>
        </w:rPr>
        <w:t>32</w:t>
      </w:r>
      <w:r w:rsidR="005E6D27">
        <w:rPr>
          <w:noProof/>
        </w:rPr>
        <w:fldChar w:fldCharType="end"/>
      </w:r>
      <w:bookmarkEnd w:id="4719"/>
      <w:r>
        <w:t xml:space="preserve"> </w:t>
      </w:r>
      <w:r w:rsidRPr="007C73D6">
        <w:t>Instalar libusbk con Zadig</w:t>
      </w:r>
      <w:ins w:id="4721" w:author="JORGE CONTRERAS ORTIZ" w:date="2021-09-07T20:19:00Z">
        <w:r w:rsidR="00A1173A">
          <w:t xml:space="preserve"> </w:t>
        </w:r>
      </w:ins>
      <w:ins w:id="4722" w:author="JORGE CONTRERAS ORTIZ" w:date="2021-09-07T20:20:00Z">
        <w:r w:rsidR="00A1173A">
          <w:t>- Runtime</w:t>
        </w:r>
      </w:ins>
      <w:bookmarkEnd w:id="4720"/>
    </w:p>
    <w:p w14:paraId="213F994D" w14:textId="606B9968" w:rsidR="00DC41D3" w:rsidRDefault="00DC41D3" w:rsidP="00DC41D3">
      <w:pPr>
        <w:rPr>
          <w:ins w:id="4723" w:author="JORGE CONTRERAS ORTIZ" w:date="2021-09-05T22:35:00Z"/>
        </w:rPr>
      </w:pPr>
    </w:p>
    <w:p w14:paraId="1AE901B3" w14:textId="2AC352F3" w:rsidR="002407CC" w:rsidRDefault="002407CC" w:rsidP="00DC41D3">
      <w:pPr>
        <w:rPr>
          <w:ins w:id="4724" w:author="JORGE CONTRERAS ORTIZ" w:date="2021-09-05T22:35:00Z"/>
        </w:rPr>
      </w:pPr>
    </w:p>
    <w:p w14:paraId="2251FDDC" w14:textId="3E84A2A2" w:rsidR="002407CC" w:rsidRDefault="002407CC" w:rsidP="00DC41D3">
      <w:pPr>
        <w:rPr>
          <w:ins w:id="4725" w:author="JORGE CONTRERAS ORTIZ" w:date="2021-09-05T22:35:00Z"/>
        </w:rPr>
      </w:pPr>
    </w:p>
    <w:p w14:paraId="7BF4427E" w14:textId="3D66638C" w:rsidR="003E2792" w:rsidRPr="00FE1EC4" w:rsidDel="002407CC" w:rsidRDefault="003E2792">
      <w:pPr>
        <w:rPr>
          <w:del w:id="4726" w:author="JORGE CONTRERAS ORTIZ" w:date="2021-09-05T22:36:00Z"/>
        </w:rPr>
        <w:pPrChange w:id="4727" w:author="JORGE CONTRERAS ORTIZ" w:date="2021-09-04T12:34:00Z">
          <w:pPr>
            <w:pStyle w:val="Descripcin"/>
            <w:jc w:val="center"/>
          </w:pPr>
        </w:pPrChange>
      </w:pPr>
    </w:p>
    <w:p w14:paraId="4D36C538" w14:textId="3FD4591F" w:rsidR="0074559B" w:rsidRPr="00791D37" w:rsidDel="003E2792" w:rsidRDefault="0074559B" w:rsidP="006242EF">
      <w:pPr>
        <w:jc w:val="center"/>
        <w:rPr>
          <w:del w:id="4728" w:author="JORGE CONTRERAS ORTIZ" w:date="2021-09-04T12:33:00Z"/>
        </w:rPr>
      </w:pPr>
      <w:del w:id="4729" w:author="JORGE CONTRERAS ORTIZ" w:date="2021-09-04T12:33:00Z">
        <w:r w:rsidRPr="00791D37" w:rsidDel="003E2792">
          <w:br w:type="page"/>
        </w:r>
      </w:del>
    </w:p>
    <w:p w14:paraId="441A5DB7" w14:textId="6678ACB5" w:rsidR="00DC41D3" w:rsidRPr="00791D37" w:rsidDel="00A1173A" w:rsidRDefault="0074559B" w:rsidP="00791D37">
      <w:pPr>
        <w:rPr>
          <w:del w:id="4730" w:author="JORGE CONTRERAS ORTIZ" w:date="2021-09-07T20:22:00Z"/>
        </w:rPr>
      </w:pPr>
      <w:r w:rsidRPr="00791D37">
        <w:t>El proceso tardará alrededor de un segundo y saldrá un mensaje de éxito</w:t>
      </w:r>
      <w:ins w:id="4731" w:author="JORGE CONTRERAS ORTIZ" w:date="2021-09-07T20:21:00Z">
        <w:r w:rsidR="00A1173A">
          <w:t xml:space="preserve">, mostrado en </w:t>
        </w:r>
        <w:r w:rsidR="00A1173A">
          <w:fldChar w:fldCharType="begin"/>
        </w:r>
        <w:r w:rsidR="00A1173A">
          <w:instrText xml:space="preserve"> REF _Ref81938708 \h </w:instrText>
        </w:r>
      </w:ins>
      <w:r w:rsidR="00A1173A">
        <w:fldChar w:fldCharType="separate"/>
      </w:r>
      <w:ins w:id="4732" w:author="JORGE CONTRERAS ORTIZ" w:date="2021-09-08T11:58:00Z">
        <w:r w:rsidR="00FE2C54" w:rsidRPr="00791D37">
          <w:t xml:space="preserve">Ilustración </w:t>
        </w:r>
        <w:r w:rsidR="00FE2C54">
          <w:rPr>
            <w:noProof/>
          </w:rPr>
          <w:t>33</w:t>
        </w:r>
      </w:ins>
      <w:ins w:id="4733" w:author="JORGE CONTRERAS ORTIZ" w:date="2021-09-07T20:21:00Z">
        <w:r w:rsidR="00A1173A">
          <w:fldChar w:fldCharType="end"/>
        </w:r>
      </w:ins>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1"/>
                    <a:stretch>
                      <a:fillRect/>
                    </a:stretch>
                  </pic:blipFill>
                  <pic:spPr>
                    <a:xfrm>
                      <a:off x="0" y="0"/>
                      <a:ext cx="4524375" cy="1581150"/>
                    </a:xfrm>
                    <a:prstGeom prst="rect">
                      <a:avLst/>
                    </a:prstGeom>
                  </pic:spPr>
                </pic:pic>
              </a:graphicData>
            </a:graphic>
          </wp:inline>
        </w:drawing>
      </w:r>
    </w:p>
    <w:p w14:paraId="6A33336D" w14:textId="4199A897" w:rsidR="0074559B" w:rsidRDefault="0074559B" w:rsidP="006242EF">
      <w:pPr>
        <w:pStyle w:val="Descripcin"/>
        <w:jc w:val="center"/>
        <w:rPr>
          <w:ins w:id="4734" w:author="JORGE CONTRERAS ORTIZ" w:date="2021-09-07T20:22:00Z"/>
        </w:rPr>
      </w:pPr>
      <w:bookmarkStart w:id="4735" w:name="_Ref81938708"/>
      <w:bookmarkStart w:id="4736" w:name="_Toc81499609"/>
      <w:bookmarkStart w:id="4737" w:name="_Toc81499844"/>
      <w:bookmarkStart w:id="4738" w:name="_Toc81995273"/>
      <w:r w:rsidRPr="00791D37">
        <w:t xml:space="preserve">Ilustración </w:t>
      </w:r>
      <w:r w:rsidR="005E6D27">
        <w:fldChar w:fldCharType="begin"/>
      </w:r>
      <w:r w:rsidR="005E6D27">
        <w:instrText xml:space="preserve"> SEQ Ilustración \* ARABIC </w:instrText>
      </w:r>
      <w:r w:rsidR="005E6D27">
        <w:fldChar w:fldCharType="separate"/>
      </w:r>
      <w:r w:rsidR="00FE2C54">
        <w:rPr>
          <w:noProof/>
        </w:rPr>
        <w:t>33</w:t>
      </w:r>
      <w:r w:rsidR="005E6D27">
        <w:rPr>
          <w:noProof/>
        </w:rPr>
        <w:fldChar w:fldCharType="end"/>
      </w:r>
      <w:bookmarkEnd w:id="4735"/>
      <w:r w:rsidRPr="00791D37">
        <w:t xml:space="preserve"> Instalación Driver Libusbk </w:t>
      </w:r>
      <w:ins w:id="4739" w:author="JORGE CONTRERAS ORTIZ" w:date="2021-09-07T20:19:00Z">
        <w:r w:rsidR="00A1173A">
          <w:t>c</w:t>
        </w:r>
      </w:ins>
      <w:del w:id="4740" w:author="JORGE CONTRERAS ORTIZ" w:date="2021-09-07T20:19:00Z">
        <w:r w:rsidRPr="00791D37" w:rsidDel="00A1173A">
          <w:delText>x</w:delText>
        </w:r>
      </w:del>
      <w:r w:rsidRPr="00791D37">
        <w:t>on Zadig Finalizada</w:t>
      </w:r>
      <w:bookmarkEnd w:id="4736"/>
      <w:bookmarkEnd w:id="4737"/>
      <w:bookmarkEnd w:id="4738"/>
    </w:p>
    <w:p w14:paraId="16C41237" w14:textId="77777777" w:rsidR="00A1173A" w:rsidRPr="00030323" w:rsidRDefault="00A1173A">
      <w:pPr>
        <w:pPrChange w:id="4741" w:author="JORGE CONTRERAS ORTIZ" w:date="2021-09-07T20:22:00Z">
          <w:pPr>
            <w:pStyle w:val="Descripcin"/>
            <w:jc w:val="center"/>
          </w:pPr>
        </w:pPrChange>
      </w:pPr>
    </w:p>
    <w:p w14:paraId="433E8832" w14:textId="3B10896E" w:rsidR="00DC41D3" w:rsidRPr="00791D37" w:rsidDel="002407CC" w:rsidRDefault="00DC41D3" w:rsidP="00791D37">
      <w:pPr>
        <w:rPr>
          <w:del w:id="4742" w:author="JORGE CONTRERAS ORTIZ" w:date="2021-09-05T22:37:00Z"/>
        </w:rPr>
      </w:pPr>
    </w:p>
    <w:p w14:paraId="064F2F92" w14:textId="3CA67F20" w:rsidR="0074559B" w:rsidRPr="00791D37" w:rsidDel="00A1173A" w:rsidRDefault="0074559B" w:rsidP="00791D37">
      <w:pPr>
        <w:rPr>
          <w:del w:id="4743" w:author="JORGE CONTRERAS ORTIZ" w:date="2021-09-07T20:22:00Z"/>
        </w:rPr>
      </w:pPr>
      <w:r w:rsidRPr="00791D37">
        <w:t xml:space="preserve">Después, se selecciona </w:t>
      </w:r>
      <w:r w:rsidRPr="00791D37">
        <w:rPr>
          <w:i/>
          <w:iCs/>
        </w:rPr>
        <w:t xml:space="preserve">KiNOS Virtual COM (Interface 1) </w:t>
      </w:r>
      <w:r w:rsidRPr="00791D37">
        <w:t>en la lista despegable, seleccionar el dirver “</w:t>
      </w:r>
      <w:r w:rsidRPr="00791D37">
        <w:rPr>
          <w:b/>
          <w:bCs/>
          <w:i/>
          <w:iCs/>
        </w:rPr>
        <w:t>USB Serial (CDC)”</w:t>
      </w:r>
      <w:r w:rsidRPr="00791D37">
        <w:t xml:space="preserve"> </w:t>
      </w:r>
      <w:ins w:id="4744" w:author="JORGE CONTRERAS ORTIZ" w:date="2021-09-07T20:21:00Z">
        <w:r w:rsidR="00A1173A">
          <w:t xml:space="preserve">, tal como se muestra en </w:t>
        </w:r>
        <w:r w:rsidR="00A1173A">
          <w:fldChar w:fldCharType="begin"/>
        </w:r>
        <w:r w:rsidR="00A1173A">
          <w:instrText xml:space="preserve"> REF _Ref81938709 \h </w:instrText>
        </w:r>
      </w:ins>
      <w:r w:rsidR="00A1173A">
        <w:fldChar w:fldCharType="separate"/>
      </w:r>
      <w:ins w:id="4745" w:author="JORGE CONTRERAS ORTIZ" w:date="2021-09-08T11:58:00Z">
        <w:r w:rsidR="00FE2C54" w:rsidRPr="00791D37">
          <w:t xml:space="preserve">Ilustración </w:t>
        </w:r>
        <w:r w:rsidR="00FE2C54">
          <w:rPr>
            <w:noProof/>
          </w:rPr>
          <w:t>34</w:t>
        </w:r>
      </w:ins>
      <w:ins w:id="4746" w:author="JORGE CONTRERAS ORTIZ" w:date="2021-09-07T20:21:00Z">
        <w:r w:rsidR="00A1173A">
          <w:fldChar w:fldCharType="end"/>
        </w:r>
      </w:ins>
      <w:r w:rsidRPr="00791D37">
        <w:t xml:space="preserve"> y </w:t>
      </w:r>
      <w:del w:id="4747" w:author="JORGE CONTRERAS ORTIZ" w:date="2021-09-04T12:34:00Z">
        <w:r w:rsidRPr="00791D37" w:rsidDel="003E2792">
          <w:delText xml:space="preserve">pinchar </w:delText>
        </w:r>
      </w:del>
      <w:ins w:id="4748" w:author="JORGE CONTRERAS ORTIZ" w:date="2021-09-04T12:34:00Z">
        <w:r w:rsidR="003E2792">
          <w:t>cliclar en</w:t>
        </w:r>
        <w:r w:rsidR="003E2792" w:rsidRPr="00791D37">
          <w:t xml:space="preserve"> </w:t>
        </w:r>
      </w:ins>
      <w:r w:rsidRPr="00791D37">
        <w:t>“</w:t>
      </w:r>
      <w:r w:rsidRPr="00791D37">
        <w:rPr>
          <w:i/>
          <w:iCs/>
        </w:rPr>
        <w:t>Install/Replac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4"/>
                    <a:stretch>
                      <a:fillRect/>
                    </a:stretch>
                  </pic:blipFill>
                  <pic:spPr>
                    <a:xfrm>
                      <a:off x="0" y="0"/>
                      <a:ext cx="5400040" cy="2411730"/>
                    </a:xfrm>
                    <a:prstGeom prst="rect">
                      <a:avLst/>
                    </a:prstGeom>
                  </pic:spPr>
                </pic:pic>
              </a:graphicData>
            </a:graphic>
          </wp:inline>
        </w:drawing>
      </w:r>
    </w:p>
    <w:p w14:paraId="7ED18539" w14:textId="6DEC4AE3" w:rsidR="0074559B" w:rsidRDefault="0074559B" w:rsidP="006242EF">
      <w:pPr>
        <w:pStyle w:val="Descripcin"/>
        <w:jc w:val="center"/>
        <w:rPr>
          <w:ins w:id="4749" w:author="JORGE CONTRERAS ORTIZ" w:date="2021-09-07T20:22:00Z"/>
        </w:rPr>
      </w:pPr>
      <w:bookmarkStart w:id="4750" w:name="_Ref81938709"/>
      <w:bookmarkStart w:id="4751" w:name="_Toc81499610"/>
      <w:bookmarkStart w:id="4752" w:name="_Toc81499845"/>
      <w:bookmarkStart w:id="4753" w:name="_Toc81995274"/>
      <w:r w:rsidRPr="00791D37">
        <w:t xml:space="preserve">Ilustración </w:t>
      </w:r>
      <w:r w:rsidR="005E6D27">
        <w:fldChar w:fldCharType="begin"/>
      </w:r>
      <w:r w:rsidR="005E6D27">
        <w:instrText xml:space="preserve"> SEQ Ilustración \* ARABIC </w:instrText>
      </w:r>
      <w:r w:rsidR="005E6D27">
        <w:fldChar w:fldCharType="separate"/>
      </w:r>
      <w:r w:rsidR="00FE2C54">
        <w:rPr>
          <w:noProof/>
        </w:rPr>
        <w:t>34</w:t>
      </w:r>
      <w:r w:rsidR="005E6D27">
        <w:rPr>
          <w:noProof/>
        </w:rPr>
        <w:fldChar w:fldCharType="end"/>
      </w:r>
      <w:bookmarkEnd w:id="4750"/>
      <w:r w:rsidRPr="00791D37">
        <w:t xml:space="preserve"> Instalar USB SERIAL (CDC) con Zadig</w:t>
      </w:r>
      <w:bookmarkEnd w:id="4751"/>
      <w:bookmarkEnd w:id="4752"/>
      <w:bookmarkEnd w:id="4753"/>
    </w:p>
    <w:p w14:paraId="437D8BB2" w14:textId="77777777" w:rsidR="00A1173A" w:rsidRPr="00030323" w:rsidRDefault="00A1173A">
      <w:pPr>
        <w:rPr>
          <w:ins w:id="4754" w:author="JORGE CONTRERAS ORTIZ" w:date="2021-09-05T22:36:00Z"/>
        </w:rPr>
        <w:pPrChange w:id="4755" w:author="JORGE CONTRERAS ORTIZ" w:date="2021-09-07T20:22:00Z">
          <w:pPr>
            <w:pStyle w:val="Descripcin"/>
            <w:jc w:val="center"/>
          </w:pPr>
        </w:pPrChange>
      </w:pPr>
    </w:p>
    <w:p w14:paraId="36EFDA55" w14:textId="19A067AD" w:rsidR="002407CC" w:rsidRPr="00030323" w:rsidDel="002407CC" w:rsidRDefault="002407CC">
      <w:pPr>
        <w:rPr>
          <w:del w:id="4756" w:author="JORGE CONTRERAS ORTIZ" w:date="2021-09-05T22:36:00Z"/>
        </w:rPr>
        <w:pPrChange w:id="4757" w:author="JORGE CONTRERAS ORTIZ" w:date="2021-09-05T22:36:00Z">
          <w:pPr>
            <w:pStyle w:val="Descripcin"/>
            <w:jc w:val="center"/>
          </w:pPr>
        </w:pPrChange>
      </w:pPr>
    </w:p>
    <w:p w14:paraId="46F0E054" w14:textId="39B6204E" w:rsidR="0074559B" w:rsidRPr="00791D37" w:rsidDel="002407CC" w:rsidRDefault="0074559B" w:rsidP="00791D37">
      <w:pPr>
        <w:rPr>
          <w:del w:id="4758" w:author="JORGE CONTRERAS ORTIZ" w:date="2021-09-05T22:36:00Z"/>
        </w:rPr>
      </w:pPr>
    </w:p>
    <w:p w14:paraId="10DA7E62" w14:textId="1119DB74" w:rsidR="003E2792" w:rsidRPr="00791D37" w:rsidRDefault="0074559B" w:rsidP="00791D37">
      <w:r w:rsidRPr="00791D37">
        <w:t>El proceso tardará alrededor de un segundo y saldrá un mensaje de éxito</w:t>
      </w:r>
      <w:ins w:id="4759" w:author="JORGE CONTRERAS ORTIZ" w:date="2021-09-07T20:22:00Z">
        <w:r w:rsidR="00A1173A">
          <w:t xml:space="preserve">, mostrado en </w:t>
        </w:r>
        <w:r w:rsidR="00A1173A">
          <w:fldChar w:fldCharType="begin"/>
        </w:r>
        <w:r w:rsidR="00A1173A">
          <w:instrText xml:space="preserve"> REF _Ref81938710 \h </w:instrText>
        </w:r>
      </w:ins>
      <w:r w:rsidR="00A1173A">
        <w:fldChar w:fldCharType="separate"/>
      </w:r>
      <w:ins w:id="4760" w:author="JORGE CONTRERAS ORTIZ" w:date="2021-09-08T11:58:00Z">
        <w:r w:rsidR="00FE2C54" w:rsidRPr="00791D37">
          <w:t xml:space="preserve">Ilustración </w:t>
        </w:r>
        <w:r w:rsidR="00FE2C54">
          <w:rPr>
            <w:noProof/>
          </w:rPr>
          <w:t>35</w:t>
        </w:r>
      </w:ins>
      <w:ins w:id="4761" w:author="JORGE CONTRERAS ORTIZ" w:date="2021-09-07T20:22:00Z">
        <w:r w:rsidR="00A1173A">
          <w:fldChar w:fldCharType="end"/>
        </w:r>
      </w:ins>
      <w:del w:id="4762" w:author="JORGE CONTRERAS ORTIZ" w:date="2021-09-07T20:22:00Z">
        <w:r w:rsidRPr="00791D37" w:rsidDel="00A1173A">
          <w:delText>.</w:delText>
        </w:r>
      </w:del>
      <w:ins w:id="4763" w:author="JORGE CONTRERAS ORTIZ" w:date="2021-09-07T20:22:00Z">
        <w:r w:rsidR="00A1173A">
          <w:t>.</w:t>
        </w:r>
      </w:ins>
    </w:p>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1"/>
                    <a:stretch>
                      <a:fillRect/>
                    </a:stretch>
                  </pic:blipFill>
                  <pic:spPr>
                    <a:xfrm>
                      <a:off x="0" y="0"/>
                      <a:ext cx="4524375" cy="1581150"/>
                    </a:xfrm>
                    <a:prstGeom prst="rect">
                      <a:avLst/>
                    </a:prstGeom>
                  </pic:spPr>
                </pic:pic>
              </a:graphicData>
            </a:graphic>
          </wp:inline>
        </w:drawing>
      </w:r>
    </w:p>
    <w:p w14:paraId="4ABCDA19" w14:textId="401CD1CC" w:rsidR="0074559B" w:rsidRDefault="0074559B" w:rsidP="006242EF">
      <w:pPr>
        <w:pStyle w:val="Descripcin"/>
        <w:jc w:val="center"/>
        <w:rPr>
          <w:ins w:id="4764" w:author="JORGE CONTRERAS ORTIZ" w:date="2021-09-05T22:37:00Z"/>
        </w:rPr>
      </w:pPr>
      <w:bookmarkStart w:id="4765" w:name="_Ref81938710"/>
      <w:bookmarkStart w:id="4766" w:name="_Toc81499611"/>
      <w:bookmarkStart w:id="4767" w:name="_Toc81499846"/>
      <w:bookmarkStart w:id="4768" w:name="_Toc81995275"/>
      <w:r w:rsidRPr="00791D37">
        <w:t xml:space="preserve">Ilustración </w:t>
      </w:r>
      <w:r w:rsidR="005E6D27">
        <w:fldChar w:fldCharType="begin"/>
      </w:r>
      <w:r w:rsidR="005E6D27">
        <w:instrText xml:space="preserve"> SEQ Ilustración \* ARABIC </w:instrText>
      </w:r>
      <w:r w:rsidR="005E6D27">
        <w:fldChar w:fldCharType="separate"/>
      </w:r>
      <w:r w:rsidR="00FE2C54">
        <w:rPr>
          <w:noProof/>
        </w:rPr>
        <w:t>35</w:t>
      </w:r>
      <w:r w:rsidR="005E6D27">
        <w:rPr>
          <w:noProof/>
        </w:rPr>
        <w:fldChar w:fldCharType="end"/>
      </w:r>
      <w:bookmarkEnd w:id="4765"/>
      <w:r w:rsidRPr="00791D37">
        <w:t xml:space="preserve"> Instalación Driver USB Serial (CDC) con Zadig Finalizada</w:t>
      </w:r>
      <w:bookmarkEnd w:id="4766"/>
      <w:bookmarkEnd w:id="4767"/>
      <w:bookmarkEnd w:id="4768"/>
    </w:p>
    <w:p w14:paraId="023DC5D3" w14:textId="16DAED65" w:rsidR="003E2792" w:rsidRPr="00FE1EC4" w:rsidDel="000B6602" w:rsidRDefault="003E2792">
      <w:pPr>
        <w:rPr>
          <w:del w:id="4769" w:author="JORGE CONTRERAS ORTIZ" w:date="2021-09-05T21:01:00Z"/>
        </w:rPr>
        <w:pPrChange w:id="4770" w:author="JORGE CONTRERAS ORTIZ" w:date="2021-09-04T12:35:00Z">
          <w:pPr>
            <w:pStyle w:val="Descripcin"/>
            <w:jc w:val="center"/>
          </w:pPr>
        </w:pPrChange>
      </w:pPr>
    </w:p>
    <w:p w14:paraId="4A07C1EE" w14:textId="650DD215" w:rsidR="0074559B" w:rsidRPr="00791D37" w:rsidRDefault="0074559B" w:rsidP="00791D37">
      <w:r w:rsidRPr="00791D37">
        <w:t xml:space="preserve">Ahora, en </w:t>
      </w:r>
      <w:r w:rsidRPr="00791D37">
        <w:rPr>
          <w:i/>
          <w:iCs/>
        </w:rPr>
        <w:t>Administrador de Dispositivos</w:t>
      </w:r>
      <w:r w:rsidRPr="00791D37">
        <w:t xml:space="preserve">, la interfaz KiNOS debería aparecer </w:t>
      </w:r>
      <w:ins w:id="4771" w:author="JORGE CONTRERAS ORTIZ" w:date="2021-09-04T12:35:00Z">
        <w:r w:rsidR="003E2792">
          <w:t>como se muestra en la</w:t>
        </w:r>
      </w:ins>
      <w:ins w:id="4772" w:author="JORGE CONTRERAS ORTIZ" w:date="2021-09-07T20:22:00Z">
        <w:r w:rsidR="00A1173A">
          <w:t xml:space="preserve"> </w:t>
        </w:r>
        <w:r w:rsidR="00A1173A">
          <w:fldChar w:fldCharType="begin"/>
        </w:r>
        <w:r w:rsidR="00A1173A">
          <w:instrText xml:space="preserve"> REF _Ref81938711 \h </w:instrText>
        </w:r>
      </w:ins>
      <w:r w:rsidR="00A1173A">
        <w:fldChar w:fldCharType="separate"/>
      </w:r>
      <w:ins w:id="4773" w:author="JORGE CONTRERAS ORTIZ" w:date="2021-09-08T11:58:00Z">
        <w:r w:rsidR="00FE2C54" w:rsidRPr="00791D37">
          <w:t xml:space="preserve">Ilustración </w:t>
        </w:r>
        <w:r w:rsidR="00FE2C54">
          <w:rPr>
            <w:noProof/>
          </w:rPr>
          <w:t>36</w:t>
        </w:r>
      </w:ins>
      <w:ins w:id="4774" w:author="JORGE CONTRERAS ORTIZ" w:date="2021-09-07T20:22:00Z">
        <w:r w:rsidR="00A1173A">
          <w:fldChar w:fldCharType="end"/>
        </w:r>
      </w:ins>
      <w:ins w:id="4775" w:author="JORGE CONTRERAS ORTIZ" w:date="2021-09-04T12:35:00Z">
        <w:r w:rsidR="003E2792">
          <w:t>.</w:t>
        </w:r>
      </w:ins>
      <w:del w:id="4776"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5"/>
                    <a:stretch>
                      <a:fillRect/>
                    </a:stretch>
                  </pic:blipFill>
                  <pic:spPr>
                    <a:xfrm>
                      <a:off x="0" y="0"/>
                      <a:ext cx="5400040" cy="5294630"/>
                    </a:xfrm>
                    <a:prstGeom prst="rect">
                      <a:avLst/>
                    </a:prstGeom>
                  </pic:spPr>
                </pic:pic>
              </a:graphicData>
            </a:graphic>
          </wp:inline>
        </w:drawing>
      </w:r>
    </w:p>
    <w:p w14:paraId="239AF9E1" w14:textId="42907149" w:rsidR="0074559B" w:rsidRPr="00791D37" w:rsidRDefault="0074559B" w:rsidP="006242EF">
      <w:pPr>
        <w:pStyle w:val="Descripcin"/>
        <w:jc w:val="center"/>
      </w:pPr>
      <w:bookmarkStart w:id="4777" w:name="_Ref81938711"/>
      <w:bookmarkStart w:id="4778" w:name="_Toc81499612"/>
      <w:bookmarkStart w:id="4779" w:name="_Toc81499847"/>
      <w:bookmarkStart w:id="4780" w:name="_Toc81995276"/>
      <w:r w:rsidRPr="00791D37">
        <w:t xml:space="preserve">Ilustración </w:t>
      </w:r>
      <w:r w:rsidR="005E6D27">
        <w:fldChar w:fldCharType="begin"/>
      </w:r>
      <w:r w:rsidR="005E6D27">
        <w:instrText xml:space="preserve"> SEQ Ilustración \* ARABIC </w:instrText>
      </w:r>
      <w:r w:rsidR="005E6D27">
        <w:fldChar w:fldCharType="separate"/>
      </w:r>
      <w:r w:rsidR="00FE2C54">
        <w:rPr>
          <w:noProof/>
        </w:rPr>
        <w:t>36</w:t>
      </w:r>
      <w:r w:rsidR="005E6D27">
        <w:rPr>
          <w:noProof/>
        </w:rPr>
        <w:fldChar w:fldCharType="end"/>
      </w:r>
      <w:bookmarkEnd w:id="4777"/>
      <w:r w:rsidRPr="00791D37">
        <w:t xml:space="preserve"> Administrador de Dispositivos después de la instalación</w:t>
      </w:r>
      <w:bookmarkEnd w:id="4778"/>
      <w:bookmarkEnd w:id="4779"/>
      <w:bookmarkEnd w:id="4780"/>
    </w:p>
    <w:p w14:paraId="0B70F918" w14:textId="77777777" w:rsidR="0074559B" w:rsidRPr="00791D37" w:rsidRDefault="0074559B" w:rsidP="00791D37"/>
    <w:p w14:paraId="0810C4B8" w14:textId="6F00C913" w:rsidR="0074559B" w:rsidRPr="00791D37" w:rsidRDefault="0074559B" w:rsidP="00FE1EC4">
      <w:pPr>
        <w:pStyle w:val="Ttulo5"/>
      </w:pPr>
      <w:bookmarkStart w:id="4781" w:name="_Toc81499427"/>
      <w:bookmarkStart w:id="4782" w:name="_Toc81995143"/>
      <w:r w:rsidRPr="00791D37">
        <w:t>L</w:t>
      </w:r>
      <w:r w:rsidR="003E2792" w:rsidRPr="00791D37">
        <w:t>INUX</w:t>
      </w:r>
      <w:bookmarkEnd w:id="4781"/>
      <w:bookmarkEnd w:id="4782"/>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No se necesita ninguna instalación de un driver en específico para sistemas basados en Linux con versiones de Kernel superiores a 2.6.</w:t>
      </w:r>
    </w:p>
    <w:p w14:paraId="44A8CB1B" w14:textId="67334305" w:rsidR="0074559B" w:rsidRDefault="0074559B" w:rsidP="00791D37">
      <w:pPr>
        <w:pStyle w:val="Textoindependiente"/>
        <w:rPr>
          <w:ins w:id="4783" w:author="JORGE CONTRERAS ORTIZ" w:date="2021-09-04T12:36:00Z"/>
          <w:b/>
          <w:bCs/>
          <w:i/>
          <w:iCs/>
        </w:rPr>
      </w:pPr>
      <w:r w:rsidRPr="003E2792">
        <w:rPr>
          <w:b/>
          <w:bCs/>
          <w:i/>
          <w:iCs/>
          <w:rPrChange w:id="4784" w:author="JORGE CONTRERAS ORTIZ" w:date="2021-09-04T12:35:00Z">
            <w:rPr>
              <w:b/>
              <w:bCs/>
            </w:rPr>
          </w:rPrChange>
        </w:rPr>
        <w:t xml:space="preserve">Nota: </w:t>
      </w:r>
      <w:r w:rsidRPr="003E2792">
        <w:rPr>
          <w:i/>
          <w:iCs/>
          <w:rPrChange w:id="4785"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4786" w:author="JORGE CONTRERAS ORTIZ" w:date="2021-09-04T12:35:00Z">
            <w:rPr>
              <w:b/>
              <w:bCs/>
            </w:rPr>
          </w:rPrChange>
        </w:rPr>
        <w:t>KSH Reference Guide.</w:t>
      </w:r>
    </w:p>
    <w:p w14:paraId="349F1140" w14:textId="55659672" w:rsidR="003E2792" w:rsidRDefault="003E2792" w:rsidP="00791D37">
      <w:pPr>
        <w:pStyle w:val="Textoindependiente"/>
        <w:rPr>
          <w:ins w:id="4787" w:author="JORGE CONTRERAS ORTIZ" w:date="2021-09-04T12:36:00Z"/>
          <w:b/>
          <w:bCs/>
          <w:i/>
          <w:iCs/>
        </w:rPr>
      </w:pPr>
    </w:p>
    <w:p w14:paraId="35497738" w14:textId="5E6F7715" w:rsidR="003E2792" w:rsidRDefault="003E2792" w:rsidP="00791D37">
      <w:pPr>
        <w:pStyle w:val="Textoindependiente"/>
        <w:rPr>
          <w:ins w:id="4788" w:author="JORGE CONTRERAS ORTIZ" w:date="2021-09-04T12:36:00Z"/>
          <w:b/>
          <w:bCs/>
          <w:i/>
          <w:iCs/>
        </w:rPr>
      </w:pPr>
    </w:p>
    <w:p w14:paraId="6EE76CBA" w14:textId="67D208F1" w:rsidR="003E2792" w:rsidRPr="003E2792" w:rsidDel="000B6602" w:rsidRDefault="003E2792" w:rsidP="00791D37">
      <w:pPr>
        <w:pStyle w:val="Textoindependiente"/>
        <w:rPr>
          <w:del w:id="4789" w:author="JORGE CONTRERAS ORTIZ" w:date="2021-09-05T21:01:00Z"/>
          <w:b/>
          <w:bCs/>
          <w:i/>
          <w:iCs/>
          <w:rPrChange w:id="4790" w:author="JORGE CONTRERAS ORTIZ" w:date="2021-09-04T12:35:00Z">
            <w:rPr>
              <w:del w:id="4791" w:author="JORGE CONTRERAS ORTIZ" w:date="2021-09-05T21:01:00Z"/>
              <w:b/>
              <w:bCs/>
            </w:rPr>
          </w:rPrChange>
        </w:rPr>
      </w:pPr>
    </w:p>
    <w:p w14:paraId="1A84B0DD" w14:textId="6080521C" w:rsidR="0074559B" w:rsidDel="000B6602" w:rsidRDefault="0074559B" w:rsidP="00791D37">
      <w:pPr>
        <w:pStyle w:val="Textoindependiente"/>
        <w:rPr>
          <w:del w:id="4792" w:author="JORGE CONTRERAS ORTIZ" w:date="2021-09-04T12:36:00Z"/>
        </w:rPr>
      </w:pPr>
      <w:r w:rsidRPr="00791D37">
        <w:t>Para encontrar Puertos de Serie e interfaces Ethernet, conectar el Dongle a un USB del ordenador y después abrir una terminal e introducir</w:t>
      </w:r>
      <w:ins w:id="4793"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4794" w:author="JORGE CONTRERAS ORTIZ" w:date="2021-09-08T11:58:00Z">
        <w:r w:rsidR="00FE2C54" w:rsidRPr="00791D37">
          <w:t xml:space="preserve">Tabla </w:t>
        </w:r>
        <w:r w:rsidR="00FE2C54">
          <w:rPr>
            <w:noProof/>
          </w:rPr>
          <w:t>9</w:t>
        </w:r>
      </w:ins>
      <w:ins w:id="4795"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4796" w:author="JORGE CONTRERAS ORTIZ" w:date="2021-09-05T21:01:00Z"/>
        </w:rPr>
      </w:pPr>
    </w:p>
    <w:p w14:paraId="6F81D0E5" w14:textId="1E1D5ADB" w:rsidR="0074559B" w:rsidRPr="00791D37" w:rsidDel="003E2792" w:rsidRDefault="0074559B" w:rsidP="00791D37">
      <w:pPr>
        <w:pStyle w:val="Textoindependiente"/>
        <w:rPr>
          <w:del w:id="4797"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4798" w:author="JORGE CONTRERAS ORTIZ" w:date="2021-09-04T12:36:00Z"/>
              </w:rPr>
            </w:pPr>
            <w:r w:rsidRPr="00791D37">
              <w:t>~$ dmesg | tail</w:t>
            </w:r>
          </w:p>
          <w:p w14:paraId="0A656583" w14:textId="77777777" w:rsidR="003E2792" w:rsidRPr="00791D37" w:rsidRDefault="003E2792" w:rsidP="00FE1EC4">
            <w:pPr>
              <w:rPr>
                <w:ins w:id="4799"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pPr>
        <w:pStyle w:val="TDC3"/>
        <w:rPr>
          <w:rFonts w:eastAsiaTheme="minorHAnsi"/>
        </w:rPr>
      </w:pPr>
    </w:p>
    <w:p w14:paraId="613EB1DE" w14:textId="31B61FA5" w:rsidR="0074559B" w:rsidRPr="00791D37" w:rsidRDefault="0074559B" w:rsidP="006242EF">
      <w:pPr>
        <w:pStyle w:val="Descripcin"/>
        <w:jc w:val="center"/>
      </w:pPr>
      <w:bookmarkStart w:id="4800" w:name="_Ref81657048"/>
      <w:bookmarkStart w:id="4801" w:name="_Toc81499569"/>
      <w:bookmarkStart w:id="4802" w:name="_Ref81657043"/>
      <w:bookmarkStart w:id="4803" w:name="_Toc81995323"/>
      <w:r w:rsidRPr="00791D37">
        <w:t xml:space="preserve">Tabla </w:t>
      </w:r>
      <w:ins w:id="4804" w:author="JORGE CONTRERAS ORTIZ" w:date="2021-09-05T23:24:00Z">
        <w:r w:rsidR="004C5F01">
          <w:fldChar w:fldCharType="begin"/>
        </w:r>
        <w:r w:rsidR="004C5F01">
          <w:instrText xml:space="preserve"> SEQ Tabla \* ARABIC </w:instrText>
        </w:r>
      </w:ins>
      <w:r w:rsidR="004C5F01">
        <w:fldChar w:fldCharType="separate"/>
      </w:r>
      <w:ins w:id="4805" w:author="JORGE CONTRERAS ORTIZ" w:date="2021-09-08T11:58:00Z">
        <w:r w:rsidR="00FE2C54">
          <w:rPr>
            <w:noProof/>
          </w:rPr>
          <w:t>9</w:t>
        </w:r>
      </w:ins>
      <w:ins w:id="4806" w:author="JORGE CONTRERAS ORTIZ" w:date="2021-09-05T23:24:00Z">
        <w:r w:rsidR="004C5F01">
          <w:fldChar w:fldCharType="end"/>
        </w:r>
      </w:ins>
      <w:del w:id="480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4800"/>
      <w:r w:rsidRPr="00791D37">
        <w:t xml:space="preserve"> Comando para listar Puertos Serie en Sistemas Linux</w:t>
      </w:r>
      <w:bookmarkEnd w:id="4801"/>
      <w:bookmarkEnd w:id="4802"/>
      <w:bookmarkEnd w:id="4803"/>
    </w:p>
    <w:p w14:paraId="3D3A7B39" w14:textId="77777777" w:rsidR="0074559B" w:rsidRPr="00791D37" w:rsidRDefault="0074559B" w:rsidP="00791D37"/>
    <w:p w14:paraId="079610ED" w14:textId="77777777" w:rsidR="0074559B" w:rsidRPr="00791D37" w:rsidRDefault="0074559B" w:rsidP="00FE1EC4">
      <w:pPr>
        <w:pStyle w:val="Ttulo5"/>
      </w:pPr>
      <w:bookmarkStart w:id="4808" w:name="_Toc81499428"/>
      <w:bookmarkStart w:id="4809" w:name="_Toc81995144"/>
      <w:r w:rsidRPr="00791D37">
        <w:t>MAC OS</w:t>
      </w:r>
      <w:bookmarkEnd w:id="4808"/>
      <w:bookmarkEnd w:id="4809"/>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4810" w:author="JORGE CONTRERAS ORTIZ" w:date="2021-09-04T12:36:00Z">
            <w:rPr>
              <w:b/>
              <w:bCs/>
            </w:rPr>
          </w:rPrChange>
        </w:rPr>
      </w:pPr>
      <w:r w:rsidRPr="003E2792">
        <w:rPr>
          <w:b/>
          <w:bCs/>
          <w:i/>
          <w:iCs/>
          <w:rPrChange w:id="4811" w:author="JORGE CONTRERAS ORTIZ" w:date="2021-09-04T12:36:00Z">
            <w:rPr>
              <w:b/>
              <w:bCs/>
            </w:rPr>
          </w:rPrChange>
        </w:rPr>
        <w:t xml:space="preserve">Nota: </w:t>
      </w:r>
      <w:r w:rsidRPr="003E2792">
        <w:rPr>
          <w:i/>
          <w:iCs/>
          <w:rPrChange w:id="4812"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4813" w:author="JORGE CONTRERAS ORTIZ" w:date="2021-09-04T12:36:00Z">
            <w:rPr>
              <w:b/>
              <w:bCs/>
            </w:rPr>
          </w:rPrChange>
        </w:rPr>
        <w:t>KSH Reference Guide.</w:t>
      </w:r>
    </w:p>
    <w:p w14:paraId="233A2615" w14:textId="6FFA713F" w:rsidR="0074559B" w:rsidRPr="00791D37" w:rsidRDefault="0074559B" w:rsidP="00791D37">
      <w:r w:rsidRPr="00791D37">
        <w:t>Para encontrar Puertos de Serie e interfaces Ethernet, conectar el Dongle a un USB del ordenador y después abrir una terminal e introducir</w:t>
      </w:r>
      <w:ins w:id="4814" w:author="JORGE CONTRERAS ORTIZ" w:date="2021-09-04T14:10:00Z">
        <w:r w:rsidR="00A7595B">
          <w:t xml:space="preserve"> el comando mostrado</w:t>
        </w:r>
      </w:ins>
      <w:ins w:id="4815" w:author="JORGE CONTRERAS ORTIZ" w:date="2021-09-04T14:11:00Z">
        <w:r w:rsidR="00A7595B">
          <w:t xml:space="preserve"> a continuación en </w:t>
        </w:r>
      </w:ins>
      <w:ins w:id="4816" w:author="JORGE CONTRERAS ORTIZ" w:date="2021-09-04T14:10:00Z">
        <w:r w:rsidR="00A7595B">
          <w:fldChar w:fldCharType="begin"/>
        </w:r>
        <w:r w:rsidR="00A7595B">
          <w:instrText xml:space="preserve"> REF _Ref81657064 \h </w:instrText>
        </w:r>
      </w:ins>
      <w:r w:rsidR="00A7595B">
        <w:fldChar w:fldCharType="separate"/>
      </w:r>
      <w:ins w:id="4817" w:author="JORGE CONTRERAS ORTIZ" w:date="2021-09-08T11:58:00Z">
        <w:r w:rsidR="00FE2C54" w:rsidRPr="00791D37">
          <w:t xml:space="preserve">Tabla </w:t>
        </w:r>
        <w:r w:rsidR="00FE2C54">
          <w:rPr>
            <w:noProof/>
          </w:rPr>
          <w:t>10</w:t>
        </w:r>
      </w:ins>
      <w:ins w:id="4818"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networksetup –listallhardwareports</w:t>
            </w:r>
          </w:p>
          <w:p w14:paraId="3EE3C48C" w14:textId="77777777" w:rsidR="0074559B" w:rsidRPr="00791D37" w:rsidRDefault="0074559B" w:rsidP="00791D37">
            <w:pPr>
              <w:rPr>
                <w:lang w:val="en-US"/>
              </w:rPr>
            </w:pPr>
          </w:p>
        </w:tc>
      </w:tr>
    </w:tbl>
    <w:p w14:paraId="40DA080B" w14:textId="77777777" w:rsidR="0074559B" w:rsidRPr="00791D37" w:rsidRDefault="0074559B">
      <w:pPr>
        <w:pStyle w:val="TDC3"/>
        <w:rPr>
          <w:rFonts w:eastAsiaTheme="minorHAnsi"/>
        </w:rPr>
      </w:pPr>
    </w:p>
    <w:p w14:paraId="07736C7C" w14:textId="6614A088" w:rsidR="0074559B" w:rsidRPr="00791D37" w:rsidRDefault="0074559B" w:rsidP="006242EF">
      <w:pPr>
        <w:pStyle w:val="Descripcin"/>
        <w:jc w:val="center"/>
      </w:pPr>
      <w:bookmarkStart w:id="4819" w:name="_Ref81657064"/>
      <w:bookmarkStart w:id="4820" w:name="_Toc81499570"/>
      <w:bookmarkStart w:id="4821" w:name="_Toc81995324"/>
      <w:r w:rsidRPr="00791D37">
        <w:t xml:space="preserve">Tabla </w:t>
      </w:r>
      <w:ins w:id="4822" w:author="JORGE CONTRERAS ORTIZ" w:date="2021-09-05T23:24:00Z">
        <w:r w:rsidR="004C5F01">
          <w:fldChar w:fldCharType="begin"/>
        </w:r>
        <w:r w:rsidR="004C5F01">
          <w:instrText xml:space="preserve"> SEQ Tabla \* ARABIC </w:instrText>
        </w:r>
      </w:ins>
      <w:r w:rsidR="004C5F01">
        <w:fldChar w:fldCharType="separate"/>
      </w:r>
      <w:ins w:id="4823" w:author="JORGE CONTRERAS ORTIZ" w:date="2021-09-08T11:58:00Z">
        <w:r w:rsidR="00FE2C54">
          <w:rPr>
            <w:noProof/>
          </w:rPr>
          <w:t>10</w:t>
        </w:r>
      </w:ins>
      <w:ins w:id="4824" w:author="JORGE CONTRERAS ORTIZ" w:date="2021-09-05T23:24:00Z">
        <w:r w:rsidR="004C5F01">
          <w:fldChar w:fldCharType="end"/>
        </w:r>
      </w:ins>
      <w:del w:id="482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4819"/>
      <w:r w:rsidRPr="00791D37">
        <w:t xml:space="preserve"> Comando para listar Puertos Serie en Sistemas en MAC OS</w:t>
      </w:r>
      <w:bookmarkEnd w:id="4820"/>
      <w:bookmarkEnd w:id="4821"/>
    </w:p>
    <w:p w14:paraId="72158665" w14:textId="6EF3FE32" w:rsidR="0074559B" w:rsidRPr="00791D37" w:rsidDel="003E2792" w:rsidRDefault="0074559B" w:rsidP="00791D37">
      <w:pPr>
        <w:rPr>
          <w:del w:id="4826" w:author="JORGE CONTRERAS ORTIZ" w:date="2021-09-04T12:36:00Z"/>
        </w:rPr>
      </w:pPr>
    </w:p>
    <w:p w14:paraId="288D9CE0" w14:textId="02520187" w:rsidR="0074559B" w:rsidRPr="00791D37" w:rsidDel="003E2792" w:rsidRDefault="0074559B" w:rsidP="00791D37">
      <w:pPr>
        <w:rPr>
          <w:del w:id="4827" w:author="JORGE CONTRERAS ORTIZ" w:date="2021-09-04T12:36:00Z"/>
        </w:rPr>
      </w:pPr>
    </w:p>
    <w:p w14:paraId="60B4FCA1" w14:textId="1F114048" w:rsidR="0074559B" w:rsidRPr="00791D37" w:rsidDel="003E2792" w:rsidRDefault="0074559B" w:rsidP="00791D37">
      <w:pPr>
        <w:rPr>
          <w:del w:id="4828" w:author="JORGE CONTRERAS ORTIZ" w:date="2021-09-04T12:36:00Z"/>
        </w:rPr>
      </w:pPr>
    </w:p>
    <w:p w14:paraId="6485C371" w14:textId="73DBD263" w:rsidR="0074559B" w:rsidRPr="00791D37" w:rsidDel="003E2792" w:rsidRDefault="0074559B" w:rsidP="00791D37">
      <w:pPr>
        <w:rPr>
          <w:del w:id="4829"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4830" w:name="_Toc81499429"/>
      <w:bookmarkStart w:id="4831" w:name="_Toc81995145"/>
      <w:r w:rsidRPr="00791D37">
        <w:t>CONFIGURACIÓN DE TERMINAL COM</w:t>
      </w:r>
      <w:bookmarkEnd w:id="4830"/>
      <w:bookmarkEnd w:id="4831"/>
    </w:p>
    <w:p w14:paraId="0E6ADF6E" w14:textId="77777777" w:rsidR="0074559B" w:rsidRPr="00791D37" w:rsidRDefault="0074559B" w:rsidP="00791D37"/>
    <w:p w14:paraId="350A3728" w14:textId="554AC7D4" w:rsidR="0074559B" w:rsidRPr="00791D37" w:rsidRDefault="003E2792" w:rsidP="00FE1EC4">
      <w:pPr>
        <w:pStyle w:val="Ttulo5"/>
      </w:pPr>
      <w:bookmarkStart w:id="4832" w:name="_Toc81499430"/>
      <w:bookmarkStart w:id="4833" w:name="_Toc81995146"/>
      <w:r w:rsidRPr="00791D37">
        <w:t>WINDOWS</w:t>
      </w:r>
      <w:bookmarkEnd w:id="4832"/>
      <w:bookmarkEnd w:id="4833"/>
    </w:p>
    <w:p w14:paraId="63F2DC36" w14:textId="77777777" w:rsidR="0074559B" w:rsidRPr="00791D37" w:rsidRDefault="0074559B" w:rsidP="00791D37"/>
    <w:p w14:paraId="76F6E5EC" w14:textId="27FC9DCE" w:rsidR="0074559B" w:rsidRPr="00791D37" w:rsidRDefault="00A27A33" w:rsidP="00791D37">
      <w:ins w:id="4834" w:author="JORGE CONTRERAS ORTIZ" w:date="2021-09-08T10:45:00Z">
        <w:r>
          <w:t>Una vez instalado los drivers, podrá</w:t>
        </w:r>
      </w:ins>
      <w:ins w:id="4835" w:author="JORGE CONTRERAS ORTIZ" w:date="2021-09-08T10:46:00Z">
        <w:r>
          <w:t xml:space="preserve"> accederse tanto a módulos KTDG102 como KTWM102 desde una terminal Serie. </w:t>
        </w:r>
      </w:ins>
      <w:del w:id="4836" w:author="JORGE CONTRERAS ORTIZ" w:date="2021-09-08T10:46:00Z">
        <w:r w:rsidR="0074559B" w:rsidRPr="00791D37" w:rsidDel="00A27A33">
          <w:delText>H</w:delText>
        </w:r>
      </w:del>
      <w:ins w:id="4837" w:author="JORGE CONTRERAS ORTIZ" w:date="2021-09-08T10:46:00Z">
        <w:r>
          <w:t>Actualmente h</w:t>
        </w:r>
      </w:ins>
      <w:r w:rsidR="0074559B" w:rsidRPr="00791D37">
        <w:t xml:space="preserve">ay gran variedad de terminales serie COM disponibles para sistemas Windows. En esta guía se usa una genérica llamada “Termite”, pero </w:t>
      </w:r>
      <w:del w:id="4838" w:author="JORGE CONTRERAS ORTIZ" w:date="2021-09-08T10:47:00Z">
        <w:r w:rsidR="0074559B" w:rsidRPr="00791D37" w:rsidDel="00A27A33">
          <w:delText>valdría cualquier otra terminal</w:delText>
        </w:r>
      </w:del>
      <w:ins w:id="4839" w:author="JORGE CONTRERAS ORTIZ" w:date="2021-09-08T10:47:00Z">
        <w:r>
          <w:t>es posible utilizar cualquier otr</w:t>
        </w:r>
      </w:ins>
      <w:ins w:id="4840" w:author="JORGE CONTRERAS ORTIZ" w:date="2021-09-08T10:48:00Z">
        <w:r w:rsidR="00232CA1">
          <w:t>a</w:t>
        </w:r>
      </w:ins>
      <w:ins w:id="4841" w:author="JORGE CONTRERAS ORTIZ" w:date="2021-09-08T10:47:00Z">
        <w:r>
          <w:t xml:space="preserve"> terminal configurándose de igual manera</w:t>
        </w:r>
      </w:ins>
      <w:r w:rsidR="0074559B" w:rsidRPr="00791D37">
        <w:t xml:space="preserve">. </w:t>
      </w:r>
    </w:p>
    <w:p w14:paraId="78DF748F" w14:textId="5AB906A2" w:rsidR="0074559B" w:rsidRPr="00791D37" w:rsidDel="00A27A33" w:rsidRDefault="0074559B" w:rsidP="00791D37">
      <w:pPr>
        <w:rPr>
          <w:del w:id="4842" w:author="JORGE CONTRERAS ORTIZ" w:date="2021-09-08T10:45:00Z"/>
        </w:rPr>
      </w:pPr>
      <w:r w:rsidRPr="00791D37">
        <w:t>Abrir la terminal serie y configurar con las siguientes configuraciones para comunicaciones serie con dispositivos de Kiral</w:t>
      </w:r>
      <w:ins w:id="4843" w:author="JORGE CONTRERAS ORTIZ" w:date="2021-09-08T10:45:00Z">
        <w:r w:rsidR="00A27A33">
          <w:t xml:space="preserve">e: </w:t>
        </w:r>
      </w:ins>
      <w:del w:id="4844" w:author="JORGE CONTRERAS ORTIZ" w:date="2021-09-08T10:45:00Z">
        <w:r w:rsidRPr="00791D37" w:rsidDel="00A27A33">
          <w:delText>e:</w:delText>
        </w:r>
      </w:del>
    </w:p>
    <w:p w14:paraId="2F878C75" w14:textId="590BA833" w:rsidR="0074559B" w:rsidRPr="00A27A33" w:rsidRDefault="0074559B" w:rsidP="00791D37">
      <w:pPr>
        <w:rPr>
          <w:lang w:val="en-US"/>
          <w:rPrChange w:id="4845" w:author="JORGE CONTRERAS ORTIZ" w:date="2021-09-08T10:45:00Z">
            <w:rPr/>
          </w:rPrChange>
        </w:rPr>
      </w:pPr>
      <w:del w:id="4846" w:author="JORGE CONTRERAS ORTIZ" w:date="2021-09-08T10:45:00Z">
        <w:r w:rsidRPr="00FE2C54" w:rsidDel="00A27A33">
          <w:rPr>
            <w:lang w:val="en-US"/>
            <w:rPrChange w:id="4847" w:author="JORGE CONTRERAS ORTIZ" w:date="2021-09-08T11:58:00Z">
              <w:rPr/>
            </w:rPrChange>
          </w:rPr>
          <w:delText>Configuración Estándar para puerto serie USB:</w:delText>
        </w:r>
      </w:del>
      <w:r w:rsidRPr="00FE2C54">
        <w:rPr>
          <w:lang w:val="en-US"/>
          <w:rPrChange w:id="4848" w:author="JORGE CONTRERAS ORTIZ" w:date="2021-09-08T11:58:00Z">
            <w:rPr/>
          </w:rPrChange>
        </w:rPr>
        <w:t xml:space="preserve"> </w:t>
      </w:r>
      <w:del w:id="4849" w:author="JORGE CONTRERAS ORTIZ" w:date="2021-09-08T10:44:00Z">
        <w:r w:rsidRPr="00A27A33" w:rsidDel="00A27A33">
          <w:rPr>
            <w:lang w:val="en-US"/>
            <w:rPrChange w:id="4850" w:author="JORGE CONTRERAS ORTIZ" w:date="2021-09-08T10:45:00Z">
              <w:rPr/>
            </w:rPrChange>
          </w:rPr>
          <w:delText xml:space="preserve">9600 </w:delText>
        </w:r>
      </w:del>
      <w:ins w:id="4851" w:author="JORGE CONTRERAS ORTIZ" w:date="2021-09-08T10:44:00Z">
        <w:r w:rsidR="00A27A33" w:rsidRPr="00A27A33">
          <w:rPr>
            <w:lang w:val="en-US"/>
            <w:rPrChange w:id="4852" w:author="JORGE CONTRERAS ORTIZ" w:date="2021-09-08T10:45:00Z">
              <w:rPr/>
            </w:rPrChange>
          </w:rPr>
          <w:t>1152</w:t>
        </w:r>
      </w:ins>
      <w:ins w:id="4853" w:author="JORGE CONTRERAS ORTIZ" w:date="2021-09-08T10:45:00Z">
        <w:r w:rsidR="00A27A33" w:rsidRPr="00A27A33">
          <w:rPr>
            <w:lang w:val="en-US"/>
            <w:rPrChange w:id="4854" w:author="JORGE CONTRERAS ORTIZ" w:date="2021-09-08T10:45:00Z">
              <w:rPr/>
            </w:rPrChange>
          </w:rPr>
          <w:t>00</w:t>
        </w:r>
      </w:ins>
      <w:ins w:id="4855" w:author="JORGE CONTRERAS ORTIZ" w:date="2021-09-08T10:44:00Z">
        <w:r w:rsidR="00A27A33" w:rsidRPr="00A27A33">
          <w:rPr>
            <w:lang w:val="en-US"/>
            <w:rPrChange w:id="4856" w:author="JORGE CONTRERAS ORTIZ" w:date="2021-09-08T10:45:00Z">
              <w:rPr/>
            </w:rPrChange>
          </w:rPr>
          <w:t xml:space="preserve"> </w:t>
        </w:r>
      </w:ins>
      <w:r w:rsidRPr="00A27A33">
        <w:rPr>
          <w:lang w:val="en-US"/>
          <w:rPrChange w:id="4857" w:author="JORGE CONTRERAS ORTIZ" w:date="2021-09-08T10:45:00Z">
            <w:rPr/>
          </w:rPrChange>
        </w:rPr>
        <w:t>bauds, 8 bits, 1stop bit, no parity.</w:t>
      </w:r>
    </w:p>
    <w:p w14:paraId="7E243DBD" w14:textId="77777777" w:rsidR="0074559B" w:rsidRPr="003E2792" w:rsidRDefault="0074559B" w:rsidP="00791D37">
      <w:pPr>
        <w:rPr>
          <w:i/>
          <w:iCs/>
          <w:rPrChange w:id="4858" w:author="JORGE CONTRERAS ORTIZ" w:date="2021-09-04T12:37:00Z">
            <w:rPr/>
          </w:rPrChange>
        </w:rPr>
      </w:pPr>
      <w:r w:rsidRPr="003E2792">
        <w:rPr>
          <w:b/>
          <w:bCs/>
          <w:i/>
          <w:iCs/>
          <w:rPrChange w:id="4859" w:author="JORGE CONTRERAS ORTIZ" w:date="2021-09-04T12:37:00Z">
            <w:rPr>
              <w:b/>
              <w:bCs/>
            </w:rPr>
          </w:rPrChange>
        </w:rPr>
        <w:t xml:space="preserve">Nota: </w:t>
      </w:r>
      <w:r w:rsidRPr="003E2792">
        <w:rPr>
          <w:i/>
          <w:iCs/>
          <w:rPrChange w:id="4860" w:author="JORGE CONTRERAS ORTIZ" w:date="2021-09-04T12:37:00Z">
            <w:rPr/>
          </w:rPrChange>
        </w:rPr>
        <w:t>La terminal USB serie, debe configurarse para añadir un carácter “CR” cuando se pulsa la tecla Enter.</w:t>
      </w:r>
    </w:p>
    <w:p w14:paraId="4F6188AD" w14:textId="37F8C15D" w:rsidR="0074559B" w:rsidRDefault="0074559B" w:rsidP="00791D37">
      <w:pPr>
        <w:rPr>
          <w:ins w:id="4861" w:author="JORGE CONTRERAS ORTIZ" w:date="2021-09-05T22:38:00Z"/>
        </w:rPr>
      </w:pPr>
      <w:r w:rsidRPr="00791D37">
        <w:lastRenderedPageBreak/>
        <w:t xml:space="preserve">Una vez configurado, seleccionar el puerto serie que aparece en el </w:t>
      </w:r>
      <w:r w:rsidRPr="00791D37">
        <w:rPr>
          <w:i/>
          <w:iCs/>
        </w:rPr>
        <w:t>Administrador de dispositivos</w:t>
      </w:r>
      <w:r w:rsidRPr="00791D37">
        <w:t xml:space="preserve"> para el KiNOS Virtual COM. Después, para testear si la interfaz de USB de Kirale está activa y corriendo, presionar “Enter” y deberá devolverse el indicador de KiNOS</w:t>
      </w:r>
      <w:ins w:id="4862" w:author="JORGE CONTRERAS ORTIZ" w:date="2021-09-07T20:23:00Z">
        <w:r w:rsidR="00A1173A">
          <w:t xml:space="preserve">, tal y como se muestra en </w:t>
        </w:r>
        <w:r w:rsidR="00A1173A">
          <w:fldChar w:fldCharType="begin"/>
        </w:r>
        <w:r w:rsidR="00A1173A">
          <w:instrText xml:space="preserve"> REF _Ref81938714 \h </w:instrText>
        </w:r>
      </w:ins>
      <w:r w:rsidR="00A1173A">
        <w:fldChar w:fldCharType="separate"/>
      </w:r>
      <w:ins w:id="4863" w:author="JORGE CONTRERAS ORTIZ" w:date="2021-09-08T11:58:00Z">
        <w:r w:rsidR="00FE2C54" w:rsidRPr="00791D37">
          <w:t xml:space="preserve">Ilustración </w:t>
        </w:r>
        <w:r w:rsidR="00FE2C54">
          <w:rPr>
            <w:noProof/>
          </w:rPr>
          <w:t>37</w:t>
        </w:r>
      </w:ins>
      <w:ins w:id="4864" w:author="JORGE CONTRERAS ORTIZ" w:date="2021-09-07T20:23:00Z">
        <w:r w:rsidR="00A1173A">
          <w:fldChar w:fldCharType="end"/>
        </w:r>
      </w:ins>
      <w:r w:rsidRPr="00791D37">
        <w:t>.</w:t>
      </w:r>
    </w:p>
    <w:p w14:paraId="46CB62E0" w14:textId="039D176D" w:rsidR="002407CC" w:rsidRDefault="002407CC" w:rsidP="00791D37">
      <w:pPr>
        <w:rPr>
          <w:ins w:id="4865"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6"/>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23539F89" w:rsidR="0074559B" w:rsidRPr="00791D37" w:rsidRDefault="0074559B" w:rsidP="006242EF">
      <w:pPr>
        <w:pStyle w:val="Descripcin"/>
        <w:jc w:val="center"/>
      </w:pPr>
      <w:bookmarkStart w:id="4866" w:name="_Ref81938714"/>
      <w:bookmarkStart w:id="4867" w:name="_Toc81499613"/>
      <w:bookmarkStart w:id="4868" w:name="_Toc81499848"/>
      <w:bookmarkStart w:id="4869" w:name="_Toc81995277"/>
      <w:r w:rsidRPr="00791D37">
        <w:t xml:space="preserve">Ilustración </w:t>
      </w:r>
      <w:r w:rsidR="005E6D27">
        <w:fldChar w:fldCharType="begin"/>
      </w:r>
      <w:r w:rsidR="005E6D27">
        <w:instrText xml:space="preserve"> SEQ Ilustración \* ARABIC </w:instrText>
      </w:r>
      <w:r w:rsidR="005E6D27">
        <w:fldChar w:fldCharType="separate"/>
      </w:r>
      <w:r w:rsidR="00FE2C54">
        <w:rPr>
          <w:noProof/>
        </w:rPr>
        <w:t>37</w:t>
      </w:r>
      <w:r w:rsidR="005E6D27">
        <w:rPr>
          <w:noProof/>
        </w:rPr>
        <w:fldChar w:fldCharType="end"/>
      </w:r>
      <w:bookmarkEnd w:id="4866"/>
      <w:r w:rsidRPr="00791D37">
        <w:t xml:space="preserve"> Terminal Termite</w:t>
      </w:r>
      <w:bookmarkEnd w:id="4867"/>
      <w:bookmarkEnd w:id="4868"/>
      <w:bookmarkEnd w:id="4869"/>
    </w:p>
    <w:p w14:paraId="16166EF3" w14:textId="77777777" w:rsidR="002407CC" w:rsidRDefault="002407CC" w:rsidP="00791D37">
      <w:pPr>
        <w:rPr>
          <w:ins w:id="4870" w:author="JORGE CONTRERAS ORTIZ" w:date="2021-09-05T22:38:00Z"/>
          <w:b/>
          <w:bCs/>
          <w:i/>
          <w:iCs/>
        </w:rPr>
      </w:pPr>
    </w:p>
    <w:p w14:paraId="3DEE955F" w14:textId="3CD6C37D" w:rsidR="0074559B" w:rsidRPr="003E2792" w:rsidRDefault="0074559B" w:rsidP="00791D37">
      <w:pPr>
        <w:rPr>
          <w:i/>
          <w:iCs/>
          <w:rPrChange w:id="4871" w:author="JORGE CONTRERAS ORTIZ" w:date="2021-09-04T12:37:00Z">
            <w:rPr/>
          </w:rPrChange>
        </w:rPr>
      </w:pPr>
      <w:r w:rsidRPr="003E2792">
        <w:rPr>
          <w:b/>
          <w:bCs/>
          <w:i/>
          <w:iCs/>
          <w:rPrChange w:id="4872" w:author="JORGE CONTRERAS ORTIZ" w:date="2021-09-04T12:37:00Z">
            <w:rPr>
              <w:b/>
              <w:bCs/>
            </w:rPr>
          </w:rPrChange>
        </w:rPr>
        <w:t>Nota:</w:t>
      </w:r>
      <w:r w:rsidRPr="003E2792">
        <w:rPr>
          <w:i/>
          <w:iCs/>
          <w:rPrChange w:id="4873"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4874" w:name="_Toc81499431"/>
      <w:bookmarkStart w:id="4875" w:name="_Toc81995147"/>
      <w:r w:rsidRPr="00FE1EC4">
        <w:t>LINUX / MAC OS</w:t>
      </w:r>
      <w:bookmarkEnd w:id="4874"/>
      <w:bookmarkEnd w:id="4875"/>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r w:rsidRPr="00791D37">
        <w:rPr>
          <w:i/>
          <w:iCs/>
        </w:rPr>
        <w:t>Picocom”.</w:t>
      </w:r>
    </w:p>
    <w:p w14:paraId="5A36E8EF" w14:textId="08232CDD" w:rsidR="0074559B" w:rsidDel="002407CC" w:rsidRDefault="0074559B" w:rsidP="00791D37">
      <w:pPr>
        <w:rPr>
          <w:del w:id="4876" w:author="JORGE CONTRERAS ORTIZ" w:date="2021-09-04T14:05:00Z"/>
        </w:rPr>
      </w:pPr>
      <w:r w:rsidRPr="00791D37">
        <w:t>La configuración es la misma necesaria para la comunicación serie con los Sistemas Windows.</w:t>
      </w:r>
      <w:ins w:id="4877" w:author="JORGE CONTRERAS ORTIZ" w:date="2021-09-04T14:01:00Z">
        <w:r w:rsidR="0025296D">
          <w:t xml:space="preserve"> Para abrir la terminal de Picocom, ejecutar el comando indica</w:t>
        </w:r>
      </w:ins>
      <w:ins w:id="4878" w:author="JORGE CONTRERAS ORTIZ" w:date="2021-09-04T14:05:00Z">
        <w:r w:rsidR="00A7595B">
          <w:t>do a continuación</w:t>
        </w:r>
      </w:ins>
      <w:ins w:id="4879"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4880" w:author="JORGE CONTRERAS ORTIZ" w:date="2021-09-08T11:58:00Z">
        <w:r w:rsidR="00FE2C54" w:rsidRPr="00791D37">
          <w:t xml:space="preserve">Tabla </w:t>
        </w:r>
        <w:r w:rsidR="00FE2C54">
          <w:rPr>
            <w:noProof/>
          </w:rPr>
          <w:t>11</w:t>
        </w:r>
      </w:ins>
      <w:ins w:id="4881" w:author="JORGE CONTRERAS ORTIZ" w:date="2021-09-04T14:01:00Z">
        <w:r w:rsidR="0025296D">
          <w:fldChar w:fldCharType="end"/>
        </w:r>
      </w:ins>
      <w:ins w:id="4882" w:author="JORGE CONTRERAS ORTIZ" w:date="2021-09-04T14:05:00Z">
        <w:r w:rsidR="00A7595B">
          <w:t>:</w:t>
        </w:r>
      </w:ins>
    </w:p>
    <w:p w14:paraId="4101AF30" w14:textId="77777777" w:rsidR="002407CC" w:rsidRPr="00791D37" w:rsidRDefault="002407CC" w:rsidP="00791D37">
      <w:pPr>
        <w:rPr>
          <w:ins w:id="4883"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AE61BC"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picocom -c—omap lfcr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08280F59" w:rsidR="0074559B" w:rsidRDefault="0074559B" w:rsidP="006242EF">
      <w:pPr>
        <w:pStyle w:val="Descripcin"/>
        <w:jc w:val="center"/>
        <w:rPr>
          <w:ins w:id="4884" w:author="JORGE CONTRERAS ORTIZ" w:date="2021-09-04T14:05:00Z"/>
        </w:rPr>
      </w:pPr>
      <w:bookmarkStart w:id="4885" w:name="_Ref81656521"/>
      <w:bookmarkStart w:id="4886" w:name="_Toc81499571"/>
      <w:bookmarkStart w:id="4887" w:name="_Toc81995325"/>
      <w:r w:rsidRPr="00791D37">
        <w:t xml:space="preserve">Tabla </w:t>
      </w:r>
      <w:ins w:id="4888" w:author="JORGE CONTRERAS ORTIZ" w:date="2021-09-05T23:24:00Z">
        <w:r w:rsidR="004C5F01">
          <w:fldChar w:fldCharType="begin"/>
        </w:r>
        <w:r w:rsidR="004C5F01">
          <w:instrText xml:space="preserve"> SEQ Tabla \* ARABIC </w:instrText>
        </w:r>
      </w:ins>
      <w:r w:rsidR="004C5F01">
        <w:fldChar w:fldCharType="separate"/>
      </w:r>
      <w:ins w:id="4889" w:author="JORGE CONTRERAS ORTIZ" w:date="2021-09-08T11:58:00Z">
        <w:r w:rsidR="00FE2C54">
          <w:rPr>
            <w:noProof/>
          </w:rPr>
          <w:t>11</w:t>
        </w:r>
      </w:ins>
      <w:ins w:id="4890" w:author="JORGE CONTRERAS ORTIZ" w:date="2021-09-05T23:24:00Z">
        <w:r w:rsidR="004C5F01">
          <w:fldChar w:fldCharType="end"/>
        </w:r>
      </w:ins>
      <w:del w:id="489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4885"/>
      <w:r w:rsidRPr="00791D37">
        <w:t xml:space="preserve"> Abrir terminal Picocom en Linux / MAC Os</w:t>
      </w:r>
      <w:bookmarkEnd w:id="4886"/>
      <w:bookmarkEnd w:id="4887"/>
    </w:p>
    <w:p w14:paraId="44D1981A" w14:textId="77777777" w:rsidR="002407CC" w:rsidRPr="00A7595B" w:rsidRDefault="002407CC">
      <w:pPr>
        <w:pPrChange w:id="4892" w:author="JORGE CONTRERAS ORTIZ" w:date="2021-09-04T14:05:00Z">
          <w:pPr>
            <w:pStyle w:val="Descripcin"/>
            <w:jc w:val="center"/>
          </w:pPr>
        </w:pPrChange>
      </w:pPr>
    </w:p>
    <w:p w14:paraId="51BC7E6F" w14:textId="5F7D83BC" w:rsidR="0074559B" w:rsidRPr="00791D37" w:rsidDel="00A7595B" w:rsidRDefault="0074559B" w:rsidP="00791D37">
      <w:pPr>
        <w:rPr>
          <w:del w:id="4893"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r w:rsidRPr="00791D37">
        <w:t xml:space="preserve">omap lfcr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 xml:space="preserve">/dev/ttyACM0 </w:t>
      </w:r>
      <w:r w:rsidRPr="00791D37">
        <w:rPr>
          <w:lang w:val="en-US"/>
        </w:rPr>
        <w:sym w:font="Wingdings" w:char="F0E0"/>
      </w:r>
      <w:r w:rsidRPr="00791D37">
        <w:t xml:space="preserve"> El dispositivo serie asignado por Linux. Usar </w:t>
      </w:r>
      <w:r w:rsidRPr="00791D37">
        <w:rPr>
          <w:b/>
          <w:bCs/>
          <w:i/>
          <w:iCs/>
        </w:rPr>
        <w:t xml:space="preserve">dmesg </w:t>
      </w:r>
      <w:r w:rsidRPr="00791D37">
        <w:rPr>
          <w:b/>
          <w:bCs/>
        </w:rPr>
        <w:t xml:space="preserve">| </w:t>
      </w:r>
      <w:r w:rsidRPr="00791D37">
        <w:rPr>
          <w:b/>
          <w:bCs/>
          <w:i/>
          <w:iCs/>
        </w:rPr>
        <w:t xml:space="preserve">tail </w:t>
      </w:r>
      <w:r w:rsidRPr="00791D37">
        <w:t>cuando se haya conectado el dispositivo para comprobar el nombre del dispositivo.</w:t>
      </w:r>
    </w:p>
    <w:p w14:paraId="3AEDE918" w14:textId="2778C3EE" w:rsidR="00A1173A" w:rsidRDefault="0074559B" w:rsidP="00791D37">
      <w:pPr>
        <w:rPr>
          <w:ins w:id="4894" w:author="JORGE CONTRERAS ORTIZ" w:date="2021-09-07T20:24:00Z"/>
          <w:b/>
          <w:bCs/>
          <w:i/>
          <w:iCs/>
        </w:rPr>
      </w:pPr>
      <w:r w:rsidRPr="00791D37">
        <w:t xml:space="preserve">Para irse del programa utilizar </w:t>
      </w:r>
      <w:r w:rsidRPr="00791D37">
        <w:rPr>
          <w:b/>
          <w:bCs/>
          <w:i/>
          <w:iCs/>
        </w:rPr>
        <w:t xml:space="preserve">Ctrl+a </w:t>
      </w:r>
      <w:r w:rsidRPr="00791D37">
        <w:rPr>
          <w:i/>
          <w:iCs/>
        </w:rPr>
        <w:t xml:space="preserve">y </w:t>
      </w:r>
      <w:r w:rsidRPr="00791D37">
        <w:rPr>
          <w:b/>
          <w:bCs/>
          <w:i/>
          <w:iCs/>
        </w:rPr>
        <w:t>Ctrl+x</w:t>
      </w:r>
    </w:p>
    <w:p w14:paraId="5F014066" w14:textId="77777777" w:rsidR="00A1173A" w:rsidRDefault="00A1173A">
      <w:pPr>
        <w:jc w:val="left"/>
        <w:rPr>
          <w:ins w:id="4895" w:author="JORGE CONTRERAS ORTIZ" w:date="2021-09-07T20:24:00Z"/>
          <w:b/>
          <w:bCs/>
          <w:i/>
          <w:iCs/>
        </w:rPr>
      </w:pPr>
      <w:ins w:id="4896" w:author="JORGE CONTRERAS ORTIZ" w:date="2021-09-07T20:24:00Z">
        <w:r>
          <w:rPr>
            <w:b/>
            <w:bCs/>
            <w:i/>
            <w:iCs/>
          </w:rPr>
          <w:br w:type="page"/>
        </w:r>
      </w:ins>
    </w:p>
    <w:p w14:paraId="689E99A2" w14:textId="6E4F5100" w:rsidR="0074559B" w:rsidRPr="00791D37" w:rsidDel="00A1173A" w:rsidRDefault="0074559B" w:rsidP="00791D37">
      <w:pPr>
        <w:rPr>
          <w:del w:id="4897" w:author="JORGE CONTRERAS ORTIZ" w:date="2021-09-07T20:24:00Z"/>
          <w:b/>
          <w:bCs/>
          <w:i/>
          <w:iCs/>
        </w:rPr>
      </w:pPr>
      <w:bookmarkStart w:id="4898" w:name="_Toc81941458"/>
      <w:bookmarkStart w:id="4899" w:name="_Toc81993123"/>
      <w:bookmarkStart w:id="4900" w:name="_Toc81994647"/>
      <w:bookmarkStart w:id="4901" w:name="_Toc81994853"/>
      <w:bookmarkStart w:id="4902" w:name="_Toc81995148"/>
      <w:bookmarkEnd w:id="4898"/>
      <w:bookmarkEnd w:id="4899"/>
      <w:bookmarkEnd w:id="4900"/>
      <w:bookmarkEnd w:id="4901"/>
      <w:bookmarkEnd w:id="4902"/>
    </w:p>
    <w:p w14:paraId="5161D752" w14:textId="318E41A0" w:rsidR="0074559B" w:rsidRPr="00791D37" w:rsidDel="000B6602" w:rsidRDefault="0074559B" w:rsidP="00791D37">
      <w:pPr>
        <w:rPr>
          <w:del w:id="4903" w:author="JORGE CONTRERAS ORTIZ" w:date="2021-09-05T21:01:00Z"/>
        </w:rPr>
      </w:pPr>
      <w:bookmarkStart w:id="4904" w:name="_Toc81772866"/>
      <w:bookmarkStart w:id="4905" w:name="_Toc81776519"/>
      <w:bookmarkStart w:id="4906" w:name="_Toc81776715"/>
      <w:bookmarkStart w:id="4907" w:name="_Toc81777078"/>
      <w:bookmarkStart w:id="4908" w:name="_Toc81777363"/>
      <w:bookmarkStart w:id="4909" w:name="_Toc81777649"/>
      <w:bookmarkStart w:id="4910" w:name="_Toc81777949"/>
      <w:bookmarkStart w:id="4911" w:name="_Toc81778240"/>
      <w:bookmarkStart w:id="4912" w:name="_Toc81938546"/>
      <w:bookmarkStart w:id="4913" w:name="_Toc81941459"/>
      <w:bookmarkStart w:id="4914" w:name="_Toc81993124"/>
      <w:bookmarkStart w:id="4915" w:name="_Toc81994648"/>
      <w:bookmarkStart w:id="4916" w:name="_Toc81994854"/>
      <w:bookmarkStart w:id="4917" w:name="_Toc81995149"/>
      <w:bookmarkEnd w:id="4904"/>
      <w:bookmarkEnd w:id="4905"/>
      <w:bookmarkEnd w:id="4906"/>
      <w:bookmarkEnd w:id="4907"/>
      <w:bookmarkEnd w:id="4908"/>
      <w:bookmarkEnd w:id="4909"/>
      <w:bookmarkEnd w:id="4910"/>
      <w:bookmarkEnd w:id="4911"/>
      <w:bookmarkEnd w:id="4912"/>
      <w:bookmarkEnd w:id="4913"/>
      <w:bookmarkEnd w:id="4914"/>
      <w:bookmarkEnd w:id="4915"/>
      <w:bookmarkEnd w:id="4916"/>
      <w:bookmarkEnd w:id="4917"/>
    </w:p>
    <w:p w14:paraId="3E1E2846" w14:textId="77777777" w:rsidR="0074559B" w:rsidRPr="00791D37" w:rsidRDefault="0074559B" w:rsidP="00791D37">
      <w:pPr>
        <w:pStyle w:val="Ttulo2"/>
      </w:pPr>
      <w:bookmarkStart w:id="4918" w:name="_Toc81499432"/>
      <w:bookmarkStart w:id="4919" w:name="_Toc81995150"/>
      <w:r w:rsidRPr="00791D37">
        <w:t>CONFIGURACIÓN DE RED PARA KTWM102</w:t>
      </w:r>
      <w:bookmarkEnd w:id="4918"/>
      <w:bookmarkEnd w:id="4919"/>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4920" w:author="JORGE CONTRERAS ORTIZ" w:date="2021-09-04T12:42:00Z">
        <w:r w:rsidRPr="00791D37" w:rsidDel="00FE1EC4">
          <w:delText xml:space="preserve">tenemos </w:delText>
        </w:r>
      </w:del>
      <w:ins w:id="4921"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74F1E9D8" w14:textId="75F4524C" w:rsidR="00232CA1" w:rsidRDefault="0074559B" w:rsidP="00232CA1">
      <w:pPr>
        <w:pStyle w:val="Prrafodelista"/>
        <w:numPr>
          <w:ilvl w:val="0"/>
          <w:numId w:val="18"/>
        </w:numPr>
        <w:rPr>
          <w:ins w:id="4922" w:author="JORGE CONTRERAS ORTIZ" w:date="2021-09-04T14:11:00Z"/>
        </w:rPr>
        <w:pPrChange w:id="4923" w:author="JORGE CONTRERAS ORTIZ" w:date="2021-09-08T10:53:00Z">
          <w:pPr>
            <w:pStyle w:val="Prrafodelista"/>
            <w:numPr>
              <w:numId w:val="18"/>
            </w:numPr>
            <w:ind w:hanging="360"/>
          </w:pPr>
        </w:pPrChange>
      </w:pPr>
      <w:r w:rsidRPr="00791D37">
        <w:t>La segunda vía es por comandos KBI. Estos comandos se enviarán por vía UART al módul</w:t>
      </w:r>
      <w:ins w:id="4924" w:author="JORGE CONTRERAS ORTIZ" w:date="2021-09-08T10:53:00Z">
        <w:r w:rsidR="00232CA1">
          <w:t>o desde microcontroladores u otros sistemas similares.</w:t>
        </w:r>
      </w:ins>
      <w:del w:id="4925" w:author="JORGE CONTRERAS ORTIZ" w:date="2021-09-08T10:53:00Z">
        <w:r w:rsidRPr="00791D37" w:rsidDel="00232CA1">
          <w:delText>o.</w:delText>
        </w:r>
      </w:del>
    </w:p>
    <w:p w14:paraId="74FB1EA1" w14:textId="77777777" w:rsidR="00A7595B" w:rsidRPr="00791D37" w:rsidRDefault="00A7595B">
      <w:pPr>
        <w:pStyle w:val="Prrafodelista"/>
        <w:pPrChange w:id="4926" w:author="JORGE CONTRERAS ORTIZ" w:date="2021-09-07T20:24:00Z">
          <w:pPr>
            <w:pStyle w:val="Prrafodelista"/>
            <w:numPr>
              <w:numId w:val="18"/>
            </w:numPr>
            <w:ind w:hanging="360"/>
          </w:pPr>
        </w:pPrChange>
      </w:pPr>
    </w:p>
    <w:p w14:paraId="55254CF7" w14:textId="27088B45" w:rsidR="0074559B" w:rsidRPr="00791D37" w:rsidDel="00A7595B" w:rsidRDefault="0074559B" w:rsidP="00791D37">
      <w:pPr>
        <w:rPr>
          <w:del w:id="4927" w:author="JORGE CONTRERAS ORTIZ" w:date="2021-09-04T14:05:00Z"/>
        </w:rPr>
      </w:pPr>
      <w:bookmarkStart w:id="4928" w:name="_Toc81658369"/>
      <w:bookmarkStart w:id="4929" w:name="_Toc81658613"/>
      <w:bookmarkStart w:id="4930" w:name="_Toc81658768"/>
      <w:bookmarkStart w:id="4931" w:name="_Toc81659147"/>
      <w:bookmarkStart w:id="4932" w:name="_Toc81659388"/>
      <w:bookmarkStart w:id="4933" w:name="_Toc81659705"/>
      <w:bookmarkStart w:id="4934" w:name="_Toc81743493"/>
      <w:bookmarkStart w:id="4935" w:name="_Toc81743648"/>
      <w:bookmarkStart w:id="4936" w:name="_Toc81761807"/>
      <w:bookmarkStart w:id="4937" w:name="_Toc81764146"/>
      <w:bookmarkStart w:id="4938" w:name="_Toc81765278"/>
      <w:bookmarkStart w:id="4939" w:name="_Toc81772868"/>
      <w:bookmarkStart w:id="4940" w:name="_Toc81776521"/>
      <w:bookmarkStart w:id="4941" w:name="_Toc81776717"/>
      <w:bookmarkStart w:id="4942" w:name="_Toc81777080"/>
      <w:bookmarkStart w:id="4943" w:name="_Toc81777365"/>
      <w:bookmarkStart w:id="4944" w:name="_Toc81777651"/>
      <w:bookmarkStart w:id="4945" w:name="_Toc81777951"/>
      <w:bookmarkStart w:id="4946" w:name="_Toc81778242"/>
      <w:bookmarkStart w:id="4947" w:name="_Toc81938548"/>
      <w:bookmarkStart w:id="4948" w:name="_Toc81941461"/>
      <w:bookmarkStart w:id="4949" w:name="_Toc81993126"/>
      <w:bookmarkStart w:id="4950" w:name="_Toc81994650"/>
      <w:bookmarkStart w:id="4951" w:name="_Toc81994856"/>
      <w:bookmarkStart w:id="4952" w:name="_Toc81995151"/>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bookmarkEnd w:id="4949"/>
      <w:bookmarkEnd w:id="4950"/>
      <w:bookmarkEnd w:id="4951"/>
      <w:bookmarkEnd w:id="4952"/>
    </w:p>
    <w:p w14:paraId="13068230" w14:textId="6C46F0D3" w:rsidR="0074559B" w:rsidRPr="00791D37" w:rsidRDefault="00FE1EC4" w:rsidP="00791D37">
      <w:pPr>
        <w:pStyle w:val="Ttulo3"/>
        <w:rPr>
          <w:lang w:val="en-US"/>
        </w:rPr>
      </w:pPr>
      <w:bookmarkStart w:id="4953" w:name="_Toc81499433"/>
      <w:bookmarkStart w:id="4954" w:name="_Toc81995152"/>
      <w:r w:rsidRPr="00791D37">
        <w:rPr>
          <w:lang w:val="en-US"/>
        </w:rPr>
        <w:t>KIRALE COMMAND-LINE SHELL</w:t>
      </w:r>
      <w:del w:id="4955" w:author="JORGE CONTRERAS ORTIZ" w:date="2021-09-05T14:09:00Z">
        <w:r w:rsidRPr="00791D37" w:rsidDel="00E205F0">
          <w:rPr>
            <w:lang w:val="en-US"/>
          </w:rPr>
          <w:delText xml:space="preserve"> REFERENCE GUIDE </w:delText>
        </w:r>
      </w:del>
      <w:r w:rsidRPr="00791D37">
        <w:rPr>
          <w:lang w:val="en-US"/>
        </w:rPr>
        <w:t>– COMANDOS KSH</w:t>
      </w:r>
      <w:bookmarkEnd w:id="4953"/>
      <w:bookmarkEnd w:id="4954"/>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4956" w:name="_Toc81499434"/>
      <w:bookmarkStart w:id="4957" w:name="_Toc81995153"/>
      <w:r w:rsidRPr="00791D37">
        <w:t>SINTAXIS DE LOS COMANDOS</w:t>
      </w:r>
      <w:bookmarkEnd w:id="4956"/>
      <w:bookmarkEnd w:id="4957"/>
    </w:p>
    <w:p w14:paraId="4AE5B2C5" w14:textId="77777777" w:rsidR="0074559B" w:rsidRPr="00791D37" w:rsidRDefault="0074559B" w:rsidP="00791D37"/>
    <w:p w14:paraId="69080C53" w14:textId="013DB430" w:rsidR="0074559B" w:rsidRPr="00791D37" w:rsidDel="00FE1EC4" w:rsidRDefault="0074559B" w:rsidP="00791D37">
      <w:pPr>
        <w:rPr>
          <w:del w:id="4958"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4959" w:author="JORGE CONTRERAS ORTIZ" w:date="2021-09-04T12:43:00Z">
        <w:r w:rsidR="00FE1EC4">
          <w:t>como se indica</w:t>
        </w:r>
      </w:ins>
      <w:ins w:id="4960" w:author="JORGE CONTRERAS ORTIZ" w:date="2021-09-04T14:00:00Z">
        <w:r w:rsidR="0025296D">
          <w:t xml:space="preserve"> a continuación</w:t>
        </w:r>
      </w:ins>
      <w:ins w:id="4961" w:author="JORGE CONTRERAS ORTIZ" w:date="2021-09-04T12:43:00Z">
        <w:r w:rsidR="00FE1EC4">
          <w:t xml:space="preserve"> en </w:t>
        </w:r>
      </w:ins>
      <w:ins w:id="4962" w:author="JORGE CONTRERAS ORTIZ" w:date="2021-09-04T14:00:00Z">
        <w:r w:rsidR="0025296D">
          <w:fldChar w:fldCharType="begin"/>
        </w:r>
        <w:r w:rsidR="0025296D">
          <w:instrText xml:space="preserve"> REF _Ref81656465 \h </w:instrText>
        </w:r>
      </w:ins>
      <w:r w:rsidR="0025296D">
        <w:fldChar w:fldCharType="separate"/>
      </w:r>
      <w:ins w:id="4963" w:author="JORGE CONTRERAS ORTIZ" w:date="2021-09-08T11:58:00Z">
        <w:r w:rsidR="00FE2C54" w:rsidRPr="00791D37">
          <w:t xml:space="preserve">Tabla </w:t>
        </w:r>
        <w:r w:rsidR="00FE2C54">
          <w:rPr>
            <w:noProof/>
          </w:rPr>
          <w:t>12</w:t>
        </w:r>
      </w:ins>
      <w:ins w:id="4964" w:author="JORGE CONTRERAS ORTIZ" w:date="2021-09-04T14:00:00Z">
        <w:r w:rsidR="0025296D">
          <w:fldChar w:fldCharType="end"/>
        </w:r>
      </w:ins>
      <w:del w:id="4965"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r w:rsidRPr="00791D37">
              <w:rPr>
                <w:lang w:val="en-US"/>
              </w:rPr>
              <w:t xml:space="preserve">kinos@local:~$ command &lt; arg &gt; &lt; key &gt; &lt; subkey &gt; [ param 1 ] … </w:t>
            </w:r>
            <w:r w:rsidRPr="00791D37">
              <w:t xml:space="preserve">[ param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07708857" w:rsidR="0074559B" w:rsidRPr="00791D37" w:rsidRDefault="0074559B" w:rsidP="006242EF">
      <w:pPr>
        <w:pStyle w:val="Descripcin"/>
        <w:jc w:val="center"/>
      </w:pPr>
      <w:bookmarkStart w:id="4966" w:name="_Ref81656465"/>
      <w:bookmarkStart w:id="4967" w:name="_Toc81499572"/>
      <w:bookmarkStart w:id="4968" w:name="_Toc81995326"/>
      <w:r w:rsidRPr="00791D37">
        <w:t xml:space="preserve">Tabla </w:t>
      </w:r>
      <w:ins w:id="4969" w:author="JORGE CONTRERAS ORTIZ" w:date="2021-09-05T23:24:00Z">
        <w:r w:rsidR="004C5F01">
          <w:fldChar w:fldCharType="begin"/>
        </w:r>
        <w:r w:rsidR="004C5F01">
          <w:instrText xml:space="preserve"> SEQ Tabla \* ARABIC </w:instrText>
        </w:r>
      </w:ins>
      <w:r w:rsidR="004C5F01">
        <w:fldChar w:fldCharType="separate"/>
      </w:r>
      <w:ins w:id="4970" w:author="JORGE CONTRERAS ORTIZ" w:date="2021-09-08T11:58:00Z">
        <w:r w:rsidR="00FE2C54">
          <w:rPr>
            <w:noProof/>
          </w:rPr>
          <w:t>12</w:t>
        </w:r>
      </w:ins>
      <w:ins w:id="4971" w:author="JORGE CONTRERAS ORTIZ" w:date="2021-09-05T23:24:00Z">
        <w:r w:rsidR="004C5F01">
          <w:fldChar w:fldCharType="end"/>
        </w:r>
      </w:ins>
      <w:del w:id="497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4966"/>
      <w:r w:rsidRPr="00791D37">
        <w:t xml:space="preserve"> Sintaxis comandos KSH</w:t>
      </w:r>
      <w:bookmarkEnd w:id="4967"/>
      <w:bookmarkEnd w:id="4968"/>
    </w:p>
    <w:p w14:paraId="5097B2DE" w14:textId="77777777" w:rsidR="0074559B" w:rsidRPr="00791D37" w:rsidRDefault="0074559B" w:rsidP="00791D37"/>
    <w:p w14:paraId="66B5D79F" w14:textId="77777777" w:rsidR="0074559B" w:rsidRPr="00791D37" w:rsidRDefault="0074559B" w:rsidP="00791D37">
      <w:r w:rsidRPr="00791D37">
        <w:t xml:space="preserve">Donde </w:t>
      </w:r>
      <w:r w:rsidRPr="00791D37">
        <w:rPr>
          <w:b/>
          <w:bCs/>
        </w:rPr>
        <w:t>Command</w:t>
      </w:r>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Para el envío de estos comandos se necesitará descargar la herramienta KiTools a su última versión de la siguiente dirección:</w:t>
      </w:r>
    </w:p>
    <w:p w14:paraId="3965CDEF" w14:textId="06530B1D" w:rsidR="0074559B" w:rsidRPr="00791D37" w:rsidRDefault="005E6D27" w:rsidP="00791D37">
      <w:pPr>
        <w:rPr>
          <w:color w:val="0563C1" w:themeColor="hyperlink"/>
          <w:u w:val="single"/>
        </w:rPr>
      </w:pPr>
      <w:r>
        <w:fldChar w:fldCharType="begin"/>
      </w:r>
      <w:r>
        <w:instrText xml:space="preserve"> HYPERLINK "https://www.kirale.com/support/" \l "downloads" </w:instrText>
      </w:r>
      <w:ins w:id="4973" w:author="JORGE CONTRERAS ORTIZ" w:date="2021-09-08T11:57:00Z"/>
      <w:r>
        <w:fldChar w:fldCharType="separate"/>
      </w:r>
      <w:r w:rsidR="0074559B" w:rsidRPr="00791D37">
        <w:rPr>
          <w:rStyle w:val="Hipervnculo"/>
        </w:rPr>
        <w:t>https://www.kirale.com/support/#downloads</w:t>
      </w:r>
      <w:r>
        <w:rPr>
          <w:rStyle w:val="Hipervnculo"/>
        </w:rPr>
        <w:fldChar w:fldCharType="end"/>
      </w:r>
    </w:p>
    <w:p w14:paraId="119A1701" w14:textId="3DA0722B" w:rsidR="0074559B" w:rsidRDefault="0074559B" w:rsidP="00791D37">
      <w:pPr>
        <w:rPr>
          <w:ins w:id="4974" w:author="JORGE CONTRERAS ORTIZ" w:date="2021-09-05T22:38:00Z"/>
        </w:rPr>
      </w:pPr>
      <w:r w:rsidRPr="00791D37">
        <w:t>Una vez descargado, conectar el módulo KTWM102 al PC por conexión USB abrir el ejecutable descargado y se abrirá una ventana de comandos similar a la de Windows</w:t>
      </w:r>
      <w:ins w:id="4975"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4976" w:author="JORGE CONTRERAS ORTIZ" w:date="2021-09-08T11:58:00Z">
        <w:r w:rsidR="00FE2C54" w:rsidRPr="00791D37">
          <w:t xml:space="preserve">Ilustración </w:t>
        </w:r>
        <w:r w:rsidR="00FE2C54">
          <w:rPr>
            <w:noProof/>
          </w:rPr>
          <w:t>38</w:t>
        </w:r>
        <w:r w:rsidR="00FE2C54" w:rsidRPr="00791D37">
          <w:t xml:space="preserve"> Herramienta KiTools</w:t>
        </w:r>
      </w:ins>
      <w:ins w:id="4977" w:author="JORGE CONTRERAS ORTIZ" w:date="2021-09-04T14:11:00Z">
        <w:r w:rsidR="00A7595B">
          <w:fldChar w:fldCharType="end"/>
        </w:r>
      </w:ins>
      <w:r w:rsidRPr="00791D37">
        <w:t>.</w:t>
      </w:r>
    </w:p>
    <w:p w14:paraId="1B6EF043" w14:textId="0A03F743" w:rsidR="002407CC" w:rsidRDefault="002407CC" w:rsidP="00791D37">
      <w:pPr>
        <w:rPr>
          <w:ins w:id="4978" w:author="JORGE CONTRERAS ORTIZ" w:date="2021-09-05T22:38:00Z"/>
        </w:rPr>
      </w:pPr>
    </w:p>
    <w:p w14:paraId="55316C4D" w14:textId="6414B131" w:rsidR="002407CC" w:rsidRDefault="002407CC" w:rsidP="00791D37">
      <w:pPr>
        <w:rPr>
          <w:ins w:id="4979" w:author="JORGE CONTRERAS ORTIZ" w:date="2021-09-05T22:38:00Z"/>
        </w:rPr>
      </w:pPr>
    </w:p>
    <w:p w14:paraId="08DEA23C" w14:textId="60028DD2" w:rsidR="002407CC" w:rsidRDefault="002407CC" w:rsidP="00791D37">
      <w:pPr>
        <w:rPr>
          <w:ins w:id="4980" w:author="JORGE CONTRERAS ORTIZ" w:date="2021-09-05T22:38:00Z"/>
        </w:rPr>
      </w:pPr>
    </w:p>
    <w:p w14:paraId="5D0789B4" w14:textId="053AA51F" w:rsidR="002407CC" w:rsidRDefault="002407CC" w:rsidP="00791D37">
      <w:pPr>
        <w:rPr>
          <w:ins w:id="4981" w:author="JORGE CONTRERAS ORTIZ" w:date="2021-09-05T22:38:00Z"/>
        </w:rPr>
      </w:pPr>
    </w:p>
    <w:p w14:paraId="35DD4ADD" w14:textId="058DC765" w:rsidR="002407CC" w:rsidRDefault="002407CC" w:rsidP="00791D37">
      <w:pPr>
        <w:rPr>
          <w:ins w:id="4982" w:author="JORGE CONTRERAS ORTIZ" w:date="2021-09-05T22:38:00Z"/>
        </w:rPr>
      </w:pPr>
    </w:p>
    <w:p w14:paraId="2B272FA1" w14:textId="195B0756" w:rsidR="002407CC" w:rsidRDefault="002407CC" w:rsidP="00791D37">
      <w:pPr>
        <w:rPr>
          <w:ins w:id="4983" w:author="JORGE CONTRERAS ORTIZ" w:date="2021-09-05T22:38:00Z"/>
        </w:rPr>
      </w:pPr>
    </w:p>
    <w:p w14:paraId="54352B88" w14:textId="77777777" w:rsidR="002407CC" w:rsidRDefault="002407CC" w:rsidP="00791D37">
      <w:pPr>
        <w:rPr>
          <w:ins w:id="4984"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7"/>
                    <a:stretch>
                      <a:fillRect/>
                    </a:stretch>
                  </pic:blipFill>
                  <pic:spPr>
                    <a:xfrm>
                      <a:off x="0" y="0"/>
                      <a:ext cx="5194724" cy="2724420"/>
                    </a:xfrm>
                    <a:prstGeom prst="rect">
                      <a:avLst/>
                    </a:prstGeom>
                  </pic:spPr>
                </pic:pic>
              </a:graphicData>
            </a:graphic>
          </wp:inline>
        </w:drawing>
      </w:r>
    </w:p>
    <w:p w14:paraId="158927D5" w14:textId="0ADC2730" w:rsidR="0074559B" w:rsidRPr="00791D37" w:rsidRDefault="0074559B" w:rsidP="006242EF">
      <w:pPr>
        <w:pStyle w:val="Descripcin"/>
        <w:jc w:val="center"/>
      </w:pPr>
      <w:bookmarkStart w:id="4985" w:name="_Toc81499614"/>
      <w:bookmarkStart w:id="4986" w:name="_Toc81499849"/>
      <w:bookmarkStart w:id="4987" w:name="_Ref81657122"/>
      <w:bookmarkStart w:id="4988" w:name="_Toc81995278"/>
      <w:r w:rsidRPr="00791D37">
        <w:t xml:space="preserve">Ilustración </w:t>
      </w:r>
      <w:r w:rsidR="005E6D27">
        <w:fldChar w:fldCharType="begin"/>
      </w:r>
      <w:r w:rsidR="005E6D27">
        <w:instrText xml:space="preserve"> SEQ Ilustración \* ARABIC </w:instrText>
      </w:r>
      <w:r w:rsidR="005E6D27">
        <w:fldChar w:fldCharType="separate"/>
      </w:r>
      <w:r w:rsidR="00FE2C54">
        <w:rPr>
          <w:noProof/>
        </w:rPr>
        <w:t>38</w:t>
      </w:r>
      <w:r w:rsidR="005E6D27">
        <w:rPr>
          <w:noProof/>
        </w:rPr>
        <w:fldChar w:fldCharType="end"/>
      </w:r>
      <w:r w:rsidRPr="00791D37">
        <w:t xml:space="preserve"> Herramienta KiTools</w:t>
      </w:r>
      <w:bookmarkEnd w:id="4985"/>
      <w:bookmarkEnd w:id="4986"/>
      <w:bookmarkEnd w:id="4987"/>
      <w:bookmarkEnd w:id="4988"/>
    </w:p>
    <w:p w14:paraId="5BC10E05" w14:textId="77777777" w:rsidR="002407CC" w:rsidRDefault="002407CC" w:rsidP="00791D37">
      <w:pPr>
        <w:rPr>
          <w:ins w:id="4989" w:author="JORGE CONTRERAS ORTIZ" w:date="2021-09-05T22:38:00Z"/>
        </w:rPr>
      </w:pPr>
    </w:p>
    <w:p w14:paraId="49C9CBA7" w14:textId="06AD20E7" w:rsidR="0074559B" w:rsidRPr="00791D37" w:rsidRDefault="0074559B" w:rsidP="00791D37">
      <w:r w:rsidRPr="00791D37">
        <w:t xml:space="preserve">Para ver más en detalle la sintaxis de cada comando, descargar y ver la </w:t>
      </w:r>
      <w:r w:rsidR="005E6D27">
        <w:fldChar w:fldCharType="begin"/>
      </w:r>
      <w:r w:rsidR="005E6D27">
        <w:instrText xml:space="preserve"> HYPERLINK "https://www.kirale.com/produc</w:instrText>
      </w:r>
      <w:r w:rsidR="005E6D27">
        <w:instrText xml:space="preserve">ts/ktwm102/" \l "083596d3193c172fa" </w:instrText>
      </w:r>
      <w:ins w:id="4990" w:author="JORGE CONTRERAS ORTIZ" w:date="2021-09-08T11:57:00Z"/>
      <w:r w:rsidR="005E6D27">
        <w:fldChar w:fldCharType="separate"/>
      </w:r>
      <w:r w:rsidRPr="00791D37">
        <w:rPr>
          <w:rStyle w:val="Hipervnculo"/>
        </w:rPr>
        <w:t>KSH Reference Guide</w:t>
      </w:r>
      <w:r w:rsidR="005E6D27">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4991" w:name="_Toc81499435"/>
      <w:bookmarkStart w:id="4992" w:name="_Toc81995154"/>
      <w:r w:rsidRPr="00791D37">
        <w:t>SINTAXIS DE LOS PARÁMETROS</w:t>
      </w:r>
      <w:bookmarkEnd w:id="4991"/>
      <w:bookmarkEnd w:id="4992"/>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hex].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dec].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4993"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str].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480142DE"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section 2 </w:t>
      </w:r>
      <w:r w:rsidRPr="00791D37">
        <w:t>(16 bytes).</w:t>
      </w:r>
      <w:ins w:id="4994" w:author="JORGE CONTRERAS ORTIZ" w:date="2021-09-07T20:26:00Z">
        <w:r w:rsidR="00F201E1">
          <w:t xml:space="preserve"> En</w:t>
        </w:r>
      </w:ins>
      <w:ins w:id="4995" w:author="JORGE CONTRERAS ORTIZ" w:date="2021-09-07T20:27:00Z">
        <w:r w:rsidR="00F201E1">
          <w:t xml:space="preserve"> la </w:t>
        </w:r>
        <w:r w:rsidR="00F201E1">
          <w:fldChar w:fldCharType="begin"/>
        </w:r>
        <w:r w:rsidR="00F201E1">
          <w:instrText xml:space="preserve"> REF _Ref81938875 \h </w:instrText>
        </w:r>
      </w:ins>
      <w:ins w:id="4996" w:author="JORGE CONTRERAS ORTIZ" w:date="2021-09-07T20:27:00Z">
        <w:r w:rsidR="00F201E1">
          <w:fldChar w:fldCharType="end"/>
        </w:r>
        <w:r w:rsidR="00F201E1">
          <w:t xml:space="preserve"> se muestran algunas recomendaciones a la hora de us</w:t>
        </w:r>
      </w:ins>
      <w:ins w:id="4997" w:author="JORGE CONTRERAS ORTIZ" w:date="2021-09-07T20:28:00Z">
        <w:r w:rsidR="00F201E1">
          <w:t>ar direcciones IP como parámetros de los comandos KSH.</w:t>
        </w:r>
      </w:ins>
    </w:p>
    <w:p w14:paraId="5F9B45D4" w14:textId="6F9CAF84" w:rsidR="0074559B" w:rsidRDefault="0074559B" w:rsidP="00F201E1">
      <w:pPr>
        <w:rPr>
          <w:ins w:id="4998" w:author="JORGE CONTRERAS ORTIZ" w:date="2021-09-07T20:29:00Z"/>
        </w:rPr>
      </w:pPr>
    </w:p>
    <w:p w14:paraId="690645D6" w14:textId="74ABA134" w:rsidR="00F201E1" w:rsidRDefault="00F201E1" w:rsidP="00F201E1">
      <w:pPr>
        <w:rPr>
          <w:ins w:id="4999" w:author="JORGE CONTRERAS ORTIZ" w:date="2021-09-07T20:29:00Z"/>
        </w:rPr>
      </w:pPr>
    </w:p>
    <w:p w14:paraId="44799501" w14:textId="77777777" w:rsidR="00F201E1" w:rsidRDefault="00F201E1">
      <w:pPr>
        <w:keepNext/>
        <w:rPr>
          <w:ins w:id="5000" w:author="JORGE CONTRERAS ORTIZ" w:date="2021-09-07T20:29:00Z"/>
        </w:rPr>
        <w:pPrChange w:id="5001" w:author="JORGE CONTRERAS ORTIZ" w:date="2021-09-07T20:29:00Z">
          <w:pPr/>
        </w:pPrChange>
      </w:pPr>
      <w:moveToRangeStart w:id="5002" w:author="JORGE CONTRERAS ORTIZ" w:date="2021-09-07T20:29:00Z" w:name="move81938990"/>
      <w:moveTo w:id="5003" w:author="JORGE CONTRERAS ORTIZ" w:date="2021-09-07T20:29:00Z">
        <w:r w:rsidRPr="00791D37">
          <w:rPr>
            <w:noProof/>
          </w:rPr>
          <w:lastRenderedPageBreak/>
          <w:drawing>
            <wp:inline distT="0" distB="0" distL="0" distR="0" wp14:anchorId="4CE7A525" wp14:editId="6DB74CB0">
              <wp:extent cx="5739765" cy="2954655"/>
              <wp:effectExtent l="0" t="0" r="0" b="0"/>
              <wp:docPr id="60" name="Imagen 6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To>
      <w:moveToRangeEnd w:id="5002"/>
    </w:p>
    <w:p w14:paraId="77544791" w14:textId="6D871DC8" w:rsidR="00F201E1" w:rsidRPr="00791D37" w:rsidRDefault="00F201E1">
      <w:pPr>
        <w:pStyle w:val="Descripcin"/>
        <w:jc w:val="center"/>
        <w:pPrChange w:id="5004" w:author="JORGE CONTRERAS ORTIZ" w:date="2021-09-07T20:30:00Z">
          <w:pPr>
            <w:pStyle w:val="Prrafodelista"/>
          </w:pPr>
        </w:pPrChange>
      </w:pPr>
      <w:bookmarkStart w:id="5005" w:name="_Toc81995279"/>
      <w:ins w:id="5006" w:author="JORGE CONTRERAS ORTIZ" w:date="2021-09-07T20:29:00Z">
        <w:r>
          <w:t xml:space="preserve">Ilustración </w:t>
        </w:r>
        <w:r>
          <w:fldChar w:fldCharType="begin"/>
        </w:r>
        <w:r>
          <w:instrText xml:space="preserve"> SEQ Ilustración \* ARABIC </w:instrText>
        </w:r>
      </w:ins>
      <w:r>
        <w:fldChar w:fldCharType="separate"/>
      </w:r>
      <w:ins w:id="5007" w:author="JORGE CONTRERAS ORTIZ" w:date="2021-09-08T11:58:00Z">
        <w:r w:rsidR="00FE2C54">
          <w:rPr>
            <w:noProof/>
          </w:rPr>
          <w:t>39</w:t>
        </w:r>
      </w:ins>
      <w:ins w:id="5008" w:author="JORGE CONTRERAS ORTIZ" w:date="2021-09-07T20:29:00Z">
        <w:r>
          <w:fldChar w:fldCharType="end"/>
        </w:r>
        <w:r>
          <w:t xml:space="preserve"> Direcciones IP como parámetros</w:t>
        </w:r>
      </w:ins>
      <w:bookmarkEnd w:id="5005"/>
    </w:p>
    <w:p w14:paraId="62D2C4C2" w14:textId="46E8AA94" w:rsidR="0074559B" w:rsidRPr="00791D37" w:rsidDel="00F201E1" w:rsidRDefault="0074559B">
      <w:pPr>
        <w:pStyle w:val="Prrafodelista"/>
        <w:jc w:val="center"/>
        <w:rPr>
          <w:del w:id="5009" w:author="JORGE CONTRERAS ORTIZ" w:date="2021-09-07T20:29:00Z"/>
        </w:rPr>
        <w:pPrChange w:id="5010" w:author="JORGE CONTRERAS ORTIZ" w:date="2021-09-07T20:29:00Z">
          <w:pPr>
            <w:pStyle w:val="Prrafodelista"/>
          </w:pPr>
        </w:pPrChange>
      </w:pPr>
      <w:moveFromRangeStart w:id="5011" w:author="JORGE CONTRERAS ORTIZ" w:date="2021-09-07T20:29:00Z" w:name="move81938990"/>
      <w:moveFrom w:id="5012" w:author="JORGE CONTRERAS ORTIZ" w:date="2021-09-07T20:29:00Z">
        <w:r w:rsidRPr="00791D37" w:rsidDel="00F201E1">
          <w:rPr>
            <w:noProof/>
          </w:rPr>
          <w:drawing>
            <wp:inline distT="0" distB="0" distL="0" distR="0" wp14:anchorId="525052F4" wp14:editId="66E4B7D8">
              <wp:extent cx="5739765" cy="2954655"/>
              <wp:effectExtent l="0" t="0" r="0"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From>
      <w:moveFromRangeEnd w:id="5011"/>
    </w:p>
    <w:p w14:paraId="4AD33226" w14:textId="77DEB765" w:rsidR="0074559B" w:rsidRPr="00791D37" w:rsidDel="00F201E1" w:rsidRDefault="0074559B">
      <w:pPr>
        <w:pStyle w:val="Prrafodelista"/>
        <w:jc w:val="center"/>
        <w:rPr>
          <w:del w:id="5013" w:author="JORGE CONTRERAS ORTIZ" w:date="2021-09-07T20:29:00Z"/>
        </w:rPr>
        <w:pPrChange w:id="5014" w:author="JORGE CONTRERAS ORTIZ" w:date="2021-09-07T20:29:00Z">
          <w:pPr>
            <w:pStyle w:val="Descripcin"/>
            <w:jc w:val="center"/>
          </w:pPr>
        </w:pPrChange>
      </w:pPr>
      <w:bookmarkStart w:id="5015" w:name="_Ref81938875"/>
      <w:bookmarkStart w:id="5016" w:name="_Toc81499615"/>
      <w:bookmarkStart w:id="5017" w:name="_Toc81499850"/>
      <w:del w:id="5018" w:author="JORGE CONTRERAS ORTIZ" w:date="2021-09-07T20:29:00Z">
        <w:r w:rsidRPr="00791D37" w:rsidDel="00F201E1">
          <w:delText xml:space="preserve">Ilustración </w:delText>
        </w:r>
        <w:r w:rsidR="004A7EC7" w:rsidDel="00F201E1">
          <w:fldChar w:fldCharType="begin"/>
        </w:r>
        <w:r w:rsidR="004A7EC7" w:rsidDel="00F201E1">
          <w:delInstrText xml:space="preserve"> SEQ Ilustración \* ARABIC </w:delInstrText>
        </w:r>
        <w:r w:rsidR="004A7EC7" w:rsidDel="00F201E1">
          <w:fldChar w:fldCharType="separate"/>
        </w:r>
        <w:r w:rsidR="001749E7" w:rsidDel="00F201E1">
          <w:rPr>
            <w:noProof/>
          </w:rPr>
          <w:delText>39</w:delText>
        </w:r>
        <w:r w:rsidR="004A7EC7" w:rsidDel="00F201E1">
          <w:rPr>
            <w:noProof/>
          </w:rPr>
          <w:fldChar w:fldCharType="end"/>
        </w:r>
        <w:bookmarkEnd w:id="5015"/>
        <w:r w:rsidRPr="00791D37" w:rsidDel="00F201E1">
          <w:delText xml:space="preserve"> IP como parámetros</w:delText>
        </w:r>
        <w:bookmarkEnd w:id="5016"/>
        <w:bookmarkEnd w:id="5017"/>
      </w:del>
    </w:p>
    <w:p w14:paraId="2337B652" w14:textId="77777777" w:rsidR="0074559B" w:rsidRPr="00791D37" w:rsidRDefault="0074559B">
      <w:pPr>
        <w:pStyle w:val="Prrafodelista"/>
        <w:jc w:val="center"/>
        <w:pPrChange w:id="5019" w:author="JORGE CONTRERAS ORTIZ" w:date="2021-09-07T20:29:00Z">
          <w:pPr>
            <w:pStyle w:val="Prrafodelista"/>
          </w:pPr>
        </w:pPrChange>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mac]. Este parámetro se usa para especificar direcciones de 64-bits.</w:t>
      </w:r>
    </w:p>
    <w:p w14:paraId="1CDA81A6" w14:textId="6409F57F" w:rsidR="0074559B" w:rsidRDefault="0074559B" w:rsidP="00791D37">
      <w:pPr>
        <w:pStyle w:val="Prrafodelista"/>
        <w:numPr>
          <w:ilvl w:val="0"/>
          <w:numId w:val="14"/>
        </w:numPr>
        <w:rPr>
          <w:ins w:id="5020" w:author="JORGE CONTRERAS ORTIZ" w:date="2021-09-04T14:12:00Z"/>
        </w:rPr>
      </w:pPr>
      <w:r w:rsidRPr="00791D37">
        <w:rPr>
          <w:b/>
          <w:bCs/>
        </w:rPr>
        <w:t xml:space="preserve">Cadena / Array: </w:t>
      </w:r>
      <w:r w:rsidRPr="00791D37">
        <w:t>Se representa en la guía como [arr]. Este parámetro se usa para especificar payloads que deben enviarse sin ningún cambio. Están hechos de cadena de bytes en notación hexadecimal sin el prefijo “0x”.</w:t>
      </w:r>
    </w:p>
    <w:p w14:paraId="6D1BF0E9" w14:textId="77777777" w:rsidR="00A7595B" w:rsidRPr="00791D37" w:rsidRDefault="00A7595B">
      <w:pPr>
        <w:pStyle w:val="Prrafodelista"/>
        <w:pPrChange w:id="5021"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5022" w:author="JORGE CONTRERAS ORTIZ" w:date="2021-09-04T12:44:00Z"/>
        </w:rPr>
      </w:pPr>
      <w:bookmarkStart w:id="5023" w:name="_Toc81658373"/>
      <w:bookmarkStart w:id="5024" w:name="_Toc81658617"/>
      <w:bookmarkStart w:id="5025" w:name="_Toc81658772"/>
      <w:bookmarkStart w:id="5026" w:name="_Toc81659151"/>
      <w:bookmarkStart w:id="5027" w:name="_Toc81659392"/>
      <w:bookmarkStart w:id="5028" w:name="_Toc81659709"/>
      <w:bookmarkStart w:id="5029" w:name="_Toc81743497"/>
      <w:bookmarkStart w:id="5030" w:name="_Toc81743652"/>
      <w:bookmarkStart w:id="5031" w:name="_Toc81761811"/>
      <w:bookmarkStart w:id="5032" w:name="_Toc81764150"/>
      <w:bookmarkStart w:id="5033" w:name="_Toc81765282"/>
      <w:bookmarkStart w:id="5034" w:name="_Toc81772872"/>
      <w:bookmarkStart w:id="5035" w:name="_Toc81776525"/>
      <w:bookmarkStart w:id="5036" w:name="_Toc81776721"/>
      <w:bookmarkStart w:id="5037" w:name="_Toc81777084"/>
      <w:bookmarkStart w:id="5038" w:name="_Toc81777369"/>
      <w:bookmarkStart w:id="5039" w:name="_Toc81777655"/>
      <w:bookmarkStart w:id="5040" w:name="_Toc81777955"/>
      <w:bookmarkStart w:id="5041" w:name="_Toc81778246"/>
      <w:bookmarkStart w:id="5042" w:name="_Toc81938552"/>
      <w:bookmarkStart w:id="5043" w:name="_Toc81941465"/>
      <w:bookmarkStart w:id="5044" w:name="_Toc81993130"/>
      <w:bookmarkStart w:id="5045" w:name="_Toc81994654"/>
      <w:bookmarkStart w:id="5046" w:name="_Toc81994860"/>
      <w:bookmarkStart w:id="5047" w:name="_Toc81995155"/>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p>
    <w:p w14:paraId="4812A4EB" w14:textId="25882445" w:rsidR="0074559B" w:rsidRPr="00791D37" w:rsidRDefault="00FE1EC4" w:rsidP="00FE1EC4">
      <w:pPr>
        <w:pStyle w:val="Ttulo4"/>
      </w:pPr>
      <w:bookmarkStart w:id="5048" w:name="_Toc81499436"/>
      <w:bookmarkStart w:id="5049" w:name="_Toc81995156"/>
      <w:r w:rsidRPr="00791D37">
        <w:t>MENSAJES DE RESPUESTA</w:t>
      </w:r>
      <w:bookmarkEnd w:id="5048"/>
      <w:bookmarkEnd w:id="5049"/>
    </w:p>
    <w:p w14:paraId="0E4D96C1" w14:textId="77777777" w:rsidR="0074559B" w:rsidRPr="00791D37" w:rsidRDefault="0074559B" w:rsidP="00791D37"/>
    <w:p w14:paraId="519D1340" w14:textId="77777777" w:rsidR="0074559B" w:rsidRPr="00791D37" w:rsidRDefault="0074559B" w:rsidP="00791D37">
      <w:r w:rsidRPr="00791D37">
        <w:t>Cuando se ejecuta un comando en la Kirale Command-Line Shell, se pueden reportar algunos errores como respuesta a su ejecución.</w:t>
      </w:r>
    </w:p>
    <w:p w14:paraId="11F84D61" w14:textId="77777777" w:rsidR="0074559B" w:rsidRPr="00791D37" w:rsidRDefault="0074559B" w:rsidP="00791D37">
      <w:pPr>
        <w:pStyle w:val="Prrafodelista"/>
        <w:numPr>
          <w:ilvl w:val="0"/>
          <w:numId w:val="19"/>
        </w:numPr>
      </w:pPr>
      <w:r w:rsidRPr="00791D37">
        <w:rPr>
          <w:b/>
          <w:bCs/>
          <w:i/>
          <w:iCs/>
        </w:rPr>
        <w:t>Invalid Syntax</w:t>
      </w:r>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r w:rsidRPr="00791D37">
        <w:rPr>
          <w:b/>
          <w:bCs/>
          <w:i/>
          <w:iCs/>
        </w:rPr>
        <w:t xml:space="preserve">Command not found: </w:t>
      </w:r>
      <w:r w:rsidRPr="00791D37">
        <w:t>El comando o el argumento no existe.</w:t>
      </w:r>
    </w:p>
    <w:p w14:paraId="5DAE8B91" w14:textId="77777777" w:rsidR="0074559B" w:rsidRPr="00791D37" w:rsidRDefault="0074559B" w:rsidP="00791D37">
      <w:pPr>
        <w:pStyle w:val="Prrafodelista"/>
        <w:numPr>
          <w:ilvl w:val="0"/>
          <w:numId w:val="19"/>
        </w:numPr>
      </w:pPr>
      <w:r w:rsidRPr="00791D37">
        <w:rPr>
          <w:b/>
          <w:bCs/>
          <w:i/>
          <w:iCs/>
        </w:rPr>
        <w:t>Bad parameter:</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r w:rsidRPr="00791D37">
        <w:rPr>
          <w:b/>
          <w:bCs/>
          <w:i/>
          <w:iCs/>
        </w:rPr>
        <w:t>Command not allowed:</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r w:rsidRPr="00791D37">
        <w:rPr>
          <w:b/>
          <w:bCs/>
          <w:i/>
          <w:iCs/>
        </w:rPr>
        <w:t>Configuration setting missing:</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please wait: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5050"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5051" w:name="_Toc81499437"/>
      <w:bookmarkStart w:id="5052" w:name="_Toc81995157"/>
      <w:r w:rsidRPr="00791D37">
        <w:rPr>
          <w:lang w:val="en-US"/>
        </w:rPr>
        <w:t>KIRALE BINARY INTERFACE</w:t>
      </w:r>
      <w:del w:id="5053" w:author="JORGE CONTRERAS ORTIZ" w:date="2021-09-05T14:09:00Z">
        <w:r w:rsidRPr="00791D37" w:rsidDel="00E205F0">
          <w:rPr>
            <w:lang w:val="en-US"/>
          </w:rPr>
          <w:delText xml:space="preserve"> </w:delText>
        </w:r>
      </w:del>
      <w:ins w:id="5054" w:author="JORGE CONTRERAS ORTIZ" w:date="2021-09-05T14:09:00Z">
        <w:r w:rsidR="00E205F0">
          <w:rPr>
            <w:lang w:val="en-US"/>
          </w:rPr>
          <w:t xml:space="preserve"> </w:t>
        </w:r>
      </w:ins>
      <w:del w:id="5055" w:author="JORGE CONTRERAS ORTIZ" w:date="2021-09-05T14:09:00Z">
        <w:r w:rsidRPr="00791D37" w:rsidDel="00E205F0">
          <w:rPr>
            <w:lang w:val="en-US"/>
          </w:rPr>
          <w:delText xml:space="preserve">REFERENCE GUIDE </w:delText>
        </w:r>
      </w:del>
      <w:r w:rsidRPr="00791D37">
        <w:rPr>
          <w:lang w:val="en-US"/>
        </w:rPr>
        <w:t>– COMANDOS KBI</w:t>
      </w:r>
      <w:bookmarkEnd w:id="5051"/>
      <w:bookmarkEnd w:id="5052"/>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5056" w:name="_Toc81499438"/>
      <w:bookmarkStart w:id="5057" w:name="_Toc81995158"/>
      <w:r w:rsidRPr="00791D37">
        <w:t>OPERACIÓN DE INTERFAZ</w:t>
      </w:r>
      <w:bookmarkEnd w:id="5056"/>
      <w:bookmarkEnd w:id="5057"/>
    </w:p>
    <w:p w14:paraId="30DFA127" w14:textId="77777777" w:rsidR="0074559B" w:rsidRPr="00791D37" w:rsidRDefault="0074559B" w:rsidP="00791D37"/>
    <w:p w14:paraId="0E361C94" w14:textId="0BB8FD1D" w:rsidR="0074559B" w:rsidRDefault="00FE1EC4" w:rsidP="00791D37">
      <w:pPr>
        <w:rPr>
          <w:ins w:id="5058" w:author="JORGE CONTRERAS ORTIZ" w:date="2021-09-05T22:39:00Z"/>
        </w:rPr>
      </w:pPr>
      <w:del w:id="5059"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5060"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5061" w:name="_Toc81499616"/>
                              <w:bookmarkStart w:id="5062" w:name="_Toc81499851"/>
                              <w:del w:id="5063"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064" w:author="JORGE CONTRERAS ORTIZ" w:date="2021-09-04T12:45:00Z">
                                <w:r w:rsidR="00593FA6" w:rsidDel="00FE1EC4">
                                  <w:rPr>
                                    <w:noProof/>
                                  </w:rPr>
                                  <w:delText>40</w:delText>
                                </w:r>
                              </w:del>
                              <w:del w:id="5065" w:author="JORGE CONTRERAS ORTIZ" w:date="2021-09-04T12:48:00Z">
                                <w:r w:rsidR="005026F3" w:rsidDel="00FE1EC4">
                                  <w:rPr>
                                    <w:noProof/>
                                  </w:rPr>
                                  <w:fldChar w:fldCharType="end"/>
                                </w:r>
                                <w:r w:rsidDel="00FE1EC4">
                                  <w:delText xml:space="preserve"> </w:delText>
                                </w:r>
                              </w:del>
                              <w:del w:id="5066" w:author="JORGE CONTRERAS ORTIZ" w:date="2021-09-04T12:45:00Z">
                                <w:r w:rsidDel="00FE1EC4">
                                  <w:delText>Esquema de comunicación entre Host Externo y el dispositivo KTWM102</w:delText>
                                </w:r>
                              </w:del>
                              <w:bookmarkEnd w:id="5061"/>
                              <w:bookmarkEnd w:id="50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5067" w:name="_Toc81499616"/>
                        <w:bookmarkStart w:id="5068" w:name="_Toc81499851"/>
                        <w:del w:id="5069"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070" w:author="JORGE CONTRERAS ORTIZ" w:date="2021-09-04T12:45:00Z">
                          <w:r w:rsidR="00593FA6" w:rsidDel="00FE1EC4">
                            <w:rPr>
                              <w:noProof/>
                            </w:rPr>
                            <w:delText>40</w:delText>
                          </w:r>
                        </w:del>
                        <w:del w:id="5071" w:author="JORGE CONTRERAS ORTIZ" w:date="2021-09-04T12:48:00Z">
                          <w:r w:rsidR="005026F3" w:rsidDel="00FE1EC4">
                            <w:rPr>
                              <w:noProof/>
                            </w:rPr>
                            <w:fldChar w:fldCharType="end"/>
                          </w:r>
                          <w:r w:rsidDel="00FE1EC4">
                            <w:delText xml:space="preserve"> </w:delText>
                          </w:r>
                        </w:del>
                        <w:del w:id="5072" w:author="JORGE CONTRERAS ORTIZ" w:date="2021-09-04T12:45:00Z">
                          <w:r w:rsidDel="00FE1EC4">
                            <w:delText>Esquema de comunicación entre Host Externo y el dispositivo KTWM102</w:delText>
                          </w:r>
                        </w:del>
                        <w:bookmarkEnd w:id="5067"/>
                        <w:bookmarkEnd w:id="5068"/>
                      </w:p>
                    </w:txbxContent>
                  </v:textbox>
                  <w10:wrap type="tight"/>
                </v:shape>
              </w:pict>
            </mc:Fallback>
          </mc:AlternateContent>
        </w:r>
      </w:del>
      <w:r w:rsidR="0074559B" w:rsidRPr="00791D37">
        <w:t xml:space="preserve">Antes de entrar en el funcionamiento de </w:t>
      </w:r>
      <w:del w:id="5073" w:author="JORGE CONTRERAS ORTIZ" w:date="2021-09-04T12:44:00Z">
        <w:r w:rsidR="0074559B" w:rsidRPr="00791D37" w:rsidDel="00FE1EC4">
          <w:delText>como</w:delText>
        </w:r>
      </w:del>
      <w:ins w:id="5074" w:author="JORGE CONTRERAS ORTIZ" w:date="2021-09-04T12:44:00Z">
        <w:r w:rsidRPr="00791D37">
          <w:t>cómo</w:t>
        </w:r>
      </w:ins>
      <w:r w:rsidR="0074559B" w:rsidRPr="00791D37">
        <w:t xml:space="preserve"> usar los comandos KBI por puerto UART, </w:t>
      </w:r>
      <w:del w:id="5075" w:author="JORGE CONTRERAS ORTIZ" w:date="2021-09-04T14:12:00Z">
        <w:r w:rsidR="0074559B" w:rsidRPr="00791D37" w:rsidDel="00A7595B">
          <w:delText>en la siguiente imagen</w:delText>
        </w:r>
      </w:del>
      <w:ins w:id="5076"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5077" w:author="JORGE CONTRERAS ORTIZ" w:date="2021-09-08T11:58:00Z">
        <w:r w:rsidR="00FE2C54">
          <w:t xml:space="preserve">Ilustración </w:t>
        </w:r>
        <w:r w:rsidR="00FE2C54">
          <w:rPr>
            <w:noProof/>
          </w:rPr>
          <w:t>40</w:t>
        </w:r>
      </w:ins>
      <w:ins w:id="5078" w:author="JORGE CONTRERAS ORTIZ" w:date="2021-09-04T14:12:00Z">
        <w:r w:rsidR="00A7595B">
          <w:fldChar w:fldCharType="end"/>
        </w:r>
        <w:r w:rsidR="00A7595B">
          <w:t>,</w:t>
        </w:r>
      </w:ins>
      <w:r w:rsidR="0074559B" w:rsidRPr="00791D37">
        <w:t xml:space="preserve"> se muestra un esquema de un Host externo</w:t>
      </w:r>
      <w:ins w:id="5079" w:author="JORGE CONTRERAS ORTIZ" w:date="2021-09-04T12:45:00Z">
        <w:r>
          <w:t>, como puede ser un microcontrolador</w:t>
        </w:r>
      </w:ins>
      <w:ins w:id="5080" w:author="JORGE CONTRERAS ORTIZ" w:date="2021-09-07T20:32:00Z">
        <w:r w:rsidR="00F76301">
          <w:t>, el cuál incluya una codificación y decodificación COBS</w:t>
        </w:r>
      </w:ins>
      <w:r w:rsidR="0074559B" w:rsidRPr="00791D37">
        <w:t xml:space="preserve"> usando </w:t>
      </w:r>
      <w:ins w:id="5081" w:author="JORGE CONTRERAS ORTIZ" w:date="2021-09-07T20:32:00Z">
        <w:r w:rsidR="00F76301">
          <w:t xml:space="preserve">comandos </w:t>
        </w:r>
      </w:ins>
      <w:r w:rsidR="0074559B" w:rsidRPr="00791D37">
        <w:t>KBI para comunicarse con el módulo KTWM102 y el sistema KiNOS a través del puerto UART:</w:t>
      </w:r>
    </w:p>
    <w:p w14:paraId="06B38919" w14:textId="77777777" w:rsidR="002407CC" w:rsidRDefault="002407CC" w:rsidP="00791D37">
      <w:pPr>
        <w:rPr>
          <w:ins w:id="5082" w:author="JORGE CONTRERAS ORTIZ" w:date="2021-09-04T12:50:00Z"/>
        </w:rPr>
      </w:pPr>
    </w:p>
    <w:p w14:paraId="4B33C6AE" w14:textId="77777777" w:rsidR="00FE1EC4" w:rsidRDefault="00FE1EC4">
      <w:pPr>
        <w:keepNext/>
        <w:jc w:val="center"/>
        <w:rPr>
          <w:ins w:id="5083" w:author="JORGE CONTRERAS ORTIZ" w:date="2021-09-04T12:50:00Z"/>
        </w:rPr>
        <w:pPrChange w:id="5084" w:author="JORGE CONTRERAS ORTIZ" w:date="2021-09-04T12:50:00Z">
          <w:pPr/>
        </w:pPrChange>
      </w:pPr>
      <w:ins w:id="5085"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5D31923C" w:rsidR="00FE1EC4" w:rsidRDefault="00FE1EC4">
      <w:pPr>
        <w:pStyle w:val="Descripcin"/>
        <w:jc w:val="center"/>
        <w:rPr>
          <w:ins w:id="5086" w:author="JORGE CONTRERAS ORTIZ" w:date="2021-09-05T22:39:00Z"/>
        </w:rPr>
      </w:pPr>
      <w:bookmarkStart w:id="5087" w:name="_Ref81657178"/>
      <w:bookmarkStart w:id="5088" w:name="_Toc81995280"/>
      <w:ins w:id="5089" w:author="JORGE CONTRERAS ORTIZ" w:date="2021-09-04T12:50:00Z">
        <w:r>
          <w:t xml:space="preserve">Ilustración </w:t>
        </w:r>
        <w:r>
          <w:fldChar w:fldCharType="begin"/>
        </w:r>
        <w:r>
          <w:instrText xml:space="preserve"> SEQ Ilustración \* ARABIC </w:instrText>
        </w:r>
      </w:ins>
      <w:r>
        <w:fldChar w:fldCharType="separate"/>
      </w:r>
      <w:ins w:id="5090" w:author="JORGE CONTRERAS ORTIZ" w:date="2021-09-08T11:58:00Z">
        <w:r w:rsidR="00FE2C54">
          <w:rPr>
            <w:noProof/>
          </w:rPr>
          <w:t>40</w:t>
        </w:r>
      </w:ins>
      <w:ins w:id="5091" w:author="JORGE CONTRERAS ORTIZ" w:date="2021-09-04T12:50:00Z">
        <w:r>
          <w:fldChar w:fldCharType="end"/>
        </w:r>
        <w:bookmarkEnd w:id="5087"/>
        <w:r>
          <w:t xml:space="preserve"> </w:t>
        </w:r>
        <w:r w:rsidRPr="00064A8D">
          <w:t>Esquema de comunicación entre Host Externo y el dispositivo KTWM102</w:t>
        </w:r>
      </w:ins>
      <w:bookmarkEnd w:id="5088"/>
    </w:p>
    <w:p w14:paraId="64BC164B" w14:textId="77777777" w:rsidR="002407CC" w:rsidRPr="002407CC" w:rsidRDefault="002407CC"/>
    <w:p w14:paraId="4CF31136" w14:textId="416E3C9B" w:rsidR="0074559B" w:rsidRPr="00791D37" w:rsidDel="00F76301" w:rsidRDefault="0074559B" w:rsidP="00791D37">
      <w:pPr>
        <w:rPr>
          <w:del w:id="5092" w:author="JORGE CONTRERAS ORTIZ" w:date="2021-09-07T20:33:00Z"/>
        </w:rPr>
      </w:pPr>
      <w:r w:rsidRPr="00791D37">
        <w:t xml:space="preserve">Una vez conectado el sistema como </w:t>
      </w:r>
      <w:ins w:id="5093" w:author="JORGE CONTRERAS ORTIZ" w:date="2021-09-04T14:13:00Z">
        <w:r w:rsidR="00A7595B">
          <w:t>se indicada en el esquema mostrado en</w:t>
        </w:r>
      </w:ins>
      <w:del w:id="5094" w:author="JORGE CONTRERAS ORTIZ" w:date="2021-09-04T14:12:00Z">
        <w:r w:rsidRPr="00791D37" w:rsidDel="00A7595B">
          <w:delText>en el esquema</w:delText>
        </w:r>
      </w:del>
      <w:ins w:id="5095"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5096" w:author="JORGE CONTRERAS ORTIZ" w:date="2021-09-08T11:58:00Z">
        <w:r w:rsidR="00FE2C54">
          <w:t xml:space="preserve">Ilustración </w:t>
        </w:r>
        <w:r w:rsidR="00FE2C54">
          <w:rPr>
            <w:noProof/>
          </w:rPr>
          <w:t>40</w:t>
        </w:r>
      </w:ins>
      <w:ins w:id="5097" w:author="JORGE CONTRERAS ORTIZ" w:date="2021-09-04T14:12:00Z">
        <w:r w:rsidR="00A7595B">
          <w:fldChar w:fldCharType="end"/>
        </w:r>
      </w:ins>
      <w:ins w:id="5098" w:author="JORGE CONTRERAS ORTIZ" w:date="2021-09-04T14:13:00Z">
        <w:r w:rsidR="00A7595B">
          <w:t xml:space="preserve">, </w:t>
        </w:r>
      </w:ins>
      <w:del w:id="5099" w:author="JORGE CONTRERAS ORTIZ" w:date="2021-09-04T14:13:00Z">
        <w:r w:rsidRPr="00791D37" w:rsidDel="00A7595B">
          <w:delText xml:space="preserve">, </w:delText>
        </w:r>
      </w:del>
      <w:del w:id="5100" w:author="JORGE CONTRERAS ORTIZ" w:date="2021-09-04T12:44:00Z">
        <w:r w:rsidRPr="00791D37" w:rsidDel="00FE1EC4">
          <w:delText xml:space="preserve">deberemos </w:delText>
        </w:r>
      </w:del>
      <w:ins w:id="5101" w:author="JORGE CONTRERAS ORTIZ" w:date="2021-09-04T12:44:00Z">
        <w:r w:rsidR="00FE1EC4">
          <w:t>se deberá</w:t>
        </w:r>
        <w:r w:rsidR="00FE1EC4" w:rsidRPr="00791D37">
          <w:t xml:space="preserve"> </w:t>
        </w:r>
      </w:ins>
      <w:r w:rsidRPr="00791D37">
        <w:t xml:space="preserve">configurar el puerto serie de </w:t>
      </w:r>
      <w:del w:id="5102" w:author="JORGE CONTRERAS ORTIZ" w:date="2021-09-07T20:33:00Z">
        <w:r w:rsidRPr="00791D37" w:rsidDel="00F76301">
          <w:delText xml:space="preserve">nuestro </w:delText>
        </w:r>
      </w:del>
      <w:r w:rsidRPr="00791D37">
        <w:t xml:space="preserve">Host </w:t>
      </w:r>
      <w:del w:id="5103" w:author="JORGE CONTRERAS ORTIZ" w:date="2021-09-07T20:33:00Z">
        <w:r w:rsidRPr="00791D37" w:rsidDel="00F76301">
          <w:delText>de la siguiente manera</w:delText>
        </w:r>
      </w:del>
      <w:ins w:id="5104" w:author="JORGE CONTRERAS ORTIZ" w:date="2021-09-07T20:33:00Z">
        <w:r w:rsidR="00F76301">
          <w:t xml:space="preserve">con un Baudrate o tasa de datos, de </w:t>
        </w:r>
      </w:ins>
      <w:del w:id="5105" w:author="JORGE CONTRERAS ORTIZ" w:date="2021-09-07T20:33:00Z">
        <w:r w:rsidRPr="00791D37" w:rsidDel="00F76301">
          <w:delText>:</w:delText>
        </w:r>
      </w:del>
    </w:p>
    <w:p w14:paraId="23E82E58" w14:textId="0D6BFF96" w:rsidR="0074559B" w:rsidRPr="00791D37" w:rsidRDefault="0074559B" w:rsidP="00791D37">
      <w:pPr>
        <w:rPr>
          <w:lang w:val="en-US"/>
        </w:rPr>
      </w:pPr>
      <w:del w:id="5106" w:author="JORGE CONTRERAS ORTIZ" w:date="2021-09-07T20:33:00Z">
        <w:r w:rsidRPr="00791D37" w:rsidDel="00F76301">
          <w:rPr>
            <w:b/>
            <w:bCs/>
            <w:lang w:val="en-US"/>
          </w:rPr>
          <w:delText xml:space="preserve">Configuración Serie: </w:delText>
        </w:r>
      </w:del>
      <w:r w:rsidRPr="00791D37">
        <w:rPr>
          <w:lang w:val="en-US"/>
        </w:rPr>
        <w:t>115200 bps, 8 data bits, no parity, 1 stop bit, no flow control.</w:t>
      </w:r>
    </w:p>
    <w:p w14:paraId="1D46A4C3" w14:textId="77777777" w:rsidR="0074559B" w:rsidRPr="00FE1EC4" w:rsidRDefault="0074559B" w:rsidP="00791D37">
      <w:pPr>
        <w:rPr>
          <w:i/>
          <w:iCs/>
          <w:rPrChange w:id="5107" w:author="JORGE CONTRERAS ORTIZ" w:date="2021-09-04T12:51:00Z">
            <w:rPr/>
          </w:rPrChange>
        </w:rPr>
      </w:pPr>
      <w:r w:rsidRPr="00FE1EC4">
        <w:rPr>
          <w:b/>
          <w:bCs/>
          <w:i/>
          <w:iCs/>
        </w:rPr>
        <w:t xml:space="preserve">Nota: </w:t>
      </w:r>
      <w:r w:rsidRPr="00FE1EC4">
        <w:rPr>
          <w:i/>
          <w:iCs/>
          <w:rPrChange w:id="5108" w:author="JORGE CONTRERAS ORTIZ" w:date="2021-09-04T12:51:00Z">
            <w:rPr/>
          </w:rPrChange>
        </w:rPr>
        <w:t>Comprobar que los pines de comunicación serie cumplen con las características eléctricas.</w:t>
      </w:r>
    </w:p>
    <w:p w14:paraId="3A2B888F" w14:textId="4610D74A" w:rsidR="0074559B" w:rsidRPr="00791D37" w:rsidRDefault="0074559B" w:rsidP="00791D37">
      <w:r w:rsidRPr="00791D37">
        <w:t xml:space="preserve">Como se detalla en la </w:t>
      </w:r>
      <w:del w:id="5109" w:author="JORGE CONTRERAS ORTIZ" w:date="2021-09-04T12:51:00Z">
        <w:r w:rsidRPr="00791D37" w:rsidDel="00FE1EC4">
          <w:delText>imagen</w:delText>
        </w:r>
      </w:del>
      <w:ins w:id="5110" w:author="JORGE CONTRERAS ORTIZ" w:date="2021-09-04T14:14:00Z">
        <w:r w:rsidR="00A7595B">
          <w:fldChar w:fldCharType="begin"/>
        </w:r>
        <w:r w:rsidR="00A7595B">
          <w:instrText xml:space="preserve"> REF _Ref81657178 \h </w:instrText>
        </w:r>
      </w:ins>
      <w:ins w:id="5111" w:author="JORGE CONTRERAS ORTIZ" w:date="2021-09-04T14:14:00Z">
        <w:r w:rsidR="00A7595B">
          <w:fldChar w:fldCharType="separate"/>
        </w:r>
      </w:ins>
      <w:ins w:id="5112" w:author="JORGE CONTRERAS ORTIZ" w:date="2021-09-08T11:58:00Z">
        <w:r w:rsidR="00FE2C54">
          <w:t xml:space="preserve">Ilustración </w:t>
        </w:r>
        <w:r w:rsidR="00FE2C54">
          <w:rPr>
            <w:noProof/>
          </w:rPr>
          <w:t>40</w:t>
        </w:r>
      </w:ins>
      <w:ins w:id="5113"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53A2364C" w:rsidR="0074559B" w:rsidRPr="00791D37" w:rsidDel="00FE1EC4" w:rsidRDefault="0074559B" w:rsidP="00791D37">
      <w:pPr>
        <w:rPr>
          <w:del w:id="5114" w:author="JORGE CONTRERAS ORTIZ" w:date="2021-09-04T12:52:00Z"/>
        </w:rPr>
      </w:pPr>
      <w:r w:rsidRPr="00791D37">
        <w:t xml:space="preserve">Este procedimiento es llevado a cabo por el sistema de codificación </w:t>
      </w:r>
      <w:r w:rsidRPr="00791D37">
        <w:rPr>
          <w:b/>
          <w:bCs/>
          <w:i/>
          <w:iCs/>
        </w:rPr>
        <w:t xml:space="preserve">Consisten Overhead Byte Stuffing (COBS) </w:t>
      </w:r>
      <w:r w:rsidRPr="00791D37">
        <w:t xml:space="preserve">implementado en KiNOS. Este sistema se explica con más detalle en la </w:t>
      </w:r>
      <w:r w:rsidR="005E6D27">
        <w:fldChar w:fldCharType="begin"/>
      </w:r>
      <w:r w:rsidR="005E6D27">
        <w:instrText xml:space="preserve"> HYPERLINK "https://www.kirale.com/products/ktwm102/" \l "083596d3193c172fa" </w:instrText>
      </w:r>
      <w:ins w:id="5115" w:author="JORGE CONTRERAS ORTIZ" w:date="2021-09-08T11:57:00Z"/>
      <w:r w:rsidR="005E6D27">
        <w:fldChar w:fldCharType="separate"/>
      </w:r>
      <w:r w:rsidRPr="00791D37">
        <w:rPr>
          <w:rStyle w:val="Hipervnculo"/>
        </w:rPr>
        <w:t>KBI Reference Guide</w:t>
      </w:r>
      <w:r w:rsidR="005E6D27">
        <w:rPr>
          <w:rStyle w:val="Hipervnculo"/>
        </w:rPr>
        <w:fldChar w:fldCharType="end"/>
      </w:r>
      <w:r w:rsidRPr="00791D37">
        <w:t xml:space="preserve"> y en </w:t>
      </w:r>
      <w:r w:rsidR="005E6D27">
        <w:fldChar w:fldCharType="begin"/>
      </w:r>
      <w:r w:rsidR="005E6D27">
        <w:instrText xml:space="preserve"> HYPERLINK "https://datatracker.ietf.org/doc/html/draf</w:instrText>
      </w:r>
      <w:r w:rsidR="005E6D27">
        <w:instrText xml:space="preserve">t-ietf-pppext-cobs-00" </w:instrText>
      </w:r>
      <w:ins w:id="5116" w:author="JORGE CONTRERAS ORTIZ" w:date="2021-09-08T11:57:00Z"/>
      <w:r w:rsidR="005E6D27">
        <w:fldChar w:fldCharType="separate"/>
      </w:r>
      <w:r w:rsidRPr="00791D37">
        <w:rPr>
          <w:rStyle w:val="Hipervnculo"/>
        </w:rPr>
        <w:t>draft-ietf-pppext-cobs-00</w:t>
      </w:r>
      <w:r w:rsidR="005E6D27">
        <w:rPr>
          <w:rStyle w:val="Hipervnculo"/>
        </w:rPr>
        <w:fldChar w:fldCharType="end"/>
      </w:r>
      <w:r w:rsidRPr="00791D37">
        <w:t>. Por lo que el Host externo deberá implementar este sistema de codificación COBS para poder interactuar con KiNOS vía UART.</w:t>
      </w:r>
    </w:p>
    <w:p w14:paraId="53689972" w14:textId="751932C1" w:rsidR="0074559B" w:rsidRPr="00791D37" w:rsidDel="00FE1EC4" w:rsidRDefault="0074559B" w:rsidP="00791D37">
      <w:pPr>
        <w:rPr>
          <w:del w:id="5117" w:author="JORGE CONTRERAS ORTIZ" w:date="2021-09-04T12:52:00Z"/>
        </w:rPr>
      </w:pPr>
    </w:p>
    <w:p w14:paraId="6ED37B7C" w14:textId="77777777" w:rsidR="0074559B" w:rsidRPr="00791D37" w:rsidRDefault="00FE1EC4" w:rsidP="00791D37">
      <w:commentRangeStart w:id="5118"/>
      <w:commentRangeEnd w:id="5118"/>
      <w:r>
        <w:rPr>
          <w:rStyle w:val="Refdecomentario"/>
        </w:rPr>
        <w:commentReference w:id="5118"/>
      </w:r>
    </w:p>
    <w:p w14:paraId="267CFC26" w14:textId="1EB03A8D" w:rsidR="000B6602" w:rsidRPr="00791D37" w:rsidDel="002407CC" w:rsidRDefault="000B6602" w:rsidP="00791D37">
      <w:pPr>
        <w:rPr>
          <w:del w:id="5119" w:author="JORGE CONTRERAS ORTIZ" w:date="2021-09-05T22:39:00Z"/>
        </w:rPr>
      </w:pPr>
      <w:bookmarkStart w:id="5120" w:name="_Toc81776529"/>
      <w:bookmarkStart w:id="5121" w:name="_Toc81776725"/>
      <w:bookmarkStart w:id="5122" w:name="_Toc81777088"/>
      <w:bookmarkStart w:id="5123" w:name="_Toc81777373"/>
      <w:bookmarkStart w:id="5124" w:name="_Toc81777659"/>
      <w:bookmarkStart w:id="5125" w:name="_Toc81777959"/>
      <w:bookmarkStart w:id="5126" w:name="_Toc81778250"/>
      <w:bookmarkStart w:id="5127" w:name="_Toc81938556"/>
      <w:bookmarkStart w:id="5128" w:name="_Toc81941469"/>
      <w:bookmarkStart w:id="5129" w:name="_Toc81993134"/>
      <w:bookmarkStart w:id="5130" w:name="_Toc81994658"/>
      <w:bookmarkStart w:id="5131" w:name="_Toc81994864"/>
      <w:bookmarkStart w:id="5132" w:name="_Toc81995159"/>
      <w:bookmarkEnd w:id="5120"/>
      <w:bookmarkEnd w:id="5121"/>
      <w:bookmarkEnd w:id="5122"/>
      <w:bookmarkEnd w:id="5123"/>
      <w:bookmarkEnd w:id="5124"/>
      <w:bookmarkEnd w:id="5125"/>
      <w:bookmarkEnd w:id="5126"/>
      <w:bookmarkEnd w:id="5127"/>
      <w:bookmarkEnd w:id="5128"/>
      <w:bookmarkEnd w:id="5129"/>
      <w:bookmarkEnd w:id="5130"/>
      <w:bookmarkEnd w:id="5131"/>
      <w:bookmarkEnd w:id="5132"/>
    </w:p>
    <w:p w14:paraId="0DDBFBC8" w14:textId="4624E6A2" w:rsidR="0074559B" w:rsidRPr="00791D37" w:rsidRDefault="00FE1EC4" w:rsidP="00FE1EC4">
      <w:pPr>
        <w:pStyle w:val="Ttulo4"/>
      </w:pPr>
      <w:bookmarkStart w:id="5133" w:name="_Toc81499439"/>
      <w:bookmarkStart w:id="5134" w:name="_Toc81995160"/>
      <w:r w:rsidRPr="00791D37">
        <w:t>FORMATO DEL PAQUETE</w:t>
      </w:r>
      <w:bookmarkEnd w:id="5133"/>
      <w:bookmarkEnd w:id="5134"/>
    </w:p>
    <w:p w14:paraId="4B56D104" w14:textId="77777777" w:rsidR="0074559B" w:rsidRPr="00791D37" w:rsidRDefault="0074559B" w:rsidP="00791D37"/>
    <w:p w14:paraId="5C9D6A7B" w14:textId="54BFFE28" w:rsidR="0074559B" w:rsidRDefault="0074559B" w:rsidP="00791D37">
      <w:pPr>
        <w:rPr>
          <w:ins w:id="5135" w:author="JORGE CONTRERAS ORTIZ" w:date="2021-09-05T22:39:00Z"/>
        </w:rPr>
      </w:pPr>
      <w:r w:rsidRPr="00791D37">
        <w:t xml:space="preserve">En esta sección se explicará el formato de los paquetes a transmitir o a recibir desde un host externo sin la codificación COBS. Este formato es el </w:t>
      </w:r>
      <w:del w:id="5136" w:author="JORGE CONTRERAS ORTIZ" w:date="2021-09-04T14:14:00Z">
        <w:r w:rsidRPr="00791D37" w:rsidDel="00A7595B">
          <w:delText>siguiente</w:delText>
        </w:r>
      </w:del>
      <w:ins w:id="5137"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5138" w:author="JORGE CONTRERAS ORTIZ" w:date="2021-09-08T11:58:00Z">
        <w:r w:rsidR="00FE2C54" w:rsidRPr="00791D37">
          <w:t xml:space="preserve">Tabla </w:t>
        </w:r>
        <w:r w:rsidR="00FE2C54">
          <w:rPr>
            <w:noProof/>
          </w:rPr>
          <w:t>13</w:t>
        </w:r>
      </w:ins>
      <w:ins w:id="5139"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5140"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5141">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5142"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5143"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pPr>
              <w:jc w:val="center"/>
              <w:pPrChange w:id="5144" w:author="JORGE CONTRERAS ORTIZ" w:date="2021-09-06T00:17:00Z">
                <w:pPr/>
              </w:pPrChange>
            </w:pPr>
            <w:r w:rsidRPr="00791D37">
              <w:t>Header</w:t>
            </w:r>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5145"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pPr>
              <w:jc w:val="center"/>
              <w:pPrChange w:id="5146" w:author="JORGE CONTRERAS ORTIZ" w:date="2021-09-06T00:17:00Z">
                <w:pPr/>
              </w:pPrChange>
            </w:pPr>
            <w:r w:rsidRPr="00791D37">
              <w:t>Payload</w:t>
            </w:r>
          </w:p>
        </w:tc>
      </w:tr>
      <w:tr w:rsidR="0074559B" w:rsidRPr="00791D37" w14:paraId="663B9227" w14:textId="77777777" w:rsidTr="0048500E">
        <w:trPr>
          <w:trHeight w:val="300"/>
          <w:jc w:val="center"/>
          <w:trPrChange w:id="5147"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5148"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pPr>
              <w:jc w:val="center"/>
              <w:pPrChange w:id="5149"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5150"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pPr>
              <w:jc w:val="center"/>
              <w:pPrChange w:id="5151"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5152"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pPr>
              <w:jc w:val="center"/>
              <w:pPrChange w:id="5153"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5154"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pPr>
              <w:jc w:val="center"/>
              <w:pPrChange w:id="5155"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5156"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pPr>
              <w:jc w:val="center"/>
              <w:pPrChange w:id="5157"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5158"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pPr>
              <w:jc w:val="center"/>
              <w:pPrChange w:id="5159" w:author="JORGE CONTRERAS ORTIZ" w:date="2021-09-06T00:17:00Z">
                <w:pPr/>
              </w:pPrChange>
            </w:pPr>
            <w:r w:rsidRPr="00791D37">
              <w:t>(Optional ≤ 1268 Bytes)</w:t>
            </w:r>
          </w:p>
        </w:tc>
      </w:tr>
    </w:tbl>
    <w:p w14:paraId="1662D902" w14:textId="77777777" w:rsidR="0074559B" w:rsidRPr="00791D37" w:rsidRDefault="0074559B" w:rsidP="00791D37">
      <w:pPr>
        <w:pStyle w:val="Descripcin"/>
      </w:pPr>
    </w:p>
    <w:p w14:paraId="692BD859" w14:textId="3716A92F" w:rsidR="0074559B" w:rsidRPr="00791D37" w:rsidRDefault="0074559B" w:rsidP="00CA0339">
      <w:pPr>
        <w:pStyle w:val="Descripcin"/>
        <w:jc w:val="center"/>
      </w:pPr>
      <w:bookmarkStart w:id="5160" w:name="_Ref81657283"/>
      <w:bookmarkStart w:id="5161" w:name="_Toc81499573"/>
      <w:bookmarkStart w:id="5162" w:name="_Ref81657279"/>
      <w:bookmarkStart w:id="5163" w:name="_Toc81995327"/>
      <w:r w:rsidRPr="00791D37">
        <w:t xml:space="preserve">Tabla </w:t>
      </w:r>
      <w:ins w:id="5164" w:author="JORGE CONTRERAS ORTIZ" w:date="2021-09-05T23:24:00Z">
        <w:r w:rsidR="004C5F01">
          <w:fldChar w:fldCharType="begin"/>
        </w:r>
        <w:r w:rsidR="004C5F01">
          <w:instrText xml:space="preserve"> SEQ Tabla \* ARABIC </w:instrText>
        </w:r>
      </w:ins>
      <w:r w:rsidR="004C5F01">
        <w:fldChar w:fldCharType="separate"/>
      </w:r>
      <w:ins w:id="5165" w:author="JORGE CONTRERAS ORTIZ" w:date="2021-09-08T11:58:00Z">
        <w:r w:rsidR="00FE2C54">
          <w:rPr>
            <w:noProof/>
          </w:rPr>
          <w:t>13</w:t>
        </w:r>
      </w:ins>
      <w:ins w:id="5166" w:author="JORGE CONTRERAS ORTIZ" w:date="2021-09-05T23:24:00Z">
        <w:r w:rsidR="004C5F01">
          <w:fldChar w:fldCharType="end"/>
        </w:r>
      </w:ins>
      <w:del w:id="516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5160"/>
      <w:r w:rsidRPr="00791D37">
        <w:t xml:space="preserve"> Formato del Paquete</w:t>
      </w:r>
      <w:bookmarkEnd w:id="5161"/>
      <w:bookmarkEnd w:id="5162"/>
      <w:bookmarkEnd w:id="5163"/>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5168" w:author="JORGE CONTRERAS ORTIZ" w:date="2021-09-05T22:39:00Z"/>
        </w:rPr>
      </w:pPr>
      <w:r w:rsidRPr="00791D37">
        <w:rPr>
          <w:b/>
          <w:bCs/>
        </w:rPr>
        <w:t>CKS:</w:t>
      </w:r>
      <w:r w:rsidRPr="00791D37">
        <w:t xml:space="preserve"> Byte de Checksum. Se calcula con el XOR de todo el resto de bytes del paquete.</w:t>
      </w:r>
    </w:p>
    <w:p w14:paraId="1C7D1A72" w14:textId="77777777" w:rsidR="00A13F24" w:rsidRPr="00791D37" w:rsidRDefault="00A13F24">
      <w:pPr>
        <w:pStyle w:val="Prrafodelista"/>
        <w:pPrChange w:id="5169" w:author="JORGE CONTRERAS ORTIZ" w:date="2021-09-05T22:39:00Z">
          <w:pPr>
            <w:pStyle w:val="Prrafodelista"/>
            <w:numPr>
              <w:numId w:val="14"/>
            </w:numPr>
            <w:ind w:hanging="360"/>
          </w:pPr>
        </w:pPrChange>
      </w:pPr>
    </w:p>
    <w:p w14:paraId="4D726942" w14:textId="69F2C4C1" w:rsidR="00FE1EC4" w:rsidRDefault="0074559B" w:rsidP="00791D37">
      <w:pPr>
        <w:rPr>
          <w:ins w:id="5170" w:author="JORGE CONTRERAS ORTIZ" w:date="2021-09-05T22:39:00Z"/>
        </w:rPr>
      </w:pPr>
      <w:r w:rsidRPr="00791D37">
        <w:t>Después de la cabecera puede haber una payload de tamaño variable, el cuál puede presentarse como información opcional para un comando o respuesta específico. El tamaño máximo de la payload es de 1268 bytes. Todos los subcampos de la payload deben ser big endian.</w:t>
      </w:r>
    </w:p>
    <w:p w14:paraId="2173156A" w14:textId="77777777" w:rsidR="00A13F24" w:rsidRPr="00791D37" w:rsidRDefault="00A13F24" w:rsidP="00791D37"/>
    <w:p w14:paraId="263460D9" w14:textId="41E97F41" w:rsidR="0074559B" w:rsidRDefault="0074559B" w:rsidP="00791D37">
      <w:pPr>
        <w:rPr>
          <w:ins w:id="5171" w:author="JORGE CONTRERAS ORTIZ" w:date="2021-09-05T22:39:00Z"/>
        </w:rPr>
      </w:pPr>
      <w:r w:rsidRPr="00791D37">
        <w:t xml:space="preserve">El byte </w:t>
      </w:r>
      <w:r w:rsidRPr="00791D37">
        <w:rPr>
          <w:b/>
          <w:bCs/>
        </w:rPr>
        <w:t xml:space="preserve">TYPE </w:t>
      </w:r>
      <w:r w:rsidRPr="00791D37">
        <w:t>tiene los siguientes bits</w:t>
      </w:r>
      <w:ins w:id="5172"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5173" w:author="JORGE CONTRERAS ORTIZ" w:date="2021-09-08T11:58:00Z">
        <w:r w:rsidR="00FE2C54" w:rsidRPr="00791D37">
          <w:t xml:space="preserve">Tabla </w:t>
        </w:r>
        <w:r w:rsidR="00FE2C54">
          <w:rPr>
            <w:noProof/>
          </w:rPr>
          <w:t>14</w:t>
        </w:r>
      </w:ins>
      <w:ins w:id="5174"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5175" w:author="JORGE CONTRERAS ORTIZ" w:date="2021-09-08T11:58:00Z">
        <w:r w:rsidR="00FE2C54" w:rsidRPr="00791D37">
          <w:t xml:space="preserve">Tabla </w:t>
        </w:r>
        <w:r w:rsidR="00FE2C54">
          <w:rPr>
            <w:noProof/>
          </w:rPr>
          <w:t>15</w:t>
        </w:r>
      </w:ins>
      <w:ins w:id="5176"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2A3EE3D8" w:rsidR="00A7595B" w:rsidRDefault="0074559B" w:rsidP="00522D2C">
      <w:pPr>
        <w:pStyle w:val="Descripcin"/>
        <w:jc w:val="center"/>
        <w:rPr>
          <w:ins w:id="5177" w:author="JORGE CONTRERAS ORTIZ" w:date="2021-09-04T14:15:00Z"/>
        </w:rPr>
      </w:pPr>
      <w:bookmarkStart w:id="5178" w:name="_Ref81657300"/>
      <w:bookmarkStart w:id="5179" w:name="_Toc81499574"/>
      <w:bookmarkStart w:id="5180" w:name="_Toc81995328"/>
      <w:r w:rsidRPr="00791D37">
        <w:t xml:space="preserve">Tabla </w:t>
      </w:r>
      <w:ins w:id="5181" w:author="JORGE CONTRERAS ORTIZ" w:date="2021-09-05T23:24:00Z">
        <w:r w:rsidR="004C5F01">
          <w:fldChar w:fldCharType="begin"/>
        </w:r>
        <w:r w:rsidR="004C5F01">
          <w:instrText xml:space="preserve"> SEQ Tabla \* ARABIC </w:instrText>
        </w:r>
      </w:ins>
      <w:r w:rsidR="004C5F01">
        <w:fldChar w:fldCharType="separate"/>
      </w:r>
      <w:ins w:id="5182" w:author="JORGE CONTRERAS ORTIZ" w:date="2021-09-08T11:58:00Z">
        <w:r w:rsidR="00FE2C54">
          <w:rPr>
            <w:noProof/>
          </w:rPr>
          <w:t>14</w:t>
        </w:r>
      </w:ins>
      <w:ins w:id="5183" w:author="JORGE CONTRERAS ORTIZ" w:date="2021-09-05T23:24:00Z">
        <w:r w:rsidR="004C5F01">
          <w:fldChar w:fldCharType="end"/>
        </w:r>
      </w:ins>
      <w:del w:id="518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5178"/>
      <w:r w:rsidRPr="00791D37">
        <w:t xml:space="preserve"> Bits Byte Type</w:t>
      </w:r>
      <w:bookmarkEnd w:id="5179"/>
      <w:bookmarkEnd w:id="5180"/>
    </w:p>
    <w:p w14:paraId="7026D1F5" w14:textId="54F4CE06" w:rsidR="0074559B" w:rsidRPr="00A7595B" w:rsidDel="00A7595B" w:rsidRDefault="00A7595B">
      <w:pPr>
        <w:pStyle w:val="Descripcin"/>
        <w:jc w:val="center"/>
        <w:rPr>
          <w:del w:id="5185" w:author="JORGE CONTRERAS ORTIZ" w:date="2021-09-04T14:15:00Z"/>
        </w:rPr>
      </w:pPr>
      <w:ins w:id="5186" w:author="JORGE CONTRERAS ORTIZ" w:date="2021-09-04T14:15:00Z">
        <w:r>
          <w:br w:type="page"/>
        </w:r>
      </w:ins>
    </w:p>
    <w:p w14:paraId="6883FD99" w14:textId="34E626B7" w:rsidR="0074559B" w:rsidRPr="00791D37" w:rsidRDefault="0074559B">
      <w:pPr>
        <w:pStyle w:val="Descripcin"/>
        <w:pPrChange w:id="5187" w:author="JORGE CONTRERAS ORTIZ" w:date="2021-09-04T14:15:00Z">
          <w:pPr/>
        </w:pPrChange>
      </w:pPr>
      <w:del w:id="5188"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Reserved</w:t>
            </w:r>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1 - Command</w:t>
            </w:r>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3 - Notification</w:t>
            </w:r>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4 to 15 - Reserved</w:t>
            </w:r>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r w:rsidRPr="00791D37">
              <w:rPr>
                <w:lang w:eastAsia="es-ES"/>
              </w:rPr>
              <w:t>Write / Execute</w:t>
            </w:r>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Ping Reply</w:t>
            </w:r>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r w:rsidRPr="00791D37">
              <w:rPr>
                <w:lang w:eastAsia="es-ES"/>
              </w:rPr>
              <w:t>Read</w:t>
            </w:r>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r w:rsidRPr="00791D37">
              <w:rPr>
                <w:lang w:eastAsia="es-ES"/>
              </w:rPr>
              <w:t>Value</w:t>
            </w:r>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r w:rsidRPr="00791D37">
              <w:rPr>
                <w:lang w:eastAsia="es-ES"/>
              </w:rPr>
              <w:t>Delete</w:t>
            </w:r>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r w:rsidRPr="00791D37">
              <w:rPr>
                <w:lang w:eastAsia="es-ES"/>
              </w:rPr>
              <w:t>Bad parameter</w:t>
            </w:r>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r w:rsidRPr="00791D37">
              <w:rPr>
                <w:lang w:eastAsia="es-ES"/>
              </w:rPr>
              <w:t>Named Ping Reply</w:t>
            </w:r>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r w:rsidRPr="00791D37">
              <w:rPr>
                <w:lang w:eastAsia="es-ES"/>
              </w:rPr>
              <w:t>Bad Command</w:t>
            </w:r>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r w:rsidRPr="00791D37">
              <w:rPr>
                <w:lang w:eastAsia="es-ES"/>
              </w:rPr>
              <w:t>Named 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r w:rsidRPr="00791D37">
              <w:rPr>
                <w:lang w:eastAsia="es-ES"/>
              </w:rPr>
              <w:t>Operation not allowed</w:t>
            </w:r>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r w:rsidRPr="00791D37">
              <w:rPr>
                <w:lang w:eastAsia="es-ES"/>
              </w:rPr>
              <w:t>Destination Unreachable</w:t>
            </w:r>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r w:rsidRPr="00791D37">
              <w:rPr>
                <w:lang w:eastAsia="es-ES"/>
              </w:rPr>
              <w:t>Memory Allocation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r w:rsidRPr="00791D37">
              <w:rPr>
                <w:lang w:eastAsia="es-ES"/>
              </w:rPr>
              <w:t>Config. Settings Misssing</w:t>
            </w:r>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Firmware Updat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r w:rsidRPr="00791D37">
              <w:rPr>
                <w:lang w:eastAsia="es-ES"/>
              </w:rPr>
              <w:t>Busy</w:t>
            </w:r>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11A27C53" w:rsidR="0074559B" w:rsidRPr="00791D37" w:rsidRDefault="0074559B" w:rsidP="00CA0339">
      <w:pPr>
        <w:pStyle w:val="Descripcin"/>
        <w:jc w:val="center"/>
      </w:pPr>
      <w:bookmarkStart w:id="5189" w:name="_Ref81657308"/>
      <w:bookmarkStart w:id="5190" w:name="_Toc81499575"/>
      <w:bookmarkStart w:id="5191" w:name="_Toc81995329"/>
      <w:r w:rsidRPr="00791D37">
        <w:t xml:space="preserve">Tabla </w:t>
      </w:r>
      <w:ins w:id="5192" w:author="JORGE CONTRERAS ORTIZ" w:date="2021-09-05T23:24:00Z">
        <w:r w:rsidR="004C5F01">
          <w:fldChar w:fldCharType="begin"/>
        </w:r>
        <w:r w:rsidR="004C5F01">
          <w:instrText xml:space="preserve"> SEQ Tabla \* ARABIC </w:instrText>
        </w:r>
      </w:ins>
      <w:r w:rsidR="004C5F01">
        <w:fldChar w:fldCharType="separate"/>
      </w:r>
      <w:ins w:id="5193" w:author="JORGE CONTRERAS ORTIZ" w:date="2021-09-08T11:58:00Z">
        <w:r w:rsidR="00FE2C54">
          <w:rPr>
            <w:noProof/>
          </w:rPr>
          <w:t>15</w:t>
        </w:r>
      </w:ins>
      <w:ins w:id="5194" w:author="JORGE CONTRERAS ORTIZ" w:date="2021-09-05T23:24:00Z">
        <w:r w:rsidR="004C5F01">
          <w:fldChar w:fldCharType="end"/>
        </w:r>
      </w:ins>
      <w:del w:id="519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5189"/>
      <w:r w:rsidRPr="00791D37">
        <w:t xml:space="preserve"> Significado Bits Byte Type</w:t>
      </w:r>
      <w:bookmarkEnd w:id="5190"/>
      <w:bookmarkEnd w:id="5191"/>
    </w:p>
    <w:p w14:paraId="4BD9859D" w14:textId="501460CA" w:rsidR="0074559B" w:rsidRDefault="0074559B" w:rsidP="00791D37">
      <w:pPr>
        <w:rPr>
          <w:ins w:id="5196" w:author="JORGE CONTRERAS ORTIZ" w:date="2021-09-04T12:52:00Z"/>
        </w:rPr>
      </w:pPr>
    </w:p>
    <w:p w14:paraId="6C90B98F" w14:textId="3933E66B" w:rsidR="00A60C70" w:rsidRPr="00791D37" w:rsidDel="00A7595B" w:rsidRDefault="00A60C70" w:rsidP="00791D37">
      <w:pPr>
        <w:rPr>
          <w:del w:id="5197" w:author="JORGE CONTRERAS ORTIZ" w:date="2021-09-04T14:15:00Z"/>
        </w:rPr>
      </w:pPr>
      <w:bookmarkStart w:id="5198" w:name="_Toc81658378"/>
      <w:bookmarkStart w:id="5199" w:name="_Toc81658622"/>
      <w:bookmarkStart w:id="5200" w:name="_Toc81658777"/>
      <w:bookmarkStart w:id="5201" w:name="_Toc81659156"/>
      <w:bookmarkStart w:id="5202" w:name="_Toc81659397"/>
      <w:bookmarkStart w:id="5203" w:name="_Toc81659714"/>
      <w:bookmarkStart w:id="5204" w:name="_Toc81743502"/>
      <w:bookmarkStart w:id="5205" w:name="_Toc81743657"/>
      <w:bookmarkStart w:id="5206" w:name="_Toc81761816"/>
      <w:bookmarkStart w:id="5207" w:name="_Toc81764155"/>
      <w:bookmarkStart w:id="5208" w:name="_Toc81765287"/>
      <w:bookmarkStart w:id="5209" w:name="_Toc81772877"/>
      <w:bookmarkStart w:id="5210" w:name="_Toc81776531"/>
      <w:bookmarkStart w:id="5211" w:name="_Toc81776727"/>
      <w:bookmarkStart w:id="5212" w:name="_Toc81777090"/>
      <w:bookmarkStart w:id="5213" w:name="_Toc81777375"/>
      <w:bookmarkStart w:id="5214" w:name="_Toc81777661"/>
      <w:bookmarkStart w:id="5215" w:name="_Toc81777961"/>
      <w:bookmarkStart w:id="5216" w:name="_Toc81778252"/>
      <w:bookmarkStart w:id="5217" w:name="_Toc81938558"/>
      <w:bookmarkStart w:id="5218" w:name="_Toc81941471"/>
      <w:bookmarkStart w:id="5219" w:name="_Toc81993136"/>
      <w:bookmarkStart w:id="5220" w:name="_Toc81994660"/>
      <w:bookmarkStart w:id="5221" w:name="_Toc81994866"/>
      <w:bookmarkStart w:id="5222" w:name="_Toc81995161"/>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bookmarkEnd w:id="5214"/>
      <w:bookmarkEnd w:id="5215"/>
      <w:bookmarkEnd w:id="5216"/>
      <w:bookmarkEnd w:id="5217"/>
      <w:bookmarkEnd w:id="5218"/>
      <w:bookmarkEnd w:id="5219"/>
      <w:bookmarkEnd w:id="5220"/>
      <w:bookmarkEnd w:id="5221"/>
      <w:bookmarkEnd w:id="5222"/>
    </w:p>
    <w:p w14:paraId="72E7BADD" w14:textId="22BE46D9" w:rsidR="0074559B" w:rsidRPr="00791D37" w:rsidDel="00A7595B" w:rsidRDefault="0074559B" w:rsidP="00791D37">
      <w:pPr>
        <w:rPr>
          <w:del w:id="5223" w:author="JORGE CONTRERAS ORTIZ" w:date="2021-09-04T14:15:00Z"/>
        </w:rPr>
      </w:pPr>
      <w:bookmarkStart w:id="5224" w:name="_Toc81658379"/>
      <w:bookmarkStart w:id="5225" w:name="_Toc81658623"/>
      <w:bookmarkStart w:id="5226" w:name="_Toc81658778"/>
      <w:bookmarkStart w:id="5227" w:name="_Toc81659157"/>
      <w:bookmarkStart w:id="5228" w:name="_Toc81659398"/>
      <w:bookmarkStart w:id="5229" w:name="_Toc81659715"/>
      <w:bookmarkStart w:id="5230" w:name="_Toc81743503"/>
      <w:bookmarkStart w:id="5231" w:name="_Toc81743658"/>
      <w:bookmarkStart w:id="5232" w:name="_Toc81761817"/>
      <w:bookmarkStart w:id="5233" w:name="_Toc81764156"/>
      <w:bookmarkStart w:id="5234" w:name="_Toc81765288"/>
      <w:bookmarkStart w:id="5235" w:name="_Toc81772878"/>
      <w:bookmarkStart w:id="5236" w:name="_Toc81776532"/>
      <w:bookmarkStart w:id="5237" w:name="_Toc81776728"/>
      <w:bookmarkStart w:id="5238" w:name="_Toc81777091"/>
      <w:bookmarkStart w:id="5239" w:name="_Toc81777376"/>
      <w:bookmarkStart w:id="5240" w:name="_Toc81777662"/>
      <w:bookmarkStart w:id="5241" w:name="_Toc81777962"/>
      <w:bookmarkStart w:id="5242" w:name="_Toc81778253"/>
      <w:bookmarkStart w:id="5243" w:name="_Toc81938559"/>
      <w:bookmarkStart w:id="5244" w:name="_Toc81941472"/>
      <w:bookmarkStart w:id="5245" w:name="_Toc81993137"/>
      <w:bookmarkStart w:id="5246" w:name="_Toc81994661"/>
      <w:bookmarkStart w:id="5247" w:name="_Toc81994867"/>
      <w:bookmarkStart w:id="5248" w:name="_Toc81995162"/>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bookmarkEnd w:id="5239"/>
      <w:bookmarkEnd w:id="5240"/>
      <w:bookmarkEnd w:id="5241"/>
      <w:bookmarkEnd w:id="5242"/>
      <w:bookmarkEnd w:id="5243"/>
      <w:bookmarkEnd w:id="5244"/>
      <w:bookmarkEnd w:id="5245"/>
      <w:bookmarkEnd w:id="5246"/>
      <w:bookmarkEnd w:id="5247"/>
      <w:bookmarkEnd w:id="5248"/>
    </w:p>
    <w:p w14:paraId="3EF8A087" w14:textId="044FB29D" w:rsidR="0074559B" w:rsidRPr="00791D37" w:rsidRDefault="00A60C70" w:rsidP="00FE1EC4">
      <w:pPr>
        <w:pStyle w:val="Ttulo4"/>
      </w:pPr>
      <w:bookmarkStart w:id="5249" w:name="_Toc81499440"/>
      <w:bookmarkStart w:id="5250" w:name="_Toc81995163"/>
      <w:r w:rsidRPr="00791D37">
        <w:t>REPRESENTACIÓN DE DATOS</w:t>
      </w:r>
      <w:bookmarkEnd w:id="5249"/>
      <w:bookmarkEnd w:id="5250"/>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padding</w:t>
      </w:r>
      <w:ins w:id="5251" w:author="JORGE CONTRERAS ORTIZ" w:date="2021-09-04T12:53:00Z">
        <w:r w:rsidR="00A60C70">
          <w:t>.</w:t>
        </w:r>
      </w:ins>
      <w:del w:id="5252"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5253" w:name="_Toc81499441"/>
      <w:bookmarkStart w:id="5254" w:name="_Toc81995164"/>
      <w:r w:rsidRPr="00791D37">
        <w:t>COMANDOS Y RESPUESTAS</w:t>
      </w:r>
      <w:bookmarkEnd w:id="5253"/>
      <w:bookmarkEnd w:id="5254"/>
    </w:p>
    <w:p w14:paraId="37421E14" w14:textId="77777777" w:rsidR="0074559B" w:rsidRPr="00791D37" w:rsidRDefault="0074559B" w:rsidP="00791D37"/>
    <w:p w14:paraId="7E88C864" w14:textId="77777777" w:rsidR="0074559B" w:rsidRPr="00791D37" w:rsidRDefault="0074559B" w:rsidP="00791D37">
      <w:r w:rsidRPr="00791D37">
        <w:t>Los dispositivos KiNOS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4470162D" w:rsidR="0074559B" w:rsidRPr="00791D37" w:rsidRDefault="0074559B" w:rsidP="00791D37">
      <w:pPr>
        <w:pStyle w:val="Prrafodelista"/>
        <w:numPr>
          <w:ilvl w:val="0"/>
          <w:numId w:val="20"/>
        </w:numPr>
      </w:pPr>
      <w:r w:rsidRPr="00791D37">
        <w:t xml:space="preserve">La segunda opción de transmisión desde el dispositivo KiNOS son las notificaciones, o mensajes para informar de eventos asíncronos. (Ver </w:t>
      </w:r>
      <w:r w:rsidR="005E6D27">
        <w:fldChar w:fldCharType="begin"/>
      </w:r>
      <w:r w:rsidR="005E6D27">
        <w:instrText xml:space="preserve"> HYPERLINK \l "_Notificaciones" </w:instrText>
      </w:r>
      <w:ins w:id="5255" w:author="JORGE CONTRERAS ORTIZ" w:date="2021-09-08T11:57:00Z"/>
      <w:r w:rsidR="005E6D27">
        <w:fldChar w:fldCharType="separate"/>
      </w:r>
      <w:r w:rsidRPr="00791D37">
        <w:rPr>
          <w:rStyle w:val="Hipervnculo"/>
        </w:rPr>
        <w:t>3.2.5. Notificaciones</w:t>
      </w:r>
      <w:r w:rsidR="005E6D27">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14CF9E5D" w:rsidR="0074559B" w:rsidDel="00A13F24" w:rsidRDefault="0074559B" w:rsidP="00791D37">
      <w:pPr>
        <w:rPr>
          <w:del w:id="5256" w:author="JORGE CONTRERAS ORTIZ" w:date="2021-09-04T12:57:00Z"/>
        </w:rPr>
      </w:pPr>
      <w:r w:rsidRPr="00791D37">
        <w:t>Un ejemplo de esta rutina de “Comando – Esperar respuesta” sería</w:t>
      </w:r>
      <w:ins w:id="5257" w:author="JORGE CONTRERAS ORTIZ" w:date="2021-09-04T12:57:00Z">
        <w:r w:rsidR="00A60C70">
          <w:t xml:space="preserve"> lo mostrado </w:t>
        </w:r>
      </w:ins>
      <w:ins w:id="5258"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5259" w:author="JORGE CONTRERAS ORTIZ" w:date="2021-09-08T11:58:00Z">
        <w:r w:rsidR="00FE2C54" w:rsidRPr="00791D37">
          <w:t xml:space="preserve">Ilustración </w:t>
        </w:r>
        <w:r w:rsidR="00FE2C54">
          <w:rPr>
            <w:noProof/>
          </w:rPr>
          <w:t>41</w:t>
        </w:r>
      </w:ins>
      <w:ins w:id="5260" w:author="JORGE CONTRERAS ORTIZ" w:date="2021-09-04T14:26:00Z">
        <w:r w:rsidR="00522D2C">
          <w:fldChar w:fldCharType="end"/>
        </w:r>
      </w:ins>
      <w:ins w:id="5261" w:author="JORGE CONTRERAS ORTIZ" w:date="2021-09-04T12:57:00Z">
        <w:r w:rsidR="00A60C70">
          <w:t>:</w:t>
        </w:r>
      </w:ins>
      <w:del w:id="5262" w:author="JORGE CONTRERAS ORTIZ" w:date="2021-09-04T12:57:00Z">
        <w:r w:rsidRPr="00791D37" w:rsidDel="00A60C70">
          <w:delText xml:space="preserve">: </w:delText>
        </w:r>
      </w:del>
    </w:p>
    <w:p w14:paraId="05E1B78A" w14:textId="3F4AE96C" w:rsidR="00A13F24" w:rsidRDefault="00A13F24" w:rsidP="00791D37">
      <w:pPr>
        <w:rPr>
          <w:ins w:id="5263" w:author="JORGE CONTRERAS ORTIZ" w:date="2021-09-05T22:40:00Z"/>
        </w:rPr>
      </w:pPr>
    </w:p>
    <w:p w14:paraId="37E9A83B" w14:textId="77777777" w:rsidR="00A13F24" w:rsidRDefault="00A13F24" w:rsidP="00791D37">
      <w:pPr>
        <w:rPr>
          <w:ins w:id="5264" w:author="JORGE CONTRERAS ORTIZ" w:date="2021-09-05T22:39:00Z"/>
        </w:rPr>
      </w:pPr>
    </w:p>
    <w:p w14:paraId="52BD70C4" w14:textId="77777777" w:rsidR="00A60C70" w:rsidRPr="00791D37" w:rsidRDefault="00A60C70" w:rsidP="00791D37">
      <w:pPr>
        <w:rPr>
          <w:ins w:id="5265" w:author="JORGE CONTRERAS ORTIZ" w:date="2021-09-04T12:57:00Z"/>
        </w:rPr>
      </w:pPr>
    </w:p>
    <w:p w14:paraId="1AC963C7" w14:textId="1438D9B6" w:rsidR="0074559B" w:rsidRPr="00791D37" w:rsidDel="00A60C70" w:rsidRDefault="0074559B" w:rsidP="00791D37">
      <w:pPr>
        <w:rPr>
          <w:del w:id="5266" w:author="JORGE CONTRERAS ORTIZ" w:date="2021-09-04T12:57:00Z"/>
        </w:rPr>
      </w:pPr>
    </w:p>
    <w:p w14:paraId="3B0577E6" w14:textId="77777777" w:rsidR="0074559B" w:rsidRPr="00791D37" w:rsidRDefault="0074559B">
      <w:pPr>
        <w:jc w:val="center"/>
        <w:pPrChange w:id="5267"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0"/>
                    <a:stretch>
                      <a:fillRect/>
                    </a:stretch>
                  </pic:blipFill>
                  <pic:spPr>
                    <a:xfrm>
                      <a:off x="0" y="0"/>
                      <a:ext cx="4933950" cy="1828800"/>
                    </a:xfrm>
                    <a:prstGeom prst="rect">
                      <a:avLst/>
                    </a:prstGeom>
                  </pic:spPr>
                </pic:pic>
              </a:graphicData>
            </a:graphic>
          </wp:inline>
        </w:drawing>
      </w:r>
    </w:p>
    <w:p w14:paraId="5BD58BA5" w14:textId="029D211B" w:rsidR="0074559B" w:rsidRPr="00791D37" w:rsidRDefault="0074559B" w:rsidP="00CA0339">
      <w:pPr>
        <w:pStyle w:val="Descripcin"/>
        <w:jc w:val="center"/>
        <w:rPr>
          <w:noProof/>
        </w:rPr>
      </w:pPr>
      <w:bookmarkStart w:id="5268" w:name="_Ref81658032"/>
      <w:bookmarkStart w:id="5269" w:name="_Toc81499617"/>
      <w:bookmarkStart w:id="5270" w:name="_Toc81499852"/>
      <w:bookmarkStart w:id="5271" w:name="_Toc81995281"/>
      <w:r w:rsidRPr="00791D37">
        <w:t xml:space="preserve">Ilustración </w:t>
      </w:r>
      <w:r w:rsidR="005E6D27">
        <w:fldChar w:fldCharType="begin"/>
      </w:r>
      <w:r w:rsidR="005E6D27">
        <w:instrText xml:space="preserve"> SEQ Ilustración \* ARABIC </w:instrText>
      </w:r>
      <w:r w:rsidR="005E6D27">
        <w:fldChar w:fldCharType="separate"/>
      </w:r>
      <w:ins w:id="5272" w:author="JORGE CONTRERAS ORTIZ" w:date="2021-09-08T11:58:00Z">
        <w:r w:rsidR="00FE2C54">
          <w:rPr>
            <w:noProof/>
          </w:rPr>
          <w:t>41</w:t>
        </w:r>
      </w:ins>
      <w:del w:id="5273" w:author="JORGE CONTRERAS ORTIZ" w:date="2021-09-04T12:45:00Z">
        <w:r w:rsidR="00593FA6" w:rsidDel="00FE1EC4">
          <w:rPr>
            <w:noProof/>
          </w:rPr>
          <w:delText>41</w:delText>
        </w:r>
      </w:del>
      <w:r w:rsidR="005E6D27">
        <w:rPr>
          <w:noProof/>
        </w:rPr>
        <w:fldChar w:fldCharType="end"/>
      </w:r>
      <w:bookmarkEnd w:id="5268"/>
      <w:r w:rsidRPr="00791D37">
        <w:rPr>
          <w:noProof/>
        </w:rPr>
        <w:t xml:space="preserve"> Ejemplo Rutina de Comando - Esperar Respuesta</w:t>
      </w:r>
      <w:bookmarkEnd w:id="5269"/>
      <w:bookmarkEnd w:id="5270"/>
      <w:bookmarkEnd w:id="5271"/>
    </w:p>
    <w:p w14:paraId="2A5B11A8" w14:textId="4C4E1542" w:rsidR="0074559B" w:rsidRPr="00791D37" w:rsidDel="00A60C70" w:rsidRDefault="0074559B" w:rsidP="00791D37">
      <w:pPr>
        <w:rPr>
          <w:del w:id="5274" w:author="JORGE CONTRERAS ORTIZ" w:date="2021-09-04T12:57:00Z"/>
        </w:rPr>
      </w:pPr>
    </w:p>
    <w:p w14:paraId="02C13646" w14:textId="17F24A5B" w:rsidR="0074559B" w:rsidRPr="00791D37" w:rsidDel="00A60C70" w:rsidRDefault="0074559B" w:rsidP="00791D37">
      <w:pPr>
        <w:rPr>
          <w:del w:id="5275" w:author="JORGE CONTRERAS ORTIZ" w:date="2021-09-04T12:57:00Z"/>
        </w:rPr>
      </w:pPr>
    </w:p>
    <w:p w14:paraId="772721BA" w14:textId="663DF661" w:rsidR="0074559B" w:rsidRPr="00791D37" w:rsidDel="00522D2C" w:rsidRDefault="0074559B" w:rsidP="00791D37">
      <w:pPr>
        <w:rPr>
          <w:del w:id="5276" w:author="JORGE CONTRERAS ORTIZ" w:date="2021-09-04T14:27:00Z"/>
        </w:rPr>
      </w:pPr>
    </w:p>
    <w:p w14:paraId="169E72DC" w14:textId="7221DC20" w:rsidR="0074559B" w:rsidRDefault="0074559B" w:rsidP="00791D37">
      <w:pPr>
        <w:rPr>
          <w:ins w:id="5277" w:author="JORGE CONTRERAS ORTIZ" w:date="2021-09-04T14:27:00Z"/>
        </w:rPr>
      </w:pPr>
    </w:p>
    <w:p w14:paraId="18069F41" w14:textId="51183C2E" w:rsidR="00522D2C" w:rsidRDefault="00522D2C" w:rsidP="00791D37">
      <w:pPr>
        <w:rPr>
          <w:ins w:id="5278" w:author="JORGE CONTRERAS ORTIZ" w:date="2021-09-04T14:27:00Z"/>
        </w:rPr>
      </w:pPr>
    </w:p>
    <w:p w14:paraId="29C99A10" w14:textId="00CB4C33" w:rsidR="00522D2C" w:rsidRDefault="00522D2C" w:rsidP="00791D37">
      <w:pPr>
        <w:rPr>
          <w:ins w:id="5279" w:author="JORGE CONTRERAS ORTIZ" w:date="2021-09-04T14:27:00Z"/>
        </w:rPr>
      </w:pPr>
    </w:p>
    <w:p w14:paraId="1236DF2D" w14:textId="19E7AAAA" w:rsidR="00522D2C" w:rsidRPr="00791D37" w:rsidDel="00A13F24" w:rsidRDefault="00522D2C" w:rsidP="00791D37">
      <w:pPr>
        <w:rPr>
          <w:del w:id="5280" w:author="JORGE CONTRERAS ORTIZ" w:date="2021-09-05T22:40:00Z"/>
        </w:rPr>
      </w:pPr>
      <w:bookmarkStart w:id="5281" w:name="_Toc81776535"/>
      <w:bookmarkStart w:id="5282" w:name="_Toc81776731"/>
      <w:bookmarkStart w:id="5283" w:name="_Toc81777094"/>
      <w:bookmarkStart w:id="5284" w:name="_Toc81777379"/>
      <w:bookmarkStart w:id="5285" w:name="_Toc81777665"/>
      <w:bookmarkStart w:id="5286" w:name="_Toc81777965"/>
      <w:bookmarkStart w:id="5287" w:name="_Toc81778256"/>
      <w:bookmarkStart w:id="5288" w:name="_Toc81938562"/>
      <w:bookmarkStart w:id="5289" w:name="_Toc81941475"/>
      <w:bookmarkStart w:id="5290" w:name="_Toc81993140"/>
      <w:bookmarkStart w:id="5291" w:name="_Toc81994664"/>
      <w:bookmarkStart w:id="5292" w:name="_Toc81994870"/>
      <w:bookmarkStart w:id="5293" w:name="_Toc81995165"/>
      <w:bookmarkEnd w:id="5281"/>
      <w:bookmarkEnd w:id="5282"/>
      <w:bookmarkEnd w:id="5283"/>
      <w:bookmarkEnd w:id="5284"/>
      <w:bookmarkEnd w:id="5285"/>
      <w:bookmarkEnd w:id="5286"/>
      <w:bookmarkEnd w:id="5287"/>
      <w:bookmarkEnd w:id="5288"/>
      <w:bookmarkEnd w:id="5289"/>
      <w:bookmarkEnd w:id="5290"/>
      <w:bookmarkEnd w:id="5291"/>
      <w:bookmarkEnd w:id="5292"/>
      <w:bookmarkEnd w:id="5293"/>
    </w:p>
    <w:p w14:paraId="494BBF8B" w14:textId="55285034" w:rsidR="0074559B" w:rsidRPr="00791D37" w:rsidRDefault="00A60C70" w:rsidP="00FE1EC4">
      <w:pPr>
        <w:pStyle w:val="Ttulo4"/>
      </w:pPr>
      <w:bookmarkStart w:id="5294" w:name="_Toc81499442"/>
      <w:bookmarkStart w:id="5295" w:name="_Toc81995166"/>
      <w:r w:rsidRPr="00791D37">
        <w:t>NOTIFICACIONES</w:t>
      </w:r>
      <w:bookmarkEnd w:id="5294"/>
      <w:bookmarkEnd w:id="5295"/>
    </w:p>
    <w:p w14:paraId="7A002677" w14:textId="77777777" w:rsidR="0074559B" w:rsidRPr="00791D37" w:rsidRDefault="0074559B" w:rsidP="00791D37"/>
    <w:p w14:paraId="72D09472" w14:textId="31755861" w:rsidR="0074559B" w:rsidRPr="00791D37" w:rsidRDefault="0074559B" w:rsidP="00791D37">
      <w:r w:rsidRPr="00791D37">
        <w:t xml:space="preserve">Un dispositivo KiNOS manda una notificación a un host externo para informar de eventos asíncronos. Estos eventos asíncronos pueden ser eventos como la recepción de datos por </w:t>
      </w:r>
      <w:del w:id="5296" w:author="JORGE CONTRERAS ORTIZ" w:date="2021-09-04T12:58:00Z">
        <w:r w:rsidRPr="00791D37" w:rsidDel="00A60C70">
          <w:delText>trafico</w:delText>
        </w:r>
      </w:del>
      <w:ins w:id="5297"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0AC1B1D7" w:rsidR="0074559B" w:rsidRDefault="0074559B" w:rsidP="00791D37">
      <w:pPr>
        <w:rPr>
          <w:ins w:id="5298" w:author="JORGE CONTRERAS ORTIZ" w:date="2021-09-04T12:58:00Z"/>
          <w:rStyle w:val="Hipervnculo"/>
        </w:rPr>
      </w:pPr>
      <w:r w:rsidRPr="00791D37">
        <w:t xml:space="preserve">Para más detalle de los comandos ver en la </w:t>
      </w:r>
      <w:r w:rsidR="005E6D27">
        <w:fldChar w:fldCharType="begin"/>
      </w:r>
      <w:r w:rsidR="005E6D27">
        <w:instrText xml:space="preserve"> HYPERLINK "https://www.kirale.com/products/ktwm102/" \l "083596d3193c172fa" </w:instrText>
      </w:r>
      <w:ins w:id="5299" w:author="JORGE CONTRERAS ORTIZ" w:date="2021-09-08T11:57:00Z"/>
      <w:r w:rsidR="005E6D27">
        <w:fldChar w:fldCharType="separate"/>
      </w:r>
      <w:r w:rsidRPr="00791D37">
        <w:rPr>
          <w:rStyle w:val="Hipervnculo"/>
        </w:rPr>
        <w:t>KBI Reference Guide</w:t>
      </w:r>
      <w:r w:rsidR="005E6D27">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5300" w:name="_Toc81499443"/>
      <w:bookmarkStart w:id="5301" w:name="_Ref81926656"/>
      <w:bookmarkStart w:id="5302" w:name="_Ref81926664"/>
      <w:bookmarkStart w:id="5303" w:name="_Ref81986492"/>
      <w:bookmarkStart w:id="5304" w:name="_Ref81986502"/>
      <w:bookmarkStart w:id="5305" w:name="_Toc81995167"/>
      <w:r w:rsidRPr="00791D37">
        <w:t>CONFIGURACIÓN DE RED</w:t>
      </w:r>
      <w:bookmarkEnd w:id="5300"/>
      <w:bookmarkEnd w:id="5301"/>
      <w:bookmarkEnd w:id="5302"/>
      <w:bookmarkEnd w:id="5303"/>
      <w:bookmarkEnd w:id="5304"/>
      <w:bookmarkEnd w:id="5305"/>
    </w:p>
    <w:p w14:paraId="5716C5FA" w14:textId="77777777" w:rsidR="0074559B" w:rsidRPr="00791D37" w:rsidRDefault="0074559B" w:rsidP="00791D37"/>
    <w:p w14:paraId="1FB5DDC4" w14:textId="153EB913" w:rsidR="0074559B" w:rsidRPr="00791D37" w:rsidRDefault="0074559B" w:rsidP="00791D37">
      <w:r w:rsidRPr="00791D37">
        <w:t xml:space="preserve">Una vez explicadas </w:t>
      </w:r>
      <w:del w:id="5306" w:author="JORGE CONTRERAS ORTIZ" w:date="2021-09-07T21:00:00Z">
        <w:r w:rsidRPr="00791D37" w:rsidDel="00030323">
          <w:delText xml:space="preserve">las </w:delText>
        </w:r>
      </w:del>
      <w:ins w:id="5307" w:author="JORGE CONTRERAS ORTIZ" w:date="2021-09-07T21:00:00Z">
        <w:r w:rsidR="00030323" w:rsidRPr="00791D37">
          <w:t>l</w:t>
        </w:r>
        <w:r w:rsidR="00030323">
          <w:t>os</w:t>
        </w:r>
        <w:r w:rsidR="00030323" w:rsidRPr="00791D37">
          <w:t xml:space="preserve"> </w:t>
        </w:r>
      </w:ins>
      <w:r w:rsidRPr="00791D37">
        <w:t xml:space="preserve">diferentes </w:t>
      </w:r>
      <w:del w:id="5308" w:author="JORGE CONTRERAS ORTIZ" w:date="2021-09-07T21:00:00Z">
        <w:r w:rsidRPr="00791D37" w:rsidDel="00030323">
          <w:delText xml:space="preserve">maneras </w:delText>
        </w:r>
      </w:del>
      <w:ins w:id="5309" w:author="JORGE CONTRERAS ORTIZ" w:date="2021-09-07T21:00:00Z">
        <w:r w:rsidR="00030323">
          <w:t>métodos</w:t>
        </w:r>
        <w:r w:rsidR="00030323" w:rsidRPr="00791D37">
          <w:t xml:space="preserve"> </w:t>
        </w:r>
      </w:ins>
      <w:r w:rsidRPr="00791D37">
        <w:t>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5310" w:author="JORGE CONTRERAS ORTIZ" w:date="2021-09-04T13:09:00Z"/>
        </w:rPr>
      </w:pPr>
      <w:del w:id="5311" w:author="JORGE CONTRERAS ORTIZ" w:date="2021-09-04T13:04:00Z">
        <w:r w:rsidRPr="00791D37" w:rsidDel="00CA4A46">
          <w:delText>Antes de</w:delText>
        </w:r>
      </w:del>
      <w:ins w:id="5312" w:author="JORGE CONTRERAS ORTIZ" w:date="2021-09-04T13:04:00Z">
        <w:r w:rsidR="00CA4A46">
          <w:t>Previo</w:t>
        </w:r>
      </w:ins>
      <w:del w:id="5313" w:author="JORGE CONTRERAS ORTIZ" w:date="2021-09-04T13:04:00Z">
        <w:r w:rsidRPr="00791D37" w:rsidDel="00CA4A46">
          <w:delText xml:space="preserve"> introduci</w:delText>
        </w:r>
      </w:del>
      <w:ins w:id="5314" w:author="JORGE CONTRERAS ORTIZ" w:date="2021-09-04T13:04:00Z">
        <w:r w:rsidR="00CA4A46">
          <w:t xml:space="preserve"> </w:t>
        </w:r>
      </w:ins>
      <w:del w:id="5315" w:author="JORGE CONTRERAS ORTIZ" w:date="2021-09-04T13:04:00Z">
        <w:r w:rsidRPr="00791D37" w:rsidDel="00CA4A46">
          <w:delText>r</w:delText>
        </w:r>
      </w:del>
      <w:ins w:id="5316" w:author="JORGE CONTRERAS ORTIZ" w:date="2021-09-04T13:04:00Z">
        <w:r w:rsidR="00CA4A46">
          <w:t>a configurar</w:t>
        </w:r>
      </w:ins>
      <w:r w:rsidRPr="00791D37">
        <w:t xml:space="preserve"> los parámetros de la red, </w:t>
      </w:r>
      <w:del w:id="5317" w:author="JORGE CONTRERAS ORTIZ" w:date="2021-09-04T12:58:00Z">
        <w:r w:rsidRPr="00791D37" w:rsidDel="00A60C70">
          <w:delText xml:space="preserve">deberemos </w:delText>
        </w:r>
      </w:del>
      <w:ins w:id="5318" w:author="JORGE CONTRERAS ORTIZ" w:date="2021-09-04T12:58:00Z">
        <w:r w:rsidR="00A60C70">
          <w:t xml:space="preserve">se </w:t>
        </w:r>
      </w:ins>
      <w:ins w:id="5319" w:author="JORGE CONTRERAS ORTIZ" w:date="2021-09-04T13:04:00Z">
        <w:r w:rsidR="00CA4A46">
          <w:t>debe</w:t>
        </w:r>
      </w:ins>
      <w:ins w:id="5320" w:author="JORGE CONTRERAS ORTIZ" w:date="2021-09-04T12:58:00Z">
        <w:r w:rsidR="00A60C70" w:rsidRPr="00791D37">
          <w:t xml:space="preserve"> </w:t>
        </w:r>
      </w:ins>
      <w:del w:id="5321" w:author="JORGE CONTRERAS ORTIZ" w:date="2021-09-04T13:05:00Z">
        <w:r w:rsidRPr="00791D37" w:rsidDel="00CA4A46">
          <w:delText>tener en cuenta</w:delText>
        </w:r>
      </w:del>
      <w:ins w:id="5322" w:author="JORGE CONTRERAS ORTIZ" w:date="2021-09-04T13:05:00Z">
        <w:r w:rsidR="00CA4A46">
          <w:t>considerar</w:t>
        </w:r>
      </w:ins>
      <w:del w:id="5323" w:author="JORGE CONTRERAS ORTIZ" w:date="2021-09-04T13:05:00Z">
        <w:r w:rsidRPr="00791D37" w:rsidDel="00CA4A46">
          <w:delText xml:space="preserve"> una cosa: </w:delText>
        </w:r>
      </w:del>
      <w:ins w:id="5324" w:author="JORGE CONTRERAS ORTIZ" w:date="2021-09-04T13:05:00Z">
        <w:r w:rsidR="00CA4A46">
          <w:t xml:space="preserve"> </w:t>
        </w:r>
      </w:ins>
      <w:r w:rsidRPr="00791D37">
        <w:t xml:space="preserve">si </w:t>
      </w:r>
      <w:del w:id="5325" w:author="JORGE CONTRERAS ORTIZ" w:date="2021-09-04T12:58:00Z">
        <w:r w:rsidRPr="00791D37" w:rsidDel="00A60C70">
          <w:delText xml:space="preserve">deseamos </w:delText>
        </w:r>
      </w:del>
      <w:ins w:id="5326" w:author="JORGE CONTRERAS ORTIZ" w:date="2021-09-04T12:58:00Z">
        <w:r w:rsidR="00A60C70">
          <w:t>se desea</w:t>
        </w:r>
        <w:r w:rsidR="00A60C70" w:rsidRPr="00791D37">
          <w:t xml:space="preserve"> </w:t>
        </w:r>
      </w:ins>
      <w:r w:rsidRPr="00791D37">
        <w:t>o no realizar el proceso de “In Band”</w:t>
      </w:r>
      <w:del w:id="5327" w:author="JORGE CONTRERAS ORTIZ" w:date="2021-09-04T13:05:00Z">
        <w:r w:rsidRPr="00791D37" w:rsidDel="00CA4A46">
          <w:delText xml:space="preserve"> o no</w:delText>
        </w:r>
      </w:del>
      <w:r w:rsidRPr="00791D37">
        <w:t xml:space="preserve">. </w:t>
      </w:r>
    </w:p>
    <w:p w14:paraId="49349157" w14:textId="0E07D142" w:rsidR="00741EF7" w:rsidRDefault="00CA4A46">
      <w:pPr>
        <w:pStyle w:val="Prrafodelista"/>
        <w:numPr>
          <w:ilvl w:val="0"/>
          <w:numId w:val="14"/>
        </w:numPr>
        <w:rPr>
          <w:ins w:id="5328" w:author="JORGE CONTRERAS ORTIZ" w:date="2021-09-04T13:06:00Z"/>
        </w:rPr>
        <w:pPrChange w:id="5329" w:author="JORGE CONTRERAS ORTIZ" w:date="2021-09-04T13:15:00Z">
          <w:pPr/>
        </w:pPrChange>
      </w:pPr>
      <w:ins w:id="5330" w:author="JORGE CONTRERAS ORTIZ" w:date="2021-09-04T13:09:00Z">
        <w:r>
          <w:t xml:space="preserve">En caso afirmativo, </w:t>
        </w:r>
      </w:ins>
      <w:ins w:id="5331" w:author="JORGE CONTRERAS ORTIZ" w:date="2021-09-04T13:20:00Z">
        <w:r w:rsidR="00741EF7">
          <w:t xml:space="preserve">por defecto, </w:t>
        </w:r>
      </w:ins>
      <w:ins w:id="5332" w:author="JORGE CONTRERAS ORTIZ" w:date="2021-09-04T13:10:00Z">
        <w:r>
          <w:t xml:space="preserve">se configurará la red </w:t>
        </w:r>
      </w:ins>
      <w:ins w:id="5333" w:author="JORGE CONTRERAS ORTIZ" w:date="2021-09-05T17:46:00Z">
        <w:r w:rsidR="00DC6100">
          <w:t>de acuerdo con</w:t>
        </w:r>
      </w:ins>
      <w:ins w:id="5334" w:author="JORGE CONTRERAS ORTIZ" w:date="2021-09-04T13:10:00Z">
        <w:r>
          <w:t xml:space="preserve"> lo especificado en el apartado</w:t>
        </w:r>
      </w:ins>
      <w:ins w:id="5335" w:author="JORGE CONTRERAS ORTIZ" w:date="2021-09-04T13:12:00Z">
        <w:r>
          <w:t xml:space="preserve"> </w:t>
        </w:r>
      </w:ins>
      <w:ins w:id="5336" w:author="JORGE CONTRERAS ORTIZ" w:date="2021-09-04T13:16:00Z">
        <w:r w:rsidR="00741EF7">
          <w:fldChar w:fldCharType="begin"/>
        </w:r>
        <w:r w:rsidR="00741EF7">
          <w:instrText xml:space="preserve"> REF _Ref81653783 \w \h </w:instrText>
        </w:r>
      </w:ins>
      <w:r w:rsidR="00741EF7">
        <w:fldChar w:fldCharType="separate"/>
      </w:r>
      <w:ins w:id="5337" w:author="JORGE CONTRERAS ORTIZ" w:date="2021-09-08T11:58:00Z">
        <w:r w:rsidR="00FE2C54">
          <w:t>3.3.3.1</w:t>
        </w:r>
      </w:ins>
      <w:ins w:id="5338"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5339" w:author="JORGE CONTRERAS ORTIZ" w:date="2021-09-08T11:58:00Z">
        <w:r w:rsidR="00FE2C54" w:rsidRPr="00FE2C54">
          <w:rPr>
            <w:rPrChange w:id="5340" w:author="JORGE CONTRERAS ORTIZ" w:date="2021-09-08T11:58:00Z">
              <w:rPr>
                <w:lang w:val="en-US"/>
              </w:rPr>
            </w:rPrChange>
          </w:rPr>
          <w:t>MODO OUT-OF-BAND COMMISSIONING DESACTIVADO</w:t>
        </w:r>
      </w:ins>
      <w:ins w:id="5341" w:author="JORGE CONTRERAS ORTIZ" w:date="2021-09-04T13:16:00Z">
        <w:r w:rsidR="00741EF7">
          <w:fldChar w:fldCharType="end"/>
        </w:r>
      </w:ins>
      <w:ins w:id="5342" w:author="JORGE CONTRERAS ORTIZ" w:date="2021-09-04T13:17:00Z">
        <w:r w:rsidR="00741EF7">
          <w:t xml:space="preserve">. </w:t>
        </w:r>
      </w:ins>
      <w:ins w:id="5343" w:author="JORGE CONTRERAS ORTIZ" w:date="2021-09-04T13:20:00Z">
        <w:r w:rsidR="00741EF7">
          <w:t>En este modo, el nodo buscará las redes que haya alrededor y se conectará a la red con mej</w:t>
        </w:r>
      </w:ins>
      <w:ins w:id="5344" w:author="JORGE CONTRERAS ORTIZ" w:date="2021-09-04T13:21:00Z">
        <w:r w:rsidR="00741EF7">
          <w:t>or conectividad.</w:t>
        </w:r>
      </w:ins>
    </w:p>
    <w:p w14:paraId="1F0968CB" w14:textId="167D92D0" w:rsidR="0074559B" w:rsidRPr="00791D37" w:rsidRDefault="00CA4A46">
      <w:pPr>
        <w:pStyle w:val="Prrafodelista"/>
        <w:numPr>
          <w:ilvl w:val="0"/>
          <w:numId w:val="14"/>
        </w:numPr>
        <w:pPrChange w:id="5345" w:author="JORGE CONTRERAS ORTIZ" w:date="2021-09-04T13:07:00Z">
          <w:pPr/>
        </w:pPrChange>
      </w:pPr>
      <w:ins w:id="5346" w:author="JORGE CONTRERAS ORTIZ" w:date="2021-09-04T13:07:00Z">
        <w:r>
          <w:t xml:space="preserve">En caso </w:t>
        </w:r>
        <w:r w:rsidRPr="00522D2C">
          <w:t xml:space="preserve">negativo, </w:t>
        </w:r>
      </w:ins>
      <w:del w:id="5347" w:author="JORGE CONTRERAS ORTIZ" w:date="2021-09-04T13:07:00Z">
        <w:r w:rsidR="0074559B" w:rsidRPr="00522D2C" w:rsidDel="00CA4A46">
          <w:delText>S</w:delText>
        </w:r>
      </w:del>
      <w:ins w:id="5348" w:author="JORGE CONTRERAS ORTIZ" w:date="2021-09-04T13:07:00Z">
        <w:r w:rsidRPr="00522D2C">
          <w:rPr>
            <w:rPrChange w:id="5349" w:author="JORGE CONTRERAS ORTIZ" w:date="2021-09-04T14:27:00Z">
              <w:rPr>
                <w:b/>
                <w:bCs/>
              </w:rPr>
            </w:rPrChange>
          </w:rPr>
          <w:t>s</w:t>
        </w:r>
      </w:ins>
      <w:r w:rsidR="0074559B" w:rsidRPr="00522D2C">
        <w:t xml:space="preserve">i </w:t>
      </w:r>
      <w:del w:id="5350" w:author="JORGE CONTRERAS ORTIZ" w:date="2021-09-04T12:59:00Z">
        <w:r w:rsidR="0074559B" w:rsidRPr="00522D2C" w:rsidDel="00A60C70">
          <w:delText xml:space="preserve">queremos </w:delText>
        </w:r>
      </w:del>
      <w:ins w:id="5351" w:author="JORGE CONTRERAS ORTIZ" w:date="2021-09-04T12:59:00Z">
        <w:r w:rsidR="00A60C70" w:rsidRPr="00522D2C">
          <w:t xml:space="preserve">se desea </w:t>
        </w:r>
      </w:ins>
      <w:del w:id="5352" w:author="JORGE CONTRERAS ORTIZ" w:date="2021-09-04T12:59:00Z">
        <w:r w:rsidR="0074559B" w:rsidRPr="00522D2C" w:rsidDel="00A60C70">
          <w:delText>unirnos</w:delText>
        </w:r>
      </w:del>
      <w:ins w:id="5353" w:author="JORGE CONTRERAS ORTIZ" w:date="2021-09-04T12:59:00Z">
        <w:r w:rsidR="00A60C70" w:rsidRPr="00522D2C">
          <w:t>unir el nodo</w:t>
        </w:r>
      </w:ins>
      <w:r w:rsidR="0074559B" w:rsidRPr="00522D2C">
        <w:t xml:space="preserve"> a una red en específico</w:t>
      </w:r>
      <w:ins w:id="5354" w:author="JORGE CONTRERAS ORTIZ" w:date="2021-09-04T13:08:00Z">
        <w:r>
          <w:t>,</w:t>
        </w:r>
      </w:ins>
      <w:del w:id="5355" w:author="JORGE CONTRERAS ORTIZ" w:date="2021-09-04T13:08:00Z">
        <w:r w:rsidR="0074559B" w:rsidRPr="00791D37" w:rsidDel="00CA4A46">
          <w:delText xml:space="preserve">, </w:delText>
        </w:r>
      </w:del>
      <w:ins w:id="5356" w:author="JORGE CONTRERAS ORTIZ" w:date="2021-09-04T13:06:00Z">
        <w:r>
          <w:t xml:space="preserve"> </w:t>
        </w:r>
      </w:ins>
      <w:del w:id="5357" w:author="JORGE CONTRERAS ORTIZ" w:date="2021-09-04T12:59:00Z">
        <w:r w:rsidR="0074559B" w:rsidRPr="00791D37" w:rsidDel="00A60C70">
          <w:delText xml:space="preserve">deberemos </w:delText>
        </w:r>
      </w:del>
      <w:ins w:id="5358" w:author="JORGE CONTRERAS ORTIZ" w:date="2021-09-04T12:59:00Z">
        <w:r w:rsidR="00A60C70">
          <w:t>se deberá</w:t>
        </w:r>
        <w:r w:rsidR="00A60C70" w:rsidRPr="00791D37">
          <w:t xml:space="preserve"> </w:t>
        </w:r>
      </w:ins>
      <w:r w:rsidR="0074559B" w:rsidRPr="00791D37">
        <w:t>activar el modo de Commisioning “Out of Band”, y posteriormente introducir todos los parámetros</w:t>
      </w:r>
      <w:ins w:id="5359" w:author="JORGE CONTRERAS ORTIZ" w:date="2021-09-04T12:59:00Z">
        <w:r w:rsidR="00A60C70">
          <w:t xml:space="preserve"> y configuraciones</w:t>
        </w:r>
      </w:ins>
      <w:ins w:id="5360" w:author="JORGE CONTRERAS ORTIZ" w:date="2021-09-04T13:00:00Z">
        <w:r w:rsidR="00A60C70">
          <w:t xml:space="preserve"> necesarios</w:t>
        </w:r>
      </w:ins>
      <w:ins w:id="5361" w:author="JORGE CONTRERAS ORTIZ" w:date="2021-09-04T12:59:00Z">
        <w:r w:rsidR="00A60C70">
          <w:t xml:space="preserve"> de la red en concreto</w:t>
        </w:r>
      </w:ins>
      <w:del w:id="5362" w:author="JORGE CONTRERAS ORTIZ" w:date="2021-09-04T12:59:00Z">
        <w:r w:rsidR="0074559B" w:rsidRPr="00791D37" w:rsidDel="00A60C70">
          <w:delText xml:space="preserve"> necesarios</w:delText>
        </w:r>
      </w:del>
      <w:r w:rsidR="0074559B" w:rsidRPr="00791D37">
        <w:t>.</w:t>
      </w:r>
      <w:ins w:id="5363" w:author="JORGE CONTRERAS ORTIZ" w:date="2021-09-04T14:27:00Z">
        <w:r w:rsidR="00522D2C">
          <w:t xml:space="preserve"> </w:t>
        </w:r>
      </w:ins>
      <w:ins w:id="5364" w:author="JORGE CONTRERAS ORTIZ" w:date="2021-09-04T14:28:00Z">
        <w:r w:rsidR="00522D2C">
          <w:t>La configuración necesaria se indica en el apartado</w:t>
        </w:r>
      </w:ins>
      <w:ins w:id="5365" w:author="JORGE CONTRERAS ORTIZ" w:date="2021-09-07T21:00:00Z">
        <w:r w:rsidR="00030323">
          <w:t xml:space="preserve"> </w:t>
        </w:r>
        <w:r w:rsidR="00030323">
          <w:fldChar w:fldCharType="begin"/>
        </w:r>
        <w:r w:rsidR="00030323">
          <w:instrText xml:space="preserve"> REF _Ref81940870 \w \h </w:instrText>
        </w:r>
      </w:ins>
      <w:r w:rsidR="00030323">
        <w:fldChar w:fldCharType="separate"/>
      </w:r>
      <w:ins w:id="5366" w:author="JORGE CONTRERAS ORTIZ" w:date="2021-09-08T11:58:00Z">
        <w:r w:rsidR="00FE2C54">
          <w:t>3.3.3.2</w:t>
        </w:r>
      </w:ins>
      <w:ins w:id="5367" w:author="JORGE CONTRERAS ORTIZ" w:date="2021-09-07T21:00:00Z">
        <w:r w:rsidR="00030323">
          <w:fldChar w:fldCharType="end"/>
        </w:r>
      </w:ins>
      <w:ins w:id="5368" w:author="JORGE CONTRERAS ORTIZ" w:date="2021-09-04T14:28:00Z">
        <w:r w:rsidR="00522D2C">
          <w:t xml:space="preserve"> </w:t>
        </w:r>
      </w:ins>
      <w:ins w:id="5369" w:author="JORGE CONTRERAS ORTIZ" w:date="2021-09-04T14:29:00Z">
        <w:r w:rsidR="00522D2C">
          <w:fldChar w:fldCharType="begin"/>
        </w:r>
        <w:r w:rsidR="00522D2C">
          <w:instrText xml:space="preserve"> REF _Ref81658162 \h </w:instrText>
        </w:r>
      </w:ins>
      <w:r w:rsidR="00522D2C">
        <w:fldChar w:fldCharType="separate"/>
      </w:r>
      <w:ins w:id="5370" w:author="JORGE CONTRERAS ORTIZ" w:date="2021-09-08T11:58:00Z">
        <w:r w:rsidR="00FE2C54" w:rsidRPr="00FE2C54">
          <w:rPr>
            <w:rPrChange w:id="5371" w:author="JORGE CONTRERAS ORTIZ" w:date="2021-09-08T11:58:00Z">
              <w:rPr>
                <w:lang w:val="en-US"/>
              </w:rPr>
            </w:rPrChange>
          </w:rPr>
          <w:t>MODO OUT-OF-BAND COMMISSIONING ACTIVADO</w:t>
        </w:r>
      </w:ins>
      <w:ins w:id="5372"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5373" w:author="JORGE CONTRERAS ORTIZ" w:date="2021-09-04T14:27:00Z"/>
          <w:i/>
          <w:iCs/>
        </w:rPr>
      </w:pPr>
      <w:r w:rsidRPr="00A60C70">
        <w:rPr>
          <w:b/>
          <w:bCs/>
          <w:i/>
          <w:iCs/>
          <w:rPrChange w:id="5374" w:author="JORGE CONTRERAS ORTIZ" w:date="2021-09-04T13:01:00Z">
            <w:rPr>
              <w:b/>
              <w:bCs/>
            </w:rPr>
          </w:rPrChange>
        </w:rPr>
        <w:t xml:space="preserve">Nota: </w:t>
      </w:r>
      <w:r w:rsidRPr="00A60C70">
        <w:rPr>
          <w:i/>
          <w:iCs/>
          <w:rPrChange w:id="5375" w:author="JORGE CONTRERAS ORTIZ" w:date="2021-09-04T13:01:00Z">
            <w:rPr/>
          </w:rPrChange>
        </w:rPr>
        <w:t>En ambos casos, siempre se debe ejecutar el comando</w:t>
      </w:r>
      <w:r w:rsidRPr="00A60C70">
        <w:rPr>
          <w:b/>
          <w:bCs/>
          <w:i/>
          <w:iCs/>
          <w:rPrChange w:id="5376" w:author="JORGE CONTRERAS ORTIZ" w:date="2021-09-04T13:01:00Z">
            <w:rPr>
              <w:b/>
              <w:bCs/>
            </w:rPr>
          </w:rPrChange>
        </w:rPr>
        <w:t xml:space="preserve"> Clear</w:t>
      </w:r>
      <w:r w:rsidRPr="00A60C70">
        <w:rPr>
          <w:i/>
          <w:iCs/>
          <w:rPrChange w:id="5377" w:author="JORGE CONTRERAS ORTIZ" w:date="2021-09-04T13:01:00Z">
            <w:rPr/>
          </w:rPrChange>
        </w:rPr>
        <w:t xml:space="preserve"> para borrar posibles configuraciones anteriores. Solo es conveniente </w:t>
      </w:r>
      <w:del w:id="5378" w:author="JORGE CONTRERAS ORTIZ" w:date="2021-09-05T17:46:00Z">
        <w:r w:rsidRPr="00A60C70" w:rsidDel="00DC6100">
          <w:rPr>
            <w:b/>
            <w:bCs/>
            <w:i/>
            <w:iCs/>
            <w:rPrChange w:id="5379" w:author="JORGE CONTRERAS ORTIZ" w:date="2021-09-04T13:01:00Z">
              <w:rPr>
                <w:b/>
                <w:bCs/>
              </w:rPr>
            </w:rPrChange>
          </w:rPr>
          <w:delText xml:space="preserve">no </w:delText>
        </w:r>
        <w:r w:rsidRPr="00A60C70" w:rsidDel="00DC6100">
          <w:rPr>
            <w:i/>
            <w:iCs/>
            <w:rPrChange w:id="5380" w:author="JORGE CONTRERAS ORTIZ" w:date="2021-09-04T13:01:00Z">
              <w:rPr/>
            </w:rPrChange>
          </w:rPr>
          <w:delText xml:space="preserve"> ejecutarlo</w:delText>
        </w:r>
      </w:del>
      <w:ins w:id="5381" w:author="JORGE CONTRERAS ORTIZ" w:date="2021-09-05T17:46:00Z">
        <w:r w:rsidR="00DC6100" w:rsidRPr="00A60C70">
          <w:rPr>
            <w:b/>
            <w:bCs/>
            <w:i/>
            <w:iCs/>
          </w:rPr>
          <w:t xml:space="preserve">no </w:t>
        </w:r>
        <w:r w:rsidR="00DC6100" w:rsidRPr="00A60C70">
          <w:rPr>
            <w:i/>
            <w:iCs/>
          </w:rPr>
          <w:t>ejecutarlo</w:t>
        </w:r>
      </w:ins>
      <w:r w:rsidRPr="00A60C70">
        <w:rPr>
          <w:i/>
          <w:iCs/>
          <w:rPrChange w:id="5382"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5383" w:author="JORGE CONTRERAS ORTIZ" w:date="2021-09-04T13:02:00Z"/>
          <w:i/>
          <w:iCs/>
        </w:rPr>
      </w:pPr>
    </w:p>
    <w:p w14:paraId="14B8DDDE" w14:textId="280FA178" w:rsidR="00A60C70" w:rsidRPr="00A60C70" w:rsidDel="00741EF7" w:rsidRDefault="00A60C70" w:rsidP="00791D37">
      <w:pPr>
        <w:rPr>
          <w:del w:id="5384" w:author="JORGE CONTRERAS ORTIZ" w:date="2021-09-04T13:13:00Z"/>
          <w:i/>
          <w:iCs/>
          <w:rPrChange w:id="5385" w:author="JORGE CONTRERAS ORTIZ" w:date="2021-09-04T13:01:00Z">
            <w:rPr>
              <w:del w:id="5386" w:author="JORGE CONTRERAS ORTIZ" w:date="2021-09-04T13:13:00Z"/>
            </w:rPr>
          </w:rPrChange>
        </w:rPr>
      </w:pPr>
      <w:bookmarkStart w:id="5387" w:name="_Toc81658384"/>
      <w:bookmarkStart w:id="5388" w:name="_Toc81658628"/>
      <w:bookmarkStart w:id="5389" w:name="_Toc81658783"/>
      <w:bookmarkStart w:id="5390" w:name="_Toc81659162"/>
      <w:bookmarkStart w:id="5391" w:name="_Toc81659403"/>
      <w:bookmarkStart w:id="5392" w:name="_Toc81659720"/>
      <w:bookmarkStart w:id="5393" w:name="_Toc81743508"/>
      <w:bookmarkStart w:id="5394" w:name="_Toc81743663"/>
      <w:bookmarkStart w:id="5395" w:name="_Toc81761822"/>
      <w:bookmarkStart w:id="5396" w:name="_Toc81764161"/>
      <w:bookmarkStart w:id="5397" w:name="_Toc81765293"/>
      <w:bookmarkStart w:id="5398" w:name="_Toc81772883"/>
      <w:bookmarkStart w:id="5399" w:name="_Toc81776538"/>
      <w:bookmarkStart w:id="5400" w:name="_Toc81776734"/>
      <w:bookmarkStart w:id="5401" w:name="_Toc81777097"/>
      <w:bookmarkStart w:id="5402" w:name="_Toc81777382"/>
      <w:bookmarkStart w:id="5403" w:name="_Toc81777668"/>
      <w:bookmarkStart w:id="5404" w:name="_Toc81777968"/>
      <w:bookmarkStart w:id="5405" w:name="_Toc81778259"/>
      <w:bookmarkStart w:id="5406" w:name="_Toc81938565"/>
      <w:bookmarkStart w:id="5407" w:name="_Toc81941478"/>
      <w:bookmarkStart w:id="5408" w:name="_Toc81993143"/>
      <w:bookmarkStart w:id="5409" w:name="_Toc81994667"/>
      <w:bookmarkStart w:id="5410" w:name="_Toc81994873"/>
      <w:bookmarkStart w:id="5411" w:name="_Toc81995168"/>
      <w:bookmarkEnd w:id="5387"/>
      <w:bookmarkEnd w:id="5388"/>
      <w:bookmarkEnd w:id="5389"/>
      <w:bookmarkEnd w:id="5390"/>
      <w:bookmarkEnd w:id="5391"/>
      <w:bookmarkEnd w:id="5392"/>
      <w:bookmarkEnd w:id="5393"/>
      <w:bookmarkEnd w:id="5394"/>
      <w:bookmarkEnd w:id="5395"/>
      <w:bookmarkEnd w:id="5396"/>
      <w:bookmarkEnd w:id="5397"/>
      <w:bookmarkEnd w:id="5398"/>
      <w:bookmarkEnd w:id="5399"/>
      <w:bookmarkEnd w:id="5400"/>
      <w:bookmarkEnd w:id="5401"/>
      <w:bookmarkEnd w:id="5402"/>
      <w:bookmarkEnd w:id="5403"/>
      <w:bookmarkEnd w:id="5404"/>
      <w:bookmarkEnd w:id="5405"/>
      <w:bookmarkEnd w:id="5406"/>
      <w:bookmarkEnd w:id="5407"/>
      <w:bookmarkEnd w:id="5408"/>
      <w:bookmarkEnd w:id="5409"/>
      <w:bookmarkEnd w:id="5410"/>
      <w:bookmarkEnd w:id="5411"/>
    </w:p>
    <w:p w14:paraId="3A90C97C" w14:textId="43446EF1" w:rsidR="0074559B" w:rsidRPr="00791D37" w:rsidDel="00741EF7" w:rsidRDefault="0074559B" w:rsidP="00791D37">
      <w:pPr>
        <w:rPr>
          <w:del w:id="5412" w:author="JORGE CONTRERAS ORTIZ" w:date="2021-09-04T13:13:00Z"/>
        </w:rPr>
      </w:pPr>
      <w:bookmarkStart w:id="5413" w:name="_Toc81658385"/>
      <w:bookmarkStart w:id="5414" w:name="_Toc81658629"/>
      <w:bookmarkStart w:id="5415" w:name="_Toc81658784"/>
      <w:bookmarkStart w:id="5416" w:name="_Toc81659163"/>
      <w:bookmarkStart w:id="5417" w:name="_Toc81659404"/>
      <w:bookmarkStart w:id="5418" w:name="_Toc81659721"/>
      <w:bookmarkStart w:id="5419" w:name="_Toc81743509"/>
      <w:bookmarkStart w:id="5420" w:name="_Toc81743664"/>
      <w:bookmarkStart w:id="5421" w:name="_Toc81761823"/>
      <w:bookmarkStart w:id="5422" w:name="_Toc81764162"/>
      <w:bookmarkStart w:id="5423" w:name="_Toc81765294"/>
      <w:bookmarkStart w:id="5424" w:name="_Toc81772884"/>
      <w:bookmarkStart w:id="5425" w:name="_Toc81776539"/>
      <w:bookmarkStart w:id="5426" w:name="_Toc81776735"/>
      <w:bookmarkStart w:id="5427" w:name="_Toc81777098"/>
      <w:bookmarkStart w:id="5428" w:name="_Toc81777383"/>
      <w:bookmarkStart w:id="5429" w:name="_Toc81777669"/>
      <w:bookmarkStart w:id="5430" w:name="_Toc81777969"/>
      <w:bookmarkStart w:id="5431" w:name="_Toc81778260"/>
      <w:bookmarkStart w:id="5432" w:name="_Toc81938566"/>
      <w:bookmarkStart w:id="5433" w:name="_Toc81941479"/>
      <w:bookmarkStart w:id="5434" w:name="_Toc81993144"/>
      <w:bookmarkStart w:id="5435" w:name="_Toc81994668"/>
      <w:bookmarkStart w:id="5436" w:name="_Toc81994874"/>
      <w:bookmarkStart w:id="5437" w:name="_Toc81995169"/>
      <w:bookmarkEnd w:id="5413"/>
      <w:bookmarkEnd w:id="5414"/>
      <w:bookmarkEnd w:id="5415"/>
      <w:bookmarkEnd w:id="5416"/>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bookmarkEnd w:id="5436"/>
      <w:bookmarkEnd w:id="5437"/>
    </w:p>
    <w:p w14:paraId="5F8E6353" w14:textId="50239302" w:rsidR="0074559B" w:rsidRPr="00791D37" w:rsidRDefault="00C17583" w:rsidP="00FE1EC4">
      <w:pPr>
        <w:pStyle w:val="Ttulo4"/>
        <w:rPr>
          <w:lang w:val="en-US"/>
        </w:rPr>
      </w:pPr>
      <w:bookmarkStart w:id="5438" w:name="_Modo_Out-of-Band_Commissioning"/>
      <w:bookmarkStart w:id="5439" w:name="_Toc81499444"/>
      <w:bookmarkStart w:id="5440" w:name="_Ref81653526"/>
      <w:bookmarkStart w:id="5441" w:name="_Ref81653706"/>
      <w:bookmarkStart w:id="5442" w:name="_Ref81653734"/>
      <w:bookmarkStart w:id="5443" w:name="_Ref81653783"/>
      <w:bookmarkStart w:id="5444" w:name="_Ref81653823"/>
      <w:bookmarkStart w:id="5445" w:name="_Ref81926766"/>
      <w:bookmarkStart w:id="5446" w:name="_Ref81926770"/>
      <w:bookmarkStart w:id="5447" w:name="_Toc81995170"/>
      <w:bookmarkEnd w:id="5438"/>
      <w:r w:rsidRPr="00791D37">
        <w:rPr>
          <w:lang w:val="en-US"/>
        </w:rPr>
        <w:t>MODO OUT-OF-BAND COMMISSIONING DESACTIVADO</w:t>
      </w:r>
      <w:bookmarkEnd w:id="5439"/>
      <w:bookmarkEnd w:id="5440"/>
      <w:bookmarkEnd w:id="5441"/>
      <w:bookmarkEnd w:id="5442"/>
      <w:bookmarkEnd w:id="5443"/>
      <w:bookmarkEnd w:id="5444"/>
      <w:bookmarkEnd w:id="5445"/>
      <w:bookmarkEnd w:id="5446"/>
      <w:bookmarkEnd w:id="5447"/>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5448" w:author="JORGE CONTRERAS ORTIZ" w:date="2021-09-04T13:02:00Z">
        <w:r w:rsidRPr="00791D37" w:rsidDel="00A60C70">
          <w:delText>aún</w:delText>
        </w:r>
      </w:del>
      <w:ins w:id="5449" w:author="JORGE CONTRERAS ORTIZ" w:date="2021-09-04T13:02:00Z">
        <w:r w:rsidR="00A60C70" w:rsidRPr="00791D37">
          <w:t>aun</w:t>
        </w:r>
      </w:ins>
      <w:r w:rsidRPr="00791D37">
        <w:t xml:space="preserve"> así es recomendable ejecutar el comando de desactivar el modo “Out-of-Band Commisioning”.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r w:rsidRPr="00791D37">
        <w:rPr>
          <w:b/>
          <w:bCs/>
        </w:rPr>
        <w:t>Ifup</w:t>
      </w:r>
      <w:r w:rsidRPr="00791D37">
        <w:t>, deberá configurarse el Role que tendrá el nodo. En caso contrario, se generará el error “</w:t>
      </w:r>
      <w:r w:rsidRPr="00791D37">
        <w:rPr>
          <w:i/>
          <w:iCs/>
        </w:rPr>
        <w:t>Configuration settings missing”</w:t>
      </w:r>
      <w:r w:rsidRPr="00791D37">
        <w:rPr>
          <w:b/>
          <w:bCs/>
        </w:rPr>
        <w:t xml:space="preserve">. </w:t>
      </w:r>
      <w:r w:rsidRPr="00791D37">
        <w:t xml:space="preserve">Otros parámetros como el </w:t>
      </w:r>
      <w:r w:rsidRPr="00791D37">
        <w:rPr>
          <w:i/>
          <w:iCs/>
        </w:rPr>
        <w:t>Canal, PAN ID, Nombre de Red y la Credencial de Commisioning,</w:t>
      </w:r>
      <w:r w:rsidRPr="00791D37">
        <w:t xml:space="preserve"> serán opcionales</w:t>
      </w:r>
      <w:ins w:id="5450" w:author="JORGE CONTRERAS ORTIZ" w:date="2021-09-04T13:21:00Z">
        <w:r w:rsidR="00741EF7">
          <w:t xml:space="preserve">. </w:t>
        </w:r>
      </w:ins>
      <w:del w:id="5451"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5452" w:author="JORGE CONTRERAS ORTIZ" w:date="2021-09-04T13:21:00Z"/>
        </w:rPr>
      </w:pPr>
      <w:r w:rsidRPr="00791D37">
        <w:t xml:space="preserve">Una vez </w:t>
      </w:r>
      <w:del w:id="5453" w:author="JORGE CONTRERAS ORTIZ" w:date="2021-09-04T13:23:00Z">
        <w:r w:rsidRPr="00791D37" w:rsidDel="00522221">
          <w:delText xml:space="preserve">enviado </w:delText>
        </w:r>
      </w:del>
      <w:ins w:id="5454" w:author="JORGE CONTRERAS ORTIZ" w:date="2021-09-04T13:23:00Z">
        <w:r w:rsidR="00522221">
          <w:t>ejecutado</w:t>
        </w:r>
        <w:r w:rsidR="00522221" w:rsidRPr="00791D37">
          <w:t xml:space="preserve"> </w:t>
        </w:r>
      </w:ins>
      <w:r w:rsidRPr="00791D37">
        <w:t xml:space="preserve">el comando IfUp, </w:t>
      </w:r>
      <w:ins w:id="5455" w:author="JORGE CONTRERAS ORTIZ" w:date="2021-09-04T13:23:00Z">
        <w:r w:rsidR="00522221">
          <w:t>el módulo, si es configurado como L</w:t>
        </w:r>
      </w:ins>
      <w:ins w:id="5456" w:author="JORGE CONTRERAS ORTIZ" w:date="2021-09-05T19:04:00Z">
        <w:r w:rsidR="006E3638">
          <w:t>ea</w:t>
        </w:r>
      </w:ins>
      <w:ins w:id="5457" w:author="JORGE CONTRERAS ORTIZ" w:date="2021-09-04T13:23:00Z">
        <w:r w:rsidR="00522221">
          <w:t>der, creará una red y generará automáticamente todos los parámetros de configuración de la red. En caso de que</w:t>
        </w:r>
      </w:ins>
      <w:ins w:id="5458" w:author="JORGE CONTRERAS ORTIZ" w:date="2021-09-04T13:24:00Z">
        <w:r w:rsidR="00522221">
          <w:t xml:space="preserve"> </w:t>
        </w:r>
      </w:ins>
      <w:r w:rsidRPr="00791D37">
        <w:t xml:space="preserve">el módulo </w:t>
      </w:r>
      <w:ins w:id="5459" w:author="JORGE CONTRERAS ORTIZ" w:date="2021-09-04T13:24:00Z">
        <w:r w:rsidR="00522221">
          <w:t>no sea un nodo L</w:t>
        </w:r>
      </w:ins>
      <w:ins w:id="5460" w:author="JORGE CONTRERAS ORTIZ" w:date="2021-09-05T19:04:00Z">
        <w:r w:rsidR="006E3638">
          <w:t>ea</w:t>
        </w:r>
      </w:ins>
      <w:ins w:id="5461" w:author="JORGE CONTRERAS ORTIZ" w:date="2021-09-04T13:24:00Z">
        <w:r w:rsidR="00522221">
          <w:t xml:space="preserve">der, este </w:t>
        </w:r>
      </w:ins>
      <w:ins w:id="5462" w:author="JORGE CONTRERAS ORTIZ" w:date="2021-09-04T13:22:00Z">
        <w:r w:rsidR="00741EF7">
          <w:t xml:space="preserve">buscará todas las redes cercanas </w:t>
        </w:r>
      </w:ins>
      <w:ins w:id="5463" w:author="JORGE CONTRERAS ORTIZ" w:date="2021-09-04T13:24:00Z">
        <w:r w:rsidR="00522221">
          <w:t xml:space="preserve">y se </w:t>
        </w:r>
      </w:ins>
      <w:ins w:id="5464" w:author="JORGE CONTRERAS ORTIZ" w:date="2021-09-04T13:28:00Z">
        <w:r w:rsidR="00522221">
          <w:t>conectará</w:t>
        </w:r>
      </w:ins>
      <w:ins w:id="5465" w:author="JORGE CONTRERAS ORTIZ" w:date="2021-09-04T13:24:00Z">
        <w:r w:rsidR="00522221">
          <w:t xml:space="preserve"> </w:t>
        </w:r>
      </w:ins>
      <w:ins w:id="5466" w:author="JORGE CONTRERAS ORTIZ" w:date="2021-09-04T13:25:00Z">
        <w:r w:rsidR="00522221">
          <w:lastRenderedPageBreak/>
          <w:t>a la red a la que tenga mejor conectividad y cumpla con los parámetros configurados (en caso de haber configurad</w:t>
        </w:r>
      </w:ins>
      <w:ins w:id="5467" w:author="JORGE CONTRERAS ORTIZ" w:date="2021-09-04T13:26:00Z">
        <w:r w:rsidR="00522221">
          <w:t>o). Una vez unido el módulo a la red, comp</w:t>
        </w:r>
      </w:ins>
      <w:ins w:id="5468" w:author="JORGE CONTRERAS ORTIZ" w:date="2021-09-04T13:27:00Z">
        <w:r w:rsidR="00522221">
          <w:t>letará los parámetros no configurados previamente con los parámetros de la red a la que</w:t>
        </w:r>
      </w:ins>
      <w:ins w:id="5469" w:author="JORGE CONTRERAS ORTIZ" w:date="2021-09-04T13:28:00Z">
        <w:r w:rsidR="00522221">
          <w:t xml:space="preserve"> se haya conectado.</w:t>
        </w:r>
      </w:ins>
      <w:del w:id="5470" w:author="JORGE CONTRERAS ORTIZ" w:date="2021-09-04T13:22:00Z">
        <w:r w:rsidRPr="00791D37" w:rsidDel="00741EF7">
          <w:delText>tardará unos pocos segundos el realizar el proceso de unirse</w:delText>
        </w:r>
      </w:del>
      <w:del w:id="5471" w:author="JORGE CONTRERAS ORTIZ" w:date="2021-09-04T13:03:00Z">
        <w:r w:rsidRPr="00791D37" w:rsidDel="00CA4A46">
          <w:delText>/</w:delText>
        </w:r>
      </w:del>
      <w:del w:id="5472" w:author="JORGE CONTRERAS ORTIZ" w:date="2021-09-04T13:22:00Z">
        <w:r w:rsidRPr="00791D37" w:rsidDel="00741EF7">
          <w:delText>crear la red</w:delText>
        </w:r>
      </w:del>
      <w:del w:id="5473"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5474" w:author="JORGE CONTRERAS ORTIZ" w:date="2021-09-04T13:28:00Z">
        <w:r w:rsidRPr="00791D37" w:rsidDel="00522221">
          <w:delText xml:space="preserve">unido </w:delText>
        </w:r>
      </w:del>
      <w:ins w:id="5475"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5476" w:author="JORGE CONTRERAS ORTIZ" w:date="2021-09-04T13:03:00Z">
        <w:r w:rsidRPr="00791D37" w:rsidDel="00CA4A46">
          <w:delText xml:space="preserve">realizar </w:delText>
        </w:r>
      </w:del>
      <w:ins w:id="5477"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5478" w:name="_Toc81499445"/>
      <w:bookmarkStart w:id="5479" w:name="_Ref81658162"/>
      <w:bookmarkStart w:id="5480" w:name="_Ref81926703"/>
      <w:bookmarkStart w:id="5481" w:name="_Ref81926709"/>
      <w:bookmarkStart w:id="5482" w:name="_Ref81940870"/>
      <w:bookmarkStart w:id="5483" w:name="_Toc81995171"/>
      <w:r w:rsidRPr="00791D37">
        <w:rPr>
          <w:lang w:val="en-US"/>
        </w:rPr>
        <w:t>MODO OUT-OF-BAND COMMISSIONING ACTIVADO</w:t>
      </w:r>
      <w:bookmarkEnd w:id="5478"/>
      <w:bookmarkEnd w:id="5479"/>
      <w:bookmarkEnd w:id="5480"/>
      <w:bookmarkEnd w:id="5481"/>
      <w:bookmarkEnd w:id="5482"/>
      <w:bookmarkEnd w:id="5483"/>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5484" w:author="JORGE CONTRERAS ORTIZ" w:date="2021-09-05T17:46:00Z">
        <w:r w:rsidRPr="00791D37" w:rsidDel="00DC6100">
          <w:delText>son :</w:delText>
        </w:r>
      </w:del>
      <w:ins w:id="5485" w:author="JORGE CONTRERAS ORTIZ" w:date="2021-09-05T17:46:00Z">
        <w:r w:rsidR="00DC6100" w:rsidRPr="00791D37">
          <w:t>son:</w:t>
        </w:r>
      </w:ins>
      <w:r w:rsidRPr="00791D37">
        <w:t xml:space="preserve"> </w:t>
      </w:r>
      <w:r w:rsidRPr="00791D37">
        <w:rPr>
          <w:i/>
          <w:iCs/>
        </w:rPr>
        <w:t>Rol, Canal, PAN ID, Nombre de Red, Prefijo Local, Master Key, PAN ID Extendida y la Credencial de Commisioning.</w:t>
      </w:r>
    </w:p>
    <w:p w14:paraId="1D630BF4" w14:textId="77777777" w:rsidR="0074559B" w:rsidRPr="00791D37" w:rsidRDefault="0074559B" w:rsidP="00791D37">
      <w:pPr>
        <w:rPr>
          <w:b/>
          <w:bCs/>
        </w:rPr>
      </w:pPr>
      <w:r w:rsidRPr="00791D37">
        <w:t>Sin uno de esos parámetros, se generará el error “</w:t>
      </w:r>
      <w:r w:rsidRPr="00791D37">
        <w:rPr>
          <w:i/>
          <w:iCs/>
        </w:rPr>
        <w:t>Configuration settings missing”</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33E3F76C" w:rsidR="0074559B" w:rsidRPr="00791D37" w:rsidRDefault="0074559B" w:rsidP="00791D37">
      <w:pPr>
        <w:pStyle w:val="Ttulo1"/>
        <w:numPr>
          <w:ilvl w:val="0"/>
          <w:numId w:val="1"/>
        </w:numPr>
      </w:pPr>
      <w:bookmarkStart w:id="5486" w:name="_Toc81499447"/>
      <w:bookmarkStart w:id="5487" w:name="_Toc81995172"/>
      <w:r w:rsidRPr="00791D37">
        <w:lastRenderedPageBreak/>
        <w:t>DISEÑO E IMPLEMENTACIÓN HARDWARE</w:t>
      </w:r>
      <w:bookmarkEnd w:id="5486"/>
      <w:bookmarkEnd w:id="5487"/>
    </w:p>
    <w:p w14:paraId="44BE1C86" w14:textId="77777777" w:rsidR="0074559B" w:rsidRPr="00791D37" w:rsidRDefault="0074559B" w:rsidP="00791D37"/>
    <w:p w14:paraId="4C591593" w14:textId="0370F0FB" w:rsidR="0074559B" w:rsidRDefault="0074559B" w:rsidP="00791D37">
      <w:pPr>
        <w:rPr>
          <w:ins w:id="5488" w:author="JORGE CONTRERAS ORTIZ" w:date="2021-09-06T00:17: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1ED98CCD" w14:textId="77777777" w:rsidR="0048500E" w:rsidRDefault="0048500E" w:rsidP="00791D37">
      <w:pPr>
        <w:rPr>
          <w:ins w:id="5489" w:author="JORGE CONTRERAS ORTIZ" w:date="2021-09-04T14:30:00Z"/>
        </w:rPr>
      </w:pPr>
    </w:p>
    <w:p w14:paraId="3C9599F6" w14:textId="77777777" w:rsidR="00522D2C" w:rsidRDefault="00522D2C" w:rsidP="00522D2C">
      <w:pPr>
        <w:pStyle w:val="Ttulo2"/>
        <w:rPr>
          <w:ins w:id="5490" w:author="JORGE CONTRERAS ORTIZ" w:date="2021-09-04T14:30:00Z"/>
        </w:rPr>
      </w:pPr>
      <w:bookmarkStart w:id="5491" w:name="_Toc81995173"/>
      <w:ins w:id="5492" w:author="JORGE CONTRERAS ORTIZ" w:date="2021-09-04T14:30:00Z">
        <w:r w:rsidRPr="00791D37">
          <w:t>COMPONENTES COMERCIALES UTILIZADOS</w:t>
        </w:r>
        <w:bookmarkEnd w:id="5491"/>
      </w:ins>
    </w:p>
    <w:p w14:paraId="524039D9" w14:textId="77777777" w:rsidR="00522D2C" w:rsidRPr="005B42F0" w:rsidRDefault="00522D2C" w:rsidP="00522D2C">
      <w:pPr>
        <w:rPr>
          <w:ins w:id="5493" w:author="JORGE CONTRERAS ORTIZ" w:date="2021-09-04T14:30:00Z"/>
        </w:rPr>
      </w:pPr>
    </w:p>
    <w:p w14:paraId="04F81E9D" w14:textId="77777777" w:rsidR="00522D2C" w:rsidRPr="00791D37" w:rsidRDefault="00522D2C" w:rsidP="00522D2C">
      <w:pPr>
        <w:pStyle w:val="Ttulo3"/>
        <w:rPr>
          <w:ins w:id="5494" w:author="JORGE CONTRERAS ORTIZ" w:date="2021-09-04T14:30:00Z"/>
        </w:rPr>
      </w:pPr>
      <w:bookmarkStart w:id="5495" w:name="_Ref81658668"/>
      <w:bookmarkStart w:id="5496" w:name="_Ref81658669"/>
      <w:bookmarkStart w:id="5497" w:name="_Toc81995174"/>
      <w:ins w:id="5498" w:author="JORGE CONTRERAS ORTIZ" w:date="2021-09-04T14:30:00Z">
        <w:r w:rsidRPr="00791D37">
          <w:t>ELEMENTOS HARDWARE UTILIZADOS</w:t>
        </w:r>
        <w:bookmarkEnd w:id="5495"/>
        <w:bookmarkEnd w:id="5496"/>
        <w:bookmarkEnd w:id="5497"/>
      </w:ins>
    </w:p>
    <w:p w14:paraId="3DBB2C46" w14:textId="77777777" w:rsidR="00522D2C" w:rsidRPr="00791D37" w:rsidRDefault="00522D2C" w:rsidP="00522D2C">
      <w:pPr>
        <w:rPr>
          <w:ins w:id="5499" w:author="JORGE CONTRERAS ORTIZ" w:date="2021-09-04T14:30:00Z"/>
        </w:rPr>
      </w:pPr>
    </w:p>
    <w:p w14:paraId="509E5EF5" w14:textId="77777777" w:rsidR="00522D2C" w:rsidRPr="00791D37" w:rsidRDefault="00522D2C" w:rsidP="00522D2C">
      <w:pPr>
        <w:rPr>
          <w:ins w:id="5500" w:author="JORGE CONTRERAS ORTIZ" w:date="2021-09-04T14:30:00Z"/>
        </w:rPr>
      </w:pPr>
      <w:ins w:id="5501" w:author="JORGE CONTRERAS ORTIZ" w:date="2021-09-04T14:30:00Z">
        <w:r w:rsidRPr="00791D37">
          <w:t>Los elementos Hardware comerciales utilizados han sido:</w:t>
        </w:r>
      </w:ins>
    </w:p>
    <w:p w14:paraId="66ADBB90" w14:textId="234FEEC1" w:rsidR="00522D2C" w:rsidRDefault="00522D2C" w:rsidP="00522D2C">
      <w:pPr>
        <w:pStyle w:val="Prrafodelista"/>
        <w:numPr>
          <w:ilvl w:val="0"/>
          <w:numId w:val="26"/>
        </w:numPr>
        <w:rPr>
          <w:ins w:id="5502" w:author="JORGE CONTRERAS ORTIZ" w:date="2021-09-05T22:40:00Z"/>
        </w:rPr>
      </w:pPr>
      <w:ins w:id="5503" w:author="JORGE CONTRERAS ORTIZ" w:date="2021-09-04T14:30:00Z">
        <w:r w:rsidRPr="00791D37">
          <w:rPr>
            <w:b/>
            <w:bCs/>
          </w:rPr>
          <w:t>Kit de Desarrollo STM32F407G-DISC1</w:t>
        </w:r>
        <w:r w:rsidRPr="00791D37">
          <w:t>: Kit de microcontrolador</w:t>
        </w:r>
      </w:ins>
      <w:ins w:id="5504" w:author="JORGE CONTRERAS ORTIZ" w:date="2021-09-07T21:01:00Z">
        <w:r w:rsidR="00030323">
          <w:t xml:space="preserve">, mostrado en </w:t>
        </w:r>
        <w:r w:rsidR="00030323">
          <w:fldChar w:fldCharType="begin"/>
        </w:r>
        <w:r w:rsidR="00030323">
          <w:instrText xml:space="preserve"> REF _Ref81940912 \h </w:instrText>
        </w:r>
      </w:ins>
      <w:r w:rsidR="00030323">
        <w:fldChar w:fldCharType="separate"/>
      </w:r>
      <w:ins w:id="5505" w:author="JORGE CONTRERAS ORTIZ" w:date="2021-09-08T11:58:00Z">
        <w:r w:rsidR="00FE2C54" w:rsidRPr="00791D37">
          <w:t xml:space="preserve">Ilustración </w:t>
        </w:r>
        <w:r w:rsidR="00FE2C54">
          <w:rPr>
            <w:noProof/>
          </w:rPr>
          <w:t>42</w:t>
        </w:r>
      </w:ins>
      <w:ins w:id="5506" w:author="JORGE CONTRERAS ORTIZ" w:date="2021-09-07T21:01:00Z">
        <w:r w:rsidR="00030323">
          <w:fldChar w:fldCharType="end"/>
        </w:r>
        <w:r w:rsidR="00030323">
          <w:t>,</w:t>
        </w:r>
      </w:ins>
      <w:ins w:id="5507" w:author="JORGE CONTRERAS ORTIZ" w:date="2021-09-04T14:30:00Z">
        <w:r w:rsidRPr="00791D37">
          <w:t xml:space="preserve"> utilizado en primera instancia para el envío de comandos vía UART a los módulos KTDG102 Evaluation Dongle de Kirale. Se ha utilizado 1 unidad.</w:t>
        </w:r>
      </w:ins>
    </w:p>
    <w:p w14:paraId="5A250A27" w14:textId="77777777" w:rsidR="00A13F24" w:rsidRDefault="00A13F24">
      <w:pPr>
        <w:rPr>
          <w:ins w:id="5508" w:author="JORGE CONTRERAS ORTIZ" w:date="2021-09-04T14:30:00Z"/>
        </w:rPr>
        <w:pPrChange w:id="5509" w:author="JORGE CONTRERAS ORTIZ" w:date="2021-09-05T22:40:00Z">
          <w:pPr>
            <w:pStyle w:val="Prrafodelista"/>
            <w:numPr>
              <w:numId w:val="26"/>
            </w:numPr>
            <w:ind w:hanging="360"/>
          </w:pPr>
        </w:pPrChange>
      </w:pPr>
    </w:p>
    <w:p w14:paraId="320165FF" w14:textId="77777777" w:rsidR="00522D2C" w:rsidRPr="00791D37" w:rsidRDefault="00522D2C" w:rsidP="00522D2C">
      <w:pPr>
        <w:pStyle w:val="Prrafodelista"/>
        <w:jc w:val="center"/>
        <w:rPr>
          <w:ins w:id="5510" w:author="JORGE CONTRERAS ORTIZ" w:date="2021-09-04T14:30:00Z"/>
        </w:rPr>
      </w:pPr>
      <w:ins w:id="5511"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60B9049C" w:rsidR="000B6602" w:rsidRDefault="00522D2C" w:rsidP="00522D2C">
      <w:pPr>
        <w:pStyle w:val="Descripcin"/>
        <w:jc w:val="center"/>
        <w:rPr>
          <w:ins w:id="5512" w:author="JORGE CONTRERAS ORTIZ" w:date="2021-09-05T21:02:00Z"/>
        </w:rPr>
      </w:pPr>
      <w:bookmarkStart w:id="5513" w:name="_Ref81940912"/>
      <w:bookmarkStart w:id="5514" w:name="_Toc81995282"/>
      <w:ins w:id="5515" w:author="JORGE CONTRERAS ORTIZ" w:date="2021-09-04T14:30:00Z">
        <w:r w:rsidRPr="00791D37">
          <w:t xml:space="preserve">Ilustración </w:t>
        </w:r>
        <w:r>
          <w:fldChar w:fldCharType="begin"/>
        </w:r>
        <w:r>
          <w:instrText xml:space="preserve"> SEQ Ilustración \* ARABIC </w:instrText>
        </w:r>
        <w:r>
          <w:fldChar w:fldCharType="separate"/>
        </w:r>
      </w:ins>
      <w:ins w:id="5516" w:author="JORGE CONTRERAS ORTIZ" w:date="2021-09-08T11:58:00Z">
        <w:r w:rsidR="00FE2C54">
          <w:rPr>
            <w:noProof/>
          </w:rPr>
          <w:t>42</w:t>
        </w:r>
      </w:ins>
      <w:ins w:id="5517" w:author="JORGE CONTRERAS ORTIZ" w:date="2021-09-04T14:30:00Z">
        <w:r>
          <w:rPr>
            <w:noProof/>
          </w:rPr>
          <w:fldChar w:fldCharType="end"/>
        </w:r>
        <w:bookmarkEnd w:id="5513"/>
        <w:r w:rsidRPr="00791D37">
          <w:t xml:space="preserve"> Kit de Desarrollo STM32F407G-DISC1</w:t>
        </w:r>
      </w:ins>
      <w:bookmarkEnd w:id="5514"/>
    </w:p>
    <w:p w14:paraId="063FC021" w14:textId="77777777" w:rsidR="000B6602" w:rsidRDefault="000B6602">
      <w:pPr>
        <w:jc w:val="left"/>
        <w:rPr>
          <w:ins w:id="5518" w:author="JORGE CONTRERAS ORTIZ" w:date="2021-09-05T21:02:00Z"/>
          <w:i/>
          <w:iCs/>
          <w:color w:val="44546A" w:themeColor="text2"/>
          <w:sz w:val="18"/>
          <w:szCs w:val="18"/>
        </w:rPr>
      </w:pPr>
      <w:ins w:id="5519" w:author="JORGE CONTRERAS ORTIZ" w:date="2021-09-05T21:02:00Z">
        <w:r>
          <w:br w:type="page"/>
        </w:r>
      </w:ins>
    </w:p>
    <w:p w14:paraId="323A4A98" w14:textId="1AB1F0C3" w:rsidR="00522D2C" w:rsidRDefault="00522D2C" w:rsidP="00522D2C">
      <w:pPr>
        <w:pStyle w:val="Prrafodelista"/>
        <w:numPr>
          <w:ilvl w:val="0"/>
          <w:numId w:val="26"/>
        </w:numPr>
        <w:rPr>
          <w:ins w:id="5520" w:author="JORGE CONTRERAS ORTIZ" w:date="2021-09-05T22:40:00Z"/>
        </w:rPr>
      </w:pPr>
      <w:ins w:id="5521" w:author="JORGE CONTRERAS ORTIZ" w:date="2021-09-04T14:30:00Z">
        <w:r w:rsidRPr="00791D37">
          <w:rPr>
            <w:b/>
            <w:bCs/>
          </w:rPr>
          <w:lastRenderedPageBreak/>
          <w:t xml:space="preserve">KTDG102 Evaluation Dongle: </w:t>
        </w:r>
        <w:r w:rsidRPr="00791D37">
          <w:t>Módulo Thread de Evaluación de Kirale</w:t>
        </w:r>
      </w:ins>
      <w:ins w:id="5522" w:author="JORGE CONTRERAS ORTIZ" w:date="2021-09-07T21:02:00Z">
        <w:r w:rsidR="00030323">
          <w:t xml:space="preserve">, mostrado en </w:t>
        </w:r>
        <w:r w:rsidR="00030323">
          <w:fldChar w:fldCharType="begin"/>
        </w:r>
        <w:r w:rsidR="00030323">
          <w:instrText xml:space="preserve"> REF _Ref81940946 \h </w:instrText>
        </w:r>
      </w:ins>
      <w:r w:rsidR="00030323">
        <w:fldChar w:fldCharType="separate"/>
      </w:r>
      <w:ins w:id="5523" w:author="JORGE CONTRERAS ORTIZ" w:date="2021-09-08T11:58:00Z">
        <w:r w:rsidR="00FE2C54" w:rsidRPr="00791D37">
          <w:t xml:space="preserve">Ilustración </w:t>
        </w:r>
        <w:r w:rsidR="00FE2C54">
          <w:rPr>
            <w:noProof/>
          </w:rPr>
          <w:t>43</w:t>
        </w:r>
      </w:ins>
      <w:ins w:id="5524" w:author="JORGE CONTRERAS ORTIZ" w:date="2021-09-07T21:02:00Z">
        <w:r w:rsidR="00030323">
          <w:fldChar w:fldCharType="end"/>
        </w:r>
      </w:ins>
      <w:ins w:id="5525" w:author="JORGE CONTRERAS ORTIZ" w:date="2021-09-04T14:30:00Z">
        <w:r w:rsidRPr="00791D37">
          <w:t>. Se han utilizado 2 unidades.</w:t>
        </w:r>
      </w:ins>
      <w:ins w:id="5526" w:author="JORGE CONTRERAS ORTIZ" w:date="2021-09-07T21:01:00Z">
        <w:r w:rsidR="00030323">
          <w:t xml:space="preserve"> </w:t>
        </w:r>
      </w:ins>
      <w:ins w:id="5527" w:author="JORGE CONTRERAS ORTIZ" w:date="2021-09-07T21:10:00Z">
        <w:r w:rsidR="00030323">
          <w:t>Se han detallado sus cara</w:t>
        </w:r>
      </w:ins>
      <w:ins w:id="5528" w:author="JORGE CONTRERAS ORTIZ" w:date="2021-09-07T21:11:00Z">
        <w:r w:rsidR="00030323">
          <w:t xml:space="preserve">cterísticas anteriormente en </w:t>
        </w:r>
        <w:r w:rsidR="00030323">
          <w:fldChar w:fldCharType="begin"/>
        </w:r>
        <w:r w:rsidR="00030323">
          <w:instrText xml:space="preserve"> REF _Ref81941547 \w \h </w:instrText>
        </w:r>
      </w:ins>
      <w:r w:rsidR="00030323">
        <w:fldChar w:fldCharType="separate"/>
      </w:r>
      <w:ins w:id="5529" w:author="JORGE CONTRERAS ORTIZ" w:date="2021-09-08T11:58:00Z">
        <w:r w:rsidR="00FE2C54">
          <w:t>3.1.1.2</w:t>
        </w:r>
      </w:ins>
      <w:ins w:id="5530" w:author="JORGE CONTRERAS ORTIZ" w:date="2021-09-07T21:11:00Z">
        <w:r w:rsidR="00030323">
          <w:fldChar w:fldCharType="end"/>
        </w:r>
        <w:r w:rsidR="00030323">
          <w:t xml:space="preserve"> </w:t>
        </w:r>
        <w:r w:rsidR="00030323">
          <w:fldChar w:fldCharType="begin"/>
        </w:r>
        <w:r w:rsidR="00030323">
          <w:instrText xml:space="preserve"> REF _Ref81941548 \h </w:instrText>
        </w:r>
      </w:ins>
      <w:r w:rsidR="00030323">
        <w:fldChar w:fldCharType="separate"/>
      </w:r>
      <w:ins w:id="5531" w:author="JORGE CONTRERAS ORTIZ" w:date="2021-09-08T11:58:00Z">
        <w:r w:rsidR="00FE2C54">
          <w:t>CARACTERÍSTICAS KTDG102 EVALUATION DONGLE</w:t>
        </w:r>
      </w:ins>
      <w:ins w:id="5532" w:author="JORGE CONTRERAS ORTIZ" w:date="2021-09-07T21:11:00Z">
        <w:r w:rsidR="00030323">
          <w:fldChar w:fldCharType="end"/>
        </w:r>
        <w:r w:rsidR="00030323">
          <w:t>.</w:t>
        </w:r>
      </w:ins>
    </w:p>
    <w:p w14:paraId="6F0ABB99" w14:textId="77777777" w:rsidR="00A13F24" w:rsidRDefault="00A13F24">
      <w:pPr>
        <w:pStyle w:val="Prrafodelista"/>
        <w:rPr>
          <w:ins w:id="5533" w:author="JORGE CONTRERAS ORTIZ" w:date="2021-09-04T14:30:00Z"/>
        </w:rPr>
        <w:pPrChange w:id="5534"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5535" w:author="JORGE CONTRERAS ORTIZ" w:date="2021-09-04T14:30:00Z"/>
        </w:rPr>
      </w:pPr>
    </w:p>
    <w:p w14:paraId="6E7231F3" w14:textId="77777777" w:rsidR="00522D2C" w:rsidRPr="00791D37" w:rsidRDefault="00522D2C">
      <w:pPr>
        <w:jc w:val="center"/>
        <w:rPr>
          <w:ins w:id="5536" w:author="JORGE CONTRERAS ORTIZ" w:date="2021-09-04T14:30:00Z"/>
          <w:noProof/>
        </w:rPr>
        <w:pPrChange w:id="5537" w:author="JORGE CONTRERAS ORTIZ" w:date="2021-09-05T22:41:00Z">
          <w:pPr>
            <w:pStyle w:val="Prrafodelista"/>
            <w:jc w:val="center"/>
          </w:pPr>
        </w:pPrChange>
      </w:pPr>
      <w:ins w:id="5538" w:author="JORGE CONTRERAS ORTIZ" w:date="2021-09-04T14:30:00Z">
        <w:r w:rsidRPr="00791D37">
          <w:rPr>
            <w:noProof/>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46CF98BD" w:rsidR="00522D2C" w:rsidRPr="00791D37" w:rsidRDefault="00522D2C" w:rsidP="00522D2C">
      <w:pPr>
        <w:pStyle w:val="Descripcin"/>
        <w:jc w:val="center"/>
        <w:rPr>
          <w:ins w:id="5539" w:author="JORGE CONTRERAS ORTIZ" w:date="2021-09-04T14:30:00Z"/>
        </w:rPr>
      </w:pPr>
      <w:bookmarkStart w:id="5540" w:name="_Ref81940946"/>
      <w:bookmarkStart w:id="5541" w:name="_Toc81995283"/>
      <w:ins w:id="5542" w:author="JORGE CONTRERAS ORTIZ" w:date="2021-09-04T14:30:00Z">
        <w:r w:rsidRPr="00791D37">
          <w:t xml:space="preserve">Ilustración </w:t>
        </w:r>
        <w:r>
          <w:fldChar w:fldCharType="begin"/>
        </w:r>
        <w:r>
          <w:instrText xml:space="preserve"> SEQ Ilustración \* ARABIC </w:instrText>
        </w:r>
        <w:r>
          <w:fldChar w:fldCharType="separate"/>
        </w:r>
      </w:ins>
      <w:ins w:id="5543" w:author="JORGE CONTRERAS ORTIZ" w:date="2021-09-08T11:58:00Z">
        <w:r w:rsidR="00FE2C54">
          <w:rPr>
            <w:noProof/>
          </w:rPr>
          <w:t>43</w:t>
        </w:r>
      </w:ins>
      <w:ins w:id="5544" w:author="JORGE CONTRERAS ORTIZ" w:date="2021-09-04T14:30:00Z">
        <w:r>
          <w:rPr>
            <w:noProof/>
          </w:rPr>
          <w:fldChar w:fldCharType="end"/>
        </w:r>
        <w:bookmarkEnd w:id="5540"/>
        <w:r w:rsidRPr="00791D37">
          <w:t xml:space="preserve"> KTDG102 Evaluation Dongle</w:t>
        </w:r>
        <w:bookmarkEnd w:id="5541"/>
      </w:ins>
    </w:p>
    <w:p w14:paraId="61C4BF18" w14:textId="09CBD2AC" w:rsidR="00522D2C" w:rsidRDefault="00522D2C" w:rsidP="00522D2C">
      <w:pPr>
        <w:rPr>
          <w:ins w:id="5545" w:author="JORGE CONTRERAS ORTIZ" w:date="2021-09-05T22:40:00Z"/>
          <w:color w:val="44546A" w:themeColor="text2"/>
          <w:sz w:val="18"/>
          <w:szCs w:val="18"/>
        </w:rPr>
      </w:pPr>
    </w:p>
    <w:p w14:paraId="6B5DCE26" w14:textId="77777777" w:rsidR="00A13F24" w:rsidRPr="00791D37" w:rsidRDefault="00A13F24" w:rsidP="00522D2C">
      <w:pPr>
        <w:rPr>
          <w:ins w:id="5546" w:author="JORGE CONTRERAS ORTIZ" w:date="2021-09-04T14:30:00Z"/>
          <w:color w:val="44546A" w:themeColor="text2"/>
          <w:sz w:val="18"/>
          <w:szCs w:val="18"/>
        </w:rPr>
      </w:pPr>
    </w:p>
    <w:p w14:paraId="53E3F2DB" w14:textId="7BFB826D" w:rsidR="00522D2C" w:rsidRPr="00A13F24" w:rsidRDefault="00522D2C" w:rsidP="00522D2C">
      <w:pPr>
        <w:pStyle w:val="Prrafodelista"/>
        <w:numPr>
          <w:ilvl w:val="0"/>
          <w:numId w:val="26"/>
        </w:numPr>
        <w:rPr>
          <w:ins w:id="5547" w:author="JORGE CONTRERAS ORTIZ" w:date="2021-09-05T22:40:00Z"/>
          <w:b/>
          <w:bCs/>
          <w:rPrChange w:id="5548" w:author="JORGE CONTRERAS ORTIZ" w:date="2021-09-05T22:40:00Z">
            <w:rPr>
              <w:ins w:id="5549" w:author="JORGE CONTRERAS ORTIZ" w:date="2021-09-05T22:40:00Z"/>
            </w:rPr>
          </w:rPrChange>
        </w:rPr>
      </w:pPr>
      <w:ins w:id="5550" w:author="JORGE CONTRERAS ORTIZ" w:date="2021-09-04T14:30:00Z">
        <w:r w:rsidRPr="00791D37">
          <w:rPr>
            <w:b/>
            <w:bCs/>
          </w:rPr>
          <w:t xml:space="preserve">Módulo KTWM102: </w:t>
        </w:r>
        <w:r w:rsidRPr="00791D37">
          <w:t xml:space="preserve">Módulo Thread de Kirale, </w:t>
        </w:r>
      </w:ins>
      <w:ins w:id="5551" w:author="JORGE CONTRERAS ORTIZ" w:date="2021-09-07T21:02:00Z">
        <w:r w:rsidR="00030323">
          <w:fldChar w:fldCharType="begin"/>
        </w:r>
        <w:r w:rsidR="00030323">
          <w:instrText xml:space="preserve"> REF _Ref81658667 \h </w:instrText>
        </w:r>
      </w:ins>
      <w:r w:rsidR="00030323">
        <w:fldChar w:fldCharType="separate"/>
      </w:r>
      <w:ins w:id="5552" w:author="JORGE CONTRERAS ORTIZ" w:date="2021-09-08T11:58:00Z">
        <w:r w:rsidR="00FE2C54" w:rsidRPr="00791D37">
          <w:t xml:space="preserve">Ilustración </w:t>
        </w:r>
        <w:r w:rsidR="00FE2C54">
          <w:rPr>
            <w:noProof/>
          </w:rPr>
          <w:t>44</w:t>
        </w:r>
      </w:ins>
      <w:ins w:id="5553" w:author="JORGE CONTRERAS ORTIZ" w:date="2021-09-07T21:02:00Z">
        <w:r w:rsidR="00030323">
          <w:fldChar w:fldCharType="end"/>
        </w:r>
        <w:r w:rsidR="00030323">
          <w:t xml:space="preserve">, </w:t>
        </w:r>
      </w:ins>
      <w:ins w:id="5554" w:author="JORGE CONTRERAS ORTIZ" w:date="2021-09-04T14:30:00Z">
        <w:r w:rsidRPr="00791D37">
          <w:t xml:space="preserve">el </w:t>
        </w:r>
      </w:ins>
      <w:ins w:id="5555" w:author="JORGE CONTRERAS ORTIZ" w:date="2021-09-05T17:46:00Z">
        <w:r w:rsidR="00DC6100" w:rsidRPr="00791D37">
          <w:t>cual</w:t>
        </w:r>
      </w:ins>
      <w:ins w:id="5556" w:author="JORGE CONTRERAS ORTIZ" w:date="2021-09-04T14:30:00Z">
        <w:r w:rsidRPr="00791D37">
          <w:t xml:space="preserve"> se integra en la </w:t>
        </w:r>
      </w:ins>
      <w:ins w:id="5557" w:author="JORGE CONTRERAS ORTIZ" w:date="2021-09-07T21:02:00Z">
        <w:r w:rsidR="00030323">
          <w:t>PCB d</w:t>
        </w:r>
      </w:ins>
      <w:ins w:id="5558" w:author="JORGE CONTRERAS ORTIZ" w:date="2021-09-07T21:03:00Z">
        <w:r w:rsidR="00030323">
          <w:t>iseñada</w:t>
        </w:r>
      </w:ins>
      <w:ins w:id="5559" w:author="JORGE CONTRERAS ORTIZ" w:date="2021-09-07T21:10:00Z">
        <w:r w:rsidR="00030323">
          <w:t xml:space="preserve">. Sus características han sido comentadas anteriormente en </w:t>
        </w:r>
        <w:r w:rsidR="00030323">
          <w:fldChar w:fldCharType="begin"/>
        </w:r>
        <w:r w:rsidR="00030323">
          <w:instrText xml:space="preserve"> REF _Ref81655939 \w \h </w:instrText>
        </w:r>
      </w:ins>
      <w:r w:rsidR="00030323">
        <w:fldChar w:fldCharType="separate"/>
      </w:r>
      <w:ins w:id="5560" w:author="JORGE CONTRERAS ORTIZ" w:date="2021-09-08T11:58:00Z">
        <w:r w:rsidR="00FE2C54">
          <w:t>3.1.1.1</w:t>
        </w:r>
      </w:ins>
      <w:ins w:id="5561" w:author="JORGE CONTRERAS ORTIZ" w:date="2021-09-07T21:10:00Z">
        <w:r w:rsidR="00030323">
          <w:fldChar w:fldCharType="end"/>
        </w:r>
        <w:r w:rsidR="00030323">
          <w:t xml:space="preserve"> </w:t>
        </w:r>
        <w:r w:rsidR="00030323">
          <w:fldChar w:fldCharType="begin"/>
        </w:r>
        <w:r w:rsidR="00030323">
          <w:instrText xml:space="preserve"> REF _Ref81655939 \h </w:instrText>
        </w:r>
      </w:ins>
      <w:r w:rsidR="00030323">
        <w:fldChar w:fldCharType="separate"/>
      </w:r>
      <w:ins w:id="5562" w:author="JORGE CONTRERAS ORTIZ" w:date="2021-09-08T11:58:00Z">
        <w:r w:rsidR="00FE2C54">
          <w:t>CARACTERÍSTICAS MÓDULO RF KTWM102</w:t>
        </w:r>
      </w:ins>
      <w:ins w:id="5563" w:author="JORGE CONTRERAS ORTIZ" w:date="2021-09-07T21:10:00Z">
        <w:r w:rsidR="00030323">
          <w:fldChar w:fldCharType="end"/>
        </w:r>
      </w:ins>
      <w:ins w:id="5564" w:author="JORGE CONTRERAS ORTIZ" w:date="2021-09-07T21:11:00Z">
        <w:r w:rsidR="00030323">
          <w:t>.</w:t>
        </w:r>
      </w:ins>
    </w:p>
    <w:p w14:paraId="7412484D" w14:textId="62388FEE" w:rsidR="00A13F24" w:rsidRDefault="00A13F24" w:rsidP="00A13F24">
      <w:pPr>
        <w:rPr>
          <w:ins w:id="5565" w:author="JORGE CONTRERAS ORTIZ" w:date="2021-09-05T22:40:00Z"/>
          <w:b/>
          <w:bCs/>
        </w:rPr>
      </w:pPr>
    </w:p>
    <w:p w14:paraId="2EF67B6C" w14:textId="77777777" w:rsidR="00A13F24" w:rsidRPr="00A13F24" w:rsidRDefault="00A13F24">
      <w:pPr>
        <w:rPr>
          <w:ins w:id="5566" w:author="JORGE CONTRERAS ORTIZ" w:date="2021-09-04T14:30:00Z"/>
          <w:b/>
          <w:bCs/>
          <w:rPrChange w:id="5567" w:author="JORGE CONTRERAS ORTIZ" w:date="2021-09-05T22:40:00Z">
            <w:rPr>
              <w:ins w:id="5568" w:author="JORGE CONTRERAS ORTIZ" w:date="2021-09-04T14:30:00Z"/>
            </w:rPr>
          </w:rPrChange>
        </w:rPr>
        <w:pPrChange w:id="5569" w:author="JORGE CONTRERAS ORTIZ" w:date="2021-09-05T22:40:00Z">
          <w:pPr>
            <w:pStyle w:val="Prrafodelista"/>
            <w:numPr>
              <w:numId w:val="26"/>
            </w:numPr>
            <w:ind w:hanging="360"/>
          </w:pPr>
        </w:pPrChange>
      </w:pPr>
    </w:p>
    <w:p w14:paraId="6AE88E0D" w14:textId="77777777" w:rsidR="00522D2C" w:rsidRPr="00791D37" w:rsidRDefault="00522D2C">
      <w:pPr>
        <w:jc w:val="center"/>
        <w:rPr>
          <w:ins w:id="5570" w:author="JORGE CONTRERAS ORTIZ" w:date="2021-09-04T14:30:00Z"/>
        </w:rPr>
      </w:pPr>
      <w:ins w:id="5571"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04CDB753" w:rsidR="00522D2C" w:rsidRDefault="00522D2C" w:rsidP="00522D2C">
      <w:pPr>
        <w:pStyle w:val="Descripcin"/>
        <w:jc w:val="center"/>
        <w:rPr>
          <w:ins w:id="5572" w:author="JORGE CONTRERAS ORTIZ" w:date="2021-09-04T14:30:00Z"/>
        </w:rPr>
      </w:pPr>
      <w:bookmarkStart w:id="5573" w:name="_Ref81658667"/>
      <w:bookmarkStart w:id="5574" w:name="_Toc81995284"/>
      <w:ins w:id="5575" w:author="JORGE CONTRERAS ORTIZ" w:date="2021-09-04T14:30:00Z">
        <w:r w:rsidRPr="00791D37">
          <w:t xml:space="preserve">Ilustración </w:t>
        </w:r>
        <w:r>
          <w:fldChar w:fldCharType="begin"/>
        </w:r>
        <w:r>
          <w:instrText xml:space="preserve"> SEQ Ilustración \* ARABIC </w:instrText>
        </w:r>
        <w:r>
          <w:fldChar w:fldCharType="separate"/>
        </w:r>
      </w:ins>
      <w:ins w:id="5576" w:author="JORGE CONTRERAS ORTIZ" w:date="2021-09-08T11:58:00Z">
        <w:r w:rsidR="00FE2C54">
          <w:rPr>
            <w:noProof/>
          </w:rPr>
          <w:t>44</w:t>
        </w:r>
      </w:ins>
      <w:ins w:id="5577" w:author="JORGE CONTRERAS ORTIZ" w:date="2021-09-04T14:30:00Z">
        <w:r>
          <w:rPr>
            <w:noProof/>
          </w:rPr>
          <w:fldChar w:fldCharType="end"/>
        </w:r>
        <w:bookmarkEnd w:id="5573"/>
        <w:r w:rsidRPr="00791D37">
          <w:t xml:space="preserve"> Módulo KTWM102</w:t>
        </w:r>
        <w:bookmarkEnd w:id="5574"/>
      </w:ins>
    </w:p>
    <w:p w14:paraId="3AE39EAD" w14:textId="48D64CF4" w:rsidR="000B6602" w:rsidRDefault="000B6602">
      <w:pPr>
        <w:jc w:val="left"/>
        <w:rPr>
          <w:ins w:id="5578" w:author="JORGE CONTRERAS ORTIZ" w:date="2021-09-05T21:02:00Z"/>
        </w:rPr>
      </w:pPr>
      <w:ins w:id="5579" w:author="JORGE CONTRERAS ORTIZ" w:date="2021-09-05T21:02:00Z">
        <w:r>
          <w:br w:type="page"/>
        </w:r>
      </w:ins>
    </w:p>
    <w:p w14:paraId="494B22CC" w14:textId="3F52DD50" w:rsidR="00522D2C" w:rsidRPr="00030323" w:rsidRDefault="00522D2C" w:rsidP="00522D2C">
      <w:pPr>
        <w:pStyle w:val="Prrafodelista"/>
        <w:numPr>
          <w:ilvl w:val="0"/>
          <w:numId w:val="26"/>
        </w:numPr>
        <w:rPr>
          <w:ins w:id="5580" w:author="JORGE CONTRERAS ORTIZ" w:date="2021-09-05T22:41:00Z"/>
          <w:rPrChange w:id="5581" w:author="JORGE CONTRERAS ORTIZ" w:date="2021-09-07T21:03:00Z">
            <w:rPr>
              <w:ins w:id="5582" w:author="JORGE CONTRERAS ORTIZ" w:date="2021-09-05T22:41:00Z"/>
              <w:lang w:val="en-US"/>
            </w:rPr>
          </w:rPrChange>
        </w:rPr>
      </w:pPr>
      <w:ins w:id="5583" w:author="JORGE CONTRERAS ORTIZ" w:date="2021-09-04T14:30:00Z">
        <w:r w:rsidRPr="00030323">
          <w:rPr>
            <w:b/>
            <w:bCs/>
            <w:rPrChange w:id="5584" w:author="JORGE CONTRERAS ORTIZ" w:date="2021-09-07T21:03:00Z">
              <w:rPr>
                <w:b/>
                <w:bCs/>
                <w:lang w:val="en-US"/>
              </w:rPr>
            </w:rPrChange>
          </w:rPr>
          <w:lastRenderedPageBreak/>
          <w:t xml:space="preserve">Border Router: </w:t>
        </w:r>
        <w:r w:rsidRPr="00030323">
          <w:rPr>
            <w:rPrChange w:id="5585" w:author="JORGE CONTRERAS ORTIZ" w:date="2021-09-07T21:03:00Z">
              <w:rPr>
                <w:lang w:val="en-US"/>
              </w:rPr>
            </w:rPrChange>
          </w:rPr>
          <w:t>Border Router propio de Kirale</w:t>
        </w:r>
      </w:ins>
      <w:ins w:id="5586" w:author="JORGE CONTRERAS ORTIZ" w:date="2021-09-07T21:03:00Z">
        <w:r w:rsidR="00030323" w:rsidRPr="00030323">
          <w:rPr>
            <w:rPrChange w:id="5587" w:author="JORGE CONTRERAS ORTIZ" w:date="2021-09-07T21:03:00Z">
              <w:rPr>
                <w:lang w:val="en-US"/>
              </w:rPr>
            </w:rPrChange>
          </w:rPr>
          <w:t xml:space="preserve">, mostrado en </w:t>
        </w:r>
        <w:r w:rsidR="00030323">
          <w:fldChar w:fldCharType="begin"/>
        </w:r>
        <w:r w:rsidR="00030323" w:rsidRPr="00030323">
          <w:rPr>
            <w:rPrChange w:id="5588" w:author="JORGE CONTRERAS ORTIZ" w:date="2021-09-07T21:03:00Z">
              <w:rPr>
                <w:lang w:val="en-US"/>
              </w:rPr>
            </w:rPrChange>
          </w:rPr>
          <w:instrText xml:space="preserve"> REF _Ref81941050 \h </w:instrText>
        </w:r>
      </w:ins>
      <w:r w:rsidR="00030323">
        <w:fldChar w:fldCharType="separate"/>
      </w:r>
      <w:ins w:id="5589" w:author="JORGE CONTRERAS ORTIZ" w:date="2021-09-08T11:58:00Z">
        <w:r w:rsidR="00FE2C54" w:rsidRPr="00791D37">
          <w:t xml:space="preserve">Ilustración </w:t>
        </w:r>
        <w:r w:rsidR="00FE2C54">
          <w:rPr>
            <w:noProof/>
          </w:rPr>
          <w:t>45</w:t>
        </w:r>
      </w:ins>
      <w:ins w:id="5590" w:author="JORGE CONTRERAS ORTIZ" w:date="2021-09-07T21:03:00Z">
        <w:r w:rsidR="00030323">
          <w:fldChar w:fldCharType="end"/>
        </w:r>
      </w:ins>
      <w:ins w:id="5591" w:author="JORGE CONTRERAS ORTIZ" w:date="2021-09-07T21:05:00Z">
        <w:r w:rsidR="00030323">
          <w:t xml:space="preserve"> y cuyas características se ha</w:t>
        </w:r>
      </w:ins>
      <w:ins w:id="5592" w:author="JORGE CONTRERAS ORTIZ" w:date="2021-09-07T21:09:00Z">
        <w:r w:rsidR="00030323">
          <w:t xml:space="preserve">n desarrollado anteriormente en </w:t>
        </w:r>
        <w:r w:rsidR="00030323">
          <w:fldChar w:fldCharType="begin"/>
        </w:r>
        <w:r w:rsidR="00030323">
          <w:instrText xml:space="preserve"> REF _Ref81927823 \w \h </w:instrText>
        </w:r>
      </w:ins>
      <w:r w:rsidR="00030323">
        <w:fldChar w:fldCharType="separate"/>
      </w:r>
      <w:ins w:id="5593" w:author="JORGE CONTRERAS ORTIZ" w:date="2021-09-08T11:58:00Z">
        <w:r w:rsidR="00FE2C54">
          <w:t>3.1.1.3</w:t>
        </w:r>
      </w:ins>
      <w:ins w:id="5594" w:author="JORGE CONTRERAS ORTIZ" w:date="2021-09-07T21:09:00Z">
        <w:r w:rsidR="00030323">
          <w:fldChar w:fldCharType="end"/>
        </w:r>
        <w:r w:rsidR="00030323">
          <w:t xml:space="preserve"> </w:t>
        </w:r>
      </w:ins>
      <w:ins w:id="5595" w:author="JORGE CONTRERAS ORTIZ" w:date="2021-09-07T21:10:00Z">
        <w:r w:rsidR="00030323">
          <w:fldChar w:fldCharType="begin"/>
        </w:r>
        <w:r w:rsidR="00030323">
          <w:instrText xml:space="preserve"> REF _Ref81927823 \h </w:instrText>
        </w:r>
      </w:ins>
      <w:r w:rsidR="00030323">
        <w:fldChar w:fldCharType="separate"/>
      </w:r>
      <w:ins w:id="5596" w:author="JORGE CONTRERAS ORTIZ" w:date="2021-09-08T11:58:00Z">
        <w:r w:rsidR="00FE2C54" w:rsidRPr="00791D37">
          <w:t>CARACTERÍSTICAS DEL BORDER ROUTER KTBRN1</w:t>
        </w:r>
      </w:ins>
      <w:ins w:id="5597" w:author="JORGE CONTRERAS ORTIZ" w:date="2021-09-07T21:10:00Z">
        <w:r w:rsidR="00030323">
          <w:fldChar w:fldCharType="end"/>
        </w:r>
        <w:r w:rsidR="00030323">
          <w:t>.</w:t>
        </w:r>
      </w:ins>
    </w:p>
    <w:p w14:paraId="7B07C322" w14:textId="77777777" w:rsidR="00A13F24" w:rsidRPr="00030323" w:rsidRDefault="00A13F24">
      <w:pPr>
        <w:pStyle w:val="Prrafodelista"/>
        <w:rPr>
          <w:ins w:id="5598" w:author="JORGE CONTRERAS ORTIZ" w:date="2021-09-04T14:30:00Z"/>
          <w:rPrChange w:id="5599" w:author="JORGE CONTRERAS ORTIZ" w:date="2021-09-07T21:03:00Z">
            <w:rPr>
              <w:ins w:id="5600" w:author="JORGE CONTRERAS ORTIZ" w:date="2021-09-04T14:30:00Z"/>
              <w:lang w:val="en-US"/>
            </w:rPr>
          </w:rPrChange>
        </w:rPr>
        <w:pPrChange w:id="5601" w:author="JORGE CONTRERAS ORTIZ" w:date="2021-09-05T22:41:00Z">
          <w:pPr>
            <w:pStyle w:val="Prrafodelista"/>
            <w:numPr>
              <w:numId w:val="26"/>
            </w:numPr>
            <w:ind w:hanging="360"/>
          </w:pPr>
        </w:pPrChange>
      </w:pPr>
    </w:p>
    <w:p w14:paraId="6282BEAE" w14:textId="77777777" w:rsidR="00522D2C" w:rsidRPr="00030323" w:rsidRDefault="00522D2C" w:rsidP="00522D2C">
      <w:pPr>
        <w:pStyle w:val="Prrafodelista"/>
        <w:rPr>
          <w:ins w:id="5602" w:author="JORGE CONTRERAS ORTIZ" w:date="2021-09-04T14:30:00Z"/>
          <w:rPrChange w:id="5603" w:author="JORGE CONTRERAS ORTIZ" w:date="2021-09-07T21:03:00Z">
            <w:rPr>
              <w:ins w:id="5604" w:author="JORGE CONTRERAS ORTIZ" w:date="2021-09-04T14:30:00Z"/>
              <w:lang w:val="en-US"/>
            </w:rPr>
          </w:rPrChange>
        </w:rPr>
      </w:pPr>
    </w:p>
    <w:p w14:paraId="4CD9F97E" w14:textId="77777777" w:rsidR="00522D2C" w:rsidRPr="00791D37" w:rsidRDefault="00522D2C" w:rsidP="00522D2C">
      <w:pPr>
        <w:jc w:val="center"/>
        <w:rPr>
          <w:ins w:id="5605" w:author="JORGE CONTRERAS ORTIZ" w:date="2021-09-04T14:30:00Z"/>
        </w:rPr>
      </w:pPr>
      <w:ins w:id="5606"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45C4DA91" w:rsidR="00522D2C" w:rsidRDefault="00522D2C" w:rsidP="00522D2C">
      <w:pPr>
        <w:pStyle w:val="Descripcin"/>
        <w:jc w:val="center"/>
        <w:rPr>
          <w:ins w:id="5607" w:author="JORGE CONTRERAS ORTIZ" w:date="2021-09-05T22:41:00Z"/>
        </w:rPr>
      </w:pPr>
      <w:bookmarkStart w:id="5608" w:name="_Ref81941050"/>
      <w:bookmarkStart w:id="5609" w:name="_Toc81995285"/>
      <w:ins w:id="5610" w:author="JORGE CONTRERAS ORTIZ" w:date="2021-09-04T14:30:00Z">
        <w:r w:rsidRPr="00791D37">
          <w:t xml:space="preserve">Ilustración </w:t>
        </w:r>
        <w:r>
          <w:fldChar w:fldCharType="begin"/>
        </w:r>
        <w:r>
          <w:instrText xml:space="preserve"> SEQ Ilustración \* ARABIC </w:instrText>
        </w:r>
        <w:r>
          <w:fldChar w:fldCharType="separate"/>
        </w:r>
      </w:ins>
      <w:ins w:id="5611" w:author="JORGE CONTRERAS ORTIZ" w:date="2021-09-08T11:58:00Z">
        <w:r w:rsidR="00FE2C54">
          <w:rPr>
            <w:noProof/>
          </w:rPr>
          <w:t>45</w:t>
        </w:r>
      </w:ins>
      <w:ins w:id="5612" w:author="JORGE CONTRERAS ORTIZ" w:date="2021-09-04T14:30:00Z">
        <w:r>
          <w:rPr>
            <w:noProof/>
          </w:rPr>
          <w:fldChar w:fldCharType="end"/>
        </w:r>
        <w:bookmarkEnd w:id="5608"/>
        <w:r w:rsidRPr="00791D37">
          <w:t xml:space="preserve"> Border Router</w:t>
        </w:r>
      </w:ins>
      <w:bookmarkEnd w:id="5609"/>
    </w:p>
    <w:p w14:paraId="575E949C" w14:textId="77777777" w:rsidR="00A13F24" w:rsidRPr="00030323" w:rsidRDefault="00A13F24">
      <w:pPr>
        <w:rPr>
          <w:ins w:id="5613" w:author="JORGE CONTRERAS ORTIZ" w:date="2021-09-04T14:30:00Z"/>
        </w:rPr>
        <w:pPrChange w:id="5614" w:author="JORGE CONTRERAS ORTIZ" w:date="2021-09-05T22:41:00Z">
          <w:pPr>
            <w:pStyle w:val="Descripcin"/>
            <w:jc w:val="center"/>
          </w:pPr>
        </w:pPrChange>
      </w:pPr>
    </w:p>
    <w:p w14:paraId="38BF8DAE" w14:textId="6AFE9BEF" w:rsidR="00522D2C" w:rsidRDefault="00522D2C" w:rsidP="00522D2C">
      <w:pPr>
        <w:jc w:val="left"/>
        <w:rPr>
          <w:ins w:id="5615" w:author="JORGE CONTRERAS ORTIZ" w:date="2021-09-04T14:30:00Z"/>
        </w:rPr>
      </w:pPr>
    </w:p>
    <w:p w14:paraId="27AB144B" w14:textId="1C7C2A85" w:rsidR="00522D2C" w:rsidRDefault="004E60C8" w:rsidP="00522D2C">
      <w:pPr>
        <w:pStyle w:val="Prrafodelista"/>
        <w:numPr>
          <w:ilvl w:val="0"/>
          <w:numId w:val="26"/>
        </w:numPr>
        <w:rPr>
          <w:ins w:id="5616" w:author="JORGE CONTRERAS ORTIZ" w:date="2021-09-05T22:41:00Z"/>
        </w:rPr>
      </w:pPr>
      <w:ins w:id="5617" w:author="JORGE CONTRERAS ORTIZ" w:date="2021-09-05T20:12:00Z">
        <w:r>
          <w:rPr>
            <w:b/>
            <w:bCs/>
          </w:rPr>
          <w:t>Cookie</w:t>
        </w:r>
      </w:ins>
      <w:ins w:id="5618" w:author="JORGE CONTRERAS ORTIZ" w:date="2021-09-04T14:30:00Z">
        <w:r w:rsidR="00522D2C" w:rsidRPr="00791D37">
          <w:rPr>
            <w:b/>
            <w:bCs/>
          </w:rPr>
          <w:t>:</w:t>
        </w:r>
        <w:r w:rsidR="00522D2C" w:rsidRPr="00791D37">
          <w:t xml:space="preserve"> </w:t>
        </w:r>
      </w:ins>
      <w:ins w:id="5619" w:author="JORGE CONTRERAS ORTIZ" w:date="2021-09-07T21:04:00Z">
        <w:r w:rsidR="00030323">
          <w:t>Plataforma</w:t>
        </w:r>
      </w:ins>
      <w:ins w:id="5620" w:author="JORGE CONTRERAS ORTIZ" w:date="2021-09-04T14:30:00Z">
        <w:r w:rsidR="00522D2C" w:rsidRPr="00791D37">
          <w:t xml:space="preserve"> sobre </w:t>
        </w:r>
      </w:ins>
      <w:ins w:id="5621" w:author="JORGE CONTRERAS ORTIZ" w:date="2021-09-07T21:04:00Z">
        <w:r w:rsidR="00030323">
          <w:t>la</w:t>
        </w:r>
      </w:ins>
      <w:ins w:id="5622" w:author="JORGE CONTRERAS ORTIZ" w:date="2021-09-04T14:30:00Z">
        <w:r w:rsidR="00522D2C" w:rsidRPr="00791D37">
          <w:t xml:space="preserve"> que se implementa el diseño final de la PCB realizada</w:t>
        </w:r>
      </w:ins>
      <w:ins w:id="5623" w:author="JORGE CONTRERAS ORTIZ" w:date="2021-09-07T21:04:00Z">
        <w:r w:rsidR="00030323">
          <w:t xml:space="preserve">, compuesto por los dos módulos mostrados en </w:t>
        </w:r>
        <w:r w:rsidR="00030323">
          <w:fldChar w:fldCharType="begin"/>
        </w:r>
        <w:r w:rsidR="00030323">
          <w:instrText xml:space="preserve"> REF _Ref81941112 \h </w:instrText>
        </w:r>
      </w:ins>
      <w:r w:rsidR="00030323">
        <w:fldChar w:fldCharType="separate"/>
      </w:r>
      <w:ins w:id="5624" w:author="JORGE CONTRERAS ORTIZ" w:date="2021-09-08T11:58:00Z">
        <w:r w:rsidR="00FE2C54" w:rsidRPr="00791D37">
          <w:t xml:space="preserve">Ilustración </w:t>
        </w:r>
        <w:r w:rsidR="00FE2C54">
          <w:rPr>
            <w:noProof/>
          </w:rPr>
          <w:t>46</w:t>
        </w:r>
      </w:ins>
      <w:ins w:id="5625" w:author="JORGE CONTRERAS ORTIZ" w:date="2021-09-07T21:04:00Z">
        <w:r w:rsidR="00030323">
          <w:fldChar w:fldCharType="end"/>
        </w:r>
      </w:ins>
      <w:ins w:id="5626" w:author="JORGE CONTRERAS ORTIZ" w:date="2021-09-07T21:05:00Z">
        <w:r w:rsidR="00030323">
          <w:t>, en rojo el módulo de alimentación y en verde el módulo de procesamiento</w:t>
        </w:r>
      </w:ins>
      <w:ins w:id="5627" w:author="JORGE CONTRERAS ORTIZ" w:date="2021-09-04T14:30:00Z">
        <w:r w:rsidR="00522D2C" w:rsidRPr="00791D37">
          <w:t>.</w:t>
        </w:r>
      </w:ins>
    </w:p>
    <w:p w14:paraId="5FFFD151" w14:textId="77777777" w:rsidR="00A13F24" w:rsidRPr="00791D37" w:rsidRDefault="00A13F24">
      <w:pPr>
        <w:pStyle w:val="Prrafodelista"/>
        <w:rPr>
          <w:ins w:id="5628" w:author="JORGE CONTRERAS ORTIZ" w:date="2021-09-04T14:30:00Z"/>
        </w:rPr>
        <w:pPrChange w:id="5629"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5630" w:author="JORGE CONTRERAS ORTIZ" w:date="2021-09-04T14:30:00Z"/>
        </w:rPr>
      </w:pPr>
      <w:ins w:id="5631"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77EE6C62" w:rsidR="00522D2C" w:rsidRDefault="00522D2C" w:rsidP="00522D2C">
      <w:pPr>
        <w:pStyle w:val="Descripcin"/>
        <w:jc w:val="center"/>
        <w:rPr>
          <w:ins w:id="5632" w:author="JORGE CONTRERAS ORTIZ" w:date="2021-09-04T14:32:00Z"/>
        </w:rPr>
      </w:pPr>
      <w:bookmarkStart w:id="5633" w:name="_Ref81941112"/>
      <w:bookmarkStart w:id="5634" w:name="_Toc81995286"/>
      <w:ins w:id="5635" w:author="JORGE CONTRERAS ORTIZ" w:date="2021-09-04T14:30:00Z">
        <w:r w:rsidRPr="00791D37">
          <w:t xml:space="preserve">Ilustración </w:t>
        </w:r>
        <w:r>
          <w:fldChar w:fldCharType="begin"/>
        </w:r>
        <w:r>
          <w:instrText xml:space="preserve"> SEQ Ilustración \* ARABIC </w:instrText>
        </w:r>
        <w:r>
          <w:fldChar w:fldCharType="separate"/>
        </w:r>
      </w:ins>
      <w:ins w:id="5636" w:author="JORGE CONTRERAS ORTIZ" w:date="2021-09-08T11:58:00Z">
        <w:r w:rsidR="00FE2C54">
          <w:rPr>
            <w:noProof/>
          </w:rPr>
          <w:t>46</w:t>
        </w:r>
      </w:ins>
      <w:ins w:id="5637" w:author="JORGE CONTRERAS ORTIZ" w:date="2021-09-04T14:30:00Z">
        <w:r>
          <w:rPr>
            <w:noProof/>
          </w:rPr>
          <w:fldChar w:fldCharType="end"/>
        </w:r>
        <w:bookmarkEnd w:id="5633"/>
        <w:r w:rsidRPr="00791D37">
          <w:t xml:space="preserve"> Módulos de Procesamiento y de Alimentación de la </w:t>
        </w:r>
      </w:ins>
      <w:ins w:id="5638" w:author="JORGE CONTRERAS ORTIZ" w:date="2021-09-05T20:12:00Z">
        <w:r w:rsidR="004E60C8">
          <w:t>Cookie</w:t>
        </w:r>
      </w:ins>
      <w:bookmarkEnd w:id="5634"/>
    </w:p>
    <w:p w14:paraId="0C61CD1C" w14:textId="44B103EE" w:rsidR="00522D2C" w:rsidDel="000B6602" w:rsidRDefault="00522D2C" w:rsidP="00791D37">
      <w:pPr>
        <w:rPr>
          <w:del w:id="5639" w:author="JORGE CONTRERAS ORTIZ" w:date="2021-09-04T14:32:00Z"/>
        </w:rPr>
      </w:pPr>
      <w:bookmarkStart w:id="5640" w:name="_Toc81993150"/>
      <w:bookmarkStart w:id="5641" w:name="_Toc81994674"/>
      <w:bookmarkStart w:id="5642" w:name="_Toc81994880"/>
      <w:bookmarkStart w:id="5643" w:name="_Toc81995175"/>
      <w:bookmarkEnd w:id="5640"/>
      <w:bookmarkEnd w:id="5641"/>
      <w:bookmarkEnd w:id="5642"/>
      <w:bookmarkEnd w:id="5643"/>
    </w:p>
    <w:p w14:paraId="109D7A87" w14:textId="62780B06" w:rsidR="0074559B" w:rsidRPr="00791D37" w:rsidDel="00A13F24" w:rsidRDefault="0074559B" w:rsidP="00791D37">
      <w:pPr>
        <w:rPr>
          <w:del w:id="5644" w:author="JORGE CONTRERAS ORTIZ" w:date="2021-09-05T22:41:00Z"/>
        </w:rPr>
      </w:pPr>
      <w:bookmarkStart w:id="5645" w:name="_Toc81776545"/>
      <w:bookmarkStart w:id="5646" w:name="_Toc81776741"/>
      <w:bookmarkStart w:id="5647" w:name="_Toc81777104"/>
      <w:bookmarkStart w:id="5648" w:name="_Toc81777389"/>
      <w:bookmarkStart w:id="5649" w:name="_Toc81777675"/>
      <w:bookmarkStart w:id="5650" w:name="_Toc81777975"/>
      <w:bookmarkStart w:id="5651" w:name="_Toc81778266"/>
      <w:bookmarkStart w:id="5652" w:name="_Toc81938572"/>
      <w:bookmarkStart w:id="5653" w:name="_Toc81941485"/>
      <w:bookmarkStart w:id="5654" w:name="_Toc81993151"/>
      <w:bookmarkStart w:id="5655" w:name="_Toc81994675"/>
      <w:bookmarkStart w:id="5656" w:name="_Toc81994881"/>
      <w:bookmarkStart w:id="5657" w:name="_Toc81995176"/>
      <w:bookmarkEnd w:id="5645"/>
      <w:bookmarkEnd w:id="5646"/>
      <w:bookmarkEnd w:id="5647"/>
      <w:bookmarkEnd w:id="5648"/>
      <w:bookmarkEnd w:id="5649"/>
      <w:bookmarkEnd w:id="5650"/>
      <w:bookmarkEnd w:id="5651"/>
      <w:bookmarkEnd w:id="5652"/>
      <w:bookmarkEnd w:id="5653"/>
      <w:bookmarkEnd w:id="5654"/>
      <w:bookmarkEnd w:id="5655"/>
      <w:bookmarkEnd w:id="5656"/>
      <w:bookmarkEnd w:id="5657"/>
    </w:p>
    <w:p w14:paraId="5A6D2D07" w14:textId="77777777" w:rsidR="00E36B99" w:rsidRPr="00E36B99" w:rsidRDefault="00E36B99" w:rsidP="00E36B99">
      <w:pPr>
        <w:pStyle w:val="Ttulo3"/>
        <w:rPr>
          <w:ins w:id="5658" w:author="JORGE CONTRERAS ORTIZ" w:date="2021-09-04T16:00:00Z"/>
          <w:color w:val="2F5496" w:themeColor="accent1" w:themeShade="BF"/>
          <w:sz w:val="26"/>
          <w:szCs w:val="26"/>
          <w:rPrChange w:id="5659" w:author="JORGE CONTRERAS ORTIZ" w:date="2021-09-04T16:00:00Z">
            <w:rPr>
              <w:ins w:id="5660" w:author="JORGE CONTRERAS ORTIZ" w:date="2021-09-04T16:00:00Z"/>
            </w:rPr>
          </w:rPrChange>
        </w:rPr>
      </w:pPr>
      <w:bookmarkStart w:id="5661" w:name="_Toc81499448"/>
      <w:bookmarkStart w:id="5662" w:name="_Toc81995177"/>
      <w:ins w:id="5663" w:author="JORGE CONTRERAS ORTIZ" w:date="2021-09-04T16:00:00Z">
        <w:r>
          <w:t>ELEMENTOS SOFTWARE UTILIZADOS</w:t>
        </w:r>
        <w:bookmarkEnd w:id="5662"/>
      </w:ins>
    </w:p>
    <w:p w14:paraId="30A085C9" w14:textId="77777777" w:rsidR="00E36B99" w:rsidRDefault="00E36B99" w:rsidP="00E36B99">
      <w:pPr>
        <w:rPr>
          <w:ins w:id="5664" w:author="JORGE CONTRERAS ORTIZ" w:date="2021-09-04T16:00:00Z"/>
        </w:rPr>
      </w:pPr>
    </w:p>
    <w:p w14:paraId="69DF3602" w14:textId="324BC3AA" w:rsidR="00E36B99" w:rsidRDefault="00E36B99" w:rsidP="00E36B99">
      <w:pPr>
        <w:rPr>
          <w:ins w:id="5665" w:author="JORGE CONTRERAS ORTIZ" w:date="2021-09-05T22:41:00Z"/>
        </w:rPr>
      </w:pPr>
      <w:ins w:id="5666" w:author="JORGE CONTRERAS ORTIZ" w:date="2021-09-04T16:05:00Z">
        <w:r>
          <w:t xml:space="preserve">Aparte de diferentes dispositivos hardware comerciales, se han usado diferentes entornos o plataformas software para el </w:t>
        </w:r>
      </w:ins>
      <w:ins w:id="5667"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5668" w:author="JORGE CONTRERAS ORTIZ" w:date="2021-09-04T16:01:00Z"/>
        </w:rPr>
      </w:pPr>
    </w:p>
    <w:p w14:paraId="3327EB9B" w14:textId="77777777" w:rsidR="00E36B99" w:rsidRDefault="00E36B99" w:rsidP="00E36B99">
      <w:pPr>
        <w:pStyle w:val="Prrafodelista"/>
        <w:numPr>
          <w:ilvl w:val="0"/>
          <w:numId w:val="14"/>
        </w:numPr>
        <w:rPr>
          <w:ins w:id="5669" w:author="JORGE CONTRERAS ORTIZ" w:date="2021-09-04T16:01:00Z"/>
        </w:rPr>
      </w:pPr>
      <w:ins w:id="5670" w:author="JORGE CONTRERAS ORTIZ" w:date="2021-09-04T16:01:00Z">
        <w:r w:rsidRPr="00B43128">
          <w:rPr>
            <w:b/>
            <w:bCs/>
          </w:rPr>
          <w:t>Keil uVision 5:</w:t>
        </w:r>
        <w:r>
          <w:t xml:space="preserve"> Programación y debug del microcontrolador ARM de STM.</w:t>
        </w:r>
      </w:ins>
    </w:p>
    <w:p w14:paraId="1D865CF9" w14:textId="2B787622" w:rsidR="00E36B99" w:rsidRDefault="00E36B99" w:rsidP="00E36B99">
      <w:pPr>
        <w:pStyle w:val="Prrafodelista"/>
        <w:numPr>
          <w:ilvl w:val="0"/>
          <w:numId w:val="14"/>
        </w:numPr>
        <w:rPr>
          <w:ins w:id="5671" w:author="JORGE CONTRERAS ORTIZ" w:date="2021-09-04T16:03:00Z"/>
        </w:rPr>
      </w:pPr>
      <w:ins w:id="5672" w:author="JORGE CONTRERAS ORTIZ" w:date="2021-09-04T16:01:00Z">
        <w:r w:rsidRPr="00B43128">
          <w:rPr>
            <w:b/>
            <w:bCs/>
          </w:rPr>
          <w:t>Keil uVision 3</w:t>
        </w:r>
        <w:r>
          <w:t xml:space="preserve">: Programación para el ADuC841 usado en la </w:t>
        </w:r>
      </w:ins>
      <w:ins w:id="5673" w:author="JORGE CONTRERAS ORTIZ" w:date="2021-09-05T20:12:00Z">
        <w:r w:rsidR="004E60C8">
          <w:t>Cookie</w:t>
        </w:r>
      </w:ins>
      <w:ins w:id="5674" w:author="JORGE CONTRERAS ORTIZ" w:date="2021-09-04T16:01:00Z">
        <w:r>
          <w:t>.</w:t>
        </w:r>
      </w:ins>
    </w:p>
    <w:p w14:paraId="0B90B5CB" w14:textId="77777777" w:rsidR="00E36B99" w:rsidRDefault="00E36B99" w:rsidP="00E36B99">
      <w:pPr>
        <w:pStyle w:val="Prrafodelista"/>
        <w:numPr>
          <w:ilvl w:val="0"/>
          <w:numId w:val="14"/>
        </w:numPr>
        <w:rPr>
          <w:ins w:id="5675" w:author="JORGE CONTRERAS ORTIZ" w:date="2021-09-04T16:03:00Z"/>
        </w:rPr>
      </w:pPr>
      <w:ins w:id="5676"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5677" w:author="JORGE CONTRERAS ORTIZ" w:date="2021-09-04T16:01:00Z"/>
        </w:rPr>
      </w:pPr>
      <w:ins w:id="5678" w:author="JORGE CONTRERAS ORTIZ" w:date="2021-09-04T16:03:00Z">
        <w:r w:rsidRPr="00B43128">
          <w:rPr>
            <w:b/>
            <w:bCs/>
          </w:rPr>
          <w:t xml:space="preserve">WSD (Windows Serial Downloader): </w:t>
        </w:r>
        <w:r w:rsidRPr="00970A41">
          <w:t>Carga del fichero binar</w:t>
        </w:r>
        <w:r>
          <w:t>io (*.hex) al microcontrolador ADuC841.</w:t>
        </w:r>
      </w:ins>
    </w:p>
    <w:p w14:paraId="46A970C2" w14:textId="683CCAED" w:rsidR="00E36B99" w:rsidRDefault="00E36B99" w:rsidP="00E36B99">
      <w:pPr>
        <w:pStyle w:val="Prrafodelista"/>
        <w:numPr>
          <w:ilvl w:val="0"/>
          <w:numId w:val="14"/>
        </w:numPr>
        <w:rPr>
          <w:ins w:id="5679" w:author="JORGE CONTRERAS ORTIZ" w:date="2021-09-04T16:01:00Z"/>
        </w:rPr>
      </w:pPr>
      <w:ins w:id="5680" w:author="JORGE CONTRERAS ORTIZ" w:date="2021-09-04T16:01:00Z">
        <w:r w:rsidRPr="00B43128">
          <w:rPr>
            <w:b/>
            <w:bCs/>
          </w:rPr>
          <w:t xml:space="preserve">KiTools: </w:t>
        </w:r>
        <w:r>
          <w:t xml:space="preserve">Herramienta proporcionada por Kirale Technologies para la comunicación con los módulos KTDG102 y KTM102. Siempre se ejecutará al principio de cada sesión en cada módulo los comandos </w:t>
        </w:r>
        <w:r w:rsidRPr="00B43128">
          <w:rPr>
            <w:i/>
            <w:iCs/>
          </w:rPr>
          <w:t xml:space="preserve">debug module all </w:t>
        </w:r>
        <w:r>
          <w:t xml:space="preserve">y </w:t>
        </w:r>
        <w:r w:rsidRPr="00B43128">
          <w:rPr>
            <w:i/>
            <w:iCs/>
          </w:rPr>
          <w:t>debug level all</w:t>
        </w:r>
        <w:r>
          <w:t>, para poder ver a todos los niveles lo que va sucediendo en el módulo</w:t>
        </w:r>
      </w:ins>
      <w:ins w:id="5681" w:author="JORGE CONTRERAS ORTIZ" w:date="2021-09-04T16:02:00Z">
        <w:r>
          <w:t>, permitiendo debuggear el envío y recibo de datos y/o comandos.</w:t>
        </w:r>
      </w:ins>
    </w:p>
    <w:p w14:paraId="18BDA83E" w14:textId="42A1198A" w:rsidR="00E36B99" w:rsidRDefault="00E36B99" w:rsidP="00E36B99">
      <w:pPr>
        <w:pStyle w:val="Prrafodelista"/>
        <w:numPr>
          <w:ilvl w:val="0"/>
          <w:numId w:val="14"/>
        </w:numPr>
        <w:rPr>
          <w:ins w:id="5682" w:author="JORGE CONTRERAS ORTIZ" w:date="2021-09-04T16:03:00Z"/>
        </w:rPr>
      </w:pPr>
      <w:ins w:id="5683" w:author="JORGE CONTRERAS ORTIZ" w:date="2021-09-04T16:02:00Z">
        <w:r>
          <w:rPr>
            <w:b/>
            <w:bCs/>
          </w:rPr>
          <w:t>Altium Designer:</w:t>
        </w:r>
        <w:r>
          <w:t xml:space="preserve"> </w:t>
        </w:r>
      </w:ins>
      <w:ins w:id="5684" w:author="JORGE CONTRERAS ORTIZ" w:date="2021-09-04T16:03:00Z">
        <w:r>
          <w:t>Programa utilizado pa</w:t>
        </w:r>
      </w:ins>
      <w:ins w:id="5685" w:author="JORGE CONTRERAS ORTIZ" w:date="2021-09-04T16:04:00Z">
        <w:r>
          <w:t>ra el d</w:t>
        </w:r>
      </w:ins>
      <w:ins w:id="5686"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5687" w:author="JORGE CONTRERAS ORTIZ" w:date="2021-09-04T16:01:00Z"/>
        </w:rPr>
      </w:pPr>
      <w:ins w:id="5688" w:author="JORGE CONTRERAS ORTIZ" w:date="2021-09-04T16:03:00Z">
        <w:r>
          <w:rPr>
            <w:b/>
            <w:bCs/>
          </w:rPr>
          <w:t>Github:</w:t>
        </w:r>
      </w:ins>
      <w:ins w:id="5689" w:author="JORGE CONTRERAS ORTIZ" w:date="2021-09-04T16:04:00Z">
        <w:r>
          <w:t xml:space="preserve"> Plataforma utilizada para el c</w:t>
        </w:r>
      </w:ins>
      <w:ins w:id="5690" w:author="JORGE CONTRERAS ORTIZ" w:date="2021-09-04T16:03:00Z">
        <w:r>
          <w:t>ontrol de versiones del trabajo</w:t>
        </w:r>
      </w:ins>
      <w:ins w:id="5691" w:author="JORGE CONTRERAS ORTIZ" w:date="2021-09-04T16:04:00Z">
        <w:r>
          <w:t>, tanto de la parte de desarrollo software, hardware y la documentación del pr</w:t>
        </w:r>
      </w:ins>
      <w:ins w:id="5692" w:author="JORGE CONTRERAS ORTIZ" w:date="2021-09-04T16:05:00Z">
        <w:r>
          <w:t>oyecto.</w:t>
        </w:r>
      </w:ins>
    </w:p>
    <w:p w14:paraId="6721DB71" w14:textId="07750DD6" w:rsidR="00522D2C" w:rsidRPr="00E36B99" w:rsidRDefault="00522D2C">
      <w:pPr>
        <w:rPr>
          <w:ins w:id="5693" w:author="JORGE CONTRERAS ORTIZ" w:date="2021-09-04T14:32:00Z"/>
          <w:color w:val="2F5496" w:themeColor="accent1" w:themeShade="BF"/>
          <w:sz w:val="26"/>
          <w:szCs w:val="26"/>
        </w:rPr>
        <w:pPrChange w:id="5694" w:author="JORGE CONTRERAS ORTIZ" w:date="2021-09-04T16:00:00Z">
          <w:pPr>
            <w:jc w:val="left"/>
          </w:pPr>
        </w:pPrChange>
      </w:pPr>
      <w:ins w:id="5695" w:author="JORGE CONTRERAS ORTIZ" w:date="2021-09-04T14:32:00Z">
        <w:r>
          <w:br w:type="page"/>
        </w:r>
      </w:ins>
    </w:p>
    <w:p w14:paraId="04724385" w14:textId="0D71F071" w:rsidR="0074559B" w:rsidRPr="00791D37" w:rsidRDefault="0074559B" w:rsidP="00791D37">
      <w:pPr>
        <w:pStyle w:val="Ttulo2"/>
      </w:pPr>
      <w:bookmarkStart w:id="5696" w:name="_Toc81995178"/>
      <w:r w:rsidRPr="00791D37">
        <w:lastRenderedPageBreak/>
        <w:t>DISEÑO DE ESQUEMÁTICO PCB</w:t>
      </w:r>
      <w:bookmarkEnd w:id="5661"/>
      <w:bookmarkEnd w:id="5696"/>
    </w:p>
    <w:p w14:paraId="2E94FAD1" w14:textId="77777777" w:rsidR="0074559B" w:rsidRPr="00791D37" w:rsidRDefault="0074559B" w:rsidP="00791D37"/>
    <w:p w14:paraId="2466F1EE" w14:textId="389146DC" w:rsidR="0074559B" w:rsidRPr="00791D37" w:rsidRDefault="00C17583" w:rsidP="00791D37">
      <w:pPr>
        <w:pStyle w:val="Ttulo3"/>
      </w:pPr>
      <w:bookmarkStart w:id="5697" w:name="_Toc81499449"/>
      <w:bookmarkStart w:id="5698" w:name="_Toc81995179"/>
      <w:r w:rsidRPr="00791D37">
        <w:t>JERARQUÍA DEL CIRCUITO</w:t>
      </w:r>
      <w:bookmarkEnd w:id="5697"/>
      <w:bookmarkEnd w:id="5698"/>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5699" w:author="JORGE CONTRERAS ORTIZ" w:date="2021-09-05T20:12:00Z">
        <w:r w:rsidRPr="00791D37" w:rsidDel="004E60C8">
          <w:rPr>
            <w:b/>
            <w:bCs/>
          </w:rPr>
          <w:delText>Coockie</w:delText>
        </w:r>
      </w:del>
      <w:ins w:id="5700" w:author="JORGE CONTRERAS ORTIZ" w:date="2021-09-05T20:12:00Z">
        <w:r w:rsidR="004E60C8">
          <w:rPr>
            <w:b/>
            <w:bCs/>
          </w:rPr>
          <w:t>Cookie</w:t>
        </w:r>
      </w:ins>
      <w:r w:rsidRPr="00791D37">
        <w:rPr>
          <w:b/>
          <w:bCs/>
        </w:rPr>
        <w:t xml:space="preserve"> Connector:</w:t>
      </w:r>
      <w:r w:rsidRPr="00791D37">
        <w:t xml:space="preserve"> Zona donde se definen los conectores a utilizar para integrar la PCB a la </w:t>
      </w:r>
      <w:del w:id="5701" w:author="JORGE CONTRERAS ORTIZ" w:date="2021-09-05T20:12:00Z">
        <w:r w:rsidRPr="00791D37" w:rsidDel="004E60C8">
          <w:delText>Coockie</w:delText>
        </w:r>
      </w:del>
      <w:ins w:id="5702"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1F2DE8CF" w:rsidR="0074559B" w:rsidRDefault="0074559B" w:rsidP="00791D37">
      <w:pPr>
        <w:rPr>
          <w:ins w:id="5703" w:author="JORGE CONTRERAS ORTIZ" w:date="2021-09-05T22:41:00Z"/>
        </w:rPr>
      </w:pPr>
      <w:r w:rsidRPr="00791D37">
        <w:t xml:space="preserve">Estas cuatro partes se integran y se conectan entre sí de la </w:t>
      </w:r>
      <w:del w:id="5704" w:author="JORGE CONTRERAS ORTIZ" w:date="2021-09-04T14:06:00Z">
        <w:r w:rsidRPr="00791D37" w:rsidDel="00A7595B">
          <w:delText>siguiente maner</w:delText>
        </w:r>
      </w:del>
      <w:ins w:id="5705" w:author="JORGE CONTRERAS ORTIZ" w:date="2021-09-04T14:06:00Z">
        <w:r w:rsidR="00A7595B">
          <w:t>como se muestra a continuación en</w:t>
        </w:r>
      </w:ins>
      <w:ins w:id="5706" w:author="JORGE CONTRERAS ORTIZ" w:date="2021-09-04T14:07:00Z">
        <w:r w:rsidR="00A7595B">
          <w:t xml:space="preserve"> </w:t>
        </w:r>
      </w:ins>
      <w:ins w:id="5707" w:author="JORGE CONTRERAS ORTIZ" w:date="2021-09-04T14:31:00Z">
        <w:r w:rsidR="00522D2C">
          <w:fldChar w:fldCharType="begin"/>
        </w:r>
        <w:r w:rsidR="00522D2C">
          <w:instrText xml:space="preserve"> REF _Ref81656879 \h </w:instrText>
        </w:r>
      </w:ins>
      <w:r w:rsidR="00522D2C">
        <w:fldChar w:fldCharType="separate"/>
      </w:r>
      <w:ins w:id="5708" w:author="JORGE CONTRERAS ORTIZ" w:date="2021-09-08T11:58:00Z">
        <w:r w:rsidR="00FE2C54">
          <w:t xml:space="preserve">Ilustración </w:t>
        </w:r>
        <w:r w:rsidR="00FE2C54">
          <w:rPr>
            <w:noProof/>
          </w:rPr>
          <w:t>47</w:t>
        </w:r>
      </w:ins>
      <w:ins w:id="5709" w:author="JORGE CONTRERAS ORTIZ" w:date="2021-09-04T14:31:00Z">
        <w:r w:rsidR="00522D2C">
          <w:fldChar w:fldCharType="end"/>
        </w:r>
      </w:ins>
      <w:del w:id="5710"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5711" w:author="JORGE CONTRERAS ORTIZ" w:date="2021-09-04T14:07:00Z"/>
                              </w:rPr>
                            </w:pPr>
                          </w:p>
                          <w:p w14:paraId="7500E941" w14:textId="15B35524" w:rsidR="0074559B" w:rsidRPr="005E6469" w:rsidRDefault="0074559B" w:rsidP="00CA0339">
                            <w:pPr>
                              <w:pStyle w:val="Descripcin"/>
                              <w:jc w:val="center"/>
                              <w:rPr>
                                <w:noProof/>
                              </w:rPr>
                            </w:pPr>
                            <w:bookmarkStart w:id="5712" w:name="_Ref81656879"/>
                            <w:bookmarkStart w:id="5713" w:name="_Toc81499620"/>
                            <w:bookmarkStart w:id="5714" w:name="_Toc81499855"/>
                            <w:bookmarkStart w:id="5715" w:name="_Ref81656872"/>
                            <w:bookmarkStart w:id="5716" w:name="_Toc81995287"/>
                            <w:r>
                              <w:t xml:space="preserve">Ilustración </w:t>
                            </w:r>
                            <w:r w:rsidR="005E6D27">
                              <w:fldChar w:fldCharType="begin"/>
                            </w:r>
                            <w:r w:rsidR="005E6D27">
                              <w:instrText xml:space="preserve"> SEQ Ilustración \* ARABIC </w:instrText>
                            </w:r>
                            <w:r w:rsidR="005E6D27">
                              <w:fldChar w:fldCharType="separate"/>
                            </w:r>
                            <w:ins w:id="5717" w:author="JORGE CONTRERAS ORTIZ" w:date="2021-09-04T14:46:00Z">
                              <w:r w:rsidR="003E5AE5">
                                <w:rPr>
                                  <w:noProof/>
                                </w:rPr>
                                <w:t>47</w:t>
                              </w:r>
                            </w:ins>
                            <w:del w:id="5718" w:author="JORGE CONTRERAS ORTIZ" w:date="2021-09-04T12:45:00Z">
                              <w:r w:rsidR="00593FA6" w:rsidDel="00FE1EC4">
                                <w:rPr>
                                  <w:noProof/>
                                </w:rPr>
                                <w:delText>42</w:delText>
                              </w:r>
                            </w:del>
                            <w:r w:rsidR="005E6D27">
                              <w:rPr>
                                <w:noProof/>
                              </w:rPr>
                              <w:fldChar w:fldCharType="end"/>
                            </w:r>
                            <w:bookmarkEnd w:id="5712"/>
                            <w:r>
                              <w:t xml:space="preserve"> Jerarquía Circuito</w:t>
                            </w:r>
                            <w:bookmarkEnd w:id="5713"/>
                            <w:bookmarkEnd w:id="5714"/>
                            <w:bookmarkEnd w:id="5715"/>
                            <w:bookmarkEnd w:id="57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5719" w:author="JORGE CONTRERAS ORTIZ" w:date="2021-09-04T14:07:00Z"/>
                        </w:rPr>
                      </w:pPr>
                    </w:p>
                    <w:p w14:paraId="7500E941" w14:textId="15B35524" w:rsidR="0074559B" w:rsidRPr="005E6469" w:rsidRDefault="0074559B" w:rsidP="00CA0339">
                      <w:pPr>
                        <w:pStyle w:val="Descripcin"/>
                        <w:jc w:val="center"/>
                        <w:rPr>
                          <w:noProof/>
                        </w:rPr>
                      </w:pPr>
                      <w:bookmarkStart w:id="5720" w:name="_Ref81656879"/>
                      <w:bookmarkStart w:id="5721" w:name="_Toc81499620"/>
                      <w:bookmarkStart w:id="5722" w:name="_Toc81499855"/>
                      <w:bookmarkStart w:id="5723" w:name="_Ref81656872"/>
                      <w:bookmarkStart w:id="5724" w:name="_Toc81995287"/>
                      <w:r>
                        <w:t xml:space="preserve">Ilustración </w:t>
                      </w:r>
                      <w:r w:rsidR="005E6D27">
                        <w:fldChar w:fldCharType="begin"/>
                      </w:r>
                      <w:r w:rsidR="005E6D27">
                        <w:instrText xml:space="preserve"> SEQ Ilustración \* ARABIC </w:instrText>
                      </w:r>
                      <w:r w:rsidR="005E6D27">
                        <w:fldChar w:fldCharType="separate"/>
                      </w:r>
                      <w:ins w:id="5725" w:author="JORGE CONTRERAS ORTIZ" w:date="2021-09-04T14:46:00Z">
                        <w:r w:rsidR="003E5AE5">
                          <w:rPr>
                            <w:noProof/>
                          </w:rPr>
                          <w:t>47</w:t>
                        </w:r>
                      </w:ins>
                      <w:del w:id="5726" w:author="JORGE CONTRERAS ORTIZ" w:date="2021-09-04T12:45:00Z">
                        <w:r w:rsidR="00593FA6" w:rsidDel="00FE1EC4">
                          <w:rPr>
                            <w:noProof/>
                          </w:rPr>
                          <w:delText>42</w:delText>
                        </w:r>
                      </w:del>
                      <w:r w:rsidR="005E6D27">
                        <w:rPr>
                          <w:noProof/>
                        </w:rPr>
                        <w:fldChar w:fldCharType="end"/>
                      </w:r>
                      <w:bookmarkEnd w:id="5720"/>
                      <w:r>
                        <w:t xml:space="preserve"> Jerarquía Circuito</w:t>
                      </w:r>
                      <w:bookmarkEnd w:id="5721"/>
                      <w:bookmarkEnd w:id="5722"/>
                      <w:bookmarkEnd w:id="5723"/>
                      <w:bookmarkEnd w:id="5724"/>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5727" w:name="_Toc81499450"/>
      <w:bookmarkStart w:id="5728" w:name="_Toc81995180"/>
      <w:r w:rsidRPr="00791D37">
        <w:lastRenderedPageBreak/>
        <w:t>CIRCUITO DE ALIMENTACIÓN</w:t>
      </w:r>
      <w:bookmarkEnd w:id="5727"/>
      <w:bookmarkEnd w:id="5728"/>
    </w:p>
    <w:p w14:paraId="00FE510B" w14:textId="77777777" w:rsidR="0074559B" w:rsidRPr="00791D37" w:rsidRDefault="0074559B" w:rsidP="00791D37"/>
    <w:p w14:paraId="45ABAEF0" w14:textId="576F81E2" w:rsidR="00A13F24" w:rsidDel="0048500E" w:rsidRDefault="0074559B" w:rsidP="00791D37">
      <w:pPr>
        <w:rPr>
          <w:del w:id="5729" w:author="JORGE CONTRERAS ORTIZ" w:date="2021-09-06T00:18:00Z"/>
        </w:rPr>
      </w:pPr>
      <w:r w:rsidRPr="00791D37">
        <w:t xml:space="preserve">En la parte de alimentación, el circuito realizado ha sido el </w:t>
      </w:r>
      <w:del w:id="5730" w:author="JORGE CONTRERAS ORTIZ" w:date="2021-09-04T14:07:00Z">
        <w:r w:rsidRPr="00791D37" w:rsidDel="00A7595B">
          <w:delText>siguiente</w:delText>
        </w:r>
      </w:del>
      <w:ins w:id="5731" w:author="JORGE CONTRERAS ORTIZ" w:date="2021-09-04T14:07:00Z">
        <w:r w:rsidR="00A7595B">
          <w:t>most</w:t>
        </w:r>
      </w:ins>
      <w:ins w:id="5732"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5733" w:author="JORGE CONTRERAS ORTIZ" w:date="2021-09-08T11:58:00Z">
        <w:r w:rsidR="00FE2C54">
          <w:t xml:space="preserve">Ilustración </w:t>
        </w:r>
        <w:r w:rsidR="00FE2C54">
          <w:rPr>
            <w:noProof/>
          </w:rPr>
          <w:t>48</w:t>
        </w:r>
      </w:ins>
      <w:ins w:id="5734" w:author="JORGE CONTRERAS ORTIZ" w:date="2021-09-04T14:08:00Z">
        <w:r w:rsidR="00A7595B">
          <w:fldChar w:fldCharType="end"/>
        </w:r>
      </w:ins>
      <w:r w:rsidRPr="00791D37">
        <w:t>:</w:t>
      </w:r>
    </w:p>
    <w:p w14:paraId="3A2F4D4B" w14:textId="77777777" w:rsidR="0048500E" w:rsidRPr="00791D37" w:rsidRDefault="0048500E" w:rsidP="00791D37">
      <w:pPr>
        <w:rPr>
          <w:ins w:id="5735"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7"/>
                    <a:stretch>
                      <a:fillRect/>
                    </a:stretch>
                  </pic:blipFill>
                  <pic:spPr>
                    <a:xfrm>
                      <a:off x="0" y="0"/>
                      <a:ext cx="5759450" cy="4532630"/>
                    </a:xfrm>
                    <a:prstGeom prst="rect">
                      <a:avLst/>
                    </a:prstGeom>
                  </pic:spPr>
                </pic:pic>
              </a:graphicData>
            </a:graphic>
          </wp:inline>
        </w:drawing>
      </w:r>
    </w:p>
    <w:p w14:paraId="662A0C40" w14:textId="58614C3A" w:rsidR="00CA0339" w:rsidRDefault="00CA0339" w:rsidP="00CA0339">
      <w:pPr>
        <w:pStyle w:val="Descripcin"/>
        <w:jc w:val="center"/>
      </w:pPr>
      <w:bookmarkStart w:id="5736" w:name="_Ref81656908"/>
      <w:bookmarkStart w:id="5737" w:name="_Toc81995288"/>
      <w:r>
        <w:t xml:space="preserve">Ilustración </w:t>
      </w:r>
      <w:r w:rsidR="005E6D27">
        <w:fldChar w:fldCharType="begin"/>
      </w:r>
      <w:r w:rsidR="005E6D27">
        <w:instrText xml:space="preserve"> SEQ Ilustración \* ARABIC </w:instrText>
      </w:r>
      <w:r w:rsidR="005E6D27">
        <w:fldChar w:fldCharType="separate"/>
      </w:r>
      <w:ins w:id="5738" w:author="JORGE CONTRERAS ORTIZ" w:date="2021-09-08T11:58:00Z">
        <w:r w:rsidR="00FE2C54">
          <w:rPr>
            <w:noProof/>
          </w:rPr>
          <w:t>48</w:t>
        </w:r>
      </w:ins>
      <w:del w:id="5739" w:author="JORGE CONTRERAS ORTIZ" w:date="2021-09-04T12:45:00Z">
        <w:r w:rsidR="00593FA6" w:rsidDel="00FE1EC4">
          <w:rPr>
            <w:noProof/>
          </w:rPr>
          <w:delText>43</w:delText>
        </w:r>
      </w:del>
      <w:r w:rsidR="005E6D27">
        <w:rPr>
          <w:noProof/>
        </w:rPr>
        <w:fldChar w:fldCharType="end"/>
      </w:r>
      <w:bookmarkEnd w:id="5736"/>
      <w:r>
        <w:t xml:space="preserve"> </w:t>
      </w:r>
      <w:r w:rsidRPr="001C07F8">
        <w:t>Circuito de Alimentación</w:t>
      </w:r>
      <w:bookmarkEnd w:id="5737"/>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5740" w:author="JORGE CONTRERAS ORTIZ" w:date="2021-09-04T13:31:00Z">
        <w:r w:rsidRPr="00791D37" w:rsidDel="00C17583">
          <w:delText xml:space="preserve">deberemos </w:delText>
        </w:r>
      </w:del>
      <w:ins w:id="5741"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5742" w:author="JORGE CONTRERAS ORTIZ" w:date="2021-09-05T20:12:00Z">
        <w:r w:rsidRPr="00791D37" w:rsidDel="004E60C8">
          <w:delText>Coockie</w:delText>
        </w:r>
      </w:del>
      <w:ins w:id="5743"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5744" w:author="JORGE CONTRERAS ORTIZ" w:date="2021-09-05T20:12:00Z">
        <w:r w:rsidRPr="00791D37" w:rsidDel="004E60C8">
          <w:delText>Coockie</w:delText>
        </w:r>
      </w:del>
      <w:ins w:id="5745" w:author="JORGE CONTRERAS ORTIZ" w:date="2021-09-05T20:12:00Z">
        <w:r w:rsidR="004E60C8">
          <w:t>Cookie</w:t>
        </w:r>
      </w:ins>
      <w:r w:rsidRPr="00791D37">
        <w:t xml:space="preserve"> y no por USB, por lo </w:t>
      </w:r>
      <w:del w:id="5746" w:author="JORGE CONTRERAS ORTIZ" w:date="2021-09-05T17:46:00Z">
        <w:r w:rsidRPr="00791D37" w:rsidDel="00DC6100">
          <w:delText>tanto</w:delText>
        </w:r>
      </w:del>
      <w:ins w:id="5747"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5748" w:author="JORGE CONTRERAS ORTIZ" w:date="2021-09-05T20:12:00Z">
        <w:r w:rsidRPr="00791D37" w:rsidDel="004E60C8">
          <w:delText>Coockie</w:delText>
        </w:r>
      </w:del>
      <w:ins w:id="5749"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5750" w:author="JORGE CONTRERAS ORTIZ" w:date="2021-09-04T13:31:00Z">
        <w:r w:rsidRPr="00791D37" w:rsidDel="00C17583">
          <w:delText xml:space="preserve">asegurándonos </w:delText>
        </w:r>
      </w:del>
      <w:ins w:id="5751"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5752" w:author="JORGE CONTRERAS ORTIZ" w:date="2021-09-05T17:46:00Z">
        <w:r w:rsidRPr="00791D37" w:rsidDel="00DC6100">
          <w:delText>Finalmente</w:delText>
        </w:r>
      </w:del>
      <w:ins w:id="5753"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5754"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5755" w:name="_Toc81499451"/>
      <w:bookmarkStart w:id="5756" w:name="_Toc81995181"/>
      <w:r w:rsidRPr="00791D37">
        <w:t>INTEGRACIÓN DEL MÓDULO KTWM102</w:t>
      </w:r>
      <w:bookmarkEnd w:id="5755"/>
      <w:bookmarkEnd w:id="5756"/>
    </w:p>
    <w:p w14:paraId="420CD3C0" w14:textId="77777777" w:rsidR="0074559B" w:rsidRPr="00791D37" w:rsidRDefault="0074559B" w:rsidP="00791D37"/>
    <w:p w14:paraId="01244CF6" w14:textId="445FDB36" w:rsidR="0074559B" w:rsidRDefault="0074559B" w:rsidP="00791D37">
      <w:pPr>
        <w:rPr>
          <w:ins w:id="5757" w:author="JORGE CONTRERAS ORTIZ" w:date="2021-09-05T22:42:00Z"/>
        </w:rPr>
      </w:pPr>
      <w:r w:rsidRPr="00791D37">
        <w:t xml:space="preserve">El circuito realizado para integrar el módulo KTWM102 es el </w:t>
      </w:r>
      <w:del w:id="5758" w:author="JORGE CONTRERAS ORTIZ" w:date="2021-09-04T14:29:00Z">
        <w:r w:rsidRPr="00791D37" w:rsidDel="00522D2C">
          <w:delText>siguiente</w:delText>
        </w:r>
      </w:del>
      <w:ins w:id="5759"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5760" w:author="JORGE CONTRERAS ORTIZ" w:date="2021-09-08T11:58:00Z">
        <w:r w:rsidR="00FE2C54" w:rsidRPr="00791D37">
          <w:t xml:space="preserve">Ilustración </w:t>
        </w:r>
        <w:r w:rsidR="00FE2C54">
          <w:rPr>
            <w:noProof/>
          </w:rPr>
          <w:t>49</w:t>
        </w:r>
      </w:ins>
      <w:ins w:id="5761"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68"/>
                    <a:stretch>
                      <a:fillRect/>
                    </a:stretch>
                  </pic:blipFill>
                  <pic:spPr>
                    <a:xfrm>
                      <a:off x="0" y="0"/>
                      <a:ext cx="5759450" cy="3343275"/>
                    </a:xfrm>
                    <a:prstGeom prst="rect">
                      <a:avLst/>
                    </a:prstGeom>
                  </pic:spPr>
                </pic:pic>
              </a:graphicData>
            </a:graphic>
          </wp:inline>
        </w:drawing>
      </w:r>
    </w:p>
    <w:p w14:paraId="3E779D24" w14:textId="59282F4B" w:rsidR="0074559B" w:rsidRPr="00791D37" w:rsidRDefault="0074559B" w:rsidP="00CA0339">
      <w:pPr>
        <w:pStyle w:val="Descripcin"/>
        <w:jc w:val="center"/>
      </w:pPr>
      <w:bookmarkStart w:id="5762" w:name="_Ref81658199"/>
      <w:bookmarkStart w:id="5763" w:name="_Toc81499621"/>
      <w:bookmarkStart w:id="5764" w:name="_Toc81499856"/>
      <w:bookmarkStart w:id="5765" w:name="_Toc81995289"/>
      <w:r w:rsidRPr="00791D37">
        <w:t xml:space="preserve">Ilustración </w:t>
      </w:r>
      <w:r w:rsidR="005E6D27">
        <w:fldChar w:fldCharType="begin"/>
      </w:r>
      <w:r w:rsidR="005E6D27">
        <w:instrText xml:space="preserve"> SEQ Ilustración \* ARABIC </w:instrText>
      </w:r>
      <w:r w:rsidR="005E6D27">
        <w:fldChar w:fldCharType="separate"/>
      </w:r>
      <w:ins w:id="5766" w:author="JORGE CONTRERAS ORTIZ" w:date="2021-09-08T11:58:00Z">
        <w:r w:rsidR="00FE2C54">
          <w:rPr>
            <w:noProof/>
          </w:rPr>
          <w:t>49</w:t>
        </w:r>
      </w:ins>
      <w:del w:id="5767" w:author="JORGE CONTRERAS ORTIZ" w:date="2021-09-04T12:45:00Z">
        <w:r w:rsidR="00593FA6" w:rsidDel="00FE1EC4">
          <w:rPr>
            <w:noProof/>
          </w:rPr>
          <w:delText>44</w:delText>
        </w:r>
      </w:del>
      <w:r w:rsidR="005E6D27">
        <w:rPr>
          <w:noProof/>
        </w:rPr>
        <w:fldChar w:fldCharType="end"/>
      </w:r>
      <w:bookmarkEnd w:id="5762"/>
      <w:r w:rsidRPr="00791D37">
        <w:t xml:space="preserve"> Circuito Integración del Módulo</w:t>
      </w:r>
      <w:bookmarkEnd w:id="5763"/>
      <w:bookmarkEnd w:id="5764"/>
      <w:bookmarkEnd w:id="5765"/>
    </w:p>
    <w:p w14:paraId="0DD44140" w14:textId="5CEBBB52" w:rsidR="0074559B" w:rsidRDefault="0074559B" w:rsidP="00791D37">
      <w:pPr>
        <w:rPr>
          <w:ins w:id="5768" w:author="JORGE CONTRERAS ORTIZ" w:date="2021-09-05T22:42:00Z"/>
        </w:rPr>
      </w:pPr>
    </w:p>
    <w:p w14:paraId="5A7E20DD" w14:textId="77777777" w:rsidR="00A13F24" w:rsidRPr="00791D37" w:rsidRDefault="00A13F24" w:rsidP="00791D37"/>
    <w:p w14:paraId="22D7FF8E" w14:textId="3A02EF2E" w:rsidR="0074559B" w:rsidRPr="00791D37" w:rsidDel="00522D2C" w:rsidRDefault="00522D2C" w:rsidP="00791D37">
      <w:pPr>
        <w:rPr>
          <w:del w:id="5769" w:author="JORGE CONTRERAS ORTIZ" w:date="2021-09-04T14:35:00Z"/>
        </w:rPr>
      </w:pPr>
      <w:ins w:id="5770" w:author="JORGE CONTRERAS ORTIZ" w:date="2021-09-04T14:35:00Z">
        <w:r>
          <w:t xml:space="preserve">El módulo KTWM102 es el mostrado en la </w:t>
        </w:r>
        <w:r>
          <w:fldChar w:fldCharType="begin"/>
        </w:r>
        <w:r>
          <w:instrText xml:space="preserve"> REF _Ref81658667 \h </w:instrText>
        </w:r>
      </w:ins>
      <w:r>
        <w:fldChar w:fldCharType="separate"/>
      </w:r>
      <w:ins w:id="5771" w:author="JORGE CONTRERAS ORTIZ" w:date="2021-09-08T11:58:00Z">
        <w:r w:rsidR="00FE2C54" w:rsidRPr="00791D37">
          <w:t xml:space="preserve">Ilustración </w:t>
        </w:r>
        <w:r w:rsidR="00FE2C54">
          <w:rPr>
            <w:noProof/>
          </w:rPr>
          <w:t>44</w:t>
        </w:r>
      </w:ins>
      <w:ins w:id="5772" w:author="JORGE CONTRERAS ORTIZ" w:date="2021-09-04T14:35:00Z">
        <w:r>
          <w:fldChar w:fldCharType="end"/>
        </w:r>
        <w:r>
          <w:t xml:space="preserve">, en el apartado </w:t>
        </w:r>
      </w:ins>
      <w:ins w:id="5773" w:author="JORGE CONTRERAS ORTIZ" w:date="2021-09-04T14:36:00Z">
        <w:r>
          <w:fldChar w:fldCharType="begin"/>
        </w:r>
        <w:r>
          <w:instrText xml:space="preserve"> REF _Ref81658669 \w \h </w:instrText>
        </w:r>
      </w:ins>
      <w:r>
        <w:fldChar w:fldCharType="separate"/>
      </w:r>
      <w:ins w:id="5774" w:author="JORGE CONTRERAS ORTIZ" w:date="2021-09-08T11:58:00Z">
        <w:r w:rsidR="00FE2C54">
          <w:t>4.1.1</w:t>
        </w:r>
      </w:ins>
      <w:ins w:id="5775" w:author="JORGE CONTRERAS ORTIZ" w:date="2021-09-04T14:36:00Z">
        <w:r>
          <w:fldChar w:fldCharType="end"/>
        </w:r>
        <w:r>
          <w:t xml:space="preserve"> </w:t>
        </w:r>
      </w:ins>
      <w:ins w:id="5776" w:author="JORGE CONTRERAS ORTIZ" w:date="2021-09-04T14:35:00Z">
        <w:r>
          <w:fldChar w:fldCharType="begin"/>
        </w:r>
        <w:r>
          <w:instrText xml:space="preserve"> REF _Ref81658668 \h </w:instrText>
        </w:r>
      </w:ins>
      <w:r>
        <w:fldChar w:fldCharType="separate"/>
      </w:r>
      <w:ins w:id="5777" w:author="JORGE CONTRERAS ORTIZ" w:date="2021-09-08T11:58:00Z">
        <w:r w:rsidR="00FE2C54" w:rsidRPr="00791D37">
          <w:t>ELEMENTOS HARDWARE UTILIZADOS</w:t>
        </w:r>
      </w:ins>
      <w:ins w:id="5778" w:author="JORGE CONTRERAS ORTIZ" w:date="2021-09-04T14:35:00Z">
        <w:r>
          <w:fldChar w:fldCharType="end"/>
        </w:r>
      </w:ins>
      <w:del w:id="5779"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5780" w:author="JORGE CONTRERAS ORTIZ" w:date="2021-09-04T14:35:00Z"/>
        </w:rPr>
      </w:pPr>
    </w:p>
    <w:p w14:paraId="18AB5926" w14:textId="5371476C" w:rsidR="0074559B" w:rsidRPr="00791D37" w:rsidDel="00522D2C" w:rsidRDefault="0074559B" w:rsidP="00CA0339">
      <w:pPr>
        <w:jc w:val="center"/>
        <w:rPr>
          <w:del w:id="5781" w:author="JORGE CONTRERAS ORTIZ" w:date="2021-09-04T14:35:00Z"/>
        </w:rPr>
      </w:pPr>
      <w:del w:id="5782"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5783" w:author="JORGE CONTRERAS ORTIZ" w:date="2021-09-04T14:35:00Z"/>
        </w:rPr>
      </w:pPr>
      <w:bookmarkStart w:id="5784" w:name="_Toc81499622"/>
      <w:bookmarkStart w:id="5785" w:name="_Toc81499857"/>
      <w:del w:id="5786" w:author="JORGE CONTRERAS ORTIZ" w:date="2021-09-04T14:35:00Z">
        <w:r w:rsidRPr="00791D37" w:rsidDel="00522D2C">
          <w:delText xml:space="preserve">Ilustración </w:delText>
        </w:r>
        <w:r w:rsidR="005026F3" w:rsidDel="00522D2C">
          <w:fldChar w:fldCharType="begin"/>
        </w:r>
        <w:r w:rsidR="005026F3" w:rsidDel="00522D2C">
          <w:delInstrText xml:space="preserve"> SEQ Ilustración \* ARABIC </w:delInstrText>
        </w:r>
        <w:r w:rsidR="005026F3" w:rsidDel="00522D2C">
          <w:fldChar w:fldCharType="separate"/>
        </w:r>
      </w:del>
      <w:del w:id="5787" w:author="JORGE CONTRERAS ORTIZ" w:date="2021-09-04T12:45:00Z">
        <w:r w:rsidR="00593FA6" w:rsidDel="00FE1EC4">
          <w:rPr>
            <w:noProof/>
          </w:rPr>
          <w:delText>45</w:delText>
        </w:r>
      </w:del>
      <w:del w:id="5788" w:author="JORGE CONTRERAS ORTIZ" w:date="2021-09-04T14:35:00Z">
        <w:r w:rsidR="005026F3" w:rsidDel="00522D2C">
          <w:rPr>
            <w:noProof/>
          </w:rPr>
          <w:fldChar w:fldCharType="end"/>
        </w:r>
        <w:r w:rsidRPr="00791D37" w:rsidDel="00522D2C">
          <w:delText xml:space="preserve"> Dispositivo KTWM102</w:delText>
        </w:r>
        <w:bookmarkEnd w:id="5784"/>
        <w:bookmarkEnd w:id="5785"/>
      </w:del>
    </w:p>
    <w:p w14:paraId="70DFDAE3" w14:textId="77777777" w:rsidR="0074559B" w:rsidRPr="00791D37" w:rsidRDefault="0074559B" w:rsidP="00791D37"/>
    <w:p w14:paraId="56DD3073" w14:textId="1A4CBEE4" w:rsidR="0074559B" w:rsidDel="00C17583" w:rsidRDefault="0074559B" w:rsidP="00791D37">
      <w:pPr>
        <w:rPr>
          <w:del w:id="5789" w:author="JORGE CONTRERAS ORTIZ" w:date="2021-09-04T13:31:00Z"/>
        </w:rPr>
      </w:pPr>
      <w:r w:rsidRPr="00791D37">
        <w:t>Es el dispositivo utilizado para las comunicaciones entre los diferentes nodos. Para el diseño de esta parte del circuito, se han seguido las recomendaciones de KIRALE. Se añaden un pulsador con pull-up para el RESET_n del propio KTWM102. El Led SMD incluido es utilizado para indicar el estado del nodo (conectado a la red, sin conexión, etc…).</w:t>
      </w:r>
      <w:ins w:id="5790" w:author="JORGE CONTRERAS ORTIZ" w:date="2021-09-04T13:31:00Z">
        <w:r w:rsidR="00C17583">
          <w:t xml:space="preserve"> </w:t>
        </w:r>
      </w:ins>
    </w:p>
    <w:p w14:paraId="0D43E522" w14:textId="77777777" w:rsidR="00C17583" w:rsidRPr="00791D37" w:rsidRDefault="00C17583" w:rsidP="00791D37">
      <w:pPr>
        <w:rPr>
          <w:ins w:id="5791" w:author="JORGE CONTRERAS ORTIZ" w:date="2021-09-04T13:32:00Z"/>
        </w:rPr>
      </w:pPr>
    </w:p>
    <w:p w14:paraId="7E988610" w14:textId="5357B012" w:rsidR="0074559B" w:rsidRDefault="0074559B" w:rsidP="00791D37">
      <w:pPr>
        <w:rPr>
          <w:ins w:id="5792" w:author="JORGE CONTRERAS ORTIZ" w:date="2021-09-04T14:36:00Z"/>
        </w:rPr>
      </w:pPr>
      <w:del w:id="5793" w:author="JORGE CONTRERAS ORTIZ" w:date="2021-09-04T13:32:00Z">
        <w:r w:rsidRPr="00791D37" w:rsidDel="00C17583">
          <w:br w:type="page"/>
        </w:r>
      </w:del>
    </w:p>
    <w:p w14:paraId="660A7602" w14:textId="7D29D042" w:rsidR="00F77B95" w:rsidRDefault="00F77B95" w:rsidP="00791D37">
      <w:pPr>
        <w:rPr>
          <w:ins w:id="5794" w:author="JORGE CONTRERAS ORTIZ" w:date="2021-09-04T14:36:00Z"/>
        </w:rPr>
      </w:pPr>
    </w:p>
    <w:p w14:paraId="48275E86" w14:textId="1F06B9AF" w:rsidR="00F77B95" w:rsidRDefault="00F77B95" w:rsidP="00791D37">
      <w:pPr>
        <w:rPr>
          <w:ins w:id="5795" w:author="JORGE CONTRERAS ORTIZ" w:date="2021-09-04T14:36:00Z"/>
        </w:rPr>
      </w:pPr>
    </w:p>
    <w:p w14:paraId="600E2904" w14:textId="207E30B7" w:rsidR="00F77B95" w:rsidRDefault="00F77B95" w:rsidP="00791D37">
      <w:pPr>
        <w:rPr>
          <w:ins w:id="5796" w:author="JORGE CONTRERAS ORTIZ" w:date="2021-09-04T14:36:00Z"/>
        </w:rPr>
      </w:pPr>
    </w:p>
    <w:p w14:paraId="06EDA1CD" w14:textId="33BFA397" w:rsidR="00F77B95" w:rsidRPr="00791D37" w:rsidDel="00A13F24" w:rsidRDefault="00F77B95" w:rsidP="00791D37">
      <w:pPr>
        <w:rPr>
          <w:del w:id="5797" w:author="JORGE CONTRERAS ORTIZ" w:date="2021-09-05T22:42:00Z"/>
        </w:rPr>
      </w:pPr>
      <w:bookmarkStart w:id="5798" w:name="_Toc81776551"/>
      <w:bookmarkStart w:id="5799" w:name="_Toc81776747"/>
      <w:bookmarkStart w:id="5800" w:name="_Toc81777110"/>
      <w:bookmarkStart w:id="5801" w:name="_Toc81777395"/>
      <w:bookmarkStart w:id="5802" w:name="_Toc81777681"/>
      <w:bookmarkStart w:id="5803" w:name="_Toc81777981"/>
      <w:bookmarkStart w:id="5804" w:name="_Toc81778272"/>
      <w:bookmarkStart w:id="5805" w:name="_Toc81938578"/>
      <w:bookmarkStart w:id="5806" w:name="_Toc81941491"/>
      <w:bookmarkStart w:id="5807" w:name="_Toc81993157"/>
      <w:bookmarkStart w:id="5808" w:name="_Toc81994681"/>
      <w:bookmarkStart w:id="5809" w:name="_Toc81994887"/>
      <w:bookmarkStart w:id="5810" w:name="_Toc81995182"/>
      <w:bookmarkEnd w:id="5798"/>
      <w:bookmarkEnd w:id="5799"/>
      <w:bookmarkEnd w:id="5800"/>
      <w:bookmarkEnd w:id="5801"/>
      <w:bookmarkEnd w:id="5802"/>
      <w:bookmarkEnd w:id="5803"/>
      <w:bookmarkEnd w:id="5804"/>
      <w:bookmarkEnd w:id="5805"/>
      <w:bookmarkEnd w:id="5806"/>
      <w:bookmarkEnd w:id="5807"/>
      <w:bookmarkEnd w:id="5808"/>
      <w:bookmarkEnd w:id="5809"/>
      <w:bookmarkEnd w:id="5810"/>
    </w:p>
    <w:p w14:paraId="3C5C0F4B" w14:textId="015253B5" w:rsidR="0074559B" w:rsidRPr="00791D37" w:rsidRDefault="00C17583" w:rsidP="00791D37">
      <w:pPr>
        <w:pStyle w:val="Ttulo3"/>
      </w:pPr>
      <w:bookmarkStart w:id="5811" w:name="_Toc81499452"/>
      <w:del w:id="5812" w:author="JORGE CONTRERAS ORTIZ" w:date="2021-09-05T20:12:00Z">
        <w:r w:rsidRPr="00791D37" w:rsidDel="004E60C8">
          <w:delText>COOCKIE</w:delText>
        </w:r>
      </w:del>
      <w:bookmarkStart w:id="5813" w:name="_Toc81995183"/>
      <w:ins w:id="5814" w:author="JORGE CONTRERAS ORTIZ" w:date="2021-09-05T20:12:00Z">
        <w:r w:rsidR="004E60C8">
          <w:t>COOKIE</w:t>
        </w:r>
      </w:ins>
      <w:r w:rsidRPr="00791D37">
        <w:t xml:space="preserve"> CONNECTOR</w:t>
      </w:r>
      <w:bookmarkEnd w:id="5811"/>
      <w:bookmarkEnd w:id="5813"/>
    </w:p>
    <w:p w14:paraId="32C39746" w14:textId="77777777" w:rsidR="0074559B" w:rsidRPr="00791D37" w:rsidRDefault="0074559B" w:rsidP="00791D37"/>
    <w:p w14:paraId="148F28E8" w14:textId="7D904C04" w:rsidR="0074559B" w:rsidRDefault="0074559B" w:rsidP="00791D37">
      <w:pPr>
        <w:rPr>
          <w:ins w:id="5815" w:author="JORGE CONTRERAS ORTIZ" w:date="2021-09-05T22:42:00Z"/>
        </w:rPr>
      </w:pPr>
      <w:r w:rsidRPr="00791D37">
        <w:t xml:space="preserve">Esta parte del </w:t>
      </w:r>
      <w:del w:id="5816" w:author="JORGE CONTRERAS ORTIZ" w:date="2021-09-05T17:46:00Z">
        <w:r w:rsidRPr="00791D37" w:rsidDel="00DC6100">
          <w:delText>circuito,</w:delText>
        </w:r>
      </w:del>
      <w:ins w:id="5817" w:author="JORGE CONTRERAS ORTIZ" w:date="2021-09-05T17:46:00Z">
        <w:r w:rsidR="00DC6100" w:rsidRPr="00791D37">
          <w:t>circuito</w:t>
        </w:r>
      </w:ins>
      <w:r w:rsidRPr="00791D37">
        <w:t xml:space="preserve"> es la interfaz con el resto de PCB integrantes de la </w:t>
      </w:r>
      <w:del w:id="5818" w:author="JORGE CONTRERAS ORTIZ" w:date="2021-09-05T20:12:00Z">
        <w:r w:rsidRPr="00791D37" w:rsidDel="004E60C8">
          <w:delText>Coockie</w:delText>
        </w:r>
      </w:del>
      <w:ins w:id="5819" w:author="JORGE CONTRERAS ORTIZ" w:date="2021-09-05T20:12:00Z">
        <w:r w:rsidR="004E60C8">
          <w:t>Cookie</w:t>
        </w:r>
      </w:ins>
      <w:r w:rsidRPr="00791D37">
        <w:t xml:space="preserve"> a través de conectores verticales</w:t>
      </w:r>
      <w:ins w:id="5820" w:author="JORGE CONTRERAS ORTIZ" w:date="2021-09-04T14:36:00Z">
        <w:r w:rsidR="00F77B95">
          <w:t>, el esquem</w:t>
        </w:r>
      </w:ins>
      <w:ins w:id="5821"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5822" w:author="JORGE CONTRERAS ORTIZ" w:date="2021-09-08T11:58:00Z">
        <w:r w:rsidR="00FE2C54" w:rsidRPr="00791D37">
          <w:t xml:space="preserve">Ilustración </w:t>
        </w:r>
        <w:r w:rsidR="00FE2C54">
          <w:rPr>
            <w:noProof/>
          </w:rPr>
          <w:t>50</w:t>
        </w:r>
      </w:ins>
      <w:ins w:id="5823" w:author="JORGE CONTRERAS ORTIZ" w:date="2021-09-04T14:37:00Z">
        <w:r w:rsidR="00F77B95">
          <w:fldChar w:fldCharType="end"/>
        </w:r>
      </w:ins>
      <w:r w:rsidRPr="00791D37">
        <w:t>:</w:t>
      </w:r>
    </w:p>
    <w:p w14:paraId="7287E744" w14:textId="44542730" w:rsidR="00A13F24" w:rsidRDefault="00A13F24" w:rsidP="00791D37">
      <w:pPr>
        <w:rPr>
          <w:ins w:id="5824"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69"/>
                    <a:stretch>
                      <a:fillRect/>
                    </a:stretch>
                  </pic:blipFill>
                  <pic:spPr>
                    <a:xfrm>
                      <a:off x="0" y="0"/>
                      <a:ext cx="5759450" cy="6643370"/>
                    </a:xfrm>
                    <a:prstGeom prst="rect">
                      <a:avLst/>
                    </a:prstGeom>
                  </pic:spPr>
                </pic:pic>
              </a:graphicData>
            </a:graphic>
          </wp:inline>
        </w:drawing>
      </w:r>
    </w:p>
    <w:p w14:paraId="347941B8" w14:textId="23D597B5" w:rsidR="0074559B" w:rsidRPr="00791D37" w:rsidRDefault="0074559B" w:rsidP="00CA0339">
      <w:pPr>
        <w:pStyle w:val="Descripcin"/>
        <w:jc w:val="center"/>
      </w:pPr>
      <w:bookmarkStart w:id="5825" w:name="_Ref81658911"/>
      <w:bookmarkStart w:id="5826" w:name="_Toc81499623"/>
      <w:bookmarkStart w:id="5827" w:name="_Toc81499858"/>
      <w:bookmarkStart w:id="5828" w:name="_Toc81995290"/>
      <w:r w:rsidRPr="00791D37">
        <w:t xml:space="preserve">Ilustración </w:t>
      </w:r>
      <w:r w:rsidR="005E6D27">
        <w:fldChar w:fldCharType="begin"/>
      </w:r>
      <w:r w:rsidR="005E6D27">
        <w:instrText xml:space="preserve"> SEQ Ilustración \* ARABIC </w:instrText>
      </w:r>
      <w:r w:rsidR="005E6D27">
        <w:fldChar w:fldCharType="separate"/>
      </w:r>
      <w:ins w:id="5829" w:author="JORGE CONTRERAS ORTIZ" w:date="2021-09-08T11:58:00Z">
        <w:r w:rsidR="00FE2C54">
          <w:rPr>
            <w:noProof/>
          </w:rPr>
          <w:t>50</w:t>
        </w:r>
      </w:ins>
      <w:del w:id="5830" w:author="JORGE CONTRERAS ORTIZ" w:date="2021-09-04T12:45:00Z">
        <w:r w:rsidR="00593FA6" w:rsidDel="00FE1EC4">
          <w:rPr>
            <w:noProof/>
          </w:rPr>
          <w:delText>46</w:delText>
        </w:r>
      </w:del>
      <w:r w:rsidR="005E6D27">
        <w:rPr>
          <w:noProof/>
        </w:rPr>
        <w:fldChar w:fldCharType="end"/>
      </w:r>
      <w:bookmarkEnd w:id="5825"/>
      <w:r w:rsidRPr="00791D37">
        <w:t xml:space="preserve"> Conectores Verticales</w:t>
      </w:r>
      <w:bookmarkEnd w:id="5826"/>
      <w:bookmarkEnd w:id="5827"/>
      <w:bookmarkEnd w:id="5828"/>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5831" w:name="_Toc81499453"/>
      <w:bookmarkStart w:id="5832" w:name="_Toc81995184"/>
      <w:r w:rsidRPr="00791D37">
        <w:lastRenderedPageBreak/>
        <w:t>USB</w:t>
      </w:r>
      <w:bookmarkEnd w:id="5831"/>
      <w:bookmarkEnd w:id="5832"/>
    </w:p>
    <w:p w14:paraId="64CF7F94" w14:textId="77777777" w:rsidR="0074559B" w:rsidRPr="00791D37" w:rsidRDefault="0074559B" w:rsidP="00791D37"/>
    <w:p w14:paraId="075E2DAE" w14:textId="0D7F21EA" w:rsidR="0074559B" w:rsidRDefault="0074559B" w:rsidP="00791D37">
      <w:pPr>
        <w:rPr>
          <w:ins w:id="5833" w:author="JORGE CONTRERAS ORTIZ" w:date="2021-09-05T22:42:00Z"/>
        </w:rPr>
      </w:pPr>
      <w:r w:rsidRPr="00791D37">
        <w:t>Esta última parte implementa un conector micro USB tipo B, pudiendo así conectar el dispositivo KTWM102 con un PC a través de la herramienta KiTools.</w:t>
      </w:r>
      <w:ins w:id="5834"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5835" w:author="JORGE CONTRERAS ORTIZ" w:date="2021-09-08T11:58:00Z">
        <w:r w:rsidR="00FE2C54" w:rsidRPr="00791D37">
          <w:t xml:space="preserve">Ilustración </w:t>
        </w:r>
        <w:r w:rsidR="00FE2C54">
          <w:rPr>
            <w:noProof/>
          </w:rPr>
          <w:t>51</w:t>
        </w:r>
      </w:ins>
      <w:ins w:id="5836" w:author="JORGE CONTRERAS ORTIZ" w:date="2021-09-04T14:37:00Z">
        <w:r w:rsidR="00F77B95">
          <w:fldChar w:fldCharType="end"/>
        </w:r>
      </w:ins>
      <w:ins w:id="5837" w:author="JORGE CONTRERAS ORTIZ" w:date="2021-09-04T16:06:00Z">
        <w:r w:rsidR="0052318C">
          <w:t>:</w:t>
        </w:r>
      </w:ins>
    </w:p>
    <w:p w14:paraId="7D35C772" w14:textId="13315C0C" w:rsidR="00A13F24" w:rsidRDefault="00A13F24" w:rsidP="00791D37">
      <w:pPr>
        <w:rPr>
          <w:ins w:id="5838"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0"/>
                    <a:stretch>
                      <a:fillRect/>
                    </a:stretch>
                  </pic:blipFill>
                  <pic:spPr>
                    <a:xfrm>
                      <a:off x="0" y="0"/>
                      <a:ext cx="5759450" cy="2359660"/>
                    </a:xfrm>
                    <a:prstGeom prst="rect">
                      <a:avLst/>
                    </a:prstGeom>
                  </pic:spPr>
                </pic:pic>
              </a:graphicData>
            </a:graphic>
          </wp:inline>
        </w:drawing>
      </w:r>
    </w:p>
    <w:p w14:paraId="1E246518" w14:textId="38CD9D7F" w:rsidR="0074559B" w:rsidRDefault="0074559B" w:rsidP="00CA0339">
      <w:pPr>
        <w:pStyle w:val="Descripcin"/>
        <w:jc w:val="center"/>
        <w:rPr>
          <w:ins w:id="5839" w:author="JORGE CONTRERAS ORTIZ" w:date="2021-09-05T22:42:00Z"/>
        </w:rPr>
      </w:pPr>
      <w:bookmarkStart w:id="5840" w:name="_Ref81658912"/>
      <w:bookmarkStart w:id="5841" w:name="_Toc81499624"/>
      <w:bookmarkStart w:id="5842" w:name="_Toc81499859"/>
      <w:bookmarkStart w:id="5843" w:name="_Toc81995291"/>
      <w:r w:rsidRPr="00791D37">
        <w:t xml:space="preserve">Ilustración </w:t>
      </w:r>
      <w:r w:rsidR="005E6D27">
        <w:fldChar w:fldCharType="begin"/>
      </w:r>
      <w:r w:rsidR="005E6D27">
        <w:instrText xml:space="preserve"> SEQ Ilustración \* ARABIC </w:instrText>
      </w:r>
      <w:r w:rsidR="005E6D27">
        <w:fldChar w:fldCharType="separate"/>
      </w:r>
      <w:ins w:id="5844" w:author="JORGE CONTRERAS ORTIZ" w:date="2021-09-08T11:58:00Z">
        <w:r w:rsidR="00FE2C54">
          <w:rPr>
            <w:noProof/>
          </w:rPr>
          <w:t>51</w:t>
        </w:r>
      </w:ins>
      <w:del w:id="5845" w:author="JORGE CONTRERAS ORTIZ" w:date="2021-09-04T12:45:00Z">
        <w:r w:rsidR="00593FA6" w:rsidDel="00FE1EC4">
          <w:rPr>
            <w:noProof/>
          </w:rPr>
          <w:delText>47</w:delText>
        </w:r>
      </w:del>
      <w:r w:rsidR="005E6D27">
        <w:rPr>
          <w:noProof/>
        </w:rPr>
        <w:fldChar w:fldCharType="end"/>
      </w:r>
      <w:bookmarkEnd w:id="5840"/>
      <w:r w:rsidRPr="00791D37">
        <w:t xml:space="preserve"> Conector USB</w:t>
      </w:r>
      <w:bookmarkEnd w:id="5841"/>
      <w:bookmarkEnd w:id="5842"/>
      <w:bookmarkEnd w:id="5843"/>
    </w:p>
    <w:p w14:paraId="67374619" w14:textId="4E891096" w:rsidR="00A13F24" w:rsidRDefault="00A13F24" w:rsidP="00A13F24">
      <w:pPr>
        <w:rPr>
          <w:ins w:id="5846" w:author="JORGE CONTRERAS ORTIZ" w:date="2021-09-05T22:42:00Z"/>
        </w:rPr>
      </w:pPr>
    </w:p>
    <w:p w14:paraId="7B4E2CB8" w14:textId="77777777" w:rsidR="00A13F24" w:rsidRPr="00030323" w:rsidRDefault="00A13F24">
      <w:pPr>
        <w:pPrChange w:id="5847" w:author="JORGE CONTRERAS ORTIZ" w:date="2021-09-05T22:42:00Z">
          <w:pPr>
            <w:pStyle w:val="Descripcin"/>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5848"/>
      <w:r w:rsidRPr="00791D37">
        <w:t>5V</w:t>
      </w:r>
      <w:commentRangeEnd w:id="5848"/>
      <w:r w:rsidRPr="00791D37">
        <w:rPr>
          <w:rStyle w:val="Refdecomentario"/>
        </w:rPr>
        <w:commentReference w:id="5848"/>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5849" w:name="_Toc81499454"/>
      <w:bookmarkStart w:id="5850" w:name="_Toc81995185"/>
      <w:r w:rsidRPr="00791D37">
        <w:lastRenderedPageBreak/>
        <w:t>LAYOUT</w:t>
      </w:r>
      <w:bookmarkEnd w:id="5849"/>
      <w:bookmarkEnd w:id="5850"/>
    </w:p>
    <w:p w14:paraId="437CE7B7" w14:textId="77777777" w:rsidR="0074559B" w:rsidRPr="00791D37" w:rsidRDefault="0074559B" w:rsidP="00791D37"/>
    <w:p w14:paraId="29D232F8" w14:textId="3FB7C125" w:rsidR="0074559B" w:rsidRDefault="0074559B" w:rsidP="00791D37">
      <w:pPr>
        <w:rPr>
          <w:ins w:id="5851" w:author="JORGE CONTRERAS ORTIZ" w:date="2021-09-05T22:42:00Z"/>
        </w:rPr>
      </w:pPr>
      <w:r w:rsidRPr="00791D37">
        <w:t xml:space="preserve">El Layout completo realizado es el mostrado </w:t>
      </w:r>
      <w:ins w:id="5852"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5853" w:author="JORGE CONTRERAS ORTIZ" w:date="2021-09-08T11:58:00Z">
        <w:r w:rsidR="00FE2C54" w:rsidRPr="00791D37">
          <w:t xml:space="preserve">Ilustración </w:t>
        </w:r>
        <w:r w:rsidR="00FE2C54">
          <w:rPr>
            <w:noProof/>
          </w:rPr>
          <w:t>52</w:t>
        </w:r>
      </w:ins>
      <w:ins w:id="5854" w:author="JORGE CONTRERAS ORTIZ" w:date="2021-09-04T14:38:00Z">
        <w:r w:rsidR="00F77B95">
          <w:fldChar w:fldCharType="end"/>
        </w:r>
      </w:ins>
      <w:del w:id="5855" w:author="JORGE CONTRERAS ORTIZ" w:date="2021-09-04T14:38:00Z">
        <w:r w:rsidRPr="00791D37" w:rsidDel="00F77B95">
          <w:delText>en la</w:delText>
        </w:r>
      </w:del>
      <w:del w:id="5856" w:author="JORGE CONTRERAS ORTIZ" w:date="2021-09-04T14:37:00Z">
        <w:r w:rsidRPr="00791D37" w:rsidDel="00F77B95">
          <w:delText xml:space="preserve"> Ilustración 11</w:delText>
        </w:r>
      </w:del>
      <w:r w:rsidRPr="00791D37">
        <w:t>. Posteriormente se mostrará el Layout elegido separando las diferentes capas.</w:t>
      </w:r>
    </w:p>
    <w:p w14:paraId="5A3B2884" w14:textId="2A8E2FB7" w:rsidR="00A13F24" w:rsidRDefault="00A13F24" w:rsidP="00791D37">
      <w:pPr>
        <w:rPr>
          <w:ins w:id="5857"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1"/>
                    <a:stretch>
                      <a:fillRect/>
                    </a:stretch>
                  </pic:blipFill>
                  <pic:spPr>
                    <a:xfrm>
                      <a:off x="0" y="0"/>
                      <a:ext cx="4915729" cy="3756440"/>
                    </a:xfrm>
                    <a:prstGeom prst="rect">
                      <a:avLst/>
                    </a:prstGeom>
                  </pic:spPr>
                </pic:pic>
              </a:graphicData>
            </a:graphic>
          </wp:inline>
        </w:drawing>
      </w:r>
    </w:p>
    <w:p w14:paraId="3A81E9DA" w14:textId="0DEA0F9E" w:rsidR="0074559B" w:rsidRPr="00791D37" w:rsidRDefault="0074559B" w:rsidP="00CA0339">
      <w:pPr>
        <w:pStyle w:val="Descripcin"/>
        <w:jc w:val="center"/>
      </w:pPr>
      <w:bookmarkStart w:id="5858" w:name="_Ref81658913"/>
      <w:bookmarkStart w:id="5859" w:name="_Toc81499625"/>
      <w:bookmarkStart w:id="5860" w:name="_Toc81499860"/>
      <w:bookmarkStart w:id="5861" w:name="_Toc81995292"/>
      <w:r w:rsidRPr="00791D37">
        <w:t xml:space="preserve">Ilustración </w:t>
      </w:r>
      <w:r w:rsidR="005E6D27">
        <w:fldChar w:fldCharType="begin"/>
      </w:r>
      <w:r w:rsidR="005E6D27">
        <w:instrText xml:space="preserve"> SEQ Ilustración \* ARABIC </w:instrText>
      </w:r>
      <w:r w:rsidR="005E6D27">
        <w:fldChar w:fldCharType="separate"/>
      </w:r>
      <w:ins w:id="5862" w:author="JORGE CONTRERAS ORTIZ" w:date="2021-09-08T11:58:00Z">
        <w:r w:rsidR="00FE2C54">
          <w:rPr>
            <w:noProof/>
          </w:rPr>
          <w:t>52</w:t>
        </w:r>
      </w:ins>
      <w:del w:id="5863" w:author="JORGE CONTRERAS ORTIZ" w:date="2021-09-04T12:45:00Z">
        <w:r w:rsidR="00593FA6" w:rsidDel="00FE1EC4">
          <w:rPr>
            <w:noProof/>
          </w:rPr>
          <w:delText>48</w:delText>
        </w:r>
      </w:del>
      <w:r w:rsidR="005E6D27">
        <w:rPr>
          <w:noProof/>
        </w:rPr>
        <w:fldChar w:fldCharType="end"/>
      </w:r>
      <w:bookmarkEnd w:id="5858"/>
      <w:r w:rsidRPr="00791D37">
        <w:t xml:space="preserve"> Layout Completo</w:t>
      </w:r>
      <w:bookmarkEnd w:id="5859"/>
      <w:bookmarkEnd w:id="5860"/>
      <w:bookmarkEnd w:id="5861"/>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5864" w:name="_Toc81499455"/>
      <w:bookmarkStart w:id="5865" w:name="_Toc81995186"/>
      <w:r w:rsidRPr="00791D37">
        <w:lastRenderedPageBreak/>
        <w:t xml:space="preserve">LAYOUT CAPA </w:t>
      </w:r>
      <w:r w:rsidR="0074559B" w:rsidRPr="00791D37">
        <w:t>TOP</w:t>
      </w:r>
      <w:bookmarkEnd w:id="5864"/>
      <w:bookmarkEnd w:id="5865"/>
    </w:p>
    <w:p w14:paraId="6FF7FFC0" w14:textId="77777777" w:rsidR="0074559B" w:rsidRPr="00791D37" w:rsidRDefault="0074559B" w:rsidP="00791D37"/>
    <w:p w14:paraId="181B4CEF" w14:textId="58AA65EA" w:rsidR="0074559B" w:rsidRDefault="0074559B" w:rsidP="00791D37">
      <w:pPr>
        <w:rPr>
          <w:ins w:id="5866" w:author="JORGE CONTRERAS ORTIZ" w:date="2021-09-05T22:42:00Z"/>
        </w:rPr>
      </w:pPr>
      <w:r w:rsidRPr="00791D37">
        <w:t xml:space="preserve">Como se </w:t>
      </w:r>
      <w:ins w:id="5867" w:author="JORGE CONTRERAS ORTIZ" w:date="2021-09-04T14:38:00Z">
        <w:r w:rsidR="00F77B95">
          <w:t xml:space="preserve">muestra a continuación, en </w:t>
        </w:r>
      </w:ins>
      <w:del w:id="5868" w:author="JORGE CONTRERAS ORTIZ" w:date="2021-09-04T14:38:00Z">
        <w:r w:rsidRPr="00791D37" w:rsidDel="00F77B95">
          <w:delText>ve e</w:delText>
        </w:r>
      </w:del>
      <w:del w:id="5869" w:author="JORGE CONTRERAS ORTIZ" w:date="2021-09-04T13:32:00Z">
        <w:r w:rsidRPr="00791D37" w:rsidDel="00C17583">
          <w:delText>l</w:delText>
        </w:r>
      </w:del>
      <w:del w:id="5870" w:author="JORGE CONTRERAS ORTIZ" w:date="2021-09-04T14:38:00Z">
        <w:r w:rsidRPr="00791D37" w:rsidDel="00F77B95">
          <w:delText xml:space="preserve"> la</w:delText>
        </w:r>
      </w:del>
      <w:ins w:id="5871" w:author="JORGE CONTRERAS ORTIZ" w:date="2021-09-04T14:38:00Z">
        <w:r w:rsidR="00F77B95">
          <w:fldChar w:fldCharType="begin"/>
        </w:r>
        <w:r w:rsidR="00F77B95">
          <w:instrText xml:space="preserve"> REF _Ref81658914 \h </w:instrText>
        </w:r>
      </w:ins>
      <w:r w:rsidR="00F77B95">
        <w:fldChar w:fldCharType="separate"/>
      </w:r>
      <w:ins w:id="5872" w:author="JORGE CONTRERAS ORTIZ" w:date="2021-09-08T11:58:00Z">
        <w:r w:rsidR="00FE2C54" w:rsidRPr="00791D37">
          <w:t xml:space="preserve">Ilustración </w:t>
        </w:r>
        <w:r w:rsidR="00FE2C54">
          <w:rPr>
            <w:noProof/>
          </w:rPr>
          <w:t>53</w:t>
        </w:r>
      </w:ins>
      <w:ins w:id="5873" w:author="JORGE CONTRERAS ORTIZ" w:date="2021-09-04T14:38:00Z">
        <w:r w:rsidR="00F77B95">
          <w:fldChar w:fldCharType="end"/>
        </w:r>
      </w:ins>
      <w:del w:id="5874" w:author="JORGE CONTRERAS ORTIZ" w:date="2021-09-04T14:38:00Z">
        <w:r w:rsidRPr="00791D37" w:rsidDel="00F77B95">
          <w:delText xml:space="preserve"> Ilustración 12</w:delText>
        </w:r>
      </w:del>
      <w:r w:rsidRPr="00791D37">
        <w:t xml:space="preserve">, </w:t>
      </w:r>
      <w:del w:id="5875" w:author="JORGE CONTRERAS ORTIZ" w:date="2021-09-04T14:39:00Z">
        <w:r w:rsidRPr="00791D37" w:rsidDel="00F77B95">
          <w:delText>en la capa TOP se han posicionado</w:delText>
        </w:r>
      </w:del>
      <w:ins w:id="5876" w:author="JORGE CONTRERAS ORTIZ" w:date="2021-09-04T14:39:00Z">
        <w:r w:rsidR="00F77B95">
          <w:t>se han posicionado en la capa TOP</w:t>
        </w:r>
      </w:ins>
      <w:r w:rsidRPr="00791D37">
        <w:t xml:space="preserve"> la mayoría de las pistas y se ha realizado el posicionado de los componentes exceptuando 2 </w:t>
      </w:r>
      <w:ins w:id="5877" w:author="JORGE CONTRERAS ORTIZ" w:date="2021-09-04T14:39:00Z">
        <w:r w:rsidR="00F77B95">
          <w:t xml:space="preserve">de los 4 </w:t>
        </w:r>
      </w:ins>
      <w:r w:rsidRPr="00791D37">
        <w:t>conectores</w:t>
      </w:r>
      <w:ins w:id="5878"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2"/>
                    <a:stretch>
                      <a:fillRect/>
                    </a:stretch>
                  </pic:blipFill>
                  <pic:spPr>
                    <a:xfrm>
                      <a:off x="0" y="0"/>
                      <a:ext cx="6044344" cy="4560914"/>
                    </a:xfrm>
                    <a:prstGeom prst="rect">
                      <a:avLst/>
                    </a:prstGeom>
                  </pic:spPr>
                </pic:pic>
              </a:graphicData>
            </a:graphic>
          </wp:inline>
        </w:drawing>
      </w:r>
    </w:p>
    <w:p w14:paraId="469A266C" w14:textId="28CC5F49" w:rsidR="0074559B" w:rsidRPr="00791D37" w:rsidRDefault="0074559B" w:rsidP="00CA0339">
      <w:pPr>
        <w:pStyle w:val="Descripcin"/>
        <w:jc w:val="center"/>
      </w:pPr>
      <w:bookmarkStart w:id="5879" w:name="_Ref81658914"/>
      <w:bookmarkStart w:id="5880" w:name="_Toc81499626"/>
      <w:bookmarkStart w:id="5881" w:name="_Toc81499861"/>
      <w:bookmarkStart w:id="5882" w:name="_Toc81995293"/>
      <w:r w:rsidRPr="00791D37">
        <w:t xml:space="preserve">Ilustración </w:t>
      </w:r>
      <w:r w:rsidR="005E6D27">
        <w:fldChar w:fldCharType="begin"/>
      </w:r>
      <w:r w:rsidR="005E6D27">
        <w:instrText xml:space="preserve"> SEQ Ilustración \* ARABIC </w:instrText>
      </w:r>
      <w:r w:rsidR="005E6D27">
        <w:fldChar w:fldCharType="separate"/>
      </w:r>
      <w:ins w:id="5883" w:author="JORGE CONTRERAS ORTIZ" w:date="2021-09-08T11:58:00Z">
        <w:r w:rsidR="00FE2C54">
          <w:rPr>
            <w:noProof/>
          </w:rPr>
          <w:t>53</w:t>
        </w:r>
      </w:ins>
      <w:del w:id="5884" w:author="JORGE CONTRERAS ORTIZ" w:date="2021-09-04T12:45:00Z">
        <w:r w:rsidR="00593FA6" w:rsidDel="00FE1EC4">
          <w:rPr>
            <w:noProof/>
          </w:rPr>
          <w:delText>49</w:delText>
        </w:r>
      </w:del>
      <w:r w:rsidR="005E6D27">
        <w:rPr>
          <w:noProof/>
        </w:rPr>
        <w:fldChar w:fldCharType="end"/>
      </w:r>
      <w:bookmarkEnd w:id="5879"/>
      <w:r w:rsidRPr="00791D37">
        <w:t xml:space="preserve"> Layout Capa TOP</w:t>
      </w:r>
      <w:bookmarkEnd w:id="5880"/>
      <w:bookmarkEnd w:id="5881"/>
      <w:bookmarkEnd w:id="5882"/>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5885" w:name="_Toc81499456"/>
      <w:bookmarkStart w:id="5886" w:name="_Toc81995187"/>
      <w:r w:rsidRPr="00791D37">
        <w:lastRenderedPageBreak/>
        <w:t>LAYOUT CAPA BOTTOM</w:t>
      </w:r>
      <w:bookmarkEnd w:id="5885"/>
      <w:bookmarkEnd w:id="5886"/>
    </w:p>
    <w:p w14:paraId="28E67B1B" w14:textId="77777777" w:rsidR="0074559B" w:rsidRPr="00791D37" w:rsidRDefault="0074559B" w:rsidP="00791D37"/>
    <w:p w14:paraId="2D0D848A" w14:textId="4A9C5EFC" w:rsidR="0074559B" w:rsidRDefault="0074559B" w:rsidP="00791D37">
      <w:pPr>
        <w:rPr>
          <w:ins w:id="5887" w:author="JORGE CONTRERAS ORTIZ" w:date="2021-09-05T22:42:00Z"/>
        </w:rPr>
      </w:pPr>
      <w:r w:rsidRPr="00791D37">
        <w:t xml:space="preserve">Como se muestra </w:t>
      </w:r>
      <w:ins w:id="5888" w:author="JORGE CONTRERAS ORTIZ" w:date="2021-09-04T14:39:00Z">
        <w:r w:rsidR="00F77B95">
          <w:t>a continuación, en</w:t>
        </w:r>
      </w:ins>
      <w:ins w:id="5889" w:author="JORGE CONTRERAS ORTIZ" w:date="2021-09-04T14:40:00Z">
        <w:r w:rsidR="00F77B95">
          <w:t xml:space="preserve"> </w:t>
        </w:r>
      </w:ins>
      <w:ins w:id="5890" w:author="JORGE CONTRERAS ORTIZ" w:date="2021-09-04T14:39:00Z">
        <w:r w:rsidR="00F77B95">
          <w:fldChar w:fldCharType="begin"/>
        </w:r>
        <w:r w:rsidR="00F77B95">
          <w:instrText xml:space="preserve"> REF _Ref81658915 \h </w:instrText>
        </w:r>
      </w:ins>
      <w:r w:rsidR="00F77B95">
        <w:fldChar w:fldCharType="separate"/>
      </w:r>
      <w:ins w:id="5891" w:author="JORGE CONTRERAS ORTIZ" w:date="2021-09-08T11:58:00Z">
        <w:r w:rsidR="00FE2C54" w:rsidRPr="00791D37">
          <w:t xml:space="preserve">Ilustración </w:t>
        </w:r>
        <w:r w:rsidR="00FE2C54">
          <w:rPr>
            <w:noProof/>
          </w:rPr>
          <w:t>54</w:t>
        </w:r>
      </w:ins>
      <w:ins w:id="5892" w:author="JORGE CONTRERAS ORTIZ" w:date="2021-09-04T14:39:00Z">
        <w:r w:rsidR="00F77B95">
          <w:fldChar w:fldCharType="end"/>
        </w:r>
      </w:ins>
      <w:del w:id="5893" w:author="JORGE CONTRERAS ORTIZ" w:date="2021-09-04T14:39:00Z">
        <w:r w:rsidRPr="00791D37" w:rsidDel="00F77B95">
          <w:delText>en</w:delText>
        </w:r>
      </w:del>
      <w:r w:rsidRPr="00791D37">
        <w:t xml:space="preserve"> </w:t>
      </w:r>
      <w:del w:id="5894" w:author="JORGE CONTRERAS ORTIZ" w:date="2021-09-04T14:39:00Z">
        <w:r w:rsidRPr="00791D37" w:rsidDel="00F77B95">
          <w:delText>la Ilustración 13</w:delText>
        </w:r>
      </w:del>
      <w:r w:rsidRPr="00791D37">
        <w:t xml:space="preserve">, </w:t>
      </w:r>
      <w:del w:id="5895" w:author="JORGE CONTRERAS ORTIZ" w:date="2021-09-04T14:39:00Z">
        <w:r w:rsidRPr="00791D37" w:rsidDel="00F77B95">
          <w:delText xml:space="preserve">en la capa BOTTOM </w:delText>
        </w:r>
      </w:del>
      <w:r w:rsidRPr="00791D37">
        <w:t>se han posicionado</w:t>
      </w:r>
      <w:ins w:id="5896"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5897"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3"/>
                    <a:stretch>
                      <a:fillRect/>
                    </a:stretch>
                  </pic:blipFill>
                  <pic:spPr>
                    <a:xfrm>
                      <a:off x="0" y="0"/>
                      <a:ext cx="5965152" cy="4380802"/>
                    </a:xfrm>
                    <a:prstGeom prst="rect">
                      <a:avLst/>
                    </a:prstGeom>
                  </pic:spPr>
                </pic:pic>
              </a:graphicData>
            </a:graphic>
          </wp:inline>
        </w:drawing>
      </w:r>
    </w:p>
    <w:p w14:paraId="44F3E2B8" w14:textId="61736318" w:rsidR="0074559B" w:rsidRPr="00791D37" w:rsidRDefault="0074559B" w:rsidP="00CA0339">
      <w:pPr>
        <w:pStyle w:val="Descripcin"/>
        <w:jc w:val="center"/>
      </w:pPr>
      <w:bookmarkStart w:id="5898" w:name="_Ref81658915"/>
      <w:bookmarkStart w:id="5899" w:name="_Toc81499627"/>
      <w:bookmarkStart w:id="5900" w:name="_Toc81499862"/>
      <w:bookmarkStart w:id="5901" w:name="_Toc81995294"/>
      <w:r w:rsidRPr="00791D37">
        <w:t xml:space="preserve">Ilustración </w:t>
      </w:r>
      <w:r w:rsidR="005E6D27">
        <w:fldChar w:fldCharType="begin"/>
      </w:r>
      <w:r w:rsidR="005E6D27">
        <w:instrText xml:space="preserve"> SEQ Ilustración \* ARABIC </w:instrText>
      </w:r>
      <w:r w:rsidR="005E6D27">
        <w:fldChar w:fldCharType="separate"/>
      </w:r>
      <w:ins w:id="5902" w:author="JORGE CONTRERAS ORTIZ" w:date="2021-09-08T11:58:00Z">
        <w:r w:rsidR="00FE2C54">
          <w:rPr>
            <w:noProof/>
          </w:rPr>
          <w:t>54</w:t>
        </w:r>
      </w:ins>
      <w:del w:id="5903" w:author="JORGE CONTRERAS ORTIZ" w:date="2021-09-04T12:45:00Z">
        <w:r w:rsidR="00593FA6" w:rsidDel="00FE1EC4">
          <w:rPr>
            <w:noProof/>
          </w:rPr>
          <w:delText>50</w:delText>
        </w:r>
      </w:del>
      <w:r w:rsidR="005E6D27">
        <w:rPr>
          <w:noProof/>
        </w:rPr>
        <w:fldChar w:fldCharType="end"/>
      </w:r>
      <w:bookmarkEnd w:id="5898"/>
      <w:r w:rsidRPr="00791D37">
        <w:t xml:space="preserve"> Layout Capa BOTTOM</w:t>
      </w:r>
      <w:bookmarkEnd w:id="5899"/>
      <w:bookmarkEnd w:id="5900"/>
      <w:bookmarkEnd w:id="5901"/>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5904" w:author="JORGE CONTRERAS ORTIZ" w:date="2021-09-04T08:33:00Z"/>
        </w:rPr>
      </w:pPr>
      <w:bookmarkStart w:id="5905" w:name="_Toc81499457"/>
      <w:bookmarkStart w:id="5906" w:name="_Toc81995188"/>
      <w:ins w:id="5907" w:author="JORGE CONTRERAS ORTIZ" w:date="2021-09-04T08:33:00Z">
        <w:r>
          <w:lastRenderedPageBreak/>
          <w:t>RESULTADO FINAL DEL DISEÑO</w:t>
        </w:r>
        <w:bookmarkEnd w:id="5906"/>
      </w:ins>
    </w:p>
    <w:p w14:paraId="6490A9D9" w14:textId="1CD0D19C" w:rsidR="00797426" w:rsidRDefault="00797426" w:rsidP="00797426">
      <w:pPr>
        <w:rPr>
          <w:ins w:id="5908" w:author="JORGE CONTRERAS ORTIZ" w:date="2021-09-04T08:33:00Z"/>
        </w:rPr>
      </w:pPr>
    </w:p>
    <w:p w14:paraId="01EF5B00" w14:textId="404CB264" w:rsidR="00EA5ADB" w:rsidRDefault="00425C71" w:rsidP="005B42F0">
      <w:pPr>
        <w:rPr>
          <w:ins w:id="5909" w:author="JORGE CONTRERAS ORTIZ" w:date="2021-09-04T09:04:00Z"/>
        </w:rPr>
      </w:pPr>
      <w:ins w:id="5910" w:author="JORGE CONTRERAS ORTIZ" w:date="2021-09-04T08:52:00Z">
        <w:r>
          <w:t>Una vez finalizado el diseño se mandó fabricar la PCB quedando como se ve en</w:t>
        </w:r>
      </w:ins>
      <w:ins w:id="5911"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5912" w:author="JORGE CONTRERAS ORTIZ" w:date="2021-09-08T11:58:00Z">
        <w:r w:rsidR="00FE2C54" w:rsidRPr="00FE2C54">
          <w:rPr>
            <w:rPrChange w:id="5913" w:author="JORGE CONTRERAS ORTIZ" w:date="2021-09-08T11:58:00Z">
              <w:rPr>
                <w:i/>
                <w:iCs/>
              </w:rPr>
            </w:rPrChange>
          </w:rPr>
          <w:t xml:space="preserve">Ilustración </w:t>
        </w:r>
        <w:r w:rsidR="00FE2C54" w:rsidRPr="00FE2C54">
          <w:rPr>
            <w:rPrChange w:id="5914" w:author="JORGE CONTRERAS ORTIZ" w:date="2021-09-08T11:58:00Z">
              <w:rPr>
                <w:noProof/>
                <w:lang w:val="en-US"/>
              </w:rPr>
            </w:rPrChange>
          </w:rPr>
          <w:t>55</w:t>
        </w:r>
      </w:ins>
      <w:ins w:id="5915" w:author="JORGE CONTRERAS ORTIZ" w:date="2021-09-04T14:40:00Z">
        <w:r w:rsidR="00F77B95">
          <w:fldChar w:fldCharType="end"/>
        </w:r>
        <w:r w:rsidR="00F77B95">
          <w:t xml:space="preserve"> y en</w:t>
        </w:r>
      </w:ins>
      <w:ins w:id="5916"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5917" w:author="JORGE CONTRERAS ORTIZ" w:date="2021-09-08T11:58:00Z">
        <w:r w:rsidR="00FE2C54">
          <w:rPr>
            <w:b/>
            <w:bCs/>
          </w:rPr>
          <w:t>¡Error! No se encuentra el origen de la referencia.</w:t>
        </w:r>
      </w:ins>
      <w:ins w:id="5918" w:author="JORGE CONTRERAS ORTIZ" w:date="2021-09-04T16:07:00Z">
        <w:r w:rsidR="0052318C">
          <w:fldChar w:fldCharType="end"/>
        </w:r>
      </w:ins>
      <w:ins w:id="5919" w:author="JORGE CONTRERAS ORTIZ" w:date="2021-09-04T08:53:00Z">
        <w:r>
          <w:t>.</w:t>
        </w:r>
      </w:ins>
      <w:ins w:id="5920" w:author="JORGE CONTRERAS ORTIZ" w:date="2021-09-04T08:55:00Z">
        <w:r>
          <w:t xml:space="preserve"> </w:t>
        </w:r>
      </w:ins>
    </w:p>
    <w:p w14:paraId="55ABB56C" w14:textId="4AFED15A" w:rsidR="00A13F24" w:rsidRDefault="00EA5ADB" w:rsidP="00797426">
      <w:pPr>
        <w:rPr>
          <w:ins w:id="5921" w:author="JORGE CONTRERAS ORTIZ" w:date="2021-09-04T08:53:00Z"/>
        </w:rPr>
      </w:pPr>
      <w:ins w:id="5922" w:author="JORGE CONTRERAS ORTIZ" w:date="2021-09-04T09:06:00Z">
        <w:r>
          <w:t>Bas</w:t>
        </w:r>
      </w:ins>
      <w:ins w:id="5923" w:author="JORGE CONTRERAS ORTIZ" w:date="2021-09-04T09:07:00Z">
        <w:r>
          <w:t>ándose</w:t>
        </w:r>
      </w:ins>
      <w:ins w:id="5924" w:author="JORGE CONTRERAS ORTIZ" w:date="2021-09-04T09:05:00Z">
        <w:r>
          <w:t xml:space="preserve"> en proyectos previos, </w:t>
        </w:r>
      </w:ins>
      <w:ins w:id="5925" w:author="JORGE CONTRERAS ORTIZ" w:date="2021-09-04T09:07:00Z">
        <w:r>
          <w:t xml:space="preserve">como se ve en Ilustración </w:t>
        </w:r>
      </w:ins>
      <w:ins w:id="5926" w:author="JORGE CONTRERAS ORTIZ" w:date="2021-09-05T17:46:00Z">
        <w:r w:rsidR="00DC6100">
          <w:t>51, se</w:t>
        </w:r>
      </w:ins>
      <w:ins w:id="5927" w:author="JORGE CONTRERAS ORTIZ" w:date="2021-09-04T09:05:00Z">
        <w:r>
          <w:t xml:space="preserve"> ha añadido silicona no conductora al conector USB </w:t>
        </w:r>
      </w:ins>
      <w:ins w:id="5928"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5929" w:author="JORGE CONTRERAS ORTIZ" w:date="2021-09-04T08:58:00Z"/>
        </w:rPr>
        <w:pPrChange w:id="5930" w:author="JORGE CONTRERAS ORTIZ" w:date="2021-09-04T08:58:00Z">
          <w:pPr>
            <w:jc w:val="center"/>
          </w:pPr>
        </w:pPrChange>
      </w:pPr>
      <w:ins w:id="5931"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57CD7BCB" w:rsidR="00425C71" w:rsidRPr="00434554" w:rsidRDefault="00425C71">
      <w:pPr>
        <w:pStyle w:val="Descripcin"/>
        <w:jc w:val="center"/>
        <w:rPr>
          <w:ins w:id="5932" w:author="JORGE CONTRERAS ORTIZ" w:date="2021-09-04T08:53:00Z"/>
          <w:lang w:val="en-US"/>
          <w:rPrChange w:id="5933" w:author="JORGE CONTRERAS ORTIZ" w:date="2021-09-04T09:17:00Z">
            <w:rPr>
              <w:ins w:id="5934" w:author="JORGE CONTRERAS ORTIZ" w:date="2021-09-04T08:53:00Z"/>
            </w:rPr>
          </w:rPrChange>
        </w:rPr>
        <w:pPrChange w:id="5935" w:author="JORGE CONTRERAS ORTIZ" w:date="2021-09-04T08:58:00Z">
          <w:pPr/>
        </w:pPrChange>
      </w:pPr>
      <w:bookmarkStart w:id="5936" w:name="_Ref81658916"/>
      <w:bookmarkStart w:id="5937" w:name="_Toc81995295"/>
      <w:ins w:id="5938" w:author="JORGE CONTRERAS ORTIZ" w:date="2021-09-04T08:58:00Z">
        <w:r w:rsidRPr="00434554">
          <w:rPr>
            <w:lang w:val="en-US"/>
            <w:rPrChange w:id="5939" w:author="JORGE CONTRERAS ORTIZ" w:date="2021-09-04T09:17:00Z">
              <w:rPr>
                <w:i/>
                <w:iCs/>
              </w:rPr>
            </w:rPrChange>
          </w:rPr>
          <w:t xml:space="preserve">Ilustración </w:t>
        </w:r>
        <w:r>
          <w:fldChar w:fldCharType="begin"/>
        </w:r>
        <w:r w:rsidRPr="00434554">
          <w:rPr>
            <w:lang w:val="en-US"/>
            <w:rPrChange w:id="5940" w:author="JORGE CONTRERAS ORTIZ" w:date="2021-09-04T09:17:00Z">
              <w:rPr>
                <w:i/>
                <w:iCs/>
              </w:rPr>
            </w:rPrChange>
          </w:rPr>
          <w:instrText xml:space="preserve"> SEQ Ilustración \* ARABIC </w:instrText>
        </w:r>
      </w:ins>
      <w:r>
        <w:fldChar w:fldCharType="separate"/>
      </w:r>
      <w:ins w:id="5941" w:author="JORGE CONTRERAS ORTIZ" w:date="2021-09-08T11:58:00Z">
        <w:r w:rsidR="00FE2C54">
          <w:rPr>
            <w:noProof/>
            <w:lang w:val="en-US"/>
          </w:rPr>
          <w:t>55</w:t>
        </w:r>
      </w:ins>
      <w:ins w:id="5942" w:author="JORGE CONTRERAS ORTIZ" w:date="2021-09-04T08:58:00Z">
        <w:r>
          <w:fldChar w:fldCharType="end"/>
        </w:r>
        <w:bookmarkEnd w:id="5936"/>
        <w:r w:rsidRPr="00434554">
          <w:rPr>
            <w:lang w:val="en-US"/>
            <w:rPrChange w:id="5943" w:author="JORGE CONTRERAS ORTIZ" w:date="2021-09-04T09:17:00Z">
              <w:rPr>
                <w:i/>
                <w:iCs/>
              </w:rPr>
            </w:rPrChange>
          </w:rPr>
          <w:t xml:space="preserve"> PCB </w:t>
        </w:r>
      </w:ins>
      <w:ins w:id="5944" w:author="JORGE CONTRERAS ORTIZ" w:date="2021-09-05T20:12:00Z">
        <w:r w:rsidR="004E60C8">
          <w:rPr>
            <w:lang w:val="en-US"/>
          </w:rPr>
          <w:t>Cookie</w:t>
        </w:r>
      </w:ins>
      <w:ins w:id="5945" w:author="JORGE CONTRERAS ORTIZ" w:date="2021-09-04T08:58:00Z">
        <w:r w:rsidRPr="00434554">
          <w:rPr>
            <w:lang w:val="en-US"/>
            <w:rPrChange w:id="5946" w:author="JORGE CONTRERAS ORTIZ" w:date="2021-09-04T09:17:00Z">
              <w:rPr>
                <w:i/>
                <w:iCs/>
              </w:rPr>
            </w:rPrChange>
          </w:rPr>
          <w:t xml:space="preserve"> Thread TOP</w:t>
        </w:r>
      </w:ins>
      <w:bookmarkEnd w:id="5937"/>
    </w:p>
    <w:p w14:paraId="7B9B4E4F" w14:textId="3C55B84F" w:rsidR="00425C71" w:rsidRPr="00434554" w:rsidRDefault="00425C71" w:rsidP="00797426">
      <w:pPr>
        <w:rPr>
          <w:ins w:id="5947" w:author="JORGE CONTRERAS ORTIZ" w:date="2021-09-04T08:53:00Z"/>
          <w:lang w:val="en-US"/>
          <w:rPrChange w:id="5948" w:author="JORGE CONTRERAS ORTIZ" w:date="2021-09-04T09:17:00Z">
            <w:rPr>
              <w:ins w:id="5949" w:author="JORGE CONTRERAS ORTIZ" w:date="2021-09-04T08:53:00Z"/>
            </w:rPr>
          </w:rPrChange>
        </w:rPr>
      </w:pPr>
    </w:p>
    <w:p w14:paraId="3D858FB5" w14:textId="77777777" w:rsidR="00DE6D05" w:rsidRDefault="00425C71" w:rsidP="00DE6D05">
      <w:pPr>
        <w:keepNext/>
        <w:jc w:val="center"/>
        <w:rPr>
          <w:ins w:id="5950" w:author="JORGE CONTRERAS ORTIZ" w:date="2021-09-08T11:05:00Z"/>
        </w:rPr>
        <w:pPrChange w:id="5951" w:author="JORGE CONTRERAS ORTIZ" w:date="2021-09-08T11:05:00Z">
          <w:pPr>
            <w:keepNext/>
            <w:jc w:val="center"/>
          </w:pPr>
        </w:pPrChange>
      </w:pPr>
      <w:ins w:id="5952"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1694D363" w14:textId="7277A9D3" w:rsidR="004C2ADC" w:rsidRDefault="00DE6D05" w:rsidP="004C2ADC">
      <w:pPr>
        <w:pStyle w:val="Descripcin"/>
        <w:jc w:val="center"/>
        <w:rPr>
          <w:ins w:id="5953" w:author="JORGE CONTRERAS ORTIZ" w:date="2021-09-08T12:02:00Z"/>
          <w:lang w:val="en-US"/>
        </w:rPr>
        <w:pPrChange w:id="5954" w:author="JORGE CONTRERAS ORTIZ" w:date="2021-09-08T12:03:00Z">
          <w:pPr>
            <w:jc w:val="left"/>
          </w:pPr>
        </w:pPrChange>
      </w:pPr>
      <w:bookmarkStart w:id="5955" w:name="_Toc81995296"/>
      <w:ins w:id="5956" w:author="JORGE CONTRERAS ORTIZ" w:date="2021-09-08T11:05:00Z">
        <w:r w:rsidRPr="00DE6D05">
          <w:rPr>
            <w:lang w:val="en-US"/>
            <w:rPrChange w:id="5957" w:author="JORGE CONTRERAS ORTIZ" w:date="2021-09-08T11:05:00Z">
              <w:rPr/>
            </w:rPrChange>
          </w:rPr>
          <w:t xml:space="preserve">Ilustración </w:t>
        </w:r>
        <w:r>
          <w:fldChar w:fldCharType="begin"/>
        </w:r>
        <w:r w:rsidRPr="00DE6D05">
          <w:rPr>
            <w:lang w:val="en-US"/>
            <w:rPrChange w:id="5958" w:author="JORGE CONTRERAS ORTIZ" w:date="2021-09-08T11:05:00Z">
              <w:rPr/>
            </w:rPrChange>
          </w:rPr>
          <w:instrText xml:space="preserve"> SEQ Ilustración \* ARABIC </w:instrText>
        </w:r>
      </w:ins>
      <w:r>
        <w:fldChar w:fldCharType="separate"/>
      </w:r>
      <w:ins w:id="5959" w:author="JORGE CONTRERAS ORTIZ" w:date="2021-09-08T11:58:00Z">
        <w:r w:rsidR="00FE2C54">
          <w:rPr>
            <w:noProof/>
            <w:lang w:val="en-US"/>
          </w:rPr>
          <w:t>56</w:t>
        </w:r>
      </w:ins>
      <w:ins w:id="5960" w:author="JORGE CONTRERAS ORTIZ" w:date="2021-09-08T11:05:00Z">
        <w:r>
          <w:fldChar w:fldCharType="end"/>
        </w:r>
        <w:r w:rsidRPr="00DE6D05">
          <w:rPr>
            <w:lang w:val="en-US"/>
            <w:rPrChange w:id="5961" w:author="JORGE CONTRERAS ORTIZ" w:date="2021-09-08T11:05:00Z">
              <w:rPr/>
            </w:rPrChange>
          </w:rPr>
          <w:t xml:space="preserve"> PCB Cookie Thread Capa BOTTOM</w:t>
        </w:r>
      </w:ins>
      <w:bookmarkEnd w:id="5955"/>
    </w:p>
    <w:p w14:paraId="3F05B9AB" w14:textId="77777777" w:rsidR="004C2ADC" w:rsidRDefault="004C2ADC">
      <w:pPr>
        <w:jc w:val="left"/>
        <w:rPr>
          <w:ins w:id="5962" w:author="JORGE CONTRERAS ORTIZ" w:date="2021-09-08T12:03:00Z"/>
          <w:rFonts w:eastAsiaTheme="majorEastAsia"/>
          <w:color w:val="44546A" w:themeColor="text2"/>
          <w:sz w:val="18"/>
          <w:szCs w:val="18"/>
          <w:lang w:val="en-US"/>
        </w:rPr>
      </w:pPr>
      <w:ins w:id="5963" w:author="JORGE CONTRERAS ORTIZ" w:date="2021-09-08T12:03:00Z">
        <w:r>
          <w:rPr>
            <w:color w:val="44546A" w:themeColor="text2"/>
            <w:sz w:val="18"/>
            <w:szCs w:val="18"/>
            <w:lang w:val="en-US"/>
          </w:rPr>
          <w:br w:type="page"/>
        </w:r>
      </w:ins>
    </w:p>
    <w:p w14:paraId="66285AB1" w14:textId="77777777" w:rsidR="004C2ADC" w:rsidRDefault="004C2ADC">
      <w:pPr>
        <w:jc w:val="left"/>
        <w:rPr>
          <w:ins w:id="5964" w:author="JORGE CONTRERAS ORTIZ" w:date="2021-09-08T12:03:00Z"/>
          <w:rFonts w:eastAsiaTheme="majorEastAsia"/>
          <w:color w:val="44546A" w:themeColor="text2"/>
          <w:sz w:val="18"/>
          <w:szCs w:val="18"/>
          <w:lang w:val="en-US"/>
        </w:rPr>
      </w:pPr>
      <w:ins w:id="5965" w:author="JORGE CONTRERAS ORTIZ" w:date="2021-09-08T12:03:00Z">
        <w:r>
          <w:rPr>
            <w:color w:val="44546A" w:themeColor="text2"/>
            <w:sz w:val="18"/>
            <w:szCs w:val="18"/>
            <w:lang w:val="en-US"/>
          </w:rPr>
          <w:lastRenderedPageBreak/>
          <w:br w:type="page"/>
        </w:r>
      </w:ins>
    </w:p>
    <w:p w14:paraId="5A401009" w14:textId="7A59E80E" w:rsidR="00EA5ADB" w:rsidDel="00DE6D05" w:rsidRDefault="0074559B" w:rsidP="00DE6D05">
      <w:pPr>
        <w:pStyle w:val="Ttulo1"/>
        <w:rPr>
          <w:del w:id="5966" w:author="JORGE CONTRERAS ORTIZ" w:date="2021-09-04T14:30:00Z"/>
          <w:color w:val="44546A" w:themeColor="text2"/>
          <w:sz w:val="18"/>
          <w:szCs w:val="18"/>
          <w:lang w:val="en-US"/>
        </w:rPr>
      </w:pPr>
      <w:del w:id="5967" w:author="JORGE CONTRERAS ORTIZ" w:date="2021-09-04T14:30:00Z">
        <w:r w:rsidRPr="00F77B95" w:rsidDel="00522D2C">
          <w:rPr>
            <w:color w:val="44546A" w:themeColor="text2"/>
            <w:sz w:val="18"/>
            <w:szCs w:val="18"/>
            <w:lang w:val="en-US"/>
            <w:rPrChange w:id="5968" w:author="JORGE CONTRERAS ORTIZ" w:date="2021-09-04T14:41:00Z">
              <w:rPr>
                <w:color w:val="44546A" w:themeColor="text2"/>
                <w:sz w:val="18"/>
                <w:szCs w:val="18"/>
              </w:rPr>
            </w:rPrChange>
          </w:rPr>
          <w:lastRenderedPageBreak/>
          <w:delText>COMPONENTES COMERCIALES UTILIZADOS</w:delText>
        </w:r>
        <w:bookmarkStart w:id="5969" w:name="_Toc81994688"/>
        <w:bookmarkStart w:id="5970" w:name="_Toc81994894"/>
        <w:bookmarkStart w:id="5971" w:name="_Toc81995189"/>
        <w:bookmarkEnd w:id="5905"/>
        <w:bookmarkEnd w:id="5969"/>
        <w:bookmarkEnd w:id="5970"/>
        <w:bookmarkEnd w:id="5971"/>
      </w:del>
    </w:p>
    <w:p w14:paraId="4556ABA7" w14:textId="60A214F5" w:rsidR="0074559B" w:rsidRPr="005C4DEF" w:rsidDel="00522D2C" w:rsidRDefault="00C17583" w:rsidP="00DE6D05">
      <w:pPr>
        <w:pStyle w:val="Ttulo1"/>
        <w:numPr>
          <w:ilvl w:val="0"/>
          <w:numId w:val="1"/>
        </w:numPr>
        <w:rPr>
          <w:del w:id="5972" w:author="JORGE CONTRERAS ORTIZ" w:date="2021-09-04T14:30:00Z"/>
          <w:lang w:val="en-US"/>
          <w:rPrChange w:id="5973" w:author="JORGE CONTRERAS ORTIZ" w:date="2021-09-08T11:30:00Z">
            <w:rPr>
              <w:del w:id="5974" w:author="JORGE CONTRERAS ORTIZ" w:date="2021-09-04T14:30:00Z"/>
            </w:rPr>
          </w:rPrChange>
        </w:rPr>
        <w:pPrChange w:id="5975" w:author="JORGE CONTRERAS ORTIZ" w:date="2021-09-08T11:07:00Z">
          <w:pPr>
            <w:pStyle w:val="Ttulo3"/>
          </w:pPr>
        </w:pPrChange>
      </w:pPr>
      <w:bookmarkStart w:id="5976" w:name="_Toc81499458"/>
      <w:del w:id="5977" w:author="JORGE CONTRERAS ORTIZ" w:date="2021-09-04T14:30:00Z">
        <w:r w:rsidRPr="005C4DEF" w:rsidDel="00522D2C">
          <w:rPr>
            <w:lang w:val="en-US"/>
            <w:rPrChange w:id="5978" w:author="JORGE CONTRERAS ORTIZ" w:date="2021-09-08T11:30:00Z">
              <w:rPr/>
            </w:rPrChange>
          </w:rPr>
          <w:delText>ELEMENTOS HARDWARE UTILIZADOS</w:delText>
        </w:r>
        <w:bookmarkStart w:id="5979" w:name="_Toc81776558"/>
        <w:bookmarkStart w:id="5980" w:name="_Toc81776754"/>
        <w:bookmarkStart w:id="5981" w:name="_Toc81777117"/>
        <w:bookmarkStart w:id="5982" w:name="_Toc81777402"/>
        <w:bookmarkStart w:id="5983" w:name="_Toc81777688"/>
        <w:bookmarkStart w:id="5984" w:name="_Toc81777988"/>
        <w:bookmarkStart w:id="5985" w:name="_Toc81778279"/>
        <w:bookmarkStart w:id="5986" w:name="_Toc81938585"/>
        <w:bookmarkStart w:id="5987" w:name="_Toc81941498"/>
        <w:bookmarkStart w:id="5988" w:name="_Toc81994689"/>
        <w:bookmarkStart w:id="5989" w:name="_Toc81994895"/>
        <w:bookmarkStart w:id="5990" w:name="_Toc81995190"/>
        <w:bookmarkEnd w:id="5976"/>
        <w:bookmarkEnd w:id="5979"/>
        <w:bookmarkEnd w:id="5980"/>
        <w:bookmarkEnd w:id="5981"/>
        <w:bookmarkEnd w:id="5982"/>
        <w:bookmarkEnd w:id="5983"/>
        <w:bookmarkEnd w:id="5984"/>
        <w:bookmarkEnd w:id="5985"/>
        <w:bookmarkEnd w:id="5986"/>
        <w:bookmarkEnd w:id="5987"/>
        <w:bookmarkEnd w:id="5988"/>
        <w:bookmarkEnd w:id="5989"/>
        <w:bookmarkEnd w:id="5990"/>
      </w:del>
    </w:p>
    <w:p w14:paraId="29040D4C" w14:textId="351B9E7A" w:rsidR="0074559B" w:rsidRPr="005C4DEF" w:rsidDel="00522D2C" w:rsidRDefault="0074559B" w:rsidP="00DE6D05">
      <w:pPr>
        <w:pStyle w:val="Ttulo1"/>
        <w:numPr>
          <w:ilvl w:val="0"/>
          <w:numId w:val="1"/>
        </w:numPr>
        <w:rPr>
          <w:del w:id="5991" w:author="JORGE CONTRERAS ORTIZ" w:date="2021-09-04T14:30:00Z"/>
          <w:lang w:val="en-US"/>
          <w:rPrChange w:id="5992" w:author="JORGE CONTRERAS ORTIZ" w:date="2021-09-08T11:30:00Z">
            <w:rPr>
              <w:del w:id="5993" w:author="JORGE CONTRERAS ORTIZ" w:date="2021-09-04T14:30:00Z"/>
            </w:rPr>
          </w:rPrChange>
        </w:rPr>
        <w:pPrChange w:id="5994" w:author="JORGE CONTRERAS ORTIZ" w:date="2021-09-08T11:07:00Z">
          <w:pPr/>
        </w:pPrChange>
      </w:pPr>
      <w:bookmarkStart w:id="5995" w:name="_Toc81776559"/>
      <w:bookmarkStart w:id="5996" w:name="_Toc81776755"/>
      <w:bookmarkStart w:id="5997" w:name="_Toc81777118"/>
      <w:bookmarkStart w:id="5998" w:name="_Toc81777403"/>
      <w:bookmarkStart w:id="5999" w:name="_Toc81777689"/>
      <w:bookmarkStart w:id="6000" w:name="_Toc81777989"/>
      <w:bookmarkStart w:id="6001" w:name="_Toc81778280"/>
      <w:bookmarkStart w:id="6002" w:name="_Toc81938586"/>
      <w:bookmarkStart w:id="6003" w:name="_Toc81941499"/>
      <w:bookmarkStart w:id="6004" w:name="_Toc81994690"/>
      <w:bookmarkStart w:id="6005" w:name="_Toc81994896"/>
      <w:bookmarkStart w:id="6006" w:name="_Toc81995191"/>
      <w:bookmarkEnd w:id="5995"/>
      <w:bookmarkEnd w:id="5996"/>
      <w:bookmarkEnd w:id="5997"/>
      <w:bookmarkEnd w:id="5998"/>
      <w:bookmarkEnd w:id="5999"/>
      <w:bookmarkEnd w:id="6000"/>
      <w:bookmarkEnd w:id="6001"/>
      <w:bookmarkEnd w:id="6002"/>
      <w:bookmarkEnd w:id="6003"/>
      <w:bookmarkEnd w:id="6004"/>
      <w:bookmarkEnd w:id="6005"/>
      <w:bookmarkEnd w:id="6006"/>
    </w:p>
    <w:p w14:paraId="1B7ED81B" w14:textId="20AE9170" w:rsidR="0074559B" w:rsidRPr="005C4DEF" w:rsidDel="00522D2C" w:rsidRDefault="0074559B" w:rsidP="00DE6D05">
      <w:pPr>
        <w:pStyle w:val="Ttulo1"/>
        <w:numPr>
          <w:ilvl w:val="0"/>
          <w:numId w:val="1"/>
        </w:numPr>
        <w:rPr>
          <w:del w:id="6007" w:author="JORGE CONTRERAS ORTIZ" w:date="2021-09-04T14:30:00Z"/>
          <w:lang w:val="en-US"/>
          <w:rPrChange w:id="6008" w:author="JORGE CONTRERAS ORTIZ" w:date="2021-09-08T11:30:00Z">
            <w:rPr>
              <w:del w:id="6009" w:author="JORGE CONTRERAS ORTIZ" w:date="2021-09-04T14:30:00Z"/>
            </w:rPr>
          </w:rPrChange>
        </w:rPr>
        <w:pPrChange w:id="6010" w:author="JORGE CONTRERAS ORTIZ" w:date="2021-09-08T11:07:00Z">
          <w:pPr/>
        </w:pPrChange>
      </w:pPr>
      <w:del w:id="6011" w:author="JORGE CONTRERAS ORTIZ" w:date="2021-09-04T14:30:00Z">
        <w:r w:rsidRPr="005C4DEF" w:rsidDel="00522D2C">
          <w:rPr>
            <w:lang w:val="en-US"/>
            <w:rPrChange w:id="6012" w:author="JORGE CONTRERAS ORTIZ" w:date="2021-09-08T11:30:00Z">
              <w:rPr/>
            </w:rPrChange>
          </w:rPr>
          <w:delText>Los elementos Hardware comerciales utilizados han sido:</w:delText>
        </w:r>
        <w:bookmarkStart w:id="6013" w:name="_Toc81776560"/>
        <w:bookmarkStart w:id="6014" w:name="_Toc81776756"/>
        <w:bookmarkStart w:id="6015" w:name="_Toc81777119"/>
        <w:bookmarkStart w:id="6016" w:name="_Toc81777404"/>
        <w:bookmarkStart w:id="6017" w:name="_Toc81777690"/>
        <w:bookmarkStart w:id="6018" w:name="_Toc81777990"/>
        <w:bookmarkStart w:id="6019" w:name="_Toc81778281"/>
        <w:bookmarkStart w:id="6020" w:name="_Toc81938587"/>
        <w:bookmarkStart w:id="6021" w:name="_Toc81941500"/>
        <w:bookmarkStart w:id="6022" w:name="_Toc81994691"/>
        <w:bookmarkStart w:id="6023" w:name="_Toc81994897"/>
        <w:bookmarkStart w:id="6024" w:name="_Toc81995192"/>
        <w:bookmarkEnd w:id="6013"/>
        <w:bookmarkEnd w:id="6014"/>
        <w:bookmarkEnd w:id="6015"/>
        <w:bookmarkEnd w:id="6016"/>
        <w:bookmarkEnd w:id="6017"/>
        <w:bookmarkEnd w:id="6018"/>
        <w:bookmarkEnd w:id="6019"/>
        <w:bookmarkEnd w:id="6020"/>
        <w:bookmarkEnd w:id="6021"/>
        <w:bookmarkEnd w:id="6022"/>
        <w:bookmarkEnd w:id="6023"/>
        <w:bookmarkEnd w:id="6024"/>
      </w:del>
    </w:p>
    <w:p w14:paraId="6C353FD3" w14:textId="268D381E" w:rsidR="0074559B" w:rsidRPr="005C4DEF" w:rsidDel="00522D2C" w:rsidRDefault="0074559B" w:rsidP="00DE6D05">
      <w:pPr>
        <w:pStyle w:val="Ttulo1"/>
        <w:numPr>
          <w:ilvl w:val="0"/>
          <w:numId w:val="1"/>
        </w:numPr>
        <w:rPr>
          <w:del w:id="6025" w:author="JORGE CONTRERAS ORTIZ" w:date="2021-09-04T14:30:00Z"/>
          <w:lang w:val="en-US"/>
          <w:rPrChange w:id="6026" w:author="JORGE CONTRERAS ORTIZ" w:date="2021-09-08T11:30:00Z">
            <w:rPr>
              <w:del w:id="6027" w:author="JORGE CONTRERAS ORTIZ" w:date="2021-09-04T14:30:00Z"/>
            </w:rPr>
          </w:rPrChange>
        </w:rPr>
        <w:pPrChange w:id="6028" w:author="JORGE CONTRERAS ORTIZ" w:date="2021-09-08T11:07:00Z">
          <w:pPr>
            <w:pStyle w:val="Prrafodelista"/>
            <w:numPr>
              <w:numId w:val="26"/>
            </w:numPr>
            <w:ind w:hanging="360"/>
          </w:pPr>
        </w:pPrChange>
      </w:pPr>
      <w:del w:id="6029" w:author="JORGE CONTRERAS ORTIZ" w:date="2021-09-04T14:30:00Z">
        <w:r w:rsidRPr="005C4DEF" w:rsidDel="00522D2C">
          <w:rPr>
            <w:lang w:val="en-US"/>
            <w:rPrChange w:id="6030" w:author="JORGE CONTRERAS ORTIZ" w:date="2021-09-08T11:30:00Z">
              <w:rPr>
                <w:b/>
                <w:bCs/>
              </w:rPr>
            </w:rPrChange>
          </w:rPr>
          <w:delText>Kit de Desarrollo STM32F407G-DISC1</w:delText>
        </w:r>
        <w:r w:rsidRPr="005C4DEF" w:rsidDel="00522D2C">
          <w:rPr>
            <w:lang w:val="en-US"/>
            <w:rPrChange w:id="6031" w:author="JORGE CONTRERAS ORTIZ" w:date="2021-09-08T11:30:00Z">
              <w:rPr/>
            </w:rPrChange>
          </w:rPr>
          <w:delText>: Kit de microcontrolador utilizado en primera instancia para el envío de comandos vía UART a los módulos KTDG102 Evaluation Dongle de Kirale. Se ha utilizado 1 unidad.</w:delText>
        </w:r>
        <w:bookmarkStart w:id="6032" w:name="_Toc81776561"/>
        <w:bookmarkStart w:id="6033" w:name="_Toc81776757"/>
        <w:bookmarkStart w:id="6034" w:name="_Toc81777120"/>
        <w:bookmarkStart w:id="6035" w:name="_Toc81777405"/>
        <w:bookmarkStart w:id="6036" w:name="_Toc81777691"/>
        <w:bookmarkStart w:id="6037" w:name="_Toc81777991"/>
        <w:bookmarkStart w:id="6038" w:name="_Toc81778282"/>
        <w:bookmarkStart w:id="6039" w:name="_Toc81938588"/>
        <w:bookmarkStart w:id="6040" w:name="_Toc81941501"/>
        <w:bookmarkStart w:id="6041" w:name="_Toc81994692"/>
        <w:bookmarkStart w:id="6042" w:name="_Toc81994898"/>
        <w:bookmarkStart w:id="6043" w:name="_Toc81995193"/>
        <w:bookmarkEnd w:id="6032"/>
        <w:bookmarkEnd w:id="6033"/>
        <w:bookmarkEnd w:id="6034"/>
        <w:bookmarkEnd w:id="6035"/>
        <w:bookmarkEnd w:id="6036"/>
        <w:bookmarkEnd w:id="6037"/>
        <w:bookmarkEnd w:id="6038"/>
        <w:bookmarkEnd w:id="6039"/>
        <w:bookmarkEnd w:id="6040"/>
        <w:bookmarkEnd w:id="6041"/>
        <w:bookmarkEnd w:id="6042"/>
        <w:bookmarkEnd w:id="6043"/>
      </w:del>
    </w:p>
    <w:p w14:paraId="51DE6E73" w14:textId="145A88C9" w:rsidR="0074559B" w:rsidRPr="005C4DEF" w:rsidDel="00522D2C" w:rsidRDefault="0074559B" w:rsidP="00DE6D05">
      <w:pPr>
        <w:pStyle w:val="Ttulo1"/>
        <w:numPr>
          <w:ilvl w:val="0"/>
          <w:numId w:val="1"/>
        </w:numPr>
        <w:rPr>
          <w:del w:id="6044" w:author="JORGE CONTRERAS ORTIZ" w:date="2021-09-04T14:30:00Z"/>
          <w:lang w:val="en-US"/>
          <w:rPrChange w:id="6045" w:author="JORGE CONTRERAS ORTIZ" w:date="2021-09-08T11:30:00Z">
            <w:rPr>
              <w:del w:id="6046" w:author="JORGE CONTRERAS ORTIZ" w:date="2021-09-04T14:30:00Z"/>
            </w:rPr>
          </w:rPrChange>
        </w:rPr>
        <w:pPrChange w:id="6047" w:author="JORGE CONTRERAS ORTIZ" w:date="2021-09-08T11:07:00Z">
          <w:pPr>
            <w:pStyle w:val="Prrafodelista"/>
            <w:jc w:val="center"/>
          </w:pPr>
        </w:pPrChange>
      </w:pPr>
      <w:del w:id="6048" w:author="JORGE CONTRERAS ORTIZ" w:date="2021-09-04T14:30:00Z">
        <w:r w:rsidRPr="00DE6D05" w:rsidDel="00522D2C">
          <w:rPr>
            <w:rPrChange w:id="6049" w:author="JORGE CONTRERAS ORTIZ" w:date="2021-09-08T11:02:00Z">
              <w:rPr>
                <w:noProof/>
                <w:color w:val="44546A" w:themeColor="text2"/>
                <w:sz w:val="18"/>
                <w:szCs w:val="18"/>
              </w:rPr>
            </w:rPrChange>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6050" w:name="_Toc81776562"/>
        <w:bookmarkStart w:id="6051" w:name="_Toc81776758"/>
        <w:bookmarkStart w:id="6052" w:name="_Toc81777121"/>
        <w:bookmarkStart w:id="6053" w:name="_Toc81777406"/>
        <w:bookmarkStart w:id="6054" w:name="_Toc81777692"/>
        <w:bookmarkStart w:id="6055" w:name="_Toc81777992"/>
        <w:bookmarkStart w:id="6056" w:name="_Toc81778283"/>
        <w:bookmarkStart w:id="6057" w:name="_Toc81938589"/>
        <w:bookmarkStart w:id="6058" w:name="_Toc81941502"/>
        <w:bookmarkStart w:id="6059" w:name="_Toc81994693"/>
        <w:bookmarkStart w:id="6060" w:name="_Toc81994899"/>
        <w:bookmarkStart w:id="6061" w:name="_Toc81995194"/>
        <w:bookmarkEnd w:id="6050"/>
        <w:bookmarkEnd w:id="6051"/>
        <w:bookmarkEnd w:id="6052"/>
        <w:bookmarkEnd w:id="6053"/>
        <w:bookmarkEnd w:id="6054"/>
        <w:bookmarkEnd w:id="6055"/>
        <w:bookmarkEnd w:id="6056"/>
        <w:bookmarkEnd w:id="6057"/>
        <w:bookmarkEnd w:id="6058"/>
        <w:bookmarkEnd w:id="6059"/>
        <w:bookmarkEnd w:id="6060"/>
        <w:bookmarkEnd w:id="6061"/>
      </w:del>
    </w:p>
    <w:p w14:paraId="5D4001B9" w14:textId="7FAF4268" w:rsidR="0074559B" w:rsidRPr="005C4DEF" w:rsidDel="00522D2C" w:rsidRDefault="0074559B" w:rsidP="00DE6D05">
      <w:pPr>
        <w:pStyle w:val="Ttulo1"/>
        <w:numPr>
          <w:ilvl w:val="0"/>
          <w:numId w:val="1"/>
        </w:numPr>
        <w:rPr>
          <w:del w:id="6062" w:author="JORGE CONTRERAS ORTIZ" w:date="2021-09-04T14:30:00Z"/>
          <w:lang w:val="en-US"/>
          <w:rPrChange w:id="6063" w:author="JORGE CONTRERAS ORTIZ" w:date="2021-09-08T11:30:00Z">
            <w:rPr>
              <w:del w:id="6064" w:author="JORGE CONTRERAS ORTIZ" w:date="2021-09-04T14:30:00Z"/>
            </w:rPr>
          </w:rPrChange>
        </w:rPr>
        <w:pPrChange w:id="6065" w:author="JORGE CONTRERAS ORTIZ" w:date="2021-09-08T11:07:00Z">
          <w:pPr>
            <w:pStyle w:val="Descripcin"/>
            <w:jc w:val="center"/>
          </w:pPr>
        </w:pPrChange>
      </w:pPr>
      <w:bookmarkStart w:id="6066" w:name="_Toc81499628"/>
      <w:bookmarkStart w:id="6067" w:name="_Toc81499863"/>
      <w:del w:id="6068" w:author="JORGE CONTRERAS ORTIZ" w:date="2021-09-04T14:30:00Z">
        <w:r w:rsidRPr="005C4DEF" w:rsidDel="00522D2C">
          <w:rPr>
            <w:lang w:val="en-US"/>
            <w:rPrChange w:id="6069" w:author="JORGE CONTRERAS ORTIZ" w:date="2021-09-08T11:30:00Z">
              <w:rPr/>
            </w:rPrChange>
          </w:rPr>
          <w:delText xml:space="preserve">Ilustración </w:delText>
        </w:r>
        <w:r w:rsidR="005026F3" w:rsidRPr="00DE6D05" w:rsidDel="00522D2C">
          <w:rPr>
            <w:rPrChange w:id="6070" w:author="JORGE CONTRERAS ORTIZ" w:date="2021-09-08T11:02:00Z">
              <w:rPr/>
            </w:rPrChange>
          </w:rPr>
          <w:fldChar w:fldCharType="begin"/>
        </w:r>
        <w:r w:rsidR="005026F3" w:rsidRPr="005C4DEF" w:rsidDel="00522D2C">
          <w:rPr>
            <w:lang w:val="en-US"/>
            <w:rPrChange w:id="6071" w:author="JORGE CONTRERAS ORTIZ" w:date="2021-09-08T11:30:00Z">
              <w:rPr/>
            </w:rPrChange>
          </w:rPr>
          <w:delInstrText xml:space="preserve"> SEQ Ilustración \* ARABIC </w:delInstrText>
        </w:r>
        <w:r w:rsidR="005026F3" w:rsidRPr="00DE6D05" w:rsidDel="00522D2C">
          <w:rPr>
            <w:rPrChange w:id="6072" w:author="JORGE CONTRERAS ORTIZ" w:date="2021-09-08T11:02:00Z">
              <w:rPr/>
            </w:rPrChange>
          </w:rPr>
          <w:fldChar w:fldCharType="separate"/>
        </w:r>
      </w:del>
      <w:del w:id="6073" w:author="JORGE CONTRERAS ORTIZ" w:date="2021-09-04T08:54:00Z">
        <w:r w:rsidR="00CA0339" w:rsidRPr="005C4DEF" w:rsidDel="00425C71">
          <w:rPr>
            <w:lang w:val="en-US"/>
            <w:rPrChange w:id="6074" w:author="JORGE CONTRERAS ORTIZ" w:date="2021-09-08T11:30:00Z">
              <w:rPr>
                <w:noProof/>
              </w:rPr>
            </w:rPrChange>
          </w:rPr>
          <w:delText>51</w:delText>
        </w:r>
      </w:del>
      <w:del w:id="6075" w:author="JORGE CONTRERAS ORTIZ" w:date="2021-09-04T14:30:00Z">
        <w:r w:rsidR="005026F3" w:rsidRPr="00DE6D05" w:rsidDel="00522D2C">
          <w:rPr>
            <w:rPrChange w:id="6076" w:author="JORGE CONTRERAS ORTIZ" w:date="2021-09-08T11:02:00Z">
              <w:rPr>
                <w:noProof/>
              </w:rPr>
            </w:rPrChange>
          </w:rPr>
          <w:fldChar w:fldCharType="end"/>
        </w:r>
        <w:r w:rsidRPr="005C4DEF" w:rsidDel="00522D2C">
          <w:rPr>
            <w:lang w:val="en-US"/>
            <w:rPrChange w:id="6077" w:author="JORGE CONTRERAS ORTIZ" w:date="2021-09-08T11:30:00Z">
              <w:rPr/>
            </w:rPrChange>
          </w:rPr>
          <w:delText xml:space="preserve"> Kit de Desarrollo STM32F407G-DISC1</w:delText>
        </w:r>
        <w:bookmarkStart w:id="6078" w:name="_Toc81776563"/>
        <w:bookmarkStart w:id="6079" w:name="_Toc81776759"/>
        <w:bookmarkStart w:id="6080" w:name="_Toc81777122"/>
        <w:bookmarkStart w:id="6081" w:name="_Toc81777407"/>
        <w:bookmarkStart w:id="6082" w:name="_Toc81777693"/>
        <w:bookmarkStart w:id="6083" w:name="_Toc81777993"/>
        <w:bookmarkStart w:id="6084" w:name="_Toc81778284"/>
        <w:bookmarkStart w:id="6085" w:name="_Toc81938590"/>
        <w:bookmarkStart w:id="6086" w:name="_Toc81941503"/>
        <w:bookmarkStart w:id="6087" w:name="_Toc81994694"/>
        <w:bookmarkStart w:id="6088" w:name="_Toc81994900"/>
        <w:bookmarkStart w:id="6089" w:name="_Toc81995195"/>
        <w:bookmarkEnd w:id="6066"/>
        <w:bookmarkEnd w:id="6067"/>
        <w:bookmarkEnd w:id="6078"/>
        <w:bookmarkEnd w:id="6079"/>
        <w:bookmarkEnd w:id="6080"/>
        <w:bookmarkEnd w:id="6081"/>
        <w:bookmarkEnd w:id="6082"/>
        <w:bookmarkEnd w:id="6083"/>
        <w:bookmarkEnd w:id="6084"/>
        <w:bookmarkEnd w:id="6085"/>
        <w:bookmarkEnd w:id="6086"/>
        <w:bookmarkEnd w:id="6087"/>
        <w:bookmarkEnd w:id="6088"/>
        <w:bookmarkEnd w:id="6089"/>
      </w:del>
    </w:p>
    <w:p w14:paraId="7B8F0F23" w14:textId="38EEEAAF" w:rsidR="0074559B" w:rsidRPr="005C4DEF" w:rsidDel="00522D2C" w:rsidRDefault="0074559B" w:rsidP="00DE6D05">
      <w:pPr>
        <w:pStyle w:val="Ttulo1"/>
        <w:numPr>
          <w:ilvl w:val="0"/>
          <w:numId w:val="1"/>
        </w:numPr>
        <w:rPr>
          <w:del w:id="6090" w:author="JORGE CONTRERAS ORTIZ" w:date="2021-09-04T14:30:00Z"/>
          <w:lang w:val="en-US"/>
          <w:rPrChange w:id="6091" w:author="JORGE CONTRERAS ORTIZ" w:date="2021-09-08T11:30:00Z">
            <w:rPr>
              <w:del w:id="6092" w:author="JORGE CONTRERAS ORTIZ" w:date="2021-09-04T14:30:00Z"/>
            </w:rPr>
          </w:rPrChange>
        </w:rPr>
        <w:pPrChange w:id="6093" w:author="JORGE CONTRERAS ORTIZ" w:date="2021-09-08T11:07:00Z">
          <w:pPr>
            <w:pStyle w:val="Prrafodelista"/>
            <w:numPr>
              <w:numId w:val="26"/>
            </w:numPr>
            <w:ind w:hanging="360"/>
          </w:pPr>
        </w:pPrChange>
      </w:pPr>
      <w:del w:id="6094" w:author="JORGE CONTRERAS ORTIZ" w:date="2021-09-04T14:30:00Z">
        <w:r w:rsidRPr="005C4DEF" w:rsidDel="00522D2C">
          <w:rPr>
            <w:lang w:val="en-US"/>
            <w:rPrChange w:id="6095" w:author="JORGE CONTRERAS ORTIZ" w:date="2021-09-08T11:30:00Z">
              <w:rPr>
                <w:b/>
                <w:bCs/>
              </w:rPr>
            </w:rPrChange>
          </w:rPr>
          <w:delText xml:space="preserve">KTDG102 Evaluation Dongle: </w:delText>
        </w:r>
        <w:r w:rsidRPr="005C4DEF" w:rsidDel="00522D2C">
          <w:rPr>
            <w:lang w:val="en-US"/>
            <w:rPrChange w:id="6096" w:author="JORGE CONTRERAS ORTIZ" w:date="2021-09-08T11:30:00Z">
              <w:rPr/>
            </w:rPrChange>
          </w:rPr>
          <w:delText>Módulo Thread de Evaluación de Kirale. Se han utilizado 2 unidades.</w:delText>
        </w:r>
        <w:bookmarkStart w:id="6097" w:name="_Toc81776564"/>
        <w:bookmarkStart w:id="6098" w:name="_Toc81776760"/>
        <w:bookmarkStart w:id="6099" w:name="_Toc81777123"/>
        <w:bookmarkStart w:id="6100" w:name="_Toc81777408"/>
        <w:bookmarkStart w:id="6101" w:name="_Toc81777694"/>
        <w:bookmarkStart w:id="6102" w:name="_Toc81777994"/>
        <w:bookmarkStart w:id="6103" w:name="_Toc81778285"/>
        <w:bookmarkStart w:id="6104" w:name="_Toc81938591"/>
        <w:bookmarkStart w:id="6105" w:name="_Toc81941504"/>
        <w:bookmarkStart w:id="6106" w:name="_Toc81994695"/>
        <w:bookmarkStart w:id="6107" w:name="_Toc81994901"/>
        <w:bookmarkStart w:id="6108" w:name="_Toc81995196"/>
        <w:bookmarkEnd w:id="6097"/>
        <w:bookmarkEnd w:id="6098"/>
        <w:bookmarkEnd w:id="6099"/>
        <w:bookmarkEnd w:id="6100"/>
        <w:bookmarkEnd w:id="6101"/>
        <w:bookmarkEnd w:id="6102"/>
        <w:bookmarkEnd w:id="6103"/>
        <w:bookmarkEnd w:id="6104"/>
        <w:bookmarkEnd w:id="6105"/>
        <w:bookmarkEnd w:id="6106"/>
        <w:bookmarkEnd w:id="6107"/>
        <w:bookmarkEnd w:id="6108"/>
      </w:del>
    </w:p>
    <w:p w14:paraId="1E4D6C8A" w14:textId="40AE19CC" w:rsidR="00F21168" w:rsidRPr="005C4DEF" w:rsidDel="00522D2C" w:rsidRDefault="00F21168" w:rsidP="00DE6D05">
      <w:pPr>
        <w:pStyle w:val="Ttulo1"/>
        <w:numPr>
          <w:ilvl w:val="0"/>
          <w:numId w:val="1"/>
        </w:numPr>
        <w:rPr>
          <w:del w:id="6109" w:author="JORGE CONTRERAS ORTIZ" w:date="2021-09-04T14:30:00Z"/>
          <w:lang w:val="en-US"/>
          <w:rPrChange w:id="6110" w:author="JORGE CONTRERAS ORTIZ" w:date="2021-09-08T11:30:00Z">
            <w:rPr>
              <w:del w:id="6111" w:author="JORGE CONTRERAS ORTIZ" w:date="2021-09-04T14:30:00Z"/>
            </w:rPr>
          </w:rPrChange>
        </w:rPr>
        <w:pPrChange w:id="6112" w:author="JORGE CONTRERAS ORTIZ" w:date="2021-09-08T11:07:00Z">
          <w:pPr>
            <w:pStyle w:val="Prrafodelista"/>
          </w:pPr>
        </w:pPrChange>
      </w:pPr>
      <w:bookmarkStart w:id="6113" w:name="_Toc81776565"/>
      <w:bookmarkStart w:id="6114" w:name="_Toc81776761"/>
      <w:bookmarkStart w:id="6115" w:name="_Toc81777124"/>
      <w:bookmarkStart w:id="6116" w:name="_Toc81777409"/>
      <w:bookmarkStart w:id="6117" w:name="_Toc81777695"/>
      <w:bookmarkStart w:id="6118" w:name="_Toc81777995"/>
      <w:bookmarkStart w:id="6119" w:name="_Toc81778286"/>
      <w:bookmarkStart w:id="6120" w:name="_Toc81938592"/>
      <w:bookmarkStart w:id="6121" w:name="_Toc81941505"/>
      <w:bookmarkStart w:id="6122" w:name="_Toc81994696"/>
      <w:bookmarkStart w:id="6123" w:name="_Toc81994902"/>
      <w:bookmarkStart w:id="6124" w:name="_Toc81995197"/>
      <w:bookmarkEnd w:id="6113"/>
      <w:bookmarkEnd w:id="6114"/>
      <w:bookmarkEnd w:id="6115"/>
      <w:bookmarkEnd w:id="6116"/>
      <w:bookmarkEnd w:id="6117"/>
      <w:bookmarkEnd w:id="6118"/>
      <w:bookmarkEnd w:id="6119"/>
      <w:bookmarkEnd w:id="6120"/>
      <w:bookmarkEnd w:id="6121"/>
      <w:bookmarkEnd w:id="6122"/>
      <w:bookmarkEnd w:id="6123"/>
      <w:bookmarkEnd w:id="6124"/>
    </w:p>
    <w:p w14:paraId="3A44B85D" w14:textId="05A26E64" w:rsidR="0074559B" w:rsidRPr="005C4DEF" w:rsidDel="00522D2C" w:rsidRDefault="0074559B" w:rsidP="00DE6D05">
      <w:pPr>
        <w:pStyle w:val="Ttulo1"/>
        <w:numPr>
          <w:ilvl w:val="0"/>
          <w:numId w:val="1"/>
        </w:numPr>
        <w:rPr>
          <w:del w:id="6125" w:author="JORGE CONTRERAS ORTIZ" w:date="2021-09-04T14:30:00Z"/>
          <w:lang w:val="en-US"/>
          <w:rPrChange w:id="6126" w:author="JORGE CONTRERAS ORTIZ" w:date="2021-09-08T11:30:00Z">
            <w:rPr>
              <w:del w:id="6127" w:author="JORGE CONTRERAS ORTIZ" w:date="2021-09-04T14:30:00Z"/>
            </w:rPr>
          </w:rPrChange>
        </w:rPr>
        <w:pPrChange w:id="6128" w:author="JORGE CONTRERAS ORTIZ" w:date="2021-09-08T11:07:00Z">
          <w:pPr>
            <w:pStyle w:val="Prrafodelista"/>
            <w:jc w:val="center"/>
          </w:pPr>
        </w:pPrChange>
      </w:pPr>
      <w:del w:id="6129" w:author="JORGE CONTRERAS ORTIZ" w:date="2021-09-04T14:30:00Z">
        <w:r w:rsidRPr="00DE6D05" w:rsidDel="00522D2C">
          <w:rPr>
            <w:rPrChange w:id="6130" w:author="JORGE CONTRERAS ORTIZ" w:date="2021-09-08T11:02:00Z">
              <w:rPr>
                <w:noProof/>
                <w:color w:val="44546A" w:themeColor="text2"/>
                <w:sz w:val="18"/>
                <w:szCs w:val="18"/>
              </w:rPr>
            </w:rPrChange>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6131" w:name="_Toc81776566"/>
        <w:bookmarkStart w:id="6132" w:name="_Toc81776762"/>
        <w:bookmarkStart w:id="6133" w:name="_Toc81777125"/>
        <w:bookmarkStart w:id="6134" w:name="_Toc81777410"/>
        <w:bookmarkStart w:id="6135" w:name="_Toc81777696"/>
        <w:bookmarkStart w:id="6136" w:name="_Toc81777996"/>
        <w:bookmarkStart w:id="6137" w:name="_Toc81778287"/>
        <w:bookmarkStart w:id="6138" w:name="_Toc81938593"/>
        <w:bookmarkStart w:id="6139" w:name="_Toc81941506"/>
        <w:bookmarkStart w:id="6140" w:name="_Toc81994697"/>
        <w:bookmarkStart w:id="6141" w:name="_Toc81994903"/>
        <w:bookmarkStart w:id="6142" w:name="_Toc81995198"/>
        <w:bookmarkEnd w:id="6131"/>
        <w:bookmarkEnd w:id="6132"/>
        <w:bookmarkEnd w:id="6133"/>
        <w:bookmarkEnd w:id="6134"/>
        <w:bookmarkEnd w:id="6135"/>
        <w:bookmarkEnd w:id="6136"/>
        <w:bookmarkEnd w:id="6137"/>
        <w:bookmarkEnd w:id="6138"/>
        <w:bookmarkEnd w:id="6139"/>
        <w:bookmarkEnd w:id="6140"/>
        <w:bookmarkEnd w:id="6141"/>
        <w:bookmarkEnd w:id="6142"/>
      </w:del>
    </w:p>
    <w:p w14:paraId="79618AFE" w14:textId="6B76A5E2" w:rsidR="0074559B" w:rsidRPr="005C4DEF" w:rsidDel="00522D2C" w:rsidRDefault="0074559B" w:rsidP="00DE6D05">
      <w:pPr>
        <w:pStyle w:val="Ttulo1"/>
        <w:numPr>
          <w:ilvl w:val="0"/>
          <w:numId w:val="1"/>
        </w:numPr>
        <w:rPr>
          <w:del w:id="6143" w:author="JORGE CONTRERAS ORTIZ" w:date="2021-09-04T14:30:00Z"/>
          <w:lang w:val="en-US"/>
          <w:rPrChange w:id="6144" w:author="JORGE CONTRERAS ORTIZ" w:date="2021-09-08T11:30:00Z">
            <w:rPr>
              <w:del w:id="6145" w:author="JORGE CONTRERAS ORTIZ" w:date="2021-09-04T14:30:00Z"/>
            </w:rPr>
          </w:rPrChange>
        </w:rPr>
        <w:pPrChange w:id="6146" w:author="JORGE CONTRERAS ORTIZ" w:date="2021-09-08T11:07:00Z">
          <w:pPr>
            <w:pStyle w:val="Descripcin"/>
            <w:jc w:val="center"/>
          </w:pPr>
        </w:pPrChange>
      </w:pPr>
      <w:bookmarkStart w:id="6147" w:name="_Toc81499629"/>
      <w:bookmarkStart w:id="6148" w:name="_Toc81499864"/>
      <w:del w:id="6149" w:author="JORGE CONTRERAS ORTIZ" w:date="2021-09-04T14:30:00Z">
        <w:r w:rsidRPr="005C4DEF" w:rsidDel="00522D2C">
          <w:rPr>
            <w:lang w:val="en-US"/>
            <w:rPrChange w:id="6150" w:author="JORGE CONTRERAS ORTIZ" w:date="2021-09-08T11:30:00Z">
              <w:rPr/>
            </w:rPrChange>
          </w:rPr>
          <w:delText xml:space="preserve">Ilustración </w:delText>
        </w:r>
        <w:r w:rsidR="005026F3" w:rsidRPr="00DE6D05" w:rsidDel="00522D2C">
          <w:rPr>
            <w:rPrChange w:id="6151" w:author="JORGE CONTRERAS ORTIZ" w:date="2021-09-08T11:02:00Z">
              <w:rPr/>
            </w:rPrChange>
          </w:rPr>
          <w:fldChar w:fldCharType="begin"/>
        </w:r>
        <w:r w:rsidR="005026F3" w:rsidRPr="005C4DEF" w:rsidDel="00522D2C">
          <w:rPr>
            <w:lang w:val="en-US"/>
            <w:rPrChange w:id="6152" w:author="JORGE CONTRERAS ORTIZ" w:date="2021-09-08T11:30:00Z">
              <w:rPr/>
            </w:rPrChange>
          </w:rPr>
          <w:delInstrText xml:space="preserve"> SEQ Ilustración \* ARABIC </w:delInstrText>
        </w:r>
        <w:r w:rsidR="005026F3" w:rsidRPr="00DE6D05" w:rsidDel="00522D2C">
          <w:rPr>
            <w:rPrChange w:id="6153" w:author="JORGE CONTRERAS ORTIZ" w:date="2021-09-08T11:02:00Z">
              <w:rPr/>
            </w:rPrChange>
          </w:rPr>
          <w:fldChar w:fldCharType="separate"/>
        </w:r>
      </w:del>
      <w:del w:id="6154" w:author="JORGE CONTRERAS ORTIZ" w:date="2021-09-04T08:54:00Z">
        <w:r w:rsidR="00CA0339" w:rsidRPr="005C4DEF" w:rsidDel="00425C71">
          <w:rPr>
            <w:lang w:val="en-US"/>
            <w:rPrChange w:id="6155" w:author="JORGE CONTRERAS ORTIZ" w:date="2021-09-08T11:30:00Z">
              <w:rPr>
                <w:noProof/>
              </w:rPr>
            </w:rPrChange>
          </w:rPr>
          <w:delText>52</w:delText>
        </w:r>
      </w:del>
      <w:del w:id="6156" w:author="JORGE CONTRERAS ORTIZ" w:date="2021-09-04T14:30:00Z">
        <w:r w:rsidR="005026F3" w:rsidRPr="00DE6D05" w:rsidDel="00522D2C">
          <w:rPr>
            <w:rPrChange w:id="6157" w:author="JORGE CONTRERAS ORTIZ" w:date="2021-09-08T11:02:00Z">
              <w:rPr>
                <w:noProof/>
              </w:rPr>
            </w:rPrChange>
          </w:rPr>
          <w:fldChar w:fldCharType="end"/>
        </w:r>
        <w:r w:rsidRPr="005C4DEF" w:rsidDel="00522D2C">
          <w:rPr>
            <w:lang w:val="en-US"/>
            <w:rPrChange w:id="6158" w:author="JORGE CONTRERAS ORTIZ" w:date="2021-09-08T11:30:00Z">
              <w:rPr/>
            </w:rPrChange>
          </w:rPr>
          <w:delText xml:space="preserve"> KTDG102 Evaluation Dongle</w:delText>
        </w:r>
        <w:bookmarkStart w:id="6159" w:name="_Toc81776567"/>
        <w:bookmarkStart w:id="6160" w:name="_Toc81776763"/>
        <w:bookmarkStart w:id="6161" w:name="_Toc81777126"/>
        <w:bookmarkStart w:id="6162" w:name="_Toc81777411"/>
        <w:bookmarkStart w:id="6163" w:name="_Toc81777697"/>
        <w:bookmarkStart w:id="6164" w:name="_Toc81777997"/>
        <w:bookmarkStart w:id="6165" w:name="_Toc81778288"/>
        <w:bookmarkStart w:id="6166" w:name="_Toc81938594"/>
        <w:bookmarkStart w:id="6167" w:name="_Toc81941507"/>
        <w:bookmarkStart w:id="6168" w:name="_Toc81994698"/>
        <w:bookmarkStart w:id="6169" w:name="_Toc81994904"/>
        <w:bookmarkStart w:id="6170" w:name="_Toc81995199"/>
        <w:bookmarkEnd w:id="6147"/>
        <w:bookmarkEnd w:id="6148"/>
        <w:bookmarkEnd w:id="6159"/>
        <w:bookmarkEnd w:id="6160"/>
        <w:bookmarkEnd w:id="6161"/>
        <w:bookmarkEnd w:id="6162"/>
        <w:bookmarkEnd w:id="6163"/>
        <w:bookmarkEnd w:id="6164"/>
        <w:bookmarkEnd w:id="6165"/>
        <w:bookmarkEnd w:id="6166"/>
        <w:bookmarkEnd w:id="6167"/>
        <w:bookmarkEnd w:id="6168"/>
        <w:bookmarkEnd w:id="6169"/>
        <w:bookmarkEnd w:id="6170"/>
      </w:del>
    </w:p>
    <w:p w14:paraId="2E1E2FDB" w14:textId="7DECF00D" w:rsidR="0074559B" w:rsidRPr="005C4DEF" w:rsidDel="00522D2C" w:rsidRDefault="0074559B" w:rsidP="00DE6D05">
      <w:pPr>
        <w:pStyle w:val="Ttulo1"/>
        <w:numPr>
          <w:ilvl w:val="0"/>
          <w:numId w:val="1"/>
        </w:numPr>
        <w:rPr>
          <w:del w:id="6171" w:author="JORGE CONTRERAS ORTIZ" w:date="2021-09-04T14:30:00Z"/>
          <w:lang w:val="en-US"/>
          <w:rPrChange w:id="6172" w:author="JORGE CONTRERAS ORTIZ" w:date="2021-09-08T11:30:00Z">
            <w:rPr>
              <w:del w:id="6173" w:author="JORGE CONTRERAS ORTIZ" w:date="2021-09-04T14:30:00Z"/>
              <w:color w:val="44546A" w:themeColor="text2"/>
              <w:sz w:val="18"/>
              <w:szCs w:val="18"/>
            </w:rPr>
          </w:rPrChange>
        </w:rPr>
        <w:pPrChange w:id="6174" w:author="JORGE CONTRERAS ORTIZ" w:date="2021-09-08T11:07:00Z">
          <w:pPr/>
        </w:pPrChange>
      </w:pPr>
      <w:del w:id="6175" w:author="JORGE CONTRERAS ORTIZ" w:date="2021-09-04T14:30:00Z">
        <w:r w:rsidRPr="005C4DEF" w:rsidDel="00522D2C">
          <w:rPr>
            <w:lang w:val="en-US"/>
            <w:rPrChange w:id="6176" w:author="JORGE CONTRERAS ORTIZ" w:date="2021-09-08T11:30:00Z">
              <w:rPr/>
            </w:rPrChange>
          </w:rPr>
          <w:br w:type="page"/>
        </w:r>
      </w:del>
    </w:p>
    <w:p w14:paraId="571EA884" w14:textId="669E5F0F" w:rsidR="0074559B" w:rsidRPr="005C4DEF" w:rsidDel="00522D2C" w:rsidRDefault="0074559B" w:rsidP="00DE6D05">
      <w:pPr>
        <w:pStyle w:val="Ttulo1"/>
        <w:numPr>
          <w:ilvl w:val="0"/>
          <w:numId w:val="1"/>
        </w:numPr>
        <w:rPr>
          <w:del w:id="6177" w:author="JORGE CONTRERAS ORTIZ" w:date="2021-09-04T14:30:00Z"/>
          <w:lang w:val="en-US"/>
          <w:rPrChange w:id="6178" w:author="JORGE CONTRERAS ORTIZ" w:date="2021-09-08T11:30:00Z">
            <w:rPr>
              <w:del w:id="6179" w:author="JORGE CONTRERAS ORTIZ" w:date="2021-09-04T14:30:00Z"/>
              <w:b/>
              <w:bCs/>
            </w:rPr>
          </w:rPrChange>
        </w:rPr>
        <w:pPrChange w:id="6180" w:author="JORGE CONTRERAS ORTIZ" w:date="2021-09-08T11:07:00Z">
          <w:pPr>
            <w:pStyle w:val="Prrafodelista"/>
            <w:numPr>
              <w:numId w:val="26"/>
            </w:numPr>
            <w:ind w:hanging="360"/>
          </w:pPr>
        </w:pPrChange>
      </w:pPr>
      <w:del w:id="6181" w:author="JORGE CONTRERAS ORTIZ" w:date="2021-09-04T14:30:00Z">
        <w:r w:rsidRPr="005C4DEF" w:rsidDel="00522D2C">
          <w:rPr>
            <w:lang w:val="en-US"/>
            <w:rPrChange w:id="6182" w:author="JORGE CONTRERAS ORTIZ" w:date="2021-09-08T11:30:00Z">
              <w:rPr>
                <w:b/>
                <w:bCs/>
              </w:rPr>
            </w:rPrChange>
          </w:rPr>
          <w:delText xml:space="preserve">Módulo KTWM102: </w:delText>
        </w:r>
        <w:r w:rsidRPr="005C4DEF" w:rsidDel="00522D2C">
          <w:rPr>
            <w:lang w:val="en-US"/>
            <w:rPrChange w:id="6183" w:author="JORGE CONTRERAS ORTIZ" w:date="2021-09-08T11:30:00Z">
              <w:rPr/>
            </w:rPrChange>
          </w:rPr>
          <w:delText>Módulo Thread de Kirale, el cuál se integra en la Coockie PCB</w:delText>
        </w:r>
        <w:bookmarkStart w:id="6184" w:name="_Toc81776568"/>
        <w:bookmarkStart w:id="6185" w:name="_Toc81776764"/>
        <w:bookmarkStart w:id="6186" w:name="_Toc81777127"/>
        <w:bookmarkStart w:id="6187" w:name="_Toc81777412"/>
        <w:bookmarkStart w:id="6188" w:name="_Toc81777698"/>
        <w:bookmarkStart w:id="6189" w:name="_Toc81777998"/>
        <w:bookmarkStart w:id="6190" w:name="_Toc81778289"/>
        <w:bookmarkStart w:id="6191" w:name="_Toc81938595"/>
        <w:bookmarkStart w:id="6192" w:name="_Toc81941508"/>
        <w:bookmarkStart w:id="6193" w:name="_Toc81994699"/>
        <w:bookmarkStart w:id="6194" w:name="_Toc81994905"/>
        <w:bookmarkStart w:id="6195" w:name="_Toc81995200"/>
        <w:bookmarkEnd w:id="6184"/>
        <w:bookmarkEnd w:id="6185"/>
        <w:bookmarkEnd w:id="6186"/>
        <w:bookmarkEnd w:id="6187"/>
        <w:bookmarkEnd w:id="6188"/>
        <w:bookmarkEnd w:id="6189"/>
        <w:bookmarkEnd w:id="6190"/>
        <w:bookmarkEnd w:id="6191"/>
        <w:bookmarkEnd w:id="6192"/>
        <w:bookmarkEnd w:id="6193"/>
        <w:bookmarkEnd w:id="6194"/>
        <w:bookmarkEnd w:id="6195"/>
      </w:del>
    </w:p>
    <w:p w14:paraId="4E33C67D" w14:textId="4CC9F759" w:rsidR="0074559B" w:rsidRPr="005C4DEF" w:rsidDel="00522D2C" w:rsidRDefault="0074559B" w:rsidP="00DE6D05">
      <w:pPr>
        <w:pStyle w:val="Ttulo1"/>
        <w:numPr>
          <w:ilvl w:val="0"/>
          <w:numId w:val="1"/>
        </w:numPr>
        <w:rPr>
          <w:del w:id="6196" w:author="JORGE CONTRERAS ORTIZ" w:date="2021-09-04T14:30:00Z"/>
          <w:lang w:val="en-US"/>
          <w:rPrChange w:id="6197" w:author="JORGE CONTRERAS ORTIZ" w:date="2021-09-08T11:30:00Z">
            <w:rPr>
              <w:del w:id="6198" w:author="JORGE CONTRERAS ORTIZ" w:date="2021-09-04T14:30:00Z"/>
            </w:rPr>
          </w:rPrChange>
        </w:rPr>
        <w:pPrChange w:id="6199" w:author="JORGE CONTRERAS ORTIZ" w:date="2021-09-08T11:07:00Z">
          <w:pPr>
            <w:jc w:val="center"/>
          </w:pPr>
        </w:pPrChange>
      </w:pPr>
      <w:del w:id="6200" w:author="JORGE CONTRERAS ORTIZ" w:date="2021-09-04T14:30:00Z">
        <w:r w:rsidRPr="00DE6D05" w:rsidDel="00522D2C">
          <w:rPr>
            <w:rPrChange w:id="6201" w:author="JORGE CONTRERAS ORTIZ" w:date="2021-09-08T11:02:00Z">
              <w:rPr>
                <w:noProof/>
                <w:color w:val="44546A" w:themeColor="text2"/>
                <w:sz w:val="18"/>
                <w:szCs w:val="18"/>
              </w:rPr>
            </w:rPrChange>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6202" w:name="_Toc81776569"/>
        <w:bookmarkStart w:id="6203" w:name="_Toc81776765"/>
        <w:bookmarkStart w:id="6204" w:name="_Toc81777128"/>
        <w:bookmarkStart w:id="6205" w:name="_Toc81777413"/>
        <w:bookmarkStart w:id="6206" w:name="_Toc81777699"/>
        <w:bookmarkStart w:id="6207" w:name="_Toc81777999"/>
        <w:bookmarkStart w:id="6208" w:name="_Toc81778290"/>
        <w:bookmarkStart w:id="6209" w:name="_Toc81938596"/>
        <w:bookmarkStart w:id="6210" w:name="_Toc81941509"/>
        <w:bookmarkStart w:id="6211" w:name="_Toc81994700"/>
        <w:bookmarkStart w:id="6212" w:name="_Toc81994906"/>
        <w:bookmarkStart w:id="6213" w:name="_Toc81995201"/>
        <w:bookmarkEnd w:id="6202"/>
        <w:bookmarkEnd w:id="6203"/>
        <w:bookmarkEnd w:id="6204"/>
        <w:bookmarkEnd w:id="6205"/>
        <w:bookmarkEnd w:id="6206"/>
        <w:bookmarkEnd w:id="6207"/>
        <w:bookmarkEnd w:id="6208"/>
        <w:bookmarkEnd w:id="6209"/>
        <w:bookmarkEnd w:id="6210"/>
        <w:bookmarkEnd w:id="6211"/>
        <w:bookmarkEnd w:id="6212"/>
        <w:bookmarkEnd w:id="6213"/>
      </w:del>
    </w:p>
    <w:p w14:paraId="335290E3" w14:textId="236B6D03" w:rsidR="0074559B" w:rsidRPr="005C4DEF" w:rsidDel="00522D2C" w:rsidRDefault="0074559B" w:rsidP="00DE6D05">
      <w:pPr>
        <w:pStyle w:val="Ttulo1"/>
        <w:numPr>
          <w:ilvl w:val="0"/>
          <w:numId w:val="1"/>
        </w:numPr>
        <w:rPr>
          <w:del w:id="6214" w:author="JORGE CONTRERAS ORTIZ" w:date="2021-09-04T14:30:00Z"/>
          <w:lang w:val="en-US"/>
          <w:rPrChange w:id="6215" w:author="JORGE CONTRERAS ORTIZ" w:date="2021-09-08T11:30:00Z">
            <w:rPr>
              <w:del w:id="6216" w:author="JORGE CONTRERAS ORTIZ" w:date="2021-09-04T14:30:00Z"/>
            </w:rPr>
          </w:rPrChange>
        </w:rPr>
        <w:pPrChange w:id="6217" w:author="JORGE CONTRERAS ORTIZ" w:date="2021-09-08T11:07:00Z">
          <w:pPr>
            <w:pStyle w:val="Descripcin"/>
            <w:jc w:val="center"/>
          </w:pPr>
        </w:pPrChange>
      </w:pPr>
      <w:bookmarkStart w:id="6218" w:name="_Toc81499630"/>
      <w:bookmarkStart w:id="6219" w:name="_Toc81499865"/>
      <w:del w:id="6220" w:author="JORGE CONTRERAS ORTIZ" w:date="2021-09-04T14:30:00Z">
        <w:r w:rsidRPr="005C4DEF" w:rsidDel="00522D2C">
          <w:rPr>
            <w:lang w:val="en-US"/>
            <w:rPrChange w:id="6221" w:author="JORGE CONTRERAS ORTIZ" w:date="2021-09-08T11:30:00Z">
              <w:rPr/>
            </w:rPrChange>
          </w:rPr>
          <w:delText xml:space="preserve">Ilustración </w:delText>
        </w:r>
        <w:r w:rsidR="005026F3" w:rsidRPr="00DE6D05" w:rsidDel="00522D2C">
          <w:rPr>
            <w:rPrChange w:id="6222" w:author="JORGE CONTRERAS ORTIZ" w:date="2021-09-08T11:02:00Z">
              <w:rPr/>
            </w:rPrChange>
          </w:rPr>
          <w:fldChar w:fldCharType="begin"/>
        </w:r>
        <w:r w:rsidR="005026F3" w:rsidRPr="005C4DEF" w:rsidDel="00522D2C">
          <w:rPr>
            <w:lang w:val="en-US"/>
            <w:rPrChange w:id="6223" w:author="JORGE CONTRERAS ORTIZ" w:date="2021-09-08T11:30:00Z">
              <w:rPr/>
            </w:rPrChange>
          </w:rPr>
          <w:delInstrText xml:space="preserve"> SEQ Ilustración \* ARABIC </w:delInstrText>
        </w:r>
        <w:r w:rsidR="005026F3" w:rsidRPr="00DE6D05" w:rsidDel="00522D2C">
          <w:rPr>
            <w:rPrChange w:id="6224" w:author="JORGE CONTRERAS ORTIZ" w:date="2021-09-08T11:02:00Z">
              <w:rPr/>
            </w:rPrChange>
          </w:rPr>
          <w:fldChar w:fldCharType="separate"/>
        </w:r>
      </w:del>
      <w:del w:id="6225" w:author="JORGE CONTRERAS ORTIZ" w:date="2021-09-04T08:54:00Z">
        <w:r w:rsidR="00CA0339" w:rsidRPr="005C4DEF" w:rsidDel="00425C71">
          <w:rPr>
            <w:lang w:val="en-US"/>
            <w:rPrChange w:id="6226" w:author="JORGE CONTRERAS ORTIZ" w:date="2021-09-08T11:30:00Z">
              <w:rPr>
                <w:noProof/>
              </w:rPr>
            </w:rPrChange>
          </w:rPr>
          <w:delText>53</w:delText>
        </w:r>
      </w:del>
      <w:del w:id="6227" w:author="JORGE CONTRERAS ORTIZ" w:date="2021-09-04T14:30:00Z">
        <w:r w:rsidR="005026F3" w:rsidRPr="00DE6D05" w:rsidDel="00522D2C">
          <w:rPr>
            <w:rPrChange w:id="6228" w:author="JORGE CONTRERAS ORTIZ" w:date="2021-09-08T11:02:00Z">
              <w:rPr>
                <w:noProof/>
              </w:rPr>
            </w:rPrChange>
          </w:rPr>
          <w:fldChar w:fldCharType="end"/>
        </w:r>
        <w:r w:rsidRPr="005C4DEF" w:rsidDel="00522D2C">
          <w:rPr>
            <w:lang w:val="en-US"/>
            <w:rPrChange w:id="6229" w:author="JORGE CONTRERAS ORTIZ" w:date="2021-09-08T11:30:00Z">
              <w:rPr/>
            </w:rPrChange>
          </w:rPr>
          <w:delText xml:space="preserve"> Módulo KTWM102</w:delText>
        </w:r>
        <w:bookmarkStart w:id="6230" w:name="_Toc81776570"/>
        <w:bookmarkStart w:id="6231" w:name="_Toc81776766"/>
        <w:bookmarkStart w:id="6232" w:name="_Toc81777129"/>
        <w:bookmarkStart w:id="6233" w:name="_Toc81777414"/>
        <w:bookmarkStart w:id="6234" w:name="_Toc81777700"/>
        <w:bookmarkStart w:id="6235" w:name="_Toc81778000"/>
        <w:bookmarkStart w:id="6236" w:name="_Toc81778291"/>
        <w:bookmarkStart w:id="6237" w:name="_Toc81938597"/>
        <w:bookmarkStart w:id="6238" w:name="_Toc81941510"/>
        <w:bookmarkStart w:id="6239" w:name="_Toc81994701"/>
        <w:bookmarkStart w:id="6240" w:name="_Toc81994907"/>
        <w:bookmarkStart w:id="6241" w:name="_Toc81995202"/>
        <w:bookmarkEnd w:id="6218"/>
        <w:bookmarkEnd w:id="6219"/>
        <w:bookmarkEnd w:id="6230"/>
        <w:bookmarkEnd w:id="6231"/>
        <w:bookmarkEnd w:id="6232"/>
        <w:bookmarkEnd w:id="6233"/>
        <w:bookmarkEnd w:id="6234"/>
        <w:bookmarkEnd w:id="6235"/>
        <w:bookmarkEnd w:id="6236"/>
        <w:bookmarkEnd w:id="6237"/>
        <w:bookmarkEnd w:id="6238"/>
        <w:bookmarkEnd w:id="6239"/>
        <w:bookmarkEnd w:id="6240"/>
        <w:bookmarkEnd w:id="6241"/>
      </w:del>
    </w:p>
    <w:p w14:paraId="72611924" w14:textId="6B41C2B6" w:rsidR="00F21168" w:rsidRPr="005C4DEF" w:rsidDel="00522D2C" w:rsidRDefault="00F21168" w:rsidP="00DE6D05">
      <w:pPr>
        <w:pStyle w:val="Ttulo1"/>
        <w:numPr>
          <w:ilvl w:val="0"/>
          <w:numId w:val="1"/>
        </w:numPr>
        <w:rPr>
          <w:del w:id="6242" w:author="JORGE CONTRERAS ORTIZ" w:date="2021-09-04T14:30:00Z"/>
          <w:lang w:val="en-US"/>
          <w:rPrChange w:id="6243" w:author="JORGE CONTRERAS ORTIZ" w:date="2021-09-08T11:30:00Z">
            <w:rPr>
              <w:del w:id="6244" w:author="JORGE CONTRERAS ORTIZ" w:date="2021-09-04T14:30:00Z"/>
            </w:rPr>
          </w:rPrChange>
        </w:rPr>
        <w:pPrChange w:id="6245" w:author="JORGE CONTRERAS ORTIZ" w:date="2021-09-08T11:07:00Z">
          <w:pPr/>
        </w:pPrChange>
      </w:pPr>
      <w:bookmarkStart w:id="6246" w:name="_Toc81776571"/>
      <w:bookmarkStart w:id="6247" w:name="_Toc81776767"/>
      <w:bookmarkStart w:id="6248" w:name="_Toc81777130"/>
      <w:bookmarkStart w:id="6249" w:name="_Toc81777415"/>
      <w:bookmarkStart w:id="6250" w:name="_Toc81777701"/>
      <w:bookmarkStart w:id="6251" w:name="_Toc81778001"/>
      <w:bookmarkStart w:id="6252" w:name="_Toc81778292"/>
      <w:bookmarkStart w:id="6253" w:name="_Toc81938598"/>
      <w:bookmarkStart w:id="6254" w:name="_Toc81941511"/>
      <w:bookmarkStart w:id="6255" w:name="_Toc81994702"/>
      <w:bookmarkStart w:id="6256" w:name="_Toc81994908"/>
      <w:bookmarkStart w:id="6257" w:name="_Toc81995203"/>
      <w:bookmarkEnd w:id="6246"/>
      <w:bookmarkEnd w:id="6247"/>
      <w:bookmarkEnd w:id="6248"/>
      <w:bookmarkEnd w:id="6249"/>
      <w:bookmarkEnd w:id="6250"/>
      <w:bookmarkEnd w:id="6251"/>
      <w:bookmarkEnd w:id="6252"/>
      <w:bookmarkEnd w:id="6253"/>
      <w:bookmarkEnd w:id="6254"/>
      <w:bookmarkEnd w:id="6255"/>
      <w:bookmarkEnd w:id="6256"/>
      <w:bookmarkEnd w:id="6257"/>
    </w:p>
    <w:p w14:paraId="018D2863" w14:textId="072769F4" w:rsidR="0074559B" w:rsidRPr="005C4DEF" w:rsidDel="00522D2C" w:rsidRDefault="0074559B" w:rsidP="00DE6D05">
      <w:pPr>
        <w:pStyle w:val="Ttulo1"/>
        <w:numPr>
          <w:ilvl w:val="0"/>
          <w:numId w:val="1"/>
        </w:numPr>
        <w:rPr>
          <w:del w:id="6258" w:author="JORGE CONTRERAS ORTIZ" w:date="2021-09-04T14:30:00Z"/>
          <w:lang w:val="en-US"/>
          <w:rPrChange w:id="6259" w:author="JORGE CONTRERAS ORTIZ" w:date="2021-09-08T11:30:00Z">
            <w:rPr>
              <w:del w:id="6260" w:author="JORGE CONTRERAS ORTIZ" w:date="2021-09-04T14:30:00Z"/>
              <w:lang w:val="en-US"/>
            </w:rPr>
          </w:rPrChange>
        </w:rPr>
        <w:pPrChange w:id="6261" w:author="JORGE CONTRERAS ORTIZ" w:date="2021-09-08T11:07:00Z">
          <w:pPr>
            <w:pStyle w:val="Prrafodelista"/>
            <w:numPr>
              <w:numId w:val="26"/>
            </w:numPr>
            <w:ind w:hanging="360"/>
          </w:pPr>
        </w:pPrChange>
      </w:pPr>
      <w:del w:id="6262" w:author="JORGE CONTRERAS ORTIZ" w:date="2021-09-04T14:30:00Z">
        <w:r w:rsidRPr="005C4DEF" w:rsidDel="00522D2C">
          <w:rPr>
            <w:lang w:val="en-US"/>
            <w:rPrChange w:id="6263" w:author="JORGE CONTRERAS ORTIZ" w:date="2021-09-08T11:30:00Z">
              <w:rPr>
                <w:b/>
                <w:bCs/>
                <w:lang w:val="en-US"/>
              </w:rPr>
            </w:rPrChange>
          </w:rPr>
          <w:delText xml:space="preserve">Border Router: </w:delText>
        </w:r>
        <w:r w:rsidRPr="005C4DEF" w:rsidDel="00522D2C">
          <w:rPr>
            <w:lang w:val="en-US"/>
            <w:rPrChange w:id="6264" w:author="JORGE CONTRERAS ORTIZ" w:date="2021-09-08T11:30:00Z">
              <w:rPr>
                <w:lang w:val="en-US"/>
              </w:rPr>
            </w:rPrChange>
          </w:rPr>
          <w:delText>Border Router propio de Kirale.</w:delText>
        </w:r>
        <w:bookmarkStart w:id="6265" w:name="_Toc81776572"/>
        <w:bookmarkStart w:id="6266" w:name="_Toc81776768"/>
        <w:bookmarkStart w:id="6267" w:name="_Toc81777131"/>
        <w:bookmarkStart w:id="6268" w:name="_Toc81777416"/>
        <w:bookmarkStart w:id="6269" w:name="_Toc81777702"/>
        <w:bookmarkStart w:id="6270" w:name="_Toc81778002"/>
        <w:bookmarkStart w:id="6271" w:name="_Toc81778293"/>
        <w:bookmarkStart w:id="6272" w:name="_Toc81938599"/>
        <w:bookmarkStart w:id="6273" w:name="_Toc81941512"/>
        <w:bookmarkStart w:id="6274" w:name="_Toc81994703"/>
        <w:bookmarkStart w:id="6275" w:name="_Toc81994909"/>
        <w:bookmarkStart w:id="6276" w:name="_Toc81995204"/>
        <w:bookmarkEnd w:id="6265"/>
        <w:bookmarkEnd w:id="6266"/>
        <w:bookmarkEnd w:id="6267"/>
        <w:bookmarkEnd w:id="6268"/>
        <w:bookmarkEnd w:id="6269"/>
        <w:bookmarkEnd w:id="6270"/>
        <w:bookmarkEnd w:id="6271"/>
        <w:bookmarkEnd w:id="6272"/>
        <w:bookmarkEnd w:id="6273"/>
        <w:bookmarkEnd w:id="6274"/>
        <w:bookmarkEnd w:id="6275"/>
        <w:bookmarkEnd w:id="6276"/>
      </w:del>
    </w:p>
    <w:p w14:paraId="3C34293E" w14:textId="0E1860BA" w:rsidR="00F21168" w:rsidRPr="005C4DEF" w:rsidDel="00522D2C" w:rsidRDefault="00F21168" w:rsidP="00DE6D05">
      <w:pPr>
        <w:pStyle w:val="Ttulo1"/>
        <w:numPr>
          <w:ilvl w:val="0"/>
          <w:numId w:val="1"/>
        </w:numPr>
        <w:rPr>
          <w:del w:id="6277" w:author="JORGE CONTRERAS ORTIZ" w:date="2021-09-04T14:30:00Z"/>
          <w:lang w:val="en-US"/>
          <w:rPrChange w:id="6278" w:author="JORGE CONTRERAS ORTIZ" w:date="2021-09-08T11:30:00Z">
            <w:rPr>
              <w:del w:id="6279" w:author="JORGE CONTRERAS ORTIZ" w:date="2021-09-04T14:30:00Z"/>
              <w:lang w:val="en-US"/>
            </w:rPr>
          </w:rPrChange>
        </w:rPr>
        <w:pPrChange w:id="6280" w:author="JORGE CONTRERAS ORTIZ" w:date="2021-09-08T11:07:00Z">
          <w:pPr>
            <w:pStyle w:val="Prrafodelista"/>
          </w:pPr>
        </w:pPrChange>
      </w:pPr>
      <w:bookmarkStart w:id="6281" w:name="_Toc81776573"/>
      <w:bookmarkStart w:id="6282" w:name="_Toc81776769"/>
      <w:bookmarkStart w:id="6283" w:name="_Toc81777132"/>
      <w:bookmarkStart w:id="6284" w:name="_Toc81777417"/>
      <w:bookmarkStart w:id="6285" w:name="_Toc81777703"/>
      <w:bookmarkStart w:id="6286" w:name="_Toc81778003"/>
      <w:bookmarkStart w:id="6287" w:name="_Toc81778294"/>
      <w:bookmarkStart w:id="6288" w:name="_Toc81938600"/>
      <w:bookmarkStart w:id="6289" w:name="_Toc81941513"/>
      <w:bookmarkStart w:id="6290" w:name="_Toc81994704"/>
      <w:bookmarkStart w:id="6291" w:name="_Toc81994910"/>
      <w:bookmarkStart w:id="6292" w:name="_Toc81995205"/>
      <w:bookmarkEnd w:id="6281"/>
      <w:bookmarkEnd w:id="6282"/>
      <w:bookmarkEnd w:id="6283"/>
      <w:bookmarkEnd w:id="6284"/>
      <w:bookmarkEnd w:id="6285"/>
      <w:bookmarkEnd w:id="6286"/>
      <w:bookmarkEnd w:id="6287"/>
      <w:bookmarkEnd w:id="6288"/>
      <w:bookmarkEnd w:id="6289"/>
      <w:bookmarkEnd w:id="6290"/>
      <w:bookmarkEnd w:id="6291"/>
      <w:bookmarkEnd w:id="6292"/>
    </w:p>
    <w:p w14:paraId="1F53223A" w14:textId="0D1F9AE1" w:rsidR="0074559B" w:rsidRPr="005C4DEF" w:rsidDel="00522D2C" w:rsidRDefault="0074559B" w:rsidP="00DE6D05">
      <w:pPr>
        <w:pStyle w:val="Ttulo1"/>
        <w:numPr>
          <w:ilvl w:val="0"/>
          <w:numId w:val="1"/>
        </w:numPr>
        <w:rPr>
          <w:del w:id="6293" w:author="JORGE CONTRERAS ORTIZ" w:date="2021-09-04T14:30:00Z"/>
          <w:lang w:val="en-US"/>
          <w:rPrChange w:id="6294" w:author="JORGE CONTRERAS ORTIZ" w:date="2021-09-08T11:30:00Z">
            <w:rPr>
              <w:del w:id="6295" w:author="JORGE CONTRERAS ORTIZ" w:date="2021-09-04T14:30:00Z"/>
            </w:rPr>
          </w:rPrChange>
        </w:rPr>
        <w:pPrChange w:id="6296" w:author="JORGE CONTRERAS ORTIZ" w:date="2021-09-08T11:07:00Z">
          <w:pPr>
            <w:jc w:val="center"/>
          </w:pPr>
        </w:pPrChange>
      </w:pPr>
      <w:del w:id="6297" w:author="JORGE CONTRERAS ORTIZ" w:date="2021-09-04T14:30:00Z">
        <w:r w:rsidRPr="00DE6D05" w:rsidDel="00522D2C">
          <w:rPr>
            <w:rPrChange w:id="6298" w:author="JORGE CONTRERAS ORTIZ" w:date="2021-09-08T11:02:00Z">
              <w:rPr>
                <w:noProof/>
                <w:color w:val="44546A" w:themeColor="text2"/>
                <w:sz w:val="18"/>
                <w:szCs w:val="18"/>
              </w:rPr>
            </w:rPrChange>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6299" w:name="_Toc81776574"/>
        <w:bookmarkStart w:id="6300" w:name="_Toc81776770"/>
        <w:bookmarkStart w:id="6301" w:name="_Toc81777133"/>
        <w:bookmarkStart w:id="6302" w:name="_Toc81777418"/>
        <w:bookmarkStart w:id="6303" w:name="_Toc81777704"/>
        <w:bookmarkStart w:id="6304" w:name="_Toc81778004"/>
        <w:bookmarkStart w:id="6305" w:name="_Toc81778295"/>
        <w:bookmarkStart w:id="6306" w:name="_Toc81938601"/>
        <w:bookmarkStart w:id="6307" w:name="_Toc81941514"/>
        <w:bookmarkStart w:id="6308" w:name="_Toc81994705"/>
        <w:bookmarkStart w:id="6309" w:name="_Toc81994911"/>
        <w:bookmarkStart w:id="6310" w:name="_Toc81995206"/>
        <w:bookmarkEnd w:id="6299"/>
        <w:bookmarkEnd w:id="6300"/>
        <w:bookmarkEnd w:id="6301"/>
        <w:bookmarkEnd w:id="6302"/>
        <w:bookmarkEnd w:id="6303"/>
        <w:bookmarkEnd w:id="6304"/>
        <w:bookmarkEnd w:id="6305"/>
        <w:bookmarkEnd w:id="6306"/>
        <w:bookmarkEnd w:id="6307"/>
        <w:bookmarkEnd w:id="6308"/>
        <w:bookmarkEnd w:id="6309"/>
        <w:bookmarkEnd w:id="6310"/>
      </w:del>
    </w:p>
    <w:p w14:paraId="5354D0C1" w14:textId="5FAC95A2" w:rsidR="0074559B" w:rsidRPr="005C4DEF" w:rsidDel="00522D2C" w:rsidRDefault="0074559B" w:rsidP="00DE6D05">
      <w:pPr>
        <w:pStyle w:val="Ttulo1"/>
        <w:numPr>
          <w:ilvl w:val="0"/>
          <w:numId w:val="1"/>
        </w:numPr>
        <w:rPr>
          <w:del w:id="6311" w:author="JORGE CONTRERAS ORTIZ" w:date="2021-09-04T14:30:00Z"/>
          <w:lang w:val="en-US"/>
          <w:rPrChange w:id="6312" w:author="JORGE CONTRERAS ORTIZ" w:date="2021-09-08T11:30:00Z">
            <w:rPr>
              <w:del w:id="6313" w:author="JORGE CONTRERAS ORTIZ" w:date="2021-09-04T14:30:00Z"/>
            </w:rPr>
          </w:rPrChange>
        </w:rPr>
        <w:pPrChange w:id="6314" w:author="JORGE CONTRERAS ORTIZ" w:date="2021-09-08T11:07:00Z">
          <w:pPr>
            <w:pStyle w:val="Descripcin"/>
            <w:jc w:val="center"/>
          </w:pPr>
        </w:pPrChange>
      </w:pPr>
      <w:bookmarkStart w:id="6315" w:name="_Toc81499631"/>
      <w:bookmarkStart w:id="6316" w:name="_Toc81499866"/>
      <w:del w:id="6317" w:author="JORGE CONTRERAS ORTIZ" w:date="2021-09-04T14:30:00Z">
        <w:r w:rsidRPr="005C4DEF" w:rsidDel="00522D2C">
          <w:rPr>
            <w:lang w:val="en-US"/>
            <w:rPrChange w:id="6318" w:author="JORGE CONTRERAS ORTIZ" w:date="2021-09-08T11:30:00Z">
              <w:rPr/>
            </w:rPrChange>
          </w:rPr>
          <w:delText xml:space="preserve">Ilustración </w:delText>
        </w:r>
        <w:r w:rsidR="005026F3" w:rsidRPr="00DE6D05" w:rsidDel="00522D2C">
          <w:rPr>
            <w:rPrChange w:id="6319" w:author="JORGE CONTRERAS ORTIZ" w:date="2021-09-08T11:02:00Z">
              <w:rPr/>
            </w:rPrChange>
          </w:rPr>
          <w:fldChar w:fldCharType="begin"/>
        </w:r>
        <w:r w:rsidR="005026F3" w:rsidRPr="005C4DEF" w:rsidDel="00522D2C">
          <w:rPr>
            <w:lang w:val="en-US"/>
            <w:rPrChange w:id="6320" w:author="JORGE CONTRERAS ORTIZ" w:date="2021-09-08T11:30:00Z">
              <w:rPr/>
            </w:rPrChange>
          </w:rPr>
          <w:delInstrText xml:space="preserve"> SEQ Ilustración \* ARABIC </w:delInstrText>
        </w:r>
        <w:r w:rsidR="005026F3" w:rsidRPr="00DE6D05" w:rsidDel="00522D2C">
          <w:rPr>
            <w:rPrChange w:id="6321" w:author="JORGE CONTRERAS ORTIZ" w:date="2021-09-08T11:02:00Z">
              <w:rPr/>
            </w:rPrChange>
          </w:rPr>
          <w:fldChar w:fldCharType="separate"/>
        </w:r>
      </w:del>
      <w:del w:id="6322" w:author="JORGE CONTRERAS ORTIZ" w:date="2021-09-04T08:54:00Z">
        <w:r w:rsidR="00CA0339" w:rsidRPr="005C4DEF" w:rsidDel="00425C71">
          <w:rPr>
            <w:lang w:val="en-US"/>
            <w:rPrChange w:id="6323" w:author="JORGE CONTRERAS ORTIZ" w:date="2021-09-08T11:30:00Z">
              <w:rPr>
                <w:noProof/>
              </w:rPr>
            </w:rPrChange>
          </w:rPr>
          <w:delText>54</w:delText>
        </w:r>
      </w:del>
      <w:del w:id="6324" w:author="JORGE CONTRERAS ORTIZ" w:date="2021-09-04T14:30:00Z">
        <w:r w:rsidR="005026F3" w:rsidRPr="00DE6D05" w:rsidDel="00522D2C">
          <w:rPr>
            <w:rPrChange w:id="6325" w:author="JORGE CONTRERAS ORTIZ" w:date="2021-09-08T11:02:00Z">
              <w:rPr>
                <w:noProof/>
              </w:rPr>
            </w:rPrChange>
          </w:rPr>
          <w:fldChar w:fldCharType="end"/>
        </w:r>
        <w:r w:rsidRPr="005C4DEF" w:rsidDel="00522D2C">
          <w:rPr>
            <w:lang w:val="en-US"/>
            <w:rPrChange w:id="6326" w:author="JORGE CONTRERAS ORTIZ" w:date="2021-09-08T11:30:00Z">
              <w:rPr/>
            </w:rPrChange>
          </w:rPr>
          <w:delText xml:space="preserve"> Border Router</w:delText>
        </w:r>
        <w:bookmarkStart w:id="6327" w:name="_Toc81776575"/>
        <w:bookmarkStart w:id="6328" w:name="_Toc81776771"/>
        <w:bookmarkStart w:id="6329" w:name="_Toc81777134"/>
        <w:bookmarkStart w:id="6330" w:name="_Toc81777419"/>
        <w:bookmarkStart w:id="6331" w:name="_Toc81777705"/>
        <w:bookmarkStart w:id="6332" w:name="_Toc81778005"/>
        <w:bookmarkStart w:id="6333" w:name="_Toc81778296"/>
        <w:bookmarkStart w:id="6334" w:name="_Toc81938602"/>
        <w:bookmarkStart w:id="6335" w:name="_Toc81941515"/>
        <w:bookmarkStart w:id="6336" w:name="_Toc81994706"/>
        <w:bookmarkStart w:id="6337" w:name="_Toc81994912"/>
        <w:bookmarkStart w:id="6338" w:name="_Toc81995207"/>
        <w:bookmarkEnd w:id="6315"/>
        <w:bookmarkEnd w:id="6316"/>
        <w:bookmarkEnd w:id="6327"/>
        <w:bookmarkEnd w:id="6328"/>
        <w:bookmarkEnd w:id="6329"/>
        <w:bookmarkEnd w:id="6330"/>
        <w:bookmarkEnd w:id="6331"/>
        <w:bookmarkEnd w:id="6332"/>
        <w:bookmarkEnd w:id="6333"/>
        <w:bookmarkEnd w:id="6334"/>
        <w:bookmarkEnd w:id="6335"/>
        <w:bookmarkEnd w:id="6336"/>
        <w:bookmarkEnd w:id="6337"/>
        <w:bookmarkEnd w:id="6338"/>
      </w:del>
    </w:p>
    <w:p w14:paraId="5164833E" w14:textId="3315F93A" w:rsidR="00F21168" w:rsidRPr="005C4DEF" w:rsidDel="00522D2C" w:rsidRDefault="00F21168" w:rsidP="00DE6D05">
      <w:pPr>
        <w:pStyle w:val="Ttulo1"/>
        <w:numPr>
          <w:ilvl w:val="0"/>
          <w:numId w:val="1"/>
        </w:numPr>
        <w:rPr>
          <w:del w:id="6339" w:author="JORGE CONTRERAS ORTIZ" w:date="2021-09-04T14:30:00Z"/>
          <w:lang w:val="en-US"/>
          <w:rPrChange w:id="6340" w:author="JORGE CONTRERAS ORTIZ" w:date="2021-09-08T11:30:00Z">
            <w:rPr>
              <w:del w:id="6341" w:author="JORGE CONTRERAS ORTIZ" w:date="2021-09-04T14:30:00Z"/>
            </w:rPr>
          </w:rPrChange>
        </w:rPr>
        <w:pPrChange w:id="6342" w:author="JORGE CONTRERAS ORTIZ" w:date="2021-09-08T11:07:00Z">
          <w:pPr>
            <w:jc w:val="left"/>
          </w:pPr>
        </w:pPrChange>
      </w:pPr>
      <w:del w:id="6343" w:author="JORGE CONTRERAS ORTIZ" w:date="2021-09-04T14:30:00Z">
        <w:r w:rsidRPr="005C4DEF" w:rsidDel="00522D2C">
          <w:rPr>
            <w:lang w:val="en-US"/>
            <w:rPrChange w:id="6344" w:author="JORGE CONTRERAS ORTIZ" w:date="2021-09-08T11:30:00Z">
              <w:rPr/>
            </w:rPrChange>
          </w:rPr>
          <w:br w:type="page"/>
        </w:r>
      </w:del>
    </w:p>
    <w:p w14:paraId="77D95E9A" w14:textId="4CE1D3D4" w:rsidR="0074559B" w:rsidRPr="005C4DEF" w:rsidDel="00522D2C" w:rsidRDefault="0074559B" w:rsidP="00DE6D05">
      <w:pPr>
        <w:pStyle w:val="Ttulo1"/>
        <w:numPr>
          <w:ilvl w:val="0"/>
          <w:numId w:val="1"/>
        </w:numPr>
        <w:rPr>
          <w:del w:id="6345" w:author="JORGE CONTRERAS ORTIZ" w:date="2021-09-04T14:30:00Z"/>
          <w:lang w:val="en-US"/>
          <w:rPrChange w:id="6346" w:author="JORGE CONTRERAS ORTIZ" w:date="2021-09-08T11:30:00Z">
            <w:rPr>
              <w:del w:id="6347" w:author="JORGE CONTRERAS ORTIZ" w:date="2021-09-04T14:30:00Z"/>
            </w:rPr>
          </w:rPrChange>
        </w:rPr>
        <w:pPrChange w:id="6348" w:author="JORGE CONTRERAS ORTIZ" w:date="2021-09-08T11:07:00Z">
          <w:pPr>
            <w:pStyle w:val="Prrafodelista"/>
            <w:numPr>
              <w:numId w:val="26"/>
            </w:numPr>
            <w:ind w:hanging="360"/>
          </w:pPr>
        </w:pPrChange>
      </w:pPr>
      <w:del w:id="6349" w:author="JORGE CONTRERAS ORTIZ" w:date="2021-09-04T14:30:00Z">
        <w:r w:rsidRPr="005C4DEF" w:rsidDel="00522D2C">
          <w:rPr>
            <w:lang w:val="en-US"/>
            <w:rPrChange w:id="6350" w:author="JORGE CONTRERAS ORTIZ" w:date="2021-09-08T11:30:00Z">
              <w:rPr>
                <w:b/>
                <w:bCs/>
              </w:rPr>
            </w:rPrChange>
          </w:rPr>
          <w:delText>Coockie:</w:delText>
        </w:r>
        <w:r w:rsidRPr="005C4DEF" w:rsidDel="00522D2C">
          <w:rPr>
            <w:lang w:val="en-US"/>
            <w:rPrChange w:id="6351" w:author="JORGE CONTRERAS ORTIZ" w:date="2021-09-08T11:30:00Z">
              <w:rPr/>
            </w:rPrChange>
          </w:rPr>
          <w:delText xml:space="preserve"> Módulo sobre el que se implementa el diseño final de la PCB realizada.</w:delText>
        </w:r>
        <w:bookmarkStart w:id="6352" w:name="_Toc81776576"/>
        <w:bookmarkStart w:id="6353" w:name="_Toc81776772"/>
        <w:bookmarkStart w:id="6354" w:name="_Toc81777135"/>
        <w:bookmarkStart w:id="6355" w:name="_Toc81777420"/>
        <w:bookmarkStart w:id="6356" w:name="_Toc81777706"/>
        <w:bookmarkStart w:id="6357" w:name="_Toc81778006"/>
        <w:bookmarkStart w:id="6358" w:name="_Toc81778297"/>
        <w:bookmarkStart w:id="6359" w:name="_Toc81938603"/>
        <w:bookmarkStart w:id="6360" w:name="_Toc81941516"/>
        <w:bookmarkStart w:id="6361" w:name="_Toc81994707"/>
        <w:bookmarkStart w:id="6362" w:name="_Toc81994913"/>
        <w:bookmarkStart w:id="6363" w:name="_Toc81995208"/>
        <w:bookmarkEnd w:id="6352"/>
        <w:bookmarkEnd w:id="6353"/>
        <w:bookmarkEnd w:id="6354"/>
        <w:bookmarkEnd w:id="6355"/>
        <w:bookmarkEnd w:id="6356"/>
        <w:bookmarkEnd w:id="6357"/>
        <w:bookmarkEnd w:id="6358"/>
        <w:bookmarkEnd w:id="6359"/>
        <w:bookmarkEnd w:id="6360"/>
        <w:bookmarkEnd w:id="6361"/>
        <w:bookmarkEnd w:id="6362"/>
        <w:bookmarkEnd w:id="6363"/>
      </w:del>
    </w:p>
    <w:p w14:paraId="690F4469" w14:textId="558260BB" w:rsidR="0074559B" w:rsidRPr="005C4DEF" w:rsidDel="00522D2C" w:rsidRDefault="0074559B" w:rsidP="00DE6D05">
      <w:pPr>
        <w:pStyle w:val="Ttulo1"/>
        <w:numPr>
          <w:ilvl w:val="0"/>
          <w:numId w:val="1"/>
        </w:numPr>
        <w:rPr>
          <w:del w:id="6364" w:author="JORGE CONTRERAS ORTIZ" w:date="2021-09-04T14:30:00Z"/>
          <w:lang w:val="en-US"/>
          <w:rPrChange w:id="6365" w:author="JORGE CONTRERAS ORTIZ" w:date="2021-09-08T11:30:00Z">
            <w:rPr>
              <w:del w:id="6366" w:author="JORGE CONTRERAS ORTIZ" w:date="2021-09-04T14:30:00Z"/>
            </w:rPr>
          </w:rPrChange>
        </w:rPr>
        <w:pPrChange w:id="6367" w:author="JORGE CONTRERAS ORTIZ" w:date="2021-09-08T11:07:00Z">
          <w:pPr>
            <w:jc w:val="center"/>
          </w:pPr>
        </w:pPrChange>
      </w:pPr>
      <w:del w:id="6368" w:author="JORGE CONTRERAS ORTIZ" w:date="2021-09-04T14:30:00Z">
        <w:r w:rsidRPr="00DE6D05" w:rsidDel="00522D2C">
          <w:rPr>
            <w:rPrChange w:id="6369" w:author="JORGE CONTRERAS ORTIZ" w:date="2021-09-08T11:02:00Z">
              <w:rPr>
                <w:noProof/>
                <w:color w:val="44546A" w:themeColor="text2"/>
                <w:sz w:val="18"/>
                <w:szCs w:val="18"/>
              </w:rPr>
            </w:rPrChange>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6370" w:name="_Toc81776577"/>
        <w:bookmarkStart w:id="6371" w:name="_Toc81776773"/>
        <w:bookmarkStart w:id="6372" w:name="_Toc81777136"/>
        <w:bookmarkStart w:id="6373" w:name="_Toc81777421"/>
        <w:bookmarkStart w:id="6374" w:name="_Toc81777707"/>
        <w:bookmarkStart w:id="6375" w:name="_Toc81778007"/>
        <w:bookmarkStart w:id="6376" w:name="_Toc81778298"/>
        <w:bookmarkStart w:id="6377" w:name="_Toc81938604"/>
        <w:bookmarkStart w:id="6378" w:name="_Toc81941517"/>
        <w:bookmarkStart w:id="6379" w:name="_Toc81994708"/>
        <w:bookmarkStart w:id="6380" w:name="_Toc81994914"/>
        <w:bookmarkStart w:id="6381" w:name="_Toc81995209"/>
        <w:bookmarkEnd w:id="6370"/>
        <w:bookmarkEnd w:id="6371"/>
        <w:bookmarkEnd w:id="6372"/>
        <w:bookmarkEnd w:id="6373"/>
        <w:bookmarkEnd w:id="6374"/>
        <w:bookmarkEnd w:id="6375"/>
        <w:bookmarkEnd w:id="6376"/>
        <w:bookmarkEnd w:id="6377"/>
        <w:bookmarkEnd w:id="6378"/>
        <w:bookmarkEnd w:id="6379"/>
        <w:bookmarkEnd w:id="6380"/>
        <w:bookmarkEnd w:id="6381"/>
      </w:del>
    </w:p>
    <w:p w14:paraId="09C063C3" w14:textId="6528AD42" w:rsidR="0074559B" w:rsidRPr="005C4DEF" w:rsidDel="00522D2C" w:rsidRDefault="0074559B" w:rsidP="00DE6D05">
      <w:pPr>
        <w:pStyle w:val="Ttulo1"/>
        <w:numPr>
          <w:ilvl w:val="0"/>
          <w:numId w:val="1"/>
        </w:numPr>
        <w:rPr>
          <w:del w:id="6382" w:author="JORGE CONTRERAS ORTIZ" w:date="2021-09-04T14:30:00Z"/>
          <w:lang w:val="en-US"/>
          <w:rPrChange w:id="6383" w:author="JORGE CONTRERAS ORTIZ" w:date="2021-09-08T11:30:00Z">
            <w:rPr>
              <w:del w:id="6384" w:author="JORGE CONTRERAS ORTIZ" w:date="2021-09-04T14:30:00Z"/>
            </w:rPr>
          </w:rPrChange>
        </w:rPr>
        <w:pPrChange w:id="6385" w:author="JORGE CONTRERAS ORTIZ" w:date="2021-09-08T11:07:00Z">
          <w:pPr>
            <w:pStyle w:val="Descripcin"/>
            <w:jc w:val="center"/>
          </w:pPr>
        </w:pPrChange>
      </w:pPr>
      <w:bookmarkStart w:id="6386" w:name="_Toc81499632"/>
      <w:bookmarkStart w:id="6387" w:name="_Toc81499867"/>
      <w:del w:id="6388" w:author="JORGE CONTRERAS ORTIZ" w:date="2021-09-04T14:30:00Z">
        <w:r w:rsidRPr="005C4DEF" w:rsidDel="00522D2C">
          <w:rPr>
            <w:lang w:val="en-US"/>
            <w:rPrChange w:id="6389" w:author="JORGE CONTRERAS ORTIZ" w:date="2021-09-08T11:30:00Z">
              <w:rPr/>
            </w:rPrChange>
          </w:rPr>
          <w:delText xml:space="preserve">Ilustración </w:delText>
        </w:r>
        <w:r w:rsidR="005026F3" w:rsidRPr="00DE6D05" w:rsidDel="00522D2C">
          <w:rPr>
            <w:rPrChange w:id="6390" w:author="JORGE CONTRERAS ORTIZ" w:date="2021-09-08T11:02:00Z">
              <w:rPr/>
            </w:rPrChange>
          </w:rPr>
          <w:fldChar w:fldCharType="begin"/>
        </w:r>
        <w:r w:rsidR="005026F3" w:rsidRPr="005C4DEF" w:rsidDel="00522D2C">
          <w:rPr>
            <w:lang w:val="en-US"/>
            <w:rPrChange w:id="6391" w:author="JORGE CONTRERAS ORTIZ" w:date="2021-09-08T11:30:00Z">
              <w:rPr/>
            </w:rPrChange>
          </w:rPr>
          <w:delInstrText xml:space="preserve"> SEQ Ilustración \* ARABIC </w:delInstrText>
        </w:r>
        <w:r w:rsidR="005026F3" w:rsidRPr="00DE6D05" w:rsidDel="00522D2C">
          <w:rPr>
            <w:rPrChange w:id="6392" w:author="JORGE CONTRERAS ORTIZ" w:date="2021-09-08T11:02:00Z">
              <w:rPr/>
            </w:rPrChange>
          </w:rPr>
          <w:fldChar w:fldCharType="separate"/>
        </w:r>
      </w:del>
      <w:del w:id="6393" w:author="JORGE CONTRERAS ORTIZ" w:date="2021-09-04T08:54:00Z">
        <w:r w:rsidR="00CA0339" w:rsidRPr="005C4DEF" w:rsidDel="00425C71">
          <w:rPr>
            <w:lang w:val="en-US"/>
            <w:rPrChange w:id="6394" w:author="JORGE CONTRERAS ORTIZ" w:date="2021-09-08T11:30:00Z">
              <w:rPr>
                <w:noProof/>
              </w:rPr>
            </w:rPrChange>
          </w:rPr>
          <w:delText>55</w:delText>
        </w:r>
      </w:del>
      <w:del w:id="6395" w:author="JORGE CONTRERAS ORTIZ" w:date="2021-09-04T14:30:00Z">
        <w:r w:rsidR="005026F3" w:rsidRPr="00DE6D05" w:rsidDel="00522D2C">
          <w:rPr>
            <w:rPrChange w:id="6396" w:author="JORGE CONTRERAS ORTIZ" w:date="2021-09-08T11:02:00Z">
              <w:rPr>
                <w:noProof/>
              </w:rPr>
            </w:rPrChange>
          </w:rPr>
          <w:fldChar w:fldCharType="end"/>
        </w:r>
        <w:r w:rsidRPr="005C4DEF" w:rsidDel="00522D2C">
          <w:rPr>
            <w:lang w:val="en-US"/>
            <w:rPrChange w:id="6397" w:author="JORGE CONTRERAS ORTIZ" w:date="2021-09-08T11:30:00Z">
              <w:rPr/>
            </w:rPrChange>
          </w:rPr>
          <w:delText xml:space="preserve"> Módulos de Procesamiento y de Alimentación de la Coockie</w:delText>
        </w:r>
        <w:bookmarkStart w:id="6398" w:name="_Toc81776578"/>
        <w:bookmarkStart w:id="6399" w:name="_Toc81776774"/>
        <w:bookmarkStart w:id="6400" w:name="_Toc81777137"/>
        <w:bookmarkStart w:id="6401" w:name="_Toc81777422"/>
        <w:bookmarkStart w:id="6402" w:name="_Toc81777708"/>
        <w:bookmarkStart w:id="6403" w:name="_Toc81778008"/>
        <w:bookmarkStart w:id="6404" w:name="_Toc81778299"/>
        <w:bookmarkStart w:id="6405" w:name="_Toc81938605"/>
        <w:bookmarkStart w:id="6406" w:name="_Toc81941518"/>
        <w:bookmarkStart w:id="6407" w:name="_Toc81994709"/>
        <w:bookmarkStart w:id="6408" w:name="_Toc81994915"/>
        <w:bookmarkStart w:id="6409" w:name="_Toc81995210"/>
        <w:bookmarkEnd w:id="6386"/>
        <w:bookmarkEnd w:id="6387"/>
        <w:bookmarkEnd w:id="6398"/>
        <w:bookmarkEnd w:id="6399"/>
        <w:bookmarkEnd w:id="6400"/>
        <w:bookmarkEnd w:id="6401"/>
        <w:bookmarkEnd w:id="6402"/>
        <w:bookmarkEnd w:id="6403"/>
        <w:bookmarkEnd w:id="6404"/>
        <w:bookmarkEnd w:id="6405"/>
        <w:bookmarkEnd w:id="6406"/>
        <w:bookmarkEnd w:id="6407"/>
        <w:bookmarkEnd w:id="6408"/>
        <w:bookmarkEnd w:id="6409"/>
      </w:del>
    </w:p>
    <w:p w14:paraId="34BFEDBB" w14:textId="02945C94" w:rsidR="0074559B" w:rsidRPr="005C4DEF" w:rsidDel="00F77B95" w:rsidRDefault="0074559B" w:rsidP="00DE6D05">
      <w:pPr>
        <w:pStyle w:val="Ttulo1"/>
        <w:numPr>
          <w:ilvl w:val="0"/>
          <w:numId w:val="1"/>
        </w:numPr>
        <w:rPr>
          <w:del w:id="6410" w:author="JORGE CONTRERAS ORTIZ" w:date="2021-09-04T14:41:00Z"/>
          <w:lang w:val="en-US"/>
          <w:rPrChange w:id="6411" w:author="JORGE CONTRERAS ORTIZ" w:date="2021-09-08T11:30:00Z">
            <w:rPr>
              <w:del w:id="6412" w:author="JORGE CONTRERAS ORTIZ" w:date="2021-09-04T14:41:00Z"/>
            </w:rPr>
          </w:rPrChange>
        </w:rPr>
        <w:pPrChange w:id="6413" w:author="JORGE CONTRERAS ORTIZ" w:date="2021-09-08T11:07:00Z">
          <w:pPr>
            <w:pStyle w:val="Descripcin"/>
          </w:pPr>
        </w:pPrChange>
      </w:pPr>
      <w:del w:id="6414" w:author="JORGE CONTRERAS ORTIZ" w:date="2021-09-04T14:41:00Z">
        <w:r w:rsidRPr="005C4DEF" w:rsidDel="00F77B95">
          <w:rPr>
            <w:lang w:val="en-US"/>
            <w:rPrChange w:id="6415" w:author="JORGE CONTRERAS ORTIZ" w:date="2021-09-08T11:30:00Z">
              <w:rPr/>
            </w:rPrChange>
          </w:rPr>
          <w:tab/>
        </w:r>
        <w:bookmarkStart w:id="6416" w:name="_Toc81776579"/>
        <w:bookmarkStart w:id="6417" w:name="_Toc81776775"/>
        <w:bookmarkStart w:id="6418" w:name="_Toc81777138"/>
        <w:bookmarkStart w:id="6419" w:name="_Toc81777423"/>
        <w:bookmarkStart w:id="6420" w:name="_Toc81777709"/>
        <w:bookmarkStart w:id="6421" w:name="_Toc81778009"/>
        <w:bookmarkStart w:id="6422" w:name="_Toc81778300"/>
        <w:bookmarkStart w:id="6423" w:name="_Toc81938606"/>
        <w:bookmarkStart w:id="6424" w:name="_Toc81941519"/>
        <w:bookmarkStart w:id="6425" w:name="_Toc81994710"/>
        <w:bookmarkStart w:id="6426" w:name="_Toc81994916"/>
        <w:bookmarkStart w:id="6427" w:name="_Toc81995211"/>
        <w:bookmarkEnd w:id="6416"/>
        <w:bookmarkEnd w:id="6417"/>
        <w:bookmarkEnd w:id="6418"/>
        <w:bookmarkEnd w:id="6419"/>
        <w:bookmarkEnd w:id="6420"/>
        <w:bookmarkEnd w:id="6421"/>
        <w:bookmarkEnd w:id="6422"/>
        <w:bookmarkEnd w:id="6423"/>
        <w:bookmarkEnd w:id="6424"/>
        <w:bookmarkEnd w:id="6425"/>
        <w:bookmarkEnd w:id="6426"/>
        <w:bookmarkEnd w:id="6427"/>
      </w:del>
    </w:p>
    <w:p w14:paraId="2B5575F5" w14:textId="10B05B8E" w:rsidR="00F21168" w:rsidRPr="005C4DEF" w:rsidDel="00F77B95" w:rsidRDefault="00F21168" w:rsidP="00DE6D05">
      <w:pPr>
        <w:pStyle w:val="Ttulo1"/>
        <w:numPr>
          <w:ilvl w:val="0"/>
          <w:numId w:val="1"/>
        </w:numPr>
        <w:rPr>
          <w:del w:id="6428" w:author="JORGE CONTRERAS ORTIZ" w:date="2021-09-04T14:41:00Z"/>
          <w:lang w:val="en-US"/>
          <w:rPrChange w:id="6429" w:author="JORGE CONTRERAS ORTIZ" w:date="2021-09-08T11:30:00Z">
            <w:rPr>
              <w:del w:id="6430" w:author="JORGE CONTRERAS ORTIZ" w:date="2021-09-04T14:41:00Z"/>
              <w:rFonts w:eastAsiaTheme="majorEastAsia"/>
              <w:color w:val="2F5496" w:themeColor="accent1" w:themeShade="BF"/>
              <w:sz w:val="36"/>
              <w:szCs w:val="36"/>
            </w:rPr>
          </w:rPrChange>
        </w:rPr>
        <w:pPrChange w:id="6431" w:author="JORGE CONTRERAS ORTIZ" w:date="2021-09-08T11:07:00Z">
          <w:pPr>
            <w:jc w:val="left"/>
          </w:pPr>
        </w:pPrChange>
      </w:pPr>
      <w:bookmarkStart w:id="6432" w:name="_Toc81499459"/>
      <w:del w:id="6433" w:author="JORGE CONTRERAS ORTIZ" w:date="2021-09-04T14:41:00Z">
        <w:r w:rsidRPr="005C4DEF" w:rsidDel="00F77B95">
          <w:rPr>
            <w:lang w:val="en-US"/>
            <w:rPrChange w:id="6434" w:author="JORGE CONTRERAS ORTIZ" w:date="2021-09-08T11:30:00Z">
              <w:rPr/>
            </w:rPrChange>
          </w:rPr>
          <w:br w:type="page"/>
        </w:r>
      </w:del>
    </w:p>
    <w:p w14:paraId="420FFA1F" w14:textId="51D6EAB9" w:rsidR="0074559B" w:rsidRPr="00DE6D05" w:rsidRDefault="0074559B" w:rsidP="00DE6D05">
      <w:pPr>
        <w:pStyle w:val="Ttulo1"/>
        <w:numPr>
          <w:ilvl w:val="0"/>
          <w:numId w:val="1"/>
        </w:numPr>
        <w:rPr>
          <w:rPrChange w:id="6435" w:author="JORGE CONTRERAS ORTIZ" w:date="2021-09-08T11:02:00Z">
            <w:rPr/>
          </w:rPrChange>
        </w:rPr>
        <w:pPrChange w:id="6436" w:author="JORGE CONTRERAS ORTIZ" w:date="2021-09-08T11:07:00Z">
          <w:pPr>
            <w:pStyle w:val="Ttulo1"/>
            <w:numPr>
              <w:numId w:val="1"/>
            </w:numPr>
            <w:ind w:left="720" w:hanging="360"/>
          </w:pPr>
        </w:pPrChange>
      </w:pPr>
      <w:bookmarkStart w:id="6437" w:name="_Toc81995212"/>
      <w:r w:rsidRPr="00DE6D05">
        <w:rPr>
          <w:rPrChange w:id="6438" w:author="JORGE CONTRERAS ORTIZ" w:date="2021-09-08T11:02:00Z">
            <w:rPr/>
          </w:rPrChange>
        </w:rPr>
        <w:t>PRUEBAS EXPERIMENTALES</w:t>
      </w:r>
      <w:bookmarkEnd w:id="6432"/>
      <w:bookmarkEnd w:id="6437"/>
    </w:p>
    <w:p w14:paraId="79FB5345" w14:textId="77777777" w:rsidR="0074559B" w:rsidRPr="00791D37" w:rsidRDefault="0074559B" w:rsidP="00791D37"/>
    <w:p w14:paraId="39B6805E" w14:textId="77777777" w:rsidR="0074559B" w:rsidRPr="00791D37" w:rsidRDefault="0074559B" w:rsidP="00791D37">
      <w:pPr>
        <w:pStyle w:val="Ttulo2"/>
      </w:pPr>
      <w:bookmarkStart w:id="6439" w:name="_Toc81499460"/>
      <w:bookmarkStart w:id="6440" w:name="_Ref81655066"/>
      <w:bookmarkStart w:id="6441" w:name="_Toc81995213"/>
      <w:r w:rsidRPr="00791D37">
        <w:t>PRIMERA INTERACCIÓN CON DONGLE USB</w:t>
      </w:r>
      <w:bookmarkEnd w:id="6439"/>
      <w:bookmarkEnd w:id="6440"/>
      <w:bookmarkEnd w:id="6441"/>
    </w:p>
    <w:p w14:paraId="29676B32" w14:textId="77777777" w:rsidR="0074559B" w:rsidRPr="00791D37" w:rsidRDefault="0074559B" w:rsidP="00791D37"/>
    <w:p w14:paraId="7F8816DB" w14:textId="6256C5DD" w:rsidR="0074559B" w:rsidRDefault="0074559B" w:rsidP="00791D37">
      <w:pPr>
        <w:rPr>
          <w:ins w:id="6442" w:author="JORGE CONTRERAS ORTIZ" w:date="2021-09-05T22:42:00Z"/>
        </w:rPr>
      </w:pPr>
      <w:commentRangeStart w:id="6443"/>
      <w:commentRangeEnd w:id="6443"/>
      <w:r w:rsidRPr="00791D37">
        <w:rPr>
          <w:rStyle w:val="Refdecomentario"/>
        </w:rPr>
        <w:commentReference w:id="6443"/>
      </w:r>
      <w:r w:rsidRPr="00791D37">
        <w:t xml:space="preserve">Esta primera prueba consiste en una primera interacción con el módulo, tanto desde el PC usando la herramienta proporcionada por Kirale de KiTools y usando el puerto USB, como desde un microcontrolador por vía UART. El diagrama de conexión </w:t>
      </w:r>
      <w:del w:id="6444" w:author="JORGE CONTRERAS ORTIZ" w:date="2021-09-04T13:36:00Z">
        <w:r w:rsidRPr="00791D37" w:rsidDel="00F92885">
          <w:delText xml:space="preserve">usado </w:delText>
        </w:r>
      </w:del>
      <w:ins w:id="6445" w:author="JORGE CONTRERAS ORTIZ" w:date="2021-09-04T13:36:00Z">
        <w:r w:rsidR="00F92885">
          <w:t>que se ha utilizado</w:t>
        </w:r>
        <w:r w:rsidR="00F92885" w:rsidRPr="00791D37">
          <w:t xml:space="preserve"> </w:t>
        </w:r>
      </w:ins>
      <w:r w:rsidRPr="00791D37">
        <w:t xml:space="preserve">ha sido el </w:t>
      </w:r>
      <w:del w:id="6446" w:author="JORGE CONTRERAS ORTIZ" w:date="2021-09-04T13:36:00Z">
        <w:r w:rsidRPr="00791D37" w:rsidDel="00F92885">
          <w:delText>siguiente</w:delText>
        </w:r>
      </w:del>
      <w:ins w:id="6447" w:author="JORGE CONTRERAS ORTIZ" w:date="2021-09-04T13:36:00Z">
        <w:r w:rsidR="00F92885">
          <w:t>mostrado a continuación en</w:t>
        </w:r>
      </w:ins>
      <w:ins w:id="6448"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6449" w:author="JORGE CONTRERAS ORTIZ" w:date="2021-09-08T11:58:00Z">
        <w:r w:rsidR="00FE2C54">
          <w:t xml:space="preserve">Ilustración </w:t>
        </w:r>
        <w:r w:rsidR="00FE2C54">
          <w:rPr>
            <w:noProof/>
          </w:rPr>
          <w:t>57</w:t>
        </w:r>
      </w:ins>
      <w:ins w:id="6450" w:author="JORGE CONTRERAS ORTIZ" w:date="2021-09-04T14:44:00Z">
        <w:r w:rsidR="003E5AE5">
          <w:fldChar w:fldCharType="end"/>
        </w:r>
      </w:ins>
      <w:r w:rsidRPr="00791D37">
        <w:t>:</w:t>
      </w:r>
    </w:p>
    <w:p w14:paraId="3B93BBE8" w14:textId="4E643EF5" w:rsidR="00E50D57" w:rsidRPr="00791D37" w:rsidRDefault="00E50D57" w:rsidP="00791D37">
      <w:r w:rsidRPr="00791D37">
        <w:rPr>
          <w:noProof/>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6451" w:name="_Ref81658993"/>
                            <w:bookmarkStart w:id="6452" w:name="_Toc81995297"/>
                            <w:r>
                              <w:t xml:space="preserve">Ilustración </w:t>
                            </w:r>
                            <w:r w:rsidR="005E6D27">
                              <w:fldChar w:fldCharType="begin"/>
                            </w:r>
                            <w:r w:rsidR="005E6D27">
                              <w:instrText xml:space="preserve"> SEQ Ilustración \* ARABIC </w:instrText>
                            </w:r>
                            <w:r w:rsidR="005E6D27">
                              <w:fldChar w:fldCharType="separate"/>
                            </w:r>
                            <w:ins w:id="6453" w:author="JORGE CONTRERAS ORTIZ" w:date="2021-09-04T14:44:00Z">
                              <w:r w:rsidR="003E5AE5">
                                <w:rPr>
                                  <w:noProof/>
                                </w:rPr>
                                <w:t>57</w:t>
                              </w:r>
                            </w:ins>
                            <w:del w:id="6454" w:author="JORGE CONTRERAS ORTIZ" w:date="2021-09-04T08:54:00Z">
                              <w:r w:rsidR="00CA0339" w:rsidDel="00425C71">
                                <w:rPr>
                                  <w:noProof/>
                                </w:rPr>
                                <w:delText>56</w:delText>
                              </w:r>
                            </w:del>
                            <w:r w:rsidR="005E6D27">
                              <w:rPr>
                                <w:noProof/>
                              </w:rPr>
                              <w:fldChar w:fldCharType="end"/>
                            </w:r>
                            <w:bookmarkEnd w:id="6451"/>
                            <w:r>
                              <w:t xml:space="preserve"> </w:t>
                            </w:r>
                            <w:r w:rsidRPr="00474202">
                              <w:t>Diagrama de conexión PC - Dongle - uC</w:t>
                            </w:r>
                            <w:bookmarkEnd w:id="64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3791E778" w:rsidR="00F21168" w:rsidRPr="00FB0B05" w:rsidRDefault="00F21168" w:rsidP="00F21168">
                      <w:pPr>
                        <w:pStyle w:val="Descripcin"/>
                        <w:jc w:val="center"/>
                        <w:rPr>
                          <w:noProof/>
                        </w:rPr>
                      </w:pPr>
                      <w:bookmarkStart w:id="6455" w:name="_Ref81658993"/>
                      <w:bookmarkStart w:id="6456" w:name="_Toc81995297"/>
                      <w:r>
                        <w:t xml:space="preserve">Ilustración </w:t>
                      </w:r>
                      <w:r w:rsidR="005E6D27">
                        <w:fldChar w:fldCharType="begin"/>
                      </w:r>
                      <w:r w:rsidR="005E6D27">
                        <w:instrText xml:space="preserve"> SEQ Ilustración \* ARABIC </w:instrText>
                      </w:r>
                      <w:r w:rsidR="005E6D27">
                        <w:fldChar w:fldCharType="separate"/>
                      </w:r>
                      <w:ins w:id="6457" w:author="JORGE CONTRERAS ORTIZ" w:date="2021-09-04T14:44:00Z">
                        <w:r w:rsidR="003E5AE5">
                          <w:rPr>
                            <w:noProof/>
                          </w:rPr>
                          <w:t>57</w:t>
                        </w:r>
                      </w:ins>
                      <w:del w:id="6458" w:author="JORGE CONTRERAS ORTIZ" w:date="2021-09-04T08:54:00Z">
                        <w:r w:rsidR="00CA0339" w:rsidDel="00425C71">
                          <w:rPr>
                            <w:noProof/>
                          </w:rPr>
                          <w:delText>56</w:delText>
                        </w:r>
                      </w:del>
                      <w:r w:rsidR="005E6D27">
                        <w:rPr>
                          <w:noProof/>
                        </w:rPr>
                        <w:fldChar w:fldCharType="end"/>
                      </w:r>
                      <w:bookmarkEnd w:id="6455"/>
                      <w:r>
                        <w:t xml:space="preserve"> </w:t>
                      </w:r>
                      <w:r w:rsidRPr="00474202">
                        <w:t>Diagrama de conexión PC - Dongle - uC</w:t>
                      </w:r>
                      <w:bookmarkEnd w:id="6456"/>
                    </w:p>
                  </w:txbxContent>
                </v:textbox>
                <w10:wrap type="tight" anchorx="margin"/>
              </v:shape>
            </w:pict>
          </mc:Fallback>
        </mc:AlternateContent>
      </w:r>
    </w:p>
    <w:p w14:paraId="22E1CA85" w14:textId="0CC3CB8B" w:rsidR="0074559B" w:rsidRPr="00791D37" w:rsidDel="00F92885" w:rsidRDefault="0074559B" w:rsidP="00791D37">
      <w:pPr>
        <w:rPr>
          <w:del w:id="6459" w:author="JORGE CONTRERAS ORTIZ" w:date="2021-09-04T13:36:00Z"/>
        </w:rPr>
      </w:pPr>
    </w:p>
    <w:p w14:paraId="214A4825" w14:textId="77777777" w:rsidR="00F92885" w:rsidRDefault="00F92885" w:rsidP="00791D37">
      <w:pPr>
        <w:rPr>
          <w:ins w:id="6460"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La primera parte se ejecutan los diferentes comandos desde el PC usando la herramienta KiTools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6461" w:author="JORGE CONTRERAS ORTIZ" w:date="2021-09-04T13:36:00Z"/>
        </w:rPr>
      </w:pPr>
      <w:bookmarkStart w:id="6462" w:name="_Toc81658403"/>
      <w:bookmarkStart w:id="6463" w:name="_Toc81658647"/>
      <w:bookmarkStart w:id="6464" w:name="_Toc81658802"/>
      <w:bookmarkStart w:id="6465" w:name="_Toc81659181"/>
      <w:bookmarkStart w:id="6466" w:name="_Toc81659422"/>
      <w:bookmarkStart w:id="6467" w:name="_Toc81659739"/>
      <w:bookmarkStart w:id="6468" w:name="_Toc81743528"/>
      <w:bookmarkStart w:id="6469" w:name="_Toc81743683"/>
      <w:bookmarkStart w:id="6470" w:name="_Toc81761842"/>
      <w:bookmarkStart w:id="6471" w:name="_Toc81764181"/>
      <w:bookmarkStart w:id="6472" w:name="_Toc81765313"/>
      <w:bookmarkStart w:id="6473" w:name="_Toc81772903"/>
      <w:bookmarkStart w:id="6474" w:name="_Toc81776582"/>
      <w:bookmarkStart w:id="6475" w:name="_Toc81776778"/>
      <w:bookmarkStart w:id="6476" w:name="_Toc81777141"/>
      <w:bookmarkStart w:id="6477" w:name="_Toc81777426"/>
      <w:bookmarkStart w:id="6478" w:name="_Toc81777712"/>
      <w:bookmarkStart w:id="6479" w:name="_Toc81778012"/>
      <w:bookmarkStart w:id="6480" w:name="_Toc81778303"/>
      <w:bookmarkStart w:id="6481" w:name="_Toc81938609"/>
      <w:bookmarkStart w:id="6482" w:name="_Toc81941522"/>
      <w:bookmarkStart w:id="6483" w:name="_Toc81993166"/>
      <w:bookmarkStart w:id="6484" w:name="_Toc81994713"/>
      <w:bookmarkStart w:id="6485" w:name="_Toc81994919"/>
      <w:bookmarkStart w:id="6486" w:name="_Toc81995214"/>
      <w:bookmarkEnd w:id="6462"/>
      <w:bookmarkEnd w:id="6463"/>
      <w:bookmarkEnd w:id="6464"/>
      <w:bookmarkEnd w:id="6465"/>
      <w:bookmarkEnd w:id="6466"/>
      <w:bookmarkEnd w:id="6467"/>
      <w:bookmarkEnd w:id="6468"/>
      <w:bookmarkEnd w:id="6469"/>
      <w:bookmarkEnd w:id="6470"/>
      <w:bookmarkEnd w:id="6471"/>
      <w:bookmarkEnd w:id="6472"/>
      <w:bookmarkEnd w:id="6473"/>
      <w:bookmarkEnd w:id="6474"/>
      <w:bookmarkEnd w:id="6475"/>
      <w:bookmarkEnd w:id="6476"/>
      <w:bookmarkEnd w:id="6477"/>
      <w:bookmarkEnd w:id="6478"/>
      <w:bookmarkEnd w:id="6479"/>
      <w:bookmarkEnd w:id="6480"/>
      <w:bookmarkEnd w:id="6481"/>
      <w:bookmarkEnd w:id="6482"/>
      <w:bookmarkEnd w:id="6483"/>
      <w:bookmarkEnd w:id="6484"/>
      <w:bookmarkEnd w:id="6485"/>
      <w:bookmarkEnd w:id="6486"/>
    </w:p>
    <w:p w14:paraId="33866908" w14:textId="77777777" w:rsidR="0074559B" w:rsidRPr="00791D37" w:rsidRDefault="0074559B" w:rsidP="00791D37">
      <w:pPr>
        <w:pStyle w:val="Ttulo2"/>
      </w:pPr>
      <w:bookmarkStart w:id="6487" w:name="_Toc81499461"/>
      <w:bookmarkStart w:id="6488" w:name="_Toc81995215"/>
      <w:r w:rsidRPr="00791D37">
        <w:t>RED DE DOS NODOS</w:t>
      </w:r>
      <w:bookmarkEnd w:id="6487"/>
      <w:bookmarkEnd w:id="6488"/>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El siguiente paso ha consistido en la creación de una red con un nodo LEADER y la unión de un nodo MED a dicha red. Para esto se han usado los dos KTDG Evaluation Dongles conectados al PC con la herramienta KiTools por USB y al microcontrolador ARM por vía UART.</w:t>
      </w:r>
    </w:p>
    <w:p w14:paraId="7EB96704" w14:textId="1EDAF2DC" w:rsidR="0074559B" w:rsidRDefault="00E50D57" w:rsidP="00791D37">
      <w:pPr>
        <w:pStyle w:val="Textoindependiente"/>
        <w:rPr>
          <w:ins w:id="6489" w:author="JORGE CONTRERAS ORTIZ" w:date="2021-09-05T22:45:00Z"/>
        </w:rPr>
      </w:pPr>
      <w:r w:rsidRPr="00791D37">
        <w:rPr>
          <w:noProof/>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7">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6490" w:author="JORGE CONTRERAS ORTIZ" w:date="2021-09-04T14:45:00Z">
                                <w:pPr>
                                  <w:pStyle w:val="Descripcin"/>
                                  <w:jc w:val="center"/>
                                </w:pPr>
                              </w:pPrChange>
                            </w:pPr>
                            <w:bookmarkStart w:id="6491" w:name="_Ref81655134"/>
                            <w:bookmarkStart w:id="6492" w:name="_Toc81499634"/>
                            <w:bookmarkStart w:id="6493" w:name="_Toc81499869"/>
                            <w:bookmarkStart w:id="6494" w:name="_Toc81995298"/>
                            <w:r>
                              <w:t xml:space="preserve">Ilustración </w:t>
                            </w:r>
                            <w:r w:rsidR="005E6D27">
                              <w:fldChar w:fldCharType="begin"/>
                            </w:r>
                            <w:r w:rsidR="005E6D27">
                              <w:instrText xml:space="preserve"> SEQ Ilustración \* ARABIC </w:instrText>
                            </w:r>
                            <w:r w:rsidR="005E6D27">
                              <w:fldChar w:fldCharType="separate"/>
                            </w:r>
                            <w:ins w:id="6495" w:author="JORGE CONTRERAS ORTIZ" w:date="2021-09-04T14:44:00Z">
                              <w:r w:rsidR="003E5AE5">
                                <w:rPr>
                                  <w:noProof/>
                                </w:rPr>
                                <w:t>58</w:t>
                              </w:r>
                            </w:ins>
                            <w:del w:id="6496" w:author="JORGE CONTRERAS ORTIZ" w:date="2021-09-04T08:54:00Z">
                              <w:r w:rsidR="00CA0339" w:rsidDel="00425C71">
                                <w:rPr>
                                  <w:noProof/>
                                </w:rPr>
                                <w:delText>57</w:delText>
                              </w:r>
                            </w:del>
                            <w:r w:rsidR="005E6D27">
                              <w:rPr>
                                <w:noProof/>
                              </w:rPr>
                              <w:fldChar w:fldCharType="end"/>
                            </w:r>
                            <w:bookmarkEnd w:id="6491"/>
                            <w:r>
                              <w:t xml:space="preserve"> Esquema montaje Red de Dos Nodos</w:t>
                            </w:r>
                            <w:bookmarkEnd w:id="6492"/>
                            <w:bookmarkEnd w:id="6493"/>
                            <w:bookmarkEnd w:id="64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6497" w:author="JORGE CONTRERAS ORTIZ" w:date="2021-09-04T14:45:00Z">
                          <w:pPr>
                            <w:pStyle w:val="Descripcin"/>
                            <w:jc w:val="center"/>
                          </w:pPr>
                        </w:pPrChange>
                      </w:pPr>
                      <w:bookmarkStart w:id="6498" w:name="_Ref81655134"/>
                      <w:bookmarkStart w:id="6499" w:name="_Toc81499634"/>
                      <w:bookmarkStart w:id="6500" w:name="_Toc81499869"/>
                      <w:bookmarkStart w:id="6501" w:name="_Toc81995298"/>
                      <w:r>
                        <w:t xml:space="preserve">Ilustración </w:t>
                      </w:r>
                      <w:r w:rsidR="005E6D27">
                        <w:fldChar w:fldCharType="begin"/>
                      </w:r>
                      <w:r w:rsidR="005E6D27">
                        <w:instrText xml:space="preserve"> SEQ Ilustración \* ARABIC </w:instrText>
                      </w:r>
                      <w:r w:rsidR="005E6D27">
                        <w:fldChar w:fldCharType="separate"/>
                      </w:r>
                      <w:ins w:id="6502" w:author="JORGE CONTRERAS ORTIZ" w:date="2021-09-04T14:44:00Z">
                        <w:r w:rsidR="003E5AE5">
                          <w:rPr>
                            <w:noProof/>
                          </w:rPr>
                          <w:t>58</w:t>
                        </w:r>
                      </w:ins>
                      <w:del w:id="6503" w:author="JORGE CONTRERAS ORTIZ" w:date="2021-09-04T08:54:00Z">
                        <w:r w:rsidR="00CA0339" w:rsidDel="00425C71">
                          <w:rPr>
                            <w:noProof/>
                          </w:rPr>
                          <w:delText>57</w:delText>
                        </w:r>
                      </w:del>
                      <w:r w:rsidR="005E6D27">
                        <w:rPr>
                          <w:noProof/>
                        </w:rPr>
                        <w:fldChar w:fldCharType="end"/>
                      </w:r>
                      <w:bookmarkEnd w:id="6498"/>
                      <w:r>
                        <w:t xml:space="preserve"> Esquema montaje Red de Dos Nodos</w:t>
                      </w:r>
                      <w:bookmarkEnd w:id="6499"/>
                      <w:bookmarkEnd w:id="6500"/>
                      <w:bookmarkEnd w:id="6501"/>
                    </w:p>
                  </w:txbxContent>
                </v:textbox>
                <w10:wrap type="tight"/>
              </v:shape>
            </w:pict>
          </mc:Fallback>
        </mc:AlternateContent>
      </w:r>
      <w:r w:rsidR="0074559B" w:rsidRPr="00791D37">
        <w:t xml:space="preserve">Se han realizado varias pruebas para las cuales el esquema de montaje ha sido el </w:t>
      </w:r>
      <w:del w:id="6504" w:author="JORGE CONTRERAS ORTIZ" w:date="2021-09-04T13:37:00Z">
        <w:r w:rsidR="0074559B" w:rsidRPr="00791D37" w:rsidDel="00F92885">
          <w:delText>siguiente</w:delText>
        </w:r>
      </w:del>
      <w:ins w:id="6505" w:author="JORGE CONTRERAS ORTIZ" w:date="2021-09-04T13:37:00Z">
        <w:r w:rsidR="00F92885">
          <w:t xml:space="preserve">mostrado en </w:t>
        </w:r>
      </w:ins>
      <w:ins w:id="6506" w:author="JORGE CONTRERAS ORTIZ" w:date="2021-09-04T14:45:00Z">
        <w:r w:rsidR="003E5AE5">
          <w:fldChar w:fldCharType="begin"/>
        </w:r>
        <w:r w:rsidR="003E5AE5">
          <w:instrText xml:space="preserve"> REF _Ref81655134 \h </w:instrText>
        </w:r>
      </w:ins>
      <w:r w:rsidR="003E5AE5">
        <w:fldChar w:fldCharType="separate"/>
      </w:r>
      <w:ins w:id="6507" w:author="JORGE CONTRERAS ORTIZ" w:date="2021-09-08T11:58:00Z">
        <w:r w:rsidR="00FE2C54">
          <w:t xml:space="preserve">Ilustración </w:t>
        </w:r>
        <w:r w:rsidR="00FE2C54">
          <w:rPr>
            <w:noProof/>
          </w:rPr>
          <w:t>58</w:t>
        </w:r>
      </w:ins>
      <w:ins w:id="6508"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6509"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6510" w:name="_Toc81499462"/>
      <w:bookmarkStart w:id="6511" w:name="_Toc81995216"/>
      <w:r w:rsidRPr="00791D37">
        <w:t>CREACIÓN DE LA RED</w:t>
      </w:r>
      <w:bookmarkEnd w:id="6510"/>
      <w:bookmarkEnd w:id="6511"/>
    </w:p>
    <w:p w14:paraId="52DD98AD" w14:textId="77777777" w:rsidR="0074559B" w:rsidRPr="00791D37" w:rsidRDefault="0074559B" w:rsidP="00791D37"/>
    <w:p w14:paraId="1A36FD0A" w14:textId="7B4A8337" w:rsidR="0074559B" w:rsidRPr="00791D37" w:rsidRDefault="0074559B" w:rsidP="00791D37">
      <w:r w:rsidRPr="00791D37">
        <w:t xml:space="preserve">La primera prueba realizada ha sido la creación correcta de la red (de la manera vista en </w:t>
      </w:r>
      <w:ins w:id="6512" w:author="JORGE CONTRERAS ORTIZ" w:date="2021-09-04T13:37:00Z">
        <w:r w:rsidR="00F92885">
          <w:fldChar w:fldCharType="begin"/>
        </w:r>
        <w:r w:rsidR="00F92885">
          <w:instrText xml:space="preserve"> REF _Ref81655066 \h </w:instrText>
        </w:r>
      </w:ins>
      <w:r w:rsidR="00F92885">
        <w:fldChar w:fldCharType="separate"/>
      </w:r>
      <w:ins w:id="6513" w:author="JORGE CONTRERAS ORTIZ" w:date="2021-09-08T11:58:00Z">
        <w:r w:rsidR="00FE2C54" w:rsidRPr="00791D37">
          <w:t>PRIMERA INTERACCIÓN CON DONGLE USB</w:t>
        </w:r>
      </w:ins>
      <w:ins w:id="6514" w:author="JORGE CONTRERAS ORTIZ" w:date="2021-09-04T13:37:00Z">
        <w:r w:rsidR="00F92885">
          <w:fldChar w:fldCharType="end"/>
        </w:r>
      </w:ins>
      <w:del w:id="6515"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Out-of-Band Commissioning” desactivado, pero configurando en ambos casos el PAN ID, el Canal y la Commisioning Credential.</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Tras ejecutar el primer nodo su secuencia el comando IfUp, se debe dejar un tiempo de alrededor a 7 segundos para que pueda crearse la red definida. A su vez, se comprueba que 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p>
    <w:p w14:paraId="32BAD094" w14:textId="6637E6AC" w:rsidR="0074559B" w:rsidRDefault="0074559B" w:rsidP="00791D37">
      <w:pPr>
        <w:rPr>
          <w:ins w:id="6516" w:author="JORGE CONTRERAS ORTIZ" w:date="2021-09-08T11:38:00Z"/>
        </w:rPr>
      </w:pPr>
      <w:r w:rsidRPr="00791D37">
        <w:t>Por otro lado, cuando se ejecutaban los comandos y se enviaba respuesta al microcontrolador, este las imprimía por pantalla en el PC, pudiendo así detectar posibles fallos en alguno de los comandos para poder arreglarlos.</w:t>
      </w:r>
    </w:p>
    <w:p w14:paraId="09993179" w14:textId="77777777" w:rsidR="005C4DEF" w:rsidRPr="00791D37" w:rsidRDefault="005C4DEF" w:rsidP="00791D37"/>
    <w:p w14:paraId="43E08A45" w14:textId="26D8D468" w:rsidR="0074559B" w:rsidRPr="00791D37" w:rsidDel="00F92885" w:rsidRDefault="0074559B" w:rsidP="00791D37">
      <w:pPr>
        <w:pStyle w:val="Textoindependiente"/>
        <w:rPr>
          <w:del w:id="6517" w:author="JORGE CONTRERAS ORTIZ" w:date="2021-09-04T13:36:00Z"/>
        </w:rPr>
      </w:pPr>
      <w:bookmarkStart w:id="6518" w:name="_Toc81658406"/>
      <w:bookmarkStart w:id="6519" w:name="_Toc81658650"/>
      <w:bookmarkStart w:id="6520" w:name="_Toc81658805"/>
      <w:bookmarkStart w:id="6521" w:name="_Toc81659184"/>
      <w:bookmarkStart w:id="6522" w:name="_Toc81659425"/>
      <w:bookmarkStart w:id="6523" w:name="_Toc81659742"/>
      <w:bookmarkStart w:id="6524" w:name="_Toc81743531"/>
      <w:bookmarkStart w:id="6525" w:name="_Toc81743686"/>
      <w:bookmarkStart w:id="6526" w:name="_Toc81761845"/>
      <w:bookmarkStart w:id="6527" w:name="_Toc81764184"/>
      <w:bookmarkStart w:id="6528" w:name="_Toc81765316"/>
      <w:bookmarkStart w:id="6529" w:name="_Toc81772906"/>
      <w:bookmarkStart w:id="6530" w:name="_Toc81776585"/>
      <w:bookmarkStart w:id="6531" w:name="_Toc81776781"/>
      <w:bookmarkStart w:id="6532" w:name="_Toc81777144"/>
      <w:bookmarkStart w:id="6533" w:name="_Toc81777429"/>
      <w:bookmarkStart w:id="6534" w:name="_Toc81777715"/>
      <w:bookmarkStart w:id="6535" w:name="_Toc81778015"/>
      <w:bookmarkStart w:id="6536" w:name="_Toc81778306"/>
      <w:bookmarkStart w:id="6537" w:name="_Toc81938612"/>
      <w:bookmarkStart w:id="6538" w:name="_Toc81941525"/>
      <w:bookmarkStart w:id="6539" w:name="_Toc81993169"/>
      <w:bookmarkStart w:id="6540" w:name="_Toc81994716"/>
      <w:bookmarkStart w:id="6541" w:name="_Toc81994922"/>
      <w:bookmarkStart w:id="6542" w:name="_Toc81995217"/>
      <w:bookmarkEnd w:id="6518"/>
      <w:bookmarkEnd w:id="6519"/>
      <w:bookmarkEnd w:id="6520"/>
      <w:bookmarkEnd w:id="6521"/>
      <w:bookmarkEnd w:id="6522"/>
      <w:bookmarkEnd w:id="6523"/>
      <w:bookmarkEnd w:id="6524"/>
      <w:bookmarkEnd w:id="6525"/>
      <w:bookmarkEnd w:id="6526"/>
      <w:bookmarkEnd w:id="6527"/>
      <w:bookmarkEnd w:id="6528"/>
      <w:bookmarkEnd w:id="6529"/>
      <w:bookmarkEnd w:id="6530"/>
      <w:bookmarkEnd w:id="6531"/>
      <w:bookmarkEnd w:id="6532"/>
      <w:bookmarkEnd w:id="6533"/>
      <w:bookmarkEnd w:id="6534"/>
      <w:bookmarkEnd w:id="6535"/>
      <w:bookmarkEnd w:id="6536"/>
      <w:bookmarkEnd w:id="6537"/>
      <w:bookmarkEnd w:id="6538"/>
      <w:bookmarkEnd w:id="6539"/>
      <w:bookmarkEnd w:id="6540"/>
      <w:bookmarkEnd w:id="6541"/>
      <w:bookmarkEnd w:id="6542"/>
    </w:p>
    <w:p w14:paraId="18254C64" w14:textId="2405752E" w:rsidR="0074559B" w:rsidRPr="00791D37" w:rsidRDefault="00C17583" w:rsidP="00791D37">
      <w:pPr>
        <w:pStyle w:val="Ttulo3"/>
      </w:pPr>
      <w:bookmarkStart w:id="6543" w:name="_Toc81499463"/>
      <w:bookmarkStart w:id="6544" w:name="_Ref81663547"/>
      <w:bookmarkStart w:id="6545" w:name="_Ref81663594"/>
      <w:bookmarkStart w:id="6546" w:name="_Ref81663595"/>
      <w:bookmarkStart w:id="6547" w:name="_Toc81995218"/>
      <w:r w:rsidRPr="00791D37">
        <w:t>PING ENTRE NODOS</w:t>
      </w:r>
      <w:bookmarkEnd w:id="6543"/>
      <w:bookmarkEnd w:id="6544"/>
      <w:bookmarkEnd w:id="6545"/>
      <w:bookmarkEnd w:id="6546"/>
      <w:bookmarkEnd w:id="6547"/>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sidRPr="00791D37">
        <w:rPr>
          <w:i/>
          <w:iCs/>
        </w:rPr>
        <w:t>show netconfig</w:t>
      </w:r>
      <w:r w:rsidRPr="00791D37">
        <w:t xml:space="preserve"> desde una de las dos sesiones de KiTools.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 xml:space="preserve">ping &lt;arg&gt; </w:t>
      </w:r>
      <w:r w:rsidRPr="00791D37">
        <w:t xml:space="preserve">en el módulo KTDG102 restante, siendo el argumento una de las direcciones IP que hemos visto del otro módulo KTDG102. </w:t>
      </w:r>
    </w:p>
    <w:p w14:paraId="5E312099" w14:textId="53DCD80C" w:rsidR="00E50D57" w:rsidRDefault="0074559B" w:rsidP="00791D37">
      <w:pPr>
        <w:rPr>
          <w:ins w:id="6548" w:author="JORGE CONTRERAS ORTIZ" w:date="2021-09-05T22:46:00Z"/>
        </w:rPr>
      </w:pPr>
      <w:r w:rsidRPr="00791D37">
        <w:t xml:space="preserve">En el lado que se realiza el ping saldrán los </w:t>
      </w:r>
      <w:del w:id="6549" w:author="JORGE CONTRERAS ORTIZ" w:date="2021-09-04T16:27:00Z">
        <w:r w:rsidRPr="00791D37" w:rsidDel="00DF11EC">
          <w:delText xml:space="preserve">siguientes </w:delText>
        </w:r>
      </w:del>
      <w:r w:rsidRPr="00791D37">
        <w:t>Logs en KiTools</w:t>
      </w:r>
      <w:ins w:id="6550" w:author="JORGE CONTRERAS ORTIZ" w:date="2021-09-04T16:27:00Z">
        <w:r w:rsidR="00DF11EC">
          <w:t xml:space="preserve"> que se muestran en</w:t>
        </w:r>
      </w:ins>
      <w:ins w:id="6551"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6552" w:author="JORGE CONTRERAS ORTIZ" w:date="2021-09-08T11:58:00Z">
        <w:r w:rsidR="00FE2C54" w:rsidRPr="00791D37">
          <w:t xml:space="preserve">Ilustración </w:t>
        </w:r>
        <w:r w:rsidR="00FE2C54">
          <w:rPr>
            <w:noProof/>
          </w:rPr>
          <w:t>59</w:t>
        </w:r>
      </w:ins>
      <w:ins w:id="6553"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609600"/>
                    </a:xfrm>
                    <a:prstGeom prst="rect">
                      <a:avLst/>
                    </a:prstGeom>
                  </pic:spPr>
                </pic:pic>
              </a:graphicData>
            </a:graphic>
          </wp:inline>
        </w:drawing>
      </w:r>
    </w:p>
    <w:p w14:paraId="794F5376" w14:textId="03549470" w:rsidR="0074559B" w:rsidRDefault="0074559B" w:rsidP="00CA0339">
      <w:pPr>
        <w:pStyle w:val="Descripcin"/>
        <w:jc w:val="center"/>
        <w:rPr>
          <w:ins w:id="6554" w:author="JORGE CONTRERAS ORTIZ" w:date="2021-09-05T22:45:00Z"/>
        </w:rPr>
      </w:pPr>
      <w:bookmarkStart w:id="6555" w:name="_Ref81665980"/>
      <w:bookmarkStart w:id="6556" w:name="_Toc81499635"/>
      <w:bookmarkStart w:id="6557" w:name="_Toc81499870"/>
      <w:bookmarkStart w:id="6558" w:name="_Ref81665969"/>
      <w:bookmarkStart w:id="6559" w:name="_Toc81995299"/>
      <w:r w:rsidRPr="00791D37">
        <w:t xml:space="preserve">Ilustración </w:t>
      </w:r>
      <w:r w:rsidR="005E6D27">
        <w:fldChar w:fldCharType="begin"/>
      </w:r>
      <w:r w:rsidR="005E6D27">
        <w:instrText xml:space="preserve"> SEQ Ilustración \* ARABIC </w:instrText>
      </w:r>
      <w:r w:rsidR="005E6D27">
        <w:fldChar w:fldCharType="separate"/>
      </w:r>
      <w:ins w:id="6560" w:author="JORGE CONTRERAS ORTIZ" w:date="2021-09-08T11:58:00Z">
        <w:r w:rsidR="00FE2C54">
          <w:rPr>
            <w:noProof/>
          </w:rPr>
          <w:t>59</w:t>
        </w:r>
      </w:ins>
      <w:del w:id="6561" w:author="JORGE CONTRERAS ORTIZ" w:date="2021-09-04T08:54:00Z">
        <w:r w:rsidR="00CA0339" w:rsidDel="00425C71">
          <w:rPr>
            <w:noProof/>
          </w:rPr>
          <w:delText>58</w:delText>
        </w:r>
      </w:del>
      <w:r w:rsidR="005E6D27">
        <w:rPr>
          <w:noProof/>
        </w:rPr>
        <w:fldChar w:fldCharType="end"/>
      </w:r>
      <w:bookmarkEnd w:id="6555"/>
      <w:r w:rsidRPr="00791D37">
        <w:t xml:space="preserve"> Logs KiTools al REALIZAR un Ping</w:t>
      </w:r>
      <w:bookmarkEnd w:id="6556"/>
      <w:bookmarkEnd w:id="6557"/>
      <w:bookmarkEnd w:id="6558"/>
      <w:bookmarkEnd w:id="6559"/>
    </w:p>
    <w:p w14:paraId="61371C20" w14:textId="3B2153D6" w:rsidR="00E50D57" w:rsidRDefault="00E50D57" w:rsidP="00E50D57">
      <w:pPr>
        <w:rPr>
          <w:ins w:id="6562" w:author="JORGE CONTRERAS ORTIZ" w:date="2021-09-05T22:46:00Z"/>
        </w:rPr>
      </w:pPr>
    </w:p>
    <w:p w14:paraId="089A070C" w14:textId="77777777" w:rsidR="00E50D57" w:rsidRPr="00030323" w:rsidRDefault="00E50D57">
      <w:pPr>
        <w:pPrChange w:id="6563" w:author="JORGE CONTRERAS ORTIZ" w:date="2021-09-05T22:45:00Z">
          <w:pPr>
            <w:pStyle w:val="Descripcin"/>
            <w:jc w:val="center"/>
          </w:pPr>
        </w:pPrChange>
      </w:pPr>
    </w:p>
    <w:p w14:paraId="7C09D972" w14:textId="357C0FB0" w:rsidR="00E50D57" w:rsidRDefault="0074559B" w:rsidP="00791D37">
      <w:pPr>
        <w:rPr>
          <w:ins w:id="6564" w:author="JORGE CONTRERAS ORTIZ" w:date="2021-09-05T22:46:00Z"/>
        </w:rPr>
      </w:pPr>
      <w:r w:rsidRPr="00791D37">
        <w:t xml:space="preserve">En </w:t>
      </w:r>
      <w:del w:id="6565" w:author="JORGE CONTRERAS ORTIZ" w:date="2021-09-05T17:46:00Z">
        <w:r w:rsidRPr="00791D37" w:rsidDel="00DC6100">
          <w:delText>cambio</w:delText>
        </w:r>
      </w:del>
      <w:ins w:id="6566" w:author="JORGE CONTRERAS ORTIZ" w:date="2021-09-05T17:46:00Z">
        <w:r w:rsidR="00DC6100" w:rsidRPr="00791D37">
          <w:t>cambio,</w:t>
        </w:r>
      </w:ins>
      <w:r w:rsidRPr="00791D37">
        <w:t xml:space="preserve"> en el KiTools del lado que recibimos el ping, saldrán los </w:t>
      </w:r>
      <w:del w:id="6567" w:author="JORGE CONTRERAS ORTIZ" w:date="2021-09-04T16:39:00Z">
        <w:r w:rsidRPr="00791D37" w:rsidDel="00363B1A">
          <w:delText xml:space="preserve">siguientes </w:delText>
        </w:r>
      </w:del>
      <w:r w:rsidRPr="00791D37">
        <w:t>Logs</w:t>
      </w:r>
      <w:ins w:id="6568"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6569" w:author="JORGE CONTRERAS ORTIZ" w:date="2021-09-08T11:58:00Z">
        <w:r w:rsidR="00FE2C54" w:rsidRPr="00791D37">
          <w:t xml:space="preserve">Ilustración </w:t>
        </w:r>
        <w:r w:rsidR="00FE2C54">
          <w:rPr>
            <w:noProof/>
          </w:rPr>
          <w:t>60</w:t>
        </w:r>
      </w:ins>
      <w:ins w:id="6570"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79"/>
                    <a:stretch>
                      <a:fillRect/>
                    </a:stretch>
                  </pic:blipFill>
                  <pic:spPr>
                    <a:xfrm>
                      <a:off x="0" y="0"/>
                      <a:ext cx="5400040" cy="504825"/>
                    </a:xfrm>
                    <a:prstGeom prst="rect">
                      <a:avLst/>
                    </a:prstGeom>
                  </pic:spPr>
                </pic:pic>
              </a:graphicData>
            </a:graphic>
          </wp:inline>
        </w:drawing>
      </w:r>
    </w:p>
    <w:p w14:paraId="57D9F28A" w14:textId="5514B6D1" w:rsidR="0074559B" w:rsidRPr="00791D37" w:rsidRDefault="0074559B" w:rsidP="00CA0339">
      <w:pPr>
        <w:pStyle w:val="Descripcin"/>
        <w:jc w:val="center"/>
      </w:pPr>
      <w:bookmarkStart w:id="6571" w:name="_Ref81665988"/>
      <w:bookmarkStart w:id="6572" w:name="_Toc81499636"/>
      <w:bookmarkStart w:id="6573" w:name="_Toc81499871"/>
      <w:bookmarkStart w:id="6574" w:name="_Toc81995300"/>
      <w:r w:rsidRPr="00791D37">
        <w:t xml:space="preserve">Ilustración </w:t>
      </w:r>
      <w:r w:rsidR="005E6D27">
        <w:fldChar w:fldCharType="begin"/>
      </w:r>
      <w:r w:rsidR="005E6D27">
        <w:instrText xml:space="preserve"> SEQ Ilustración \* ARABIC </w:instrText>
      </w:r>
      <w:r w:rsidR="005E6D27">
        <w:fldChar w:fldCharType="separate"/>
      </w:r>
      <w:ins w:id="6575" w:author="JORGE CONTRERAS ORTIZ" w:date="2021-09-08T11:58:00Z">
        <w:r w:rsidR="00FE2C54">
          <w:rPr>
            <w:noProof/>
          </w:rPr>
          <w:t>60</w:t>
        </w:r>
      </w:ins>
      <w:del w:id="6576" w:author="JORGE CONTRERAS ORTIZ" w:date="2021-09-04T08:54:00Z">
        <w:r w:rsidR="00CA0339" w:rsidDel="00425C71">
          <w:rPr>
            <w:noProof/>
          </w:rPr>
          <w:delText>59</w:delText>
        </w:r>
      </w:del>
      <w:r w:rsidR="005E6D27">
        <w:rPr>
          <w:noProof/>
        </w:rPr>
        <w:fldChar w:fldCharType="end"/>
      </w:r>
      <w:bookmarkEnd w:id="6571"/>
      <w:r w:rsidRPr="00791D37">
        <w:t xml:space="preserve"> Logs KiTools al RECIBIR</w:t>
      </w:r>
      <w:ins w:id="6577" w:author="JORGE CONTRERAS ORTIZ" w:date="2021-09-04T15:57:00Z">
        <w:r w:rsidR="008807DC">
          <w:t xml:space="preserve"> </w:t>
        </w:r>
      </w:ins>
      <w:r w:rsidRPr="00791D37">
        <w:t>un Ping</w:t>
      </w:r>
      <w:bookmarkEnd w:id="6572"/>
      <w:bookmarkEnd w:id="6573"/>
      <w:bookmarkEnd w:id="6574"/>
    </w:p>
    <w:p w14:paraId="5F3A8E38" w14:textId="309AC149" w:rsidR="0074559B" w:rsidRDefault="0074559B" w:rsidP="00791D37">
      <w:pPr>
        <w:rPr>
          <w:ins w:id="6578"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6579" w:name="_Toc81499464"/>
      <w:bookmarkStart w:id="6580" w:name="_Ref81666316"/>
      <w:bookmarkStart w:id="6581" w:name="_Ref81666322"/>
      <w:bookmarkStart w:id="6582" w:name="_Toc81995219"/>
      <w:r w:rsidRPr="00791D37">
        <w:t xml:space="preserve">ENVÍO DE MENSAJES UDP </w:t>
      </w:r>
      <w:del w:id="6583" w:author="JORGE CONTRERAS ORTIZ" w:date="2021-09-05T19:15:00Z">
        <w:r w:rsidRPr="00791D37" w:rsidDel="00257E99">
          <w:delText xml:space="preserve">A TRAVÉS DE SOCKETS </w:delText>
        </w:r>
      </w:del>
      <w:r w:rsidRPr="00791D37">
        <w:t>ENTRE AMBOS NODOS</w:t>
      </w:r>
      <w:bookmarkEnd w:id="6579"/>
      <w:bookmarkEnd w:id="6580"/>
      <w:bookmarkEnd w:id="6581"/>
      <w:bookmarkEnd w:id="6582"/>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riteIP) con una dirección IP a elegida arbitrariamente. Este comando </w:t>
      </w:r>
      <w:r w:rsidRPr="00791D37">
        <w:lastRenderedPageBreak/>
        <w:t>debe realizarse una vez se haya unido el nodo a la red. Esto convendrá de cara al posterior envío de los mensajes.</w:t>
      </w:r>
    </w:p>
    <w:p w14:paraId="590E73CB" w14:textId="59B18E8E" w:rsidR="0074559B" w:rsidRDefault="0074559B" w:rsidP="00791D37">
      <w:pPr>
        <w:pStyle w:val="Prrafodelista"/>
        <w:numPr>
          <w:ilvl w:val="0"/>
          <w:numId w:val="22"/>
        </w:numPr>
        <w:rPr>
          <w:ins w:id="6584" w:author="JORGE CONTRERAS ORTIZ" w:date="2021-09-05T22:47: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6585" w:author="JORGE CONTRERAS ORTIZ" w:date="2021-09-04T15:58:00Z">
        <w:r w:rsidR="00E36B99">
          <w:t xml:space="preserve"> </w:t>
        </w:r>
      </w:ins>
      <w:ins w:id="6586"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6587" w:author="JORGE CONTRERAS ORTIZ" w:date="2021-09-08T11:58:00Z">
        <w:r w:rsidR="00FE2C54">
          <w:t>5.2.2</w:t>
        </w:r>
      </w:ins>
      <w:ins w:id="6588" w:author="JORGE CONTRERAS ORTIZ" w:date="2021-09-04T15:59:00Z">
        <w:r w:rsidR="00E36B99">
          <w:fldChar w:fldCharType="end"/>
        </w:r>
        <w:r w:rsidR="00E36B99">
          <w:t xml:space="preserve"> </w:t>
        </w:r>
      </w:ins>
      <w:ins w:id="6589" w:author="JORGE CONTRERAS ORTIZ" w:date="2021-09-04T15:58:00Z">
        <w:r w:rsidR="00E36B99">
          <w:fldChar w:fldCharType="begin"/>
        </w:r>
        <w:r w:rsidR="00E36B99">
          <w:instrText xml:space="preserve"> REF _Ref81663547 \h </w:instrText>
        </w:r>
      </w:ins>
      <w:r w:rsidR="00E36B99">
        <w:fldChar w:fldCharType="separate"/>
      </w:r>
      <w:ins w:id="6590" w:author="JORGE CONTRERAS ORTIZ" w:date="2021-09-08T11:58:00Z">
        <w:r w:rsidR="00FE2C54" w:rsidRPr="00791D37">
          <w:t>PING ENTRE NODOS</w:t>
        </w:r>
      </w:ins>
      <w:ins w:id="6591" w:author="JORGE CONTRERAS ORTIZ" w:date="2021-09-04T15:58:00Z">
        <w:r w:rsidR="00E36B99">
          <w:fldChar w:fldCharType="end"/>
        </w:r>
      </w:ins>
      <w:del w:id="6592"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en este caso no hizo falta realizar el comando route, pero a la hora del envío de sockets no se consiguió recibir los mensajes sin este comando previo.</w:t>
      </w:r>
    </w:p>
    <w:p w14:paraId="0AE55103" w14:textId="77777777" w:rsidR="00E50D57" w:rsidRDefault="00E50D57">
      <w:pPr>
        <w:pStyle w:val="Prrafodelista"/>
        <w:rPr>
          <w:ins w:id="6593" w:author="JORGE CONTRERAS ORTIZ" w:date="2021-09-04T15:59:00Z"/>
        </w:rPr>
        <w:pPrChange w:id="6594"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6595" w:author="JORGE CONTRERAS ORTIZ" w:date="2021-09-05T19:15:00Z"/>
        </w:rPr>
        <w:pPrChange w:id="6596"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6597"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pPr>
        <w:pStyle w:val="Prrafodelista"/>
        <w:pPrChange w:id="6598" w:author="JORGE CONTRERAS ORTIZ" w:date="2021-09-06T00:21:00Z">
          <w:pPr>
            <w:pStyle w:val="Prrafodelista"/>
            <w:numPr>
              <w:numId w:val="14"/>
            </w:numPr>
            <w:ind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6599" w:author="JORGE CONTRERAS ORTIZ" w:date="2021-09-05T22:46:00Z"/>
        </w:rPr>
      </w:pPr>
      <w:r w:rsidRPr="00791D37">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p>
    <w:p w14:paraId="2AE1B61E" w14:textId="77777777" w:rsidR="00E50D57" w:rsidRDefault="00E50D57">
      <w:pPr>
        <w:jc w:val="left"/>
        <w:rPr>
          <w:ins w:id="6600" w:author="JORGE CONTRERAS ORTIZ" w:date="2021-09-05T22:46:00Z"/>
        </w:rPr>
      </w:pPr>
      <w:ins w:id="6601" w:author="JORGE CONTRERAS ORTIZ" w:date="2021-09-05T22:46:00Z">
        <w:r>
          <w:br w:type="page"/>
        </w:r>
      </w:ins>
    </w:p>
    <w:p w14:paraId="3C6DA81A" w14:textId="334FDE38" w:rsidR="0074559B" w:rsidRPr="00791D37" w:rsidDel="00E50D57" w:rsidRDefault="0074559B">
      <w:pPr>
        <w:pStyle w:val="Ttulo2"/>
        <w:rPr>
          <w:del w:id="6602" w:author="JORGE CONTRERAS ORTIZ" w:date="2021-09-05T22:47:00Z"/>
        </w:rPr>
        <w:pPrChange w:id="6603" w:author="JORGE CONTRERAS ORTIZ" w:date="2021-09-05T22:47:00Z">
          <w:pPr/>
        </w:pPrChange>
      </w:pPr>
      <w:bookmarkStart w:id="6604" w:name="_Toc81776588"/>
      <w:bookmarkStart w:id="6605" w:name="_Toc81776784"/>
      <w:bookmarkStart w:id="6606" w:name="_Toc81777147"/>
      <w:bookmarkStart w:id="6607" w:name="_Toc81777432"/>
      <w:bookmarkStart w:id="6608" w:name="_Toc81777718"/>
      <w:bookmarkStart w:id="6609" w:name="_Toc81778018"/>
      <w:bookmarkStart w:id="6610" w:name="_Toc81778309"/>
      <w:bookmarkStart w:id="6611" w:name="_Toc81938615"/>
      <w:bookmarkStart w:id="6612" w:name="_Toc81941528"/>
      <w:bookmarkStart w:id="6613" w:name="_Toc81993172"/>
      <w:bookmarkStart w:id="6614" w:name="_Toc81994719"/>
      <w:bookmarkStart w:id="6615" w:name="_Toc81994925"/>
      <w:bookmarkStart w:id="6616" w:name="_Toc81995220"/>
      <w:bookmarkEnd w:id="6604"/>
      <w:bookmarkEnd w:id="6605"/>
      <w:bookmarkEnd w:id="6606"/>
      <w:bookmarkEnd w:id="6607"/>
      <w:bookmarkEnd w:id="6608"/>
      <w:bookmarkEnd w:id="6609"/>
      <w:bookmarkEnd w:id="6610"/>
      <w:bookmarkEnd w:id="6611"/>
      <w:bookmarkEnd w:id="6612"/>
      <w:bookmarkEnd w:id="6613"/>
      <w:bookmarkEnd w:id="6614"/>
      <w:bookmarkEnd w:id="6615"/>
      <w:bookmarkEnd w:id="6616"/>
    </w:p>
    <w:p w14:paraId="685F49C1" w14:textId="1A0CCE02" w:rsidR="0074559B" w:rsidRPr="00791D37" w:rsidDel="00E50D57" w:rsidRDefault="0074559B">
      <w:pPr>
        <w:pStyle w:val="Ttulo2"/>
        <w:rPr>
          <w:del w:id="6617" w:author="JORGE CONTRERAS ORTIZ" w:date="2021-09-05T22:47:00Z"/>
        </w:rPr>
        <w:pPrChange w:id="6618" w:author="JORGE CONTRERAS ORTIZ" w:date="2021-09-05T22:47:00Z">
          <w:pPr/>
        </w:pPrChange>
      </w:pPr>
      <w:bookmarkStart w:id="6619" w:name="_Toc81776589"/>
      <w:bookmarkStart w:id="6620" w:name="_Toc81776785"/>
      <w:bookmarkStart w:id="6621" w:name="_Toc81777148"/>
      <w:bookmarkStart w:id="6622" w:name="_Toc81777433"/>
      <w:bookmarkStart w:id="6623" w:name="_Toc81777719"/>
      <w:bookmarkStart w:id="6624" w:name="_Toc81778019"/>
      <w:bookmarkStart w:id="6625" w:name="_Toc81778310"/>
      <w:bookmarkStart w:id="6626" w:name="_Toc81938616"/>
      <w:bookmarkStart w:id="6627" w:name="_Toc81941529"/>
      <w:bookmarkStart w:id="6628" w:name="_Toc81993173"/>
      <w:bookmarkStart w:id="6629" w:name="_Toc81994720"/>
      <w:bookmarkStart w:id="6630" w:name="_Toc81994926"/>
      <w:bookmarkStart w:id="6631" w:name="_Toc81995221"/>
      <w:bookmarkEnd w:id="6619"/>
      <w:bookmarkEnd w:id="6620"/>
      <w:bookmarkEnd w:id="6621"/>
      <w:bookmarkEnd w:id="6622"/>
      <w:bookmarkEnd w:id="6623"/>
      <w:bookmarkEnd w:id="6624"/>
      <w:bookmarkEnd w:id="6625"/>
      <w:bookmarkEnd w:id="6626"/>
      <w:bookmarkEnd w:id="6627"/>
      <w:bookmarkEnd w:id="6628"/>
      <w:bookmarkEnd w:id="6629"/>
      <w:bookmarkEnd w:id="6630"/>
      <w:bookmarkEnd w:id="6631"/>
    </w:p>
    <w:p w14:paraId="2A9D6135" w14:textId="77777777" w:rsidR="0074559B" w:rsidRPr="00791D37" w:rsidRDefault="0074559B">
      <w:pPr>
        <w:pStyle w:val="Ttulo2"/>
      </w:pPr>
      <w:bookmarkStart w:id="6632" w:name="_Toc81499465"/>
      <w:bookmarkStart w:id="6633" w:name="_Toc81995222"/>
      <w:r w:rsidRPr="00791D37">
        <w:t>PRUEBAS CON EL BORDER ROUTER</w:t>
      </w:r>
      <w:bookmarkEnd w:id="6632"/>
      <w:bookmarkEnd w:id="6633"/>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6634" w:name="_Toc81499466"/>
      <w:bookmarkStart w:id="6635" w:name="_Toc81995223"/>
      <w:r w:rsidRPr="00791D37">
        <w:t>INTRODUCCIÓN A LA CONFIGURACIÓN DEL ROUTER.</w:t>
      </w:r>
      <w:bookmarkEnd w:id="6634"/>
      <w:bookmarkEnd w:id="6635"/>
    </w:p>
    <w:p w14:paraId="150DFBE4" w14:textId="77777777" w:rsidR="0074559B" w:rsidRPr="00791D37" w:rsidRDefault="0074559B" w:rsidP="00791D37"/>
    <w:p w14:paraId="09391FD3" w14:textId="1CD87C92" w:rsidR="00746CBD" w:rsidRDefault="0074559B" w:rsidP="00CA0339">
      <w:pPr>
        <w:rPr>
          <w:ins w:id="6636" w:author="JORGE CONTRERAS ORTIZ" w:date="2021-09-05T22:48:00Z"/>
        </w:rPr>
      </w:pPr>
      <w:r w:rsidRPr="00791D37">
        <w:t xml:space="preserve">Esta primera prueba ha consistido en una primera interacción con la interfaz del panel de administración web del Border Router y a su configuración correcta.  </w:t>
      </w:r>
      <w:del w:id="6637" w:author="JORGE CONTRERAS ORTIZ" w:date="2021-09-04T15:57:00Z">
        <w:r w:rsidRPr="00791D37" w:rsidDel="008807DC">
          <w:delText>El montaje realizado ha sido</w:delText>
        </w:r>
      </w:del>
      <w:ins w:id="6638" w:author="JORGE CONTRERAS ORTIZ" w:date="2021-09-04T15:57:00Z">
        <w:r w:rsidR="008807DC">
          <w:t xml:space="preserve">El esquema del montaje realizado ha sido el </w:t>
        </w:r>
        <w:r w:rsidR="00E36B99">
          <w:t xml:space="preserve">mostrado a continuación en </w:t>
        </w:r>
      </w:ins>
      <w:ins w:id="6639" w:author="JORGE CONTRERAS ORTIZ" w:date="2021-09-04T15:58:00Z">
        <w:r w:rsidR="00E36B99">
          <w:fldChar w:fldCharType="begin"/>
        </w:r>
        <w:r w:rsidR="00E36B99">
          <w:instrText xml:space="preserve"> REF _Ref81663502 \h </w:instrText>
        </w:r>
      </w:ins>
      <w:r w:rsidR="00E36B99">
        <w:fldChar w:fldCharType="separate"/>
      </w:r>
      <w:ins w:id="6640" w:author="JORGE CONTRERAS ORTIZ" w:date="2021-09-08T11:58:00Z">
        <w:r w:rsidR="00FE2C54">
          <w:t xml:space="preserve">Ilustración </w:t>
        </w:r>
        <w:r w:rsidR="00FE2C54">
          <w:rPr>
            <w:noProof/>
          </w:rPr>
          <w:t>61</w:t>
        </w:r>
      </w:ins>
      <w:ins w:id="6641" w:author="JORGE CONTRERAS ORTIZ" w:date="2021-09-04T15:58:00Z">
        <w:r w:rsidR="00E36B99">
          <w:fldChar w:fldCharType="end"/>
        </w:r>
      </w:ins>
      <w:r w:rsidRPr="00791D37">
        <w:t>:</w:t>
      </w:r>
    </w:p>
    <w:p w14:paraId="5D1FDBA4" w14:textId="77777777" w:rsidR="00746CBD" w:rsidRDefault="00746CBD" w:rsidP="00CA0339">
      <w:pPr>
        <w:rPr>
          <w:ins w:id="6642" w:author="JORGE CONTRERAS ORTIZ" w:date="2021-09-05T22:47:00Z"/>
        </w:rPr>
      </w:pPr>
    </w:p>
    <w:p w14:paraId="1C0DA264" w14:textId="77777777" w:rsidR="00746CBD" w:rsidRDefault="00746CBD" w:rsidP="00CA0339">
      <w:pPr>
        <w:rPr>
          <w:ins w:id="6643" w:author="JORGE CONTRERAS ORTIZ" w:date="2021-09-04T14:45:00Z"/>
        </w:rPr>
      </w:pPr>
    </w:p>
    <w:p w14:paraId="47B832B4" w14:textId="2231CF8F" w:rsidR="003E5AE5" w:rsidRPr="00791D37" w:rsidDel="003E5AE5" w:rsidRDefault="003E5AE5" w:rsidP="00CA0339">
      <w:pPr>
        <w:rPr>
          <w:del w:id="6644" w:author="JORGE CONTRERAS ORTIZ" w:date="2021-09-04T14:46:00Z"/>
        </w:rPr>
      </w:pPr>
    </w:p>
    <w:p w14:paraId="1563435C" w14:textId="77777777" w:rsidR="003E5AE5" w:rsidRDefault="003E5AE5">
      <w:pPr>
        <w:pStyle w:val="Textoindependiente"/>
        <w:keepNext/>
        <w:jc w:val="center"/>
        <w:rPr>
          <w:ins w:id="6645" w:author="JORGE CONTRERAS ORTIZ" w:date="2021-09-04T14:46:00Z"/>
        </w:rPr>
        <w:pPrChange w:id="6646"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0">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0999F739" w:rsidR="00746CBD" w:rsidRPr="00030323" w:rsidRDefault="003E5AE5">
      <w:pPr>
        <w:pStyle w:val="Descripcin"/>
        <w:jc w:val="center"/>
        <w:pPrChange w:id="6647" w:author="JORGE CONTRERAS ORTIZ" w:date="2021-09-05T22:47:00Z">
          <w:pPr>
            <w:pStyle w:val="Textoindependiente"/>
            <w:jc w:val="center"/>
          </w:pPr>
        </w:pPrChange>
      </w:pPr>
      <w:bookmarkStart w:id="6648" w:name="_Ref81663502"/>
      <w:bookmarkStart w:id="6649" w:name="_Ref81663496"/>
      <w:bookmarkStart w:id="6650" w:name="_Toc81995301"/>
      <w:ins w:id="6651" w:author="JORGE CONTRERAS ORTIZ" w:date="2021-09-04T14:46:00Z">
        <w:r>
          <w:t xml:space="preserve">Ilustración </w:t>
        </w:r>
        <w:r>
          <w:fldChar w:fldCharType="begin"/>
        </w:r>
        <w:r>
          <w:instrText xml:space="preserve"> SEQ Ilustración \* ARABIC </w:instrText>
        </w:r>
      </w:ins>
      <w:r>
        <w:fldChar w:fldCharType="separate"/>
      </w:r>
      <w:ins w:id="6652" w:author="JORGE CONTRERAS ORTIZ" w:date="2021-09-08T11:58:00Z">
        <w:r w:rsidR="00FE2C54">
          <w:rPr>
            <w:noProof/>
          </w:rPr>
          <w:t>61</w:t>
        </w:r>
      </w:ins>
      <w:ins w:id="6653" w:author="JORGE CONTRERAS ORTIZ" w:date="2021-09-04T14:46:00Z">
        <w:r>
          <w:fldChar w:fldCharType="end"/>
        </w:r>
        <w:bookmarkEnd w:id="6648"/>
        <w:r>
          <w:t xml:space="preserve"> </w:t>
        </w:r>
        <w:r w:rsidRPr="00DA2F93">
          <w:t>Montaje Border Router</w:t>
        </w:r>
      </w:ins>
      <w:bookmarkEnd w:id="6649"/>
      <w:bookmarkEnd w:id="6650"/>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6654"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6655" w:name="_Toc81499637"/>
                              <w:bookmarkStart w:id="6656" w:name="_Toc81499872"/>
                              <w:del w:id="6657"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6658" w:author="JORGE CONTRERAS ORTIZ" w:date="2021-09-04T08:54:00Z">
                                <w:r w:rsidR="00CA0339" w:rsidDel="00425C71">
                                  <w:rPr>
                                    <w:noProof/>
                                  </w:rPr>
                                  <w:delText>60</w:delText>
                                </w:r>
                              </w:del>
                              <w:del w:id="6659" w:author="JORGE CONTRERAS ORTIZ" w:date="2021-09-04T14:46:00Z">
                                <w:r w:rsidR="005026F3" w:rsidDel="003E5AE5">
                                  <w:rPr>
                                    <w:noProof/>
                                  </w:rPr>
                                  <w:fldChar w:fldCharType="end"/>
                                </w:r>
                                <w:r w:rsidDel="003E5AE5">
                                  <w:delText xml:space="preserve"> Montaje Border Router</w:delText>
                                </w:r>
                              </w:del>
                              <w:bookmarkEnd w:id="6655"/>
                              <w:bookmarkEnd w:id="66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6660" w:name="_Toc81499637"/>
                        <w:bookmarkStart w:id="6661" w:name="_Toc81499872"/>
                        <w:del w:id="6662"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6663" w:author="JORGE CONTRERAS ORTIZ" w:date="2021-09-04T08:54:00Z">
                          <w:r w:rsidR="00CA0339" w:rsidDel="00425C71">
                            <w:rPr>
                              <w:noProof/>
                            </w:rPr>
                            <w:delText>60</w:delText>
                          </w:r>
                        </w:del>
                        <w:del w:id="6664" w:author="JORGE CONTRERAS ORTIZ" w:date="2021-09-04T14:46:00Z">
                          <w:r w:rsidR="005026F3" w:rsidDel="003E5AE5">
                            <w:rPr>
                              <w:noProof/>
                            </w:rPr>
                            <w:fldChar w:fldCharType="end"/>
                          </w:r>
                          <w:r w:rsidDel="003E5AE5">
                            <w:delText xml:space="preserve"> Montaje Border Router</w:delText>
                          </w:r>
                        </w:del>
                        <w:bookmarkEnd w:id="6660"/>
                        <w:bookmarkEnd w:id="6661"/>
                      </w:p>
                    </w:txbxContent>
                  </v:textbox>
                  <w10:wrap type="square"/>
                </v:shape>
              </w:pict>
            </mc:Fallback>
          </mc:AlternateContent>
        </w:r>
      </w:del>
      <w:r w:rsidR="0074559B" w:rsidRPr="00791D37">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6665"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6666"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6667" w:author="JORGE CONTRERAS ORTIZ" w:date="2021-09-05T21:03:00Z"/>
        </w:rPr>
      </w:pPr>
    </w:p>
    <w:p w14:paraId="53E688B0" w14:textId="4E169C88" w:rsidR="000B6602" w:rsidRPr="00791D37" w:rsidDel="000B6602" w:rsidRDefault="000B6602" w:rsidP="00791D37">
      <w:pPr>
        <w:rPr>
          <w:del w:id="6668" w:author="JORGE CONTRERAS ORTIZ" w:date="2021-09-05T21:03:00Z"/>
        </w:rPr>
      </w:pPr>
    </w:p>
    <w:p w14:paraId="428F4D0C" w14:textId="21C41A0B" w:rsidR="0074559B" w:rsidRPr="00791D37" w:rsidRDefault="0074559B" w:rsidP="00791D37">
      <w:r w:rsidRPr="00791D37">
        <w:t xml:space="preserve">Una vez </w:t>
      </w:r>
      <w:del w:id="6669" w:author="JORGE CONTRERAS ORTIZ" w:date="2021-09-04T16:40:00Z">
        <w:r w:rsidRPr="00791D37" w:rsidDel="00363B1A">
          <w:delText xml:space="preserve">accedidos </w:delText>
        </w:r>
      </w:del>
      <w:ins w:id="6670" w:author="JORGE CONTRERAS ORTIZ" w:date="2021-09-04T16:40:00Z">
        <w:r w:rsidR="00363B1A">
          <w:t>se ha accedido</w:t>
        </w:r>
        <w:r w:rsidR="00363B1A" w:rsidRPr="00791D37">
          <w:t xml:space="preserve"> </w:t>
        </w:r>
      </w:ins>
      <w:r w:rsidRPr="00791D37">
        <w:t xml:space="preserve">al sistema, se configura todo el sistema con las DNS y los Gateways a los que se conecta la red local. En este caso se ha configurado los DNS de la red de Movistar en la pestaña </w:t>
      </w:r>
      <w:del w:id="6671" w:author="JORGE CONTRERAS ORTIZ" w:date="2021-09-05T17:47:00Z">
        <w:r w:rsidRPr="00791D37" w:rsidDel="00DC6100">
          <w:delText xml:space="preserve">de  </w:delText>
        </w:r>
        <w:r w:rsidRPr="00791D37" w:rsidDel="00DC6100">
          <w:rPr>
            <w:b/>
            <w:bCs/>
          </w:rPr>
          <w:delText>DNS</w:delText>
        </w:r>
      </w:del>
      <w:ins w:id="6672"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6673" w:author="JORGE CONTRERAS ORTIZ" w:date="2021-09-05T23:53:00Z"/>
        </w:rPr>
      </w:pPr>
      <w:r w:rsidRPr="00791D37">
        <w:t>También desde la sesión SSH o COM abierta desde MobaXTerm,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6674" w:author="JORGE CONTRERAS ORTIZ" w:date="2021-09-06T00:22:00Z"/>
        </w:rPr>
      </w:pPr>
      <w:bookmarkStart w:id="6675" w:name="_Toc81938619"/>
      <w:bookmarkStart w:id="6676" w:name="_Toc81941532"/>
      <w:bookmarkStart w:id="6677" w:name="_Toc81993176"/>
      <w:bookmarkStart w:id="6678" w:name="_Toc81994723"/>
      <w:bookmarkStart w:id="6679" w:name="_Toc81994929"/>
      <w:bookmarkStart w:id="6680" w:name="_Toc81995224"/>
      <w:bookmarkEnd w:id="6675"/>
      <w:bookmarkEnd w:id="6676"/>
      <w:bookmarkEnd w:id="6677"/>
      <w:bookmarkEnd w:id="6678"/>
      <w:bookmarkEnd w:id="6679"/>
      <w:bookmarkEnd w:id="6680"/>
    </w:p>
    <w:p w14:paraId="3FBB9959" w14:textId="2A3A06C2" w:rsidR="0074559B" w:rsidRPr="00791D37" w:rsidDel="00746CBD" w:rsidRDefault="0074559B" w:rsidP="00791D37">
      <w:pPr>
        <w:rPr>
          <w:del w:id="6681" w:author="JORGE CONTRERAS ORTIZ" w:date="2021-09-05T22:48:00Z"/>
        </w:rPr>
      </w:pPr>
      <w:bookmarkStart w:id="6682" w:name="_Toc81776592"/>
      <w:bookmarkStart w:id="6683" w:name="_Toc81776788"/>
      <w:bookmarkStart w:id="6684" w:name="_Toc81777151"/>
      <w:bookmarkStart w:id="6685" w:name="_Toc81777436"/>
      <w:bookmarkStart w:id="6686" w:name="_Toc81777722"/>
      <w:bookmarkStart w:id="6687" w:name="_Toc81778022"/>
      <w:bookmarkStart w:id="6688" w:name="_Toc81778313"/>
      <w:bookmarkStart w:id="6689" w:name="_Toc81938620"/>
      <w:bookmarkStart w:id="6690" w:name="_Toc81941533"/>
      <w:bookmarkStart w:id="6691" w:name="_Toc81993177"/>
      <w:bookmarkStart w:id="6692" w:name="_Toc81994724"/>
      <w:bookmarkStart w:id="6693" w:name="_Toc81994930"/>
      <w:bookmarkStart w:id="6694" w:name="_Toc81995225"/>
      <w:bookmarkEnd w:id="6682"/>
      <w:bookmarkEnd w:id="6683"/>
      <w:bookmarkEnd w:id="6684"/>
      <w:bookmarkEnd w:id="6685"/>
      <w:bookmarkEnd w:id="6686"/>
      <w:bookmarkEnd w:id="6687"/>
      <w:bookmarkEnd w:id="6688"/>
      <w:bookmarkEnd w:id="6689"/>
      <w:bookmarkEnd w:id="6690"/>
      <w:bookmarkEnd w:id="6691"/>
      <w:bookmarkEnd w:id="6692"/>
      <w:bookmarkEnd w:id="6693"/>
      <w:bookmarkEnd w:id="6694"/>
    </w:p>
    <w:p w14:paraId="1AF6D4D5" w14:textId="42AD89D8" w:rsidR="0074559B" w:rsidRPr="00791D37" w:rsidRDefault="00C17583" w:rsidP="00791D37">
      <w:pPr>
        <w:pStyle w:val="Ttulo3"/>
      </w:pPr>
      <w:bookmarkStart w:id="6695" w:name="_Toc81499467"/>
      <w:bookmarkStart w:id="6696" w:name="_Toc81995226"/>
      <w:r w:rsidRPr="00791D37">
        <w:t>PRUEBA DE CONECTIVIDAD IP ENTRE</w:t>
      </w:r>
      <w:del w:id="6697" w:author="JORGE CONTRERAS ORTIZ" w:date="2021-09-05T14:12:00Z">
        <w:r w:rsidRPr="00791D37" w:rsidDel="00353559">
          <w:delText xml:space="preserve"> </w:delText>
        </w:r>
      </w:del>
      <w:del w:id="6698" w:author="JORGE CONTRERAS ORTIZ" w:date="2021-09-05T14:11:00Z">
        <w:r w:rsidRPr="00791D37" w:rsidDel="00353559">
          <w:delText>LA</w:delText>
        </w:r>
      </w:del>
      <w:r w:rsidRPr="00791D37">
        <w:t xml:space="preserve"> RED THREAD Y </w:t>
      </w:r>
      <w:del w:id="6699" w:author="JORGE CONTRERAS ORTIZ" w:date="2021-09-05T14:11:00Z">
        <w:r w:rsidRPr="00791D37" w:rsidDel="00353559">
          <w:delText xml:space="preserve">LA </w:delText>
        </w:r>
      </w:del>
      <w:r w:rsidRPr="00791D37">
        <w:t>LAN</w:t>
      </w:r>
      <w:bookmarkEnd w:id="6695"/>
      <w:bookmarkEnd w:id="6696"/>
    </w:p>
    <w:p w14:paraId="0A4FBFA1" w14:textId="77777777" w:rsidR="0074559B" w:rsidRPr="00791D37" w:rsidRDefault="0074559B" w:rsidP="00791D37"/>
    <w:p w14:paraId="30774B92" w14:textId="01F625F8" w:rsidR="0074559B" w:rsidRDefault="0074559B" w:rsidP="00791D37">
      <w:pPr>
        <w:rPr>
          <w:ins w:id="6700" w:author="JORGE CONTRERAS ORTIZ" w:date="2021-09-05T22:48:00Z"/>
        </w:rPr>
      </w:pPr>
      <w:r w:rsidRPr="00791D37">
        <w:t xml:space="preserve">Para esta prueba se ha usado el BR y uno de los Dongle KTDG102 formando la </w:t>
      </w:r>
      <w:del w:id="6701" w:author="JORGE CONTRERAS ORTIZ" w:date="2021-09-04T13:40:00Z">
        <w:r w:rsidRPr="00791D37" w:rsidDel="00F92885">
          <w:delText xml:space="preserve">siguiente </w:delText>
        </w:r>
      </w:del>
      <w:r w:rsidRPr="00791D37">
        <w:t>topología de red</w:t>
      </w:r>
      <w:ins w:id="6702" w:author="JORGE CONTRERAS ORTIZ" w:date="2021-09-04T13:40:00Z">
        <w:r w:rsidR="00F92885">
          <w:t xml:space="preserve"> mostrada a continuación en </w:t>
        </w:r>
      </w:ins>
      <w:ins w:id="6703" w:author="JORGE CONTRERAS ORTIZ" w:date="2021-09-04T13:41:00Z">
        <w:r w:rsidR="00F92885">
          <w:fldChar w:fldCharType="begin"/>
        </w:r>
        <w:r w:rsidR="00F92885">
          <w:instrText xml:space="preserve"> REF _Ref81655279 \h </w:instrText>
        </w:r>
      </w:ins>
      <w:r w:rsidR="00F92885">
        <w:fldChar w:fldCharType="separate"/>
      </w:r>
      <w:ins w:id="6704" w:author="JORGE CONTRERAS ORTIZ" w:date="2021-09-08T11:58:00Z">
        <w:r w:rsidR="00FE2C54" w:rsidRPr="00791D37">
          <w:t xml:space="preserve">Ilustración </w:t>
        </w:r>
        <w:r w:rsidR="00FE2C54">
          <w:rPr>
            <w:noProof/>
          </w:rPr>
          <w:t>62</w:t>
        </w:r>
      </w:ins>
      <w:ins w:id="6705"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1"/>
                    <a:stretch>
                      <a:fillRect/>
                    </a:stretch>
                  </pic:blipFill>
                  <pic:spPr>
                    <a:xfrm>
                      <a:off x="0" y="0"/>
                      <a:ext cx="5400040" cy="2513965"/>
                    </a:xfrm>
                    <a:prstGeom prst="rect">
                      <a:avLst/>
                    </a:prstGeom>
                  </pic:spPr>
                </pic:pic>
              </a:graphicData>
            </a:graphic>
          </wp:inline>
        </w:drawing>
      </w:r>
    </w:p>
    <w:p w14:paraId="31EFCFBE" w14:textId="12B194E4" w:rsidR="0074559B" w:rsidRPr="00791D37" w:rsidRDefault="0074559B" w:rsidP="00CA0339">
      <w:pPr>
        <w:pStyle w:val="Descripcin"/>
        <w:jc w:val="center"/>
      </w:pPr>
      <w:bookmarkStart w:id="6706" w:name="_Ref81655279"/>
      <w:bookmarkStart w:id="6707" w:name="_Toc81499638"/>
      <w:bookmarkStart w:id="6708" w:name="_Toc81499873"/>
      <w:bookmarkStart w:id="6709" w:name="_Ref81655275"/>
      <w:bookmarkStart w:id="6710" w:name="_Toc81995302"/>
      <w:r w:rsidRPr="00791D37">
        <w:t xml:space="preserve">Ilustración </w:t>
      </w:r>
      <w:r w:rsidR="005E6D27">
        <w:fldChar w:fldCharType="begin"/>
      </w:r>
      <w:r w:rsidR="005E6D27">
        <w:instrText xml:space="preserve"> SEQ Ilustración \* ARABIC </w:instrText>
      </w:r>
      <w:r w:rsidR="005E6D27">
        <w:fldChar w:fldCharType="separate"/>
      </w:r>
      <w:ins w:id="6711" w:author="JORGE CONTRERAS ORTIZ" w:date="2021-09-08T11:58:00Z">
        <w:r w:rsidR="00FE2C54">
          <w:rPr>
            <w:noProof/>
          </w:rPr>
          <w:t>62</w:t>
        </w:r>
      </w:ins>
      <w:del w:id="6712" w:author="JORGE CONTRERAS ORTIZ" w:date="2021-09-04T08:54:00Z">
        <w:r w:rsidR="00CA0339" w:rsidDel="00425C71">
          <w:rPr>
            <w:noProof/>
          </w:rPr>
          <w:delText>61</w:delText>
        </w:r>
      </w:del>
      <w:r w:rsidR="005E6D27">
        <w:rPr>
          <w:noProof/>
        </w:rPr>
        <w:fldChar w:fldCharType="end"/>
      </w:r>
      <w:bookmarkEnd w:id="6706"/>
      <w:r w:rsidRPr="00791D37">
        <w:t xml:space="preserve"> Topología de Red 1 nodo con BR</w:t>
      </w:r>
      <w:bookmarkEnd w:id="6707"/>
      <w:bookmarkEnd w:id="6708"/>
      <w:bookmarkEnd w:id="6709"/>
      <w:bookmarkEnd w:id="6710"/>
    </w:p>
    <w:p w14:paraId="295A3403" w14:textId="77777777" w:rsidR="00746CBD" w:rsidRDefault="00746CBD" w:rsidP="00791D37">
      <w:pPr>
        <w:rPr>
          <w:ins w:id="6713" w:author="JORGE CONTRERAS ORTIZ" w:date="2021-09-05T22:48:00Z"/>
        </w:rPr>
      </w:pPr>
    </w:p>
    <w:p w14:paraId="58016E2F" w14:textId="4D43492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17D71F67" w:rsidR="0074559B" w:rsidRPr="00791D37" w:rsidRDefault="005E6D27" w:rsidP="00791D37">
      <w:pPr>
        <w:pStyle w:val="Prrafodelista"/>
        <w:numPr>
          <w:ilvl w:val="0"/>
          <w:numId w:val="23"/>
        </w:numPr>
      </w:pPr>
      <w:r>
        <w:fldChar w:fldCharType="begin"/>
      </w:r>
      <w:r>
        <w:instrText xml:space="preserve"> HYPERLINK "https://www.kirale.com/support/kb/ip-connectivity-between-the-thread-network-and-the-lan-part-i/" </w:instrText>
      </w:r>
      <w:ins w:id="6714" w:author="JORGE CONTRERAS ORTIZ" w:date="2021-09-08T11:57:00Z"/>
      <w:r>
        <w:fldChar w:fldCharType="separate"/>
      </w:r>
      <w:r w:rsidR="0074559B" w:rsidRPr="00791D37">
        <w:rPr>
          <w:rStyle w:val="Hipervnculo"/>
        </w:rPr>
        <w:t>Descripción Genérica y Condiciones Previas</w:t>
      </w:r>
      <w:r>
        <w:rPr>
          <w:rStyle w:val="Hipervnculo"/>
        </w:rPr>
        <w:fldChar w:fldCharType="end"/>
      </w:r>
    </w:p>
    <w:p w14:paraId="20D31AF2" w14:textId="32DC6DFD" w:rsidR="0074559B" w:rsidRPr="00791D37" w:rsidRDefault="005E6D27" w:rsidP="00791D37">
      <w:pPr>
        <w:pStyle w:val="Prrafodelista"/>
        <w:numPr>
          <w:ilvl w:val="0"/>
          <w:numId w:val="23"/>
        </w:numPr>
      </w:pPr>
      <w:r>
        <w:fldChar w:fldCharType="begin"/>
      </w:r>
      <w:r>
        <w:instrText xml:space="preserve"> HYPERLINK "https://www.kirale.com/support/kb/ip-connectivity-between-the-thread-network-and-the-lan-part-ii/" </w:instrText>
      </w:r>
      <w:ins w:id="6715" w:author="JORGE CONTRERAS ORTIZ" w:date="2021-09-08T11:57:00Z"/>
      <w:r>
        <w:fldChar w:fldCharType="separate"/>
      </w:r>
      <w:r w:rsidR="0074559B" w:rsidRPr="00791D37">
        <w:rPr>
          <w:rStyle w:val="Hipervnculo"/>
        </w:rPr>
        <w:t>Conectividad IPv6</w:t>
      </w:r>
      <w:r>
        <w:rPr>
          <w:rStyle w:val="Hipervnculo"/>
        </w:rPr>
        <w:fldChar w:fldCharType="end"/>
      </w:r>
    </w:p>
    <w:p w14:paraId="5DBD80D7" w14:textId="4D7445E5" w:rsidR="0074559B" w:rsidRPr="00791D37" w:rsidRDefault="005E6D27" w:rsidP="00791D37">
      <w:pPr>
        <w:pStyle w:val="Prrafodelista"/>
        <w:numPr>
          <w:ilvl w:val="0"/>
          <w:numId w:val="23"/>
        </w:numPr>
      </w:pPr>
      <w:r>
        <w:fldChar w:fldCharType="begin"/>
      </w:r>
      <w:r>
        <w:instrText xml:space="preserve"> HYPERLINK "https://www.kirale.com/support/kb/ip-connectivity-between-the-thread-network-and-the-lan-part-iii/" </w:instrText>
      </w:r>
      <w:ins w:id="6716" w:author="JORGE CONTRERAS ORTIZ" w:date="2021-09-08T11:57:00Z"/>
      <w:r>
        <w:fldChar w:fldCharType="separate"/>
      </w:r>
      <w:r w:rsidR="0074559B" w:rsidRPr="00791D37">
        <w:rPr>
          <w:rStyle w:val="Hipervnculo"/>
        </w:rPr>
        <w:t>Conectividad IPv4 a IPv6</w:t>
      </w:r>
      <w:r>
        <w:rPr>
          <w:rStyle w:val="Hipervnculo"/>
        </w:rPr>
        <w:fldChar w:fldCharType="end"/>
      </w:r>
    </w:p>
    <w:p w14:paraId="4A04AA85" w14:textId="00AA4ADF" w:rsidR="0074559B" w:rsidRPr="00791D37" w:rsidRDefault="005E6D27" w:rsidP="00791D37">
      <w:pPr>
        <w:pStyle w:val="Prrafodelista"/>
        <w:numPr>
          <w:ilvl w:val="0"/>
          <w:numId w:val="23"/>
        </w:numPr>
      </w:pPr>
      <w:r>
        <w:fldChar w:fldCharType="begin"/>
      </w:r>
      <w:r>
        <w:instrText xml:space="preserve"> HYPERLINK "https://www.kirale.com/support/kb/ip-connectivity-between-the-thread-network-and-the-lan-part-iv/" </w:instrText>
      </w:r>
      <w:ins w:id="6717" w:author="JORGE CONTRERAS ORTIZ" w:date="2021-09-08T11:57:00Z"/>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6718" w:name="_Toc81499468"/>
      <w:bookmarkStart w:id="6719" w:name="_Toc81995227"/>
      <w:r w:rsidRPr="00791D37">
        <w:t>RED CON EL BR Y DOS NODOS KTDG102</w:t>
      </w:r>
      <w:bookmarkEnd w:id="6718"/>
      <w:bookmarkEnd w:id="6719"/>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Como primera prueba de creación de esta red, se configuró un Dongle como Leader, otro como Med y el BR como REED. Primero se ejecutaban las secuencias de inicio de ambos Dongles y posteriormente se lanzaba el nodo del BR unirse a la red.</w:t>
      </w:r>
    </w:p>
    <w:p w14:paraId="3C6F6309" w14:textId="08D25B8D" w:rsidR="0074559B" w:rsidRPr="00791D37" w:rsidRDefault="0074559B" w:rsidP="00791D37">
      <w:r w:rsidRPr="00791D37">
        <w:t xml:space="preserve">Al principio de unirse el BR, se observa en el menú de Visual Network la </w:t>
      </w:r>
      <w:del w:id="6720" w:author="JORGE CONTRERAS ORTIZ" w:date="2021-09-04T16:40:00Z">
        <w:r w:rsidRPr="00791D37" w:rsidDel="00363B1A">
          <w:delText xml:space="preserve">siguiente </w:delText>
        </w:r>
      </w:del>
      <w:r w:rsidRPr="00791D37">
        <w:t>topología de red</w:t>
      </w:r>
      <w:ins w:id="6721" w:author="JORGE CONTRERAS ORTIZ" w:date="2021-09-04T16:40:00Z">
        <w:r w:rsidR="00363B1A">
          <w:t xml:space="preserve"> mostrada a continuación en </w:t>
        </w:r>
      </w:ins>
      <w:ins w:id="6722" w:author="JORGE CONTRERAS ORTIZ" w:date="2021-09-04T16:41:00Z">
        <w:r w:rsidR="00363B1A">
          <w:fldChar w:fldCharType="begin"/>
        </w:r>
        <w:r w:rsidR="00363B1A">
          <w:instrText xml:space="preserve"> REF _Ref81666090 \h </w:instrText>
        </w:r>
      </w:ins>
      <w:r w:rsidR="00363B1A">
        <w:fldChar w:fldCharType="separate"/>
      </w:r>
      <w:ins w:id="6723" w:author="JORGE CONTRERAS ORTIZ" w:date="2021-09-08T11:58:00Z">
        <w:r w:rsidR="00FE2C54" w:rsidRPr="00791D37">
          <w:t xml:space="preserve">Ilustración </w:t>
        </w:r>
        <w:r w:rsidR="00FE2C54">
          <w:rPr>
            <w:noProof/>
          </w:rPr>
          <w:t>63</w:t>
        </w:r>
      </w:ins>
      <w:ins w:id="6724"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rPr>
        <w:lastRenderedPageBreak/>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375ED808" w:rsidR="0074559B" w:rsidRPr="00791D37" w:rsidRDefault="0074559B" w:rsidP="00CA0339">
      <w:pPr>
        <w:pStyle w:val="Descripcin"/>
        <w:jc w:val="center"/>
      </w:pPr>
      <w:bookmarkStart w:id="6725" w:name="_Ref81666090"/>
      <w:bookmarkStart w:id="6726" w:name="_Toc81499639"/>
      <w:bookmarkStart w:id="6727" w:name="_Toc81499874"/>
      <w:bookmarkStart w:id="6728" w:name="_Toc81995303"/>
      <w:r w:rsidRPr="00791D37">
        <w:t xml:space="preserve">Ilustración </w:t>
      </w:r>
      <w:r w:rsidR="005E6D27">
        <w:fldChar w:fldCharType="begin"/>
      </w:r>
      <w:r w:rsidR="005E6D27">
        <w:instrText xml:space="preserve"> SEQ Ilustración \* ARABIC </w:instrText>
      </w:r>
      <w:r w:rsidR="005E6D27">
        <w:fldChar w:fldCharType="separate"/>
      </w:r>
      <w:ins w:id="6729" w:author="JORGE CONTRERAS ORTIZ" w:date="2021-09-08T11:58:00Z">
        <w:r w:rsidR="00FE2C54">
          <w:rPr>
            <w:noProof/>
          </w:rPr>
          <w:t>63</w:t>
        </w:r>
      </w:ins>
      <w:del w:id="6730" w:author="JORGE CONTRERAS ORTIZ" w:date="2021-09-04T08:54:00Z">
        <w:r w:rsidR="00CA0339" w:rsidDel="00425C71">
          <w:rPr>
            <w:noProof/>
          </w:rPr>
          <w:delText>62</w:delText>
        </w:r>
      </w:del>
      <w:r w:rsidR="005E6D27">
        <w:rPr>
          <w:noProof/>
        </w:rPr>
        <w:fldChar w:fldCharType="end"/>
      </w:r>
      <w:bookmarkEnd w:id="6725"/>
      <w:r w:rsidRPr="00791D37">
        <w:t xml:space="preserve"> Topología 1 de BR con 2 nodos Dongle</w:t>
      </w:r>
      <w:bookmarkEnd w:id="6726"/>
      <w:bookmarkEnd w:id="6727"/>
      <w:bookmarkEnd w:id="6728"/>
    </w:p>
    <w:p w14:paraId="6E85E71B" w14:textId="77777777" w:rsidR="0074559B" w:rsidRPr="00791D37" w:rsidRDefault="0074559B" w:rsidP="00791D37"/>
    <w:p w14:paraId="21FFF165" w14:textId="7995D861" w:rsidR="0074559B" w:rsidRPr="00791D37" w:rsidRDefault="0074559B" w:rsidP="00791D37">
      <w:r w:rsidRPr="00791D37">
        <w:t xml:space="preserve">Siendo el Dongle Leader el </w:t>
      </w:r>
      <w:ins w:id="6731" w:author="JORGE CONTRERAS ORTIZ" w:date="2021-09-06T00:22:00Z">
        <w:r w:rsidR="0048500E">
          <w:t xml:space="preserve">nodo </w:t>
        </w:r>
      </w:ins>
      <w:r w:rsidRPr="00791D37">
        <w:t xml:space="preserve">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6732"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6733" w:author="JORGE CONTRERAS ORTIZ" w:date="2021-09-08T11:58:00Z">
        <w:r w:rsidR="00FE2C54" w:rsidRPr="00791D37">
          <w:t xml:space="preserve">Ilustración </w:t>
        </w:r>
        <w:r w:rsidR="00FE2C54">
          <w:rPr>
            <w:noProof/>
          </w:rPr>
          <w:t>64</w:t>
        </w:r>
      </w:ins>
      <w:ins w:id="6734" w:author="JORGE CONTRERAS ORTIZ" w:date="2021-09-04T16:41:00Z">
        <w:r w:rsidR="00363B1A">
          <w:fldChar w:fldCharType="end"/>
        </w:r>
      </w:ins>
      <w:del w:id="6735"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3CA85F2A" w:rsidR="0074559B" w:rsidRPr="00791D37" w:rsidRDefault="0074559B" w:rsidP="00CA0339">
      <w:pPr>
        <w:pStyle w:val="Descripcin"/>
        <w:jc w:val="center"/>
      </w:pPr>
      <w:bookmarkStart w:id="6736" w:name="_Ref81666126"/>
      <w:bookmarkStart w:id="6737" w:name="_Toc81499640"/>
      <w:bookmarkStart w:id="6738" w:name="_Toc81499875"/>
      <w:bookmarkStart w:id="6739" w:name="_Toc81995304"/>
      <w:r w:rsidRPr="00791D37">
        <w:t xml:space="preserve">Ilustración </w:t>
      </w:r>
      <w:r w:rsidR="005E6D27">
        <w:fldChar w:fldCharType="begin"/>
      </w:r>
      <w:r w:rsidR="005E6D27">
        <w:instrText xml:space="preserve"> SEQ Ilustración \* ARABIC </w:instrText>
      </w:r>
      <w:r w:rsidR="005E6D27">
        <w:fldChar w:fldCharType="separate"/>
      </w:r>
      <w:ins w:id="6740" w:author="JORGE CONTRERAS ORTIZ" w:date="2021-09-08T11:58:00Z">
        <w:r w:rsidR="00FE2C54">
          <w:rPr>
            <w:noProof/>
          </w:rPr>
          <w:t>64</w:t>
        </w:r>
      </w:ins>
      <w:del w:id="6741" w:author="JORGE CONTRERAS ORTIZ" w:date="2021-09-04T08:54:00Z">
        <w:r w:rsidR="00CA0339" w:rsidDel="00425C71">
          <w:rPr>
            <w:noProof/>
          </w:rPr>
          <w:delText>63</w:delText>
        </w:r>
      </w:del>
      <w:r w:rsidR="005E6D27">
        <w:rPr>
          <w:noProof/>
        </w:rPr>
        <w:fldChar w:fldCharType="end"/>
      </w:r>
      <w:bookmarkEnd w:id="6736"/>
      <w:r w:rsidRPr="00791D37">
        <w:t xml:space="preserve"> Topología 2 de BR con dos nodos Dongle</w:t>
      </w:r>
      <w:bookmarkEnd w:id="6737"/>
      <w:bookmarkEnd w:id="6738"/>
      <w:bookmarkEnd w:id="6739"/>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6742" w:author="JORGE CONTRERAS ORTIZ" w:date="2021-09-05T17:47:00Z">
        <w:r w:rsidRPr="00791D37" w:rsidDel="00DC6100">
          <w:rPr>
            <w:i/>
          </w:rPr>
          <w:delText xml:space="preserve">6 </w:delText>
        </w:r>
        <w:r w:rsidRPr="00791D37" w:rsidDel="00DC6100">
          <w:rPr>
            <w:iCs/>
          </w:rPr>
          <w:delText xml:space="preserve"> a</w:delText>
        </w:r>
      </w:del>
      <w:ins w:id="6743"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lastRenderedPageBreak/>
        <w:t>Nota:</w:t>
      </w:r>
      <w:r w:rsidRPr="00791D37">
        <w:t xml:space="preserve"> Para ver las direcciones IP de los Dongle KTDG102, abrir la herramienta KiTools en el PC y ejecutar el comando </w:t>
      </w:r>
      <w:r w:rsidRPr="00791D37">
        <w:rPr>
          <w:i/>
        </w:rPr>
        <w:t>show netconfig</w:t>
      </w:r>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5B7958CF" w:rsidR="0074559B" w:rsidDel="0048500E" w:rsidRDefault="0074559B" w:rsidP="00791D37">
      <w:pPr>
        <w:rPr>
          <w:del w:id="6744" w:author="JORGE CONTRERAS ORTIZ" w:date="2021-09-05T23:53:00Z"/>
        </w:rPr>
      </w:pPr>
      <w:r w:rsidRPr="00791D37">
        <w:t>Los resultados de estos PING han sido</w:t>
      </w:r>
      <w:ins w:id="6745"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6746" w:author="JORGE CONTRERAS ORTIZ" w:date="2021-09-08T11:58:00Z">
        <w:r w:rsidR="00FE2C54" w:rsidRPr="00791D37">
          <w:t xml:space="preserve">Ilustración </w:t>
        </w:r>
        <w:r w:rsidR="00FE2C54">
          <w:rPr>
            <w:noProof/>
          </w:rPr>
          <w:t>65</w:t>
        </w:r>
      </w:ins>
      <w:ins w:id="6747"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6748" w:author="JORGE CONTRERAS ORTIZ" w:date="2021-09-08T11:58:00Z">
        <w:r w:rsidR="00FE2C54" w:rsidRPr="00791D37">
          <w:t xml:space="preserve">Ilustración </w:t>
        </w:r>
        <w:r w:rsidR="00FE2C54">
          <w:rPr>
            <w:noProof/>
          </w:rPr>
          <w:t>66</w:t>
        </w:r>
      </w:ins>
      <w:ins w:id="6749" w:author="JORGE CONTRERAS ORTIZ" w:date="2021-09-04T16:42:00Z">
        <w:r w:rsidR="00363B1A">
          <w:fldChar w:fldCharType="end"/>
        </w:r>
        <w:r w:rsidR="00363B1A">
          <w:t xml:space="preserve"> </w:t>
        </w:r>
      </w:ins>
      <w:ins w:id="6750" w:author="JORGE CONTRERAS ORTIZ" w:date="2021-09-05T17:47:00Z">
        <w:r w:rsidR="00DC6100">
          <w:t>e</w:t>
        </w:r>
      </w:ins>
      <w:ins w:id="6751" w:author="JORGE CONTRERAS ORTIZ" w:date="2021-09-04T16:42:00Z">
        <w:r w:rsidR="00363B1A">
          <w:t xml:space="preserve"> </w:t>
        </w:r>
      </w:ins>
      <w:ins w:id="6752" w:author="JORGE CONTRERAS ORTIZ" w:date="2021-09-04T16:43:00Z">
        <w:r w:rsidR="00363B1A">
          <w:fldChar w:fldCharType="begin"/>
        </w:r>
        <w:r w:rsidR="00363B1A">
          <w:instrText xml:space="preserve"> REF _Ref81666196 \h </w:instrText>
        </w:r>
      </w:ins>
      <w:r w:rsidR="00363B1A">
        <w:fldChar w:fldCharType="separate"/>
      </w:r>
      <w:ins w:id="6753" w:author="JORGE CONTRERAS ORTIZ" w:date="2021-09-08T11:58:00Z">
        <w:r w:rsidR="00FE2C54" w:rsidRPr="00791D37">
          <w:t xml:space="preserve">Ilustración </w:t>
        </w:r>
        <w:r w:rsidR="00FE2C54">
          <w:rPr>
            <w:noProof/>
          </w:rPr>
          <w:t>67</w:t>
        </w:r>
      </w:ins>
      <w:ins w:id="6754" w:author="JORGE CONTRERAS ORTIZ" w:date="2021-09-04T16:43:00Z">
        <w:r w:rsidR="00363B1A">
          <w:fldChar w:fldCharType="end"/>
        </w:r>
      </w:ins>
      <w:del w:id="6755"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6756"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2EF2E94F" w:rsidR="0074559B" w:rsidRDefault="0074559B" w:rsidP="00CA0339">
      <w:pPr>
        <w:pStyle w:val="Descripcin"/>
        <w:jc w:val="center"/>
        <w:rPr>
          <w:ins w:id="6757" w:author="JORGE CONTRERAS ORTIZ" w:date="2021-09-05T22:48:00Z"/>
        </w:rPr>
      </w:pPr>
      <w:bookmarkStart w:id="6758" w:name="_Ref81666171"/>
      <w:bookmarkStart w:id="6759" w:name="_Toc81499641"/>
      <w:bookmarkStart w:id="6760" w:name="_Toc81499876"/>
      <w:bookmarkStart w:id="6761" w:name="_Toc81995305"/>
      <w:r w:rsidRPr="00791D37">
        <w:t xml:space="preserve">Ilustración </w:t>
      </w:r>
      <w:r w:rsidR="005E6D27">
        <w:fldChar w:fldCharType="begin"/>
      </w:r>
      <w:r w:rsidR="005E6D27">
        <w:instrText xml:space="preserve"> SEQ Ilustración \* ARABIC </w:instrText>
      </w:r>
      <w:r w:rsidR="005E6D27">
        <w:fldChar w:fldCharType="separate"/>
      </w:r>
      <w:ins w:id="6762" w:author="JORGE CONTRERAS ORTIZ" w:date="2021-09-08T11:58:00Z">
        <w:r w:rsidR="00FE2C54">
          <w:rPr>
            <w:noProof/>
          </w:rPr>
          <w:t>65</w:t>
        </w:r>
      </w:ins>
      <w:del w:id="6763" w:author="JORGE CONTRERAS ORTIZ" w:date="2021-09-04T08:54:00Z">
        <w:r w:rsidR="00CA0339" w:rsidDel="00425C71">
          <w:rPr>
            <w:noProof/>
          </w:rPr>
          <w:delText>64</w:delText>
        </w:r>
      </w:del>
      <w:r w:rsidR="005E6D27">
        <w:rPr>
          <w:noProof/>
        </w:rPr>
        <w:fldChar w:fldCharType="end"/>
      </w:r>
      <w:bookmarkEnd w:id="6758"/>
      <w:r w:rsidRPr="00791D37">
        <w:t xml:space="preserve"> Ping desde PC a BR</w:t>
      </w:r>
      <w:bookmarkEnd w:id="6759"/>
      <w:bookmarkEnd w:id="6760"/>
      <w:bookmarkEnd w:id="6761"/>
    </w:p>
    <w:p w14:paraId="41C3ABD1" w14:textId="77777777" w:rsidR="00746CBD" w:rsidRPr="00030323" w:rsidRDefault="00746CBD">
      <w:pPr>
        <w:pPrChange w:id="6764" w:author="JORGE CONTRERAS ORTIZ" w:date="2021-09-05T22:48:00Z">
          <w:pPr>
            <w:pStyle w:val="Descripcin"/>
            <w:jc w:val="center"/>
          </w:pPr>
        </w:pPrChange>
      </w:pPr>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47B22EE3" w:rsidR="0074559B" w:rsidRDefault="0074559B" w:rsidP="00CA0339">
      <w:pPr>
        <w:pStyle w:val="Descripcin"/>
        <w:jc w:val="center"/>
        <w:rPr>
          <w:ins w:id="6765" w:author="JORGE CONTRERAS ORTIZ" w:date="2021-09-06T00:22:00Z"/>
        </w:rPr>
      </w:pPr>
      <w:bookmarkStart w:id="6766" w:name="_Ref81666185"/>
      <w:bookmarkStart w:id="6767" w:name="_Toc81499642"/>
      <w:bookmarkStart w:id="6768" w:name="_Toc81499877"/>
      <w:bookmarkStart w:id="6769" w:name="_Toc81995306"/>
      <w:r w:rsidRPr="00791D37">
        <w:t xml:space="preserve">Ilustración </w:t>
      </w:r>
      <w:r w:rsidR="005E6D27">
        <w:fldChar w:fldCharType="begin"/>
      </w:r>
      <w:r w:rsidR="005E6D27">
        <w:instrText xml:space="preserve"> SEQ Ilustración \* ARABIC </w:instrText>
      </w:r>
      <w:r w:rsidR="005E6D27">
        <w:fldChar w:fldCharType="separate"/>
      </w:r>
      <w:ins w:id="6770" w:author="JORGE CONTRERAS ORTIZ" w:date="2021-09-08T11:58:00Z">
        <w:r w:rsidR="00FE2C54">
          <w:rPr>
            <w:noProof/>
          </w:rPr>
          <w:t>66</w:t>
        </w:r>
      </w:ins>
      <w:del w:id="6771" w:author="JORGE CONTRERAS ORTIZ" w:date="2021-09-04T08:54:00Z">
        <w:r w:rsidR="00CA0339" w:rsidDel="00425C71">
          <w:rPr>
            <w:noProof/>
          </w:rPr>
          <w:delText>65</w:delText>
        </w:r>
      </w:del>
      <w:r w:rsidR="005E6D27">
        <w:rPr>
          <w:noProof/>
        </w:rPr>
        <w:fldChar w:fldCharType="end"/>
      </w:r>
      <w:bookmarkEnd w:id="6766"/>
      <w:r w:rsidRPr="00791D37">
        <w:t xml:space="preserve"> Ping desde PC a nodo LEADER</w:t>
      </w:r>
      <w:bookmarkEnd w:id="6767"/>
      <w:bookmarkEnd w:id="6768"/>
      <w:bookmarkEnd w:id="6769"/>
    </w:p>
    <w:p w14:paraId="17EC4320" w14:textId="77777777" w:rsidR="0048500E" w:rsidRPr="00030323" w:rsidRDefault="0048500E">
      <w:pPr>
        <w:pPrChange w:id="6772" w:author="JORGE CONTRERAS ORTIZ" w:date="2021-09-06T00:22:00Z">
          <w:pPr>
            <w:pStyle w:val="Descripcin"/>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66147BE8" w:rsidR="0074559B" w:rsidRPr="00791D37" w:rsidRDefault="0074559B" w:rsidP="00CA0339">
      <w:pPr>
        <w:pStyle w:val="Descripcin"/>
        <w:jc w:val="center"/>
      </w:pPr>
      <w:bookmarkStart w:id="6773" w:name="_Ref81666196"/>
      <w:bookmarkStart w:id="6774" w:name="_Toc81499643"/>
      <w:bookmarkStart w:id="6775" w:name="_Toc81499878"/>
      <w:bookmarkStart w:id="6776" w:name="_Toc81995307"/>
      <w:r w:rsidRPr="00791D37">
        <w:t xml:space="preserve">Ilustración </w:t>
      </w:r>
      <w:r w:rsidR="005E6D27">
        <w:fldChar w:fldCharType="begin"/>
      </w:r>
      <w:r w:rsidR="005E6D27">
        <w:instrText xml:space="preserve"> SEQ Ilustración \* ARABIC </w:instrText>
      </w:r>
      <w:r w:rsidR="005E6D27">
        <w:fldChar w:fldCharType="separate"/>
      </w:r>
      <w:ins w:id="6777" w:author="JORGE CONTRERAS ORTIZ" w:date="2021-09-08T11:58:00Z">
        <w:r w:rsidR="00FE2C54">
          <w:rPr>
            <w:noProof/>
          </w:rPr>
          <w:t>67</w:t>
        </w:r>
      </w:ins>
      <w:del w:id="6778" w:author="JORGE CONTRERAS ORTIZ" w:date="2021-09-04T08:54:00Z">
        <w:r w:rsidR="00CA0339" w:rsidDel="00425C71">
          <w:rPr>
            <w:noProof/>
          </w:rPr>
          <w:delText>66</w:delText>
        </w:r>
      </w:del>
      <w:r w:rsidR="005E6D27">
        <w:rPr>
          <w:noProof/>
        </w:rPr>
        <w:fldChar w:fldCharType="end"/>
      </w:r>
      <w:bookmarkEnd w:id="6773"/>
      <w:r w:rsidRPr="00791D37">
        <w:t xml:space="preserve"> Ping desde PC a nodo MED</w:t>
      </w:r>
      <w:bookmarkEnd w:id="6774"/>
      <w:bookmarkEnd w:id="6775"/>
      <w:bookmarkEnd w:id="6776"/>
    </w:p>
    <w:p w14:paraId="65CBBD32" w14:textId="428CD84E" w:rsidR="0074559B" w:rsidDel="0048500E" w:rsidRDefault="0074559B" w:rsidP="00746CBD">
      <w:pPr>
        <w:rPr>
          <w:del w:id="6779" w:author="JORGE CONTRERAS ORTIZ" w:date="2021-09-05T23:53:00Z"/>
        </w:rPr>
      </w:pPr>
    </w:p>
    <w:p w14:paraId="542617B5" w14:textId="3D0D77C5" w:rsidR="0074559B" w:rsidDel="00746CBD" w:rsidRDefault="0074559B" w:rsidP="00746CBD">
      <w:pPr>
        <w:rPr>
          <w:del w:id="6780"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rsidR="005E6D27">
        <w:fldChar w:fldCharType="begin"/>
      </w:r>
      <w:r w:rsidR="005E6D27">
        <w:instrText xml:space="preserve"> HYPERLINK "http://www.kirale.com" </w:instrText>
      </w:r>
      <w:ins w:id="6781" w:author="JORGE CONTRERAS ORTIZ" w:date="2021-09-08T11:57:00Z"/>
      <w:r w:rsidR="005E6D27">
        <w:fldChar w:fldCharType="separate"/>
      </w:r>
      <w:r w:rsidRPr="00791D37">
        <w:rPr>
          <w:rStyle w:val="Hipervnculo"/>
          <w:iCs/>
        </w:rPr>
        <w:t>www.kirale.com</w:t>
      </w:r>
      <w:r w:rsidR="005E6D27">
        <w:rPr>
          <w:rStyle w:val="Hipervnculo"/>
          <w:iCs/>
        </w:rPr>
        <w:fldChar w:fldCharType="end"/>
      </w:r>
      <w:r w:rsidRPr="00791D37">
        <w:t>, comprobando que en ambos nodos recibimos la respuesta a los ping realizados.</w:t>
      </w:r>
      <w:ins w:id="6782" w:author="JORGE CONTRERAS ORTIZ" w:date="2021-09-04T13:33:00Z">
        <w:r w:rsidR="00C17583">
          <w:t xml:space="preserve"> </w:t>
        </w:r>
      </w:ins>
    </w:p>
    <w:p w14:paraId="73200143" w14:textId="545BB765" w:rsidR="00746CBD" w:rsidRDefault="00746CBD" w:rsidP="00746CBD">
      <w:pPr>
        <w:rPr>
          <w:ins w:id="6783" w:author="JORGE CONTRERAS ORTIZ" w:date="2021-09-05T22:49:00Z"/>
        </w:rPr>
      </w:pPr>
    </w:p>
    <w:p w14:paraId="0B408792" w14:textId="0AA35688" w:rsidR="00C17583" w:rsidRPr="00791D37" w:rsidDel="000B6602" w:rsidRDefault="0074559B">
      <w:pPr>
        <w:rPr>
          <w:del w:id="6784" w:author="JORGE CONTRERAS ORTIZ" w:date="2021-09-05T21:04:00Z"/>
        </w:rPr>
      </w:pPr>
      <w:del w:id="6785" w:author="JORGE CONTRERAS ORTIZ" w:date="2021-09-04T13:33:00Z">
        <w:r w:rsidRPr="00791D37" w:rsidDel="00C17583">
          <w:br w:type="page"/>
        </w:r>
      </w:del>
    </w:p>
    <w:p w14:paraId="4F28EE4B" w14:textId="373B5E92" w:rsidR="000B6602" w:rsidRDefault="000B6602">
      <w:pPr>
        <w:rPr>
          <w:ins w:id="6786" w:author="JORGE CONTRERAS ORTIZ" w:date="2021-09-05T21:04:00Z"/>
          <w:rFonts w:eastAsiaTheme="majorEastAsia"/>
          <w:color w:val="1F3763" w:themeColor="accent1" w:themeShade="7F"/>
          <w:sz w:val="24"/>
          <w:szCs w:val="24"/>
        </w:rPr>
        <w:pPrChange w:id="6787" w:author="JORGE CONTRERAS ORTIZ" w:date="2021-09-05T22:49:00Z">
          <w:pPr>
            <w:jc w:val="left"/>
          </w:pPr>
        </w:pPrChange>
      </w:pPr>
      <w:bookmarkStart w:id="6788" w:name="_Toc81499469"/>
      <w:bookmarkStart w:id="6789" w:name="_Ref81666949"/>
      <w:bookmarkStart w:id="6790" w:name="_Ref81666954"/>
    </w:p>
    <w:p w14:paraId="407F6888" w14:textId="4A4188C6" w:rsidR="0074559B" w:rsidRPr="00791D37" w:rsidRDefault="00C17583" w:rsidP="00791D37">
      <w:pPr>
        <w:pStyle w:val="Ttulo3"/>
      </w:pPr>
      <w:bookmarkStart w:id="6791" w:name="_Ref81777838"/>
      <w:bookmarkStart w:id="6792" w:name="_Ref81777839"/>
      <w:bookmarkStart w:id="6793" w:name="_Toc81995228"/>
      <w:r w:rsidRPr="00791D37">
        <w:t>ENVÍO DE MENSAJES UDP POR SOCKETS</w:t>
      </w:r>
      <w:bookmarkEnd w:id="6791"/>
      <w:bookmarkEnd w:id="6792"/>
      <w:bookmarkEnd w:id="6793"/>
      <w:del w:id="6794" w:author="JORGE CONTRERAS ORTIZ" w:date="2021-09-05T14:12:00Z">
        <w:r w:rsidRPr="00791D37" w:rsidDel="00353559">
          <w:delText xml:space="preserve"> ENTRE DONGLES Y ENTRE PC Y DONGLES</w:delText>
        </w:r>
      </w:del>
      <w:bookmarkEnd w:id="6788"/>
      <w:bookmarkEnd w:id="6789"/>
      <w:bookmarkEnd w:id="6790"/>
    </w:p>
    <w:p w14:paraId="72D9F60E" w14:textId="77777777" w:rsidR="0074559B" w:rsidRPr="00791D37" w:rsidRDefault="0074559B" w:rsidP="00791D37"/>
    <w:p w14:paraId="2EC17052" w14:textId="1D8660F8" w:rsidR="0074559B" w:rsidRPr="00791D37" w:rsidRDefault="0074559B" w:rsidP="00791D37">
      <w:r w:rsidRPr="00791D37">
        <w:t>En esta prueba, se ha probado el envío de Sockets entre ambos Dongles y entre PC y Dongles. La topología de red utilizada</w:t>
      </w:r>
      <w:ins w:id="6795"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6796" w:author="JORGE CONTRERAS ORTIZ" w:date="2021-09-08T11:58:00Z">
        <w:r w:rsidR="00FE2C54" w:rsidRPr="00791D37">
          <w:t xml:space="preserve">Ilustración </w:t>
        </w:r>
        <w:r w:rsidR="00FE2C54">
          <w:rPr>
            <w:noProof/>
          </w:rPr>
          <w:t>68</w:t>
        </w:r>
      </w:ins>
      <w:ins w:id="6797" w:author="JORGE CONTRERAS ORTIZ" w:date="2021-09-04T16:43:00Z">
        <w:r w:rsidR="00363B1A">
          <w:fldChar w:fldCharType="end"/>
        </w:r>
      </w:ins>
      <w:del w:id="6798"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18F2C953" w:rsidR="0074559B" w:rsidRPr="00791D37" w:rsidRDefault="0074559B" w:rsidP="00CA0339">
      <w:pPr>
        <w:pStyle w:val="Descripcin"/>
        <w:jc w:val="center"/>
      </w:pPr>
      <w:bookmarkStart w:id="6799" w:name="_Ref81666235"/>
      <w:bookmarkStart w:id="6800" w:name="_Toc81499644"/>
      <w:bookmarkStart w:id="6801" w:name="_Toc81499879"/>
      <w:bookmarkStart w:id="6802" w:name="_Toc81995308"/>
      <w:r w:rsidRPr="00791D37">
        <w:t xml:space="preserve">Ilustración </w:t>
      </w:r>
      <w:r w:rsidR="005E6D27">
        <w:fldChar w:fldCharType="begin"/>
      </w:r>
      <w:r w:rsidR="005E6D27">
        <w:instrText xml:space="preserve"> SEQ Ilustración \* AR</w:instrText>
      </w:r>
      <w:r w:rsidR="005E6D27">
        <w:instrText xml:space="preserve">ABIC </w:instrText>
      </w:r>
      <w:r w:rsidR="005E6D27">
        <w:fldChar w:fldCharType="separate"/>
      </w:r>
      <w:ins w:id="6803" w:author="JORGE CONTRERAS ORTIZ" w:date="2021-09-08T11:58:00Z">
        <w:r w:rsidR="00FE2C54">
          <w:rPr>
            <w:noProof/>
          </w:rPr>
          <w:t>68</w:t>
        </w:r>
      </w:ins>
      <w:del w:id="6804" w:author="JORGE CONTRERAS ORTIZ" w:date="2021-09-04T08:54:00Z">
        <w:r w:rsidR="00CA0339" w:rsidDel="00425C71">
          <w:rPr>
            <w:noProof/>
          </w:rPr>
          <w:delText>67</w:delText>
        </w:r>
      </w:del>
      <w:r w:rsidR="005E6D27">
        <w:rPr>
          <w:noProof/>
        </w:rPr>
        <w:fldChar w:fldCharType="end"/>
      </w:r>
      <w:bookmarkEnd w:id="6799"/>
      <w:r w:rsidRPr="00791D37">
        <w:t xml:space="preserve"> Topología para envío de mensajes UDP vía Sockets</w:t>
      </w:r>
      <w:bookmarkEnd w:id="6800"/>
      <w:bookmarkEnd w:id="6801"/>
      <w:bookmarkEnd w:id="6802"/>
    </w:p>
    <w:p w14:paraId="58F810F8" w14:textId="77777777" w:rsidR="0074559B" w:rsidRPr="00791D37" w:rsidRDefault="0074559B" w:rsidP="00791D37"/>
    <w:p w14:paraId="3FAFDB33" w14:textId="63056632" w:rsidR="0074559B" w:rsidRPr="00791D37" w:rsidRDefault="0074559B" w:rsidP="00791D37">
      <w:r w:rsidRPr="00791D37">
        <w:t xml:space="preserve">Para esto, como se ha mencionado en </w:t>
      </w:r>
      <w:ins w:id="6805" w:author="JORGE CONTRERAS ORTIZ" w:date="2021-09-04T16:45:00Z">
        <w:r w:rsidR="00363B1A">
          <w:fldChar w:fldCharType="begin"/>
        </w:r>
        <w:r w:rsidR="00363B1A">
          <w:instrText xml:space="preserve"> REF _Ref81666316 \w \h </w:instrText>
        </w:r>
      </w:ins>
      <w:r w:rsidR="00363B1A">
        <w:fldChar w:fldCharType="separate"/>
      </w:r>
      <w:ins w:id="6806" w:author="JORGE CONTRERAS ORTIZ" w:date="2021-09-08T11:58:00Z">
        <w:r w:rsidR="00FE2C54">
          <w:t>5.2.3</w:t>
        </w:r>
      </w:ins>
      <w:ins w:id="6807"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6808" w:author="JORGE CONTRERAS ORTIZ" w:date="2021-09-08T11:58:00Z">
        <w:r w:rsidR="00FE2C54" w:rsidRPr="00791D37">
          <w:t>ENVÍO DE MENSAJES UDP ENTRE AMBOS NODOS</w:t>
        </w:r>
      </w:ins>
      <w:ins w:id="6809" w:author="JORGE CONTRERAS ORTIZ" w:date="2021-09-04T16:45:00Z">
        <w:r w:rsidR="00363B1A">
          <w:fldChar w:fldCharType="end"/>
        </w:r>
        <w:r w:rsidR="00363B1A">
          <w:t xml:space="preserve"> </w:t>
        </w:r>
      </w:ins>
      <w:del w:id="6810"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En cuanto al comando Route(), ya no hará falta hacerlo, debido a que se dispone de un router (el BR) que hace automáticamente este enr</w:t>
      </w:r>
      <w:del w:id="6811"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6812" w:author="JORGE CONTRERAS ORTIZ" w:date="2021-09-05T17:47:00Z">
        <w:r w:rsidRPr="00791D37" w:rsidDel="00DC6100">
          <w:delText>Finalmente</w:delText>
        </w:r>
      </w:del>
      <w:ins w:id="6813" w:author="JORGE CONTRERAS ORTIZ" w:date="2021-09-05T17:47:00Z">
        <w:r w:rsidR="00DC6100" w:rsidRPr="00791D37">
          <w:t>Finalmente,</w:t>
        </w:r>
      </w:ins>
      <w:r w:rsidRPr="00791D37">
        <w:t xml:space="preserv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791D37">
        <w:rPr>
          <w:i/>
          <w:iCs/>
        </w:rPr>
        <w:t>receive(huart X)</w:t>
      </w:r>
      <w:r w:rsidRPr="00791D37">
        <w:t xml:space="preserve"> implementada en el microcontrolador ARM.</w:t>
      </w:r>
    </w:p>
    <w:p w14:paraId="14167AF1" w14:textId="5BB801F4" w:rsidR="0074559B" w:rsidRPr="00791D37" w:rsidRDefault="0074559B" w:rsidP="00791D37">
      <w:r w:rsidRPr="00791D37">
        <w:lastRenderedPageBreak/>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6814" w:author="JORGE CONTRERAS ORTIZ" w:date="2021-09-04T16:46:00Z">
        <w:r w:rsidRPr="00791D37" w:rsidDel="00363B1A">
          <w:delText>cuál</w:delText>
        </w:r>
      </w:del>
      <w:ins w:id="6815"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6816" w:author="JORGE CONTRERAS ORTIZ" w:date="2021-09-05T17:47:00Z">
        <w:r w:rsidRPr="00791D37" w:rsidDel="00DC6100">
          <w:delText>Leader  durante</w:delText>
        </w:r>
      </w:del>
      <w:ins w:id="6817"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show uptime</w:t>
      </w:r>
      <w:r w:rsidRPr="00791D37">
        <w:t xml:space="preserve"> con la herramienta KiTools,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6818" w:author="JORGE CONTRERAS ORTIZ" w:date="2021-09-05T21:05:00Z"/>
        </w:rPr>
      </w:pPr>
    </w:p>
    <w:p w14:paraId="2830F9DE" w14:textId="77777777" w:rsidR="000B6602" w:rsidRDefault="000B6602">
      <w:pPr>
        <w:jc w:val="left"/>
        <w:rPr>
          <w:ins w:id="6819" w:author="JORGE CONTRERAS ORTIZ" w:date="2021-09-05T21:05:00Z"/>
          <w:rFonts w:eastAsiaTheme="majorEastAsia"/>
          <w:color w:val="2F5496" w:themeColor="accent1" w:themeShade="BF"/>
          <w:sz w:val="26"/>
          <w:szCs w:val="26"/>
        </w:rPr>
      </w:pPr>
      <w:bookmarkStart w:id="6820" w:name="_Toc81499470"/>
      <w:bookmarkStart w:id="6821" w:name="_Ref81666824"/>
      <w:bookmarkStart w:id="6822" w:name="_Ref81666841"/>
      <w:ins w:id="6823" w:author="JORGE CONTRERAS ORTIZ" w:date="2021-09-05T21:05:00Z">
        <w:r>
          <w:br w:type="page"/>
        </w:r>
      </w:ins>
    </w:p>
    <w:p w14:paraId="7238B991" w14:textId="776992C8" w:rsidR="0074559B" w:rsidRPr="00791D37" w:rsidRDefault="0074559B" w:rsidP="00791D37">
      <w:pPr>
        <w:pStyle w:val="Ttulo2"/>
        <w:rPr>
          <w:sz w:val="28"/>
        </w:rPr>
      </w:pPr>
      <w:bookmarkStart w:id="6824" w:name="_Ref81777835"/>
      <w:bookmarkStart w:id="6825" w:name="_Ref81777836"/>
      <w:bookmarkStart w:id="6826" w:name="_Toc81995229"/>
      <w:r w:rsidRPr="00791D37">
        <w:lastRenderedPageBreak/>
        <w:t xml:space="preserve">PRUEBAS CON PCB </w:t>
      </w:r>
      <w:del w:id="6827" w:author="JORGE CONTRERAS ORTIZ" w:date="2021-09-05T20:12:00Z">
        <w:r w:rsidRPr="00791D37" w:rsidDel="004E60C8">
          <w:delText>COOCKIE</w:delText>
        </w:r>
      </w:del>
      <w:ins w:id="6828" w:author="JORGE CONTRERAS ORTIZ" w:date="2021-09-05T20:12:00Z">
        <w:r w:rsidR="004E60C8">
          <w:t>COOKIE</w:t>
        </w:r>
      </w:ins>
      <w:r w:rsidRPr="00791D37">
        <w:t xml:space="preserve"> THREAD COMO CUARTO </w:t>
      </w:r>
      <w:r w:rsidRPr="00791D37">
        <w:rPr>
          <w:sz w:val="28"/>
        </w:rPr>
        <w:t>NODO</w:t>
      </w:r>
      <w:bookmarkEnd w:id="6820"/>
      <w:bookmarkEnd w:id="6821"/>
      <w:bookmarkEnd w:id="6822"/>
      <w:bookmarkEnd w:id="6824"/>
      <w:bookmarkEnd w:id="6825"/>
      <w:bookmarkEnd w:id="6826"/>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6829" w:author="JORGE CONTRERAS ORTIZ" w:date="2021-09-05T20:12:00Z">
        <w:r w:rsidRPr="00791D37" w:rsidDel="004E60C8">
          <w:delText>Coockie</w:delText>
        </w:r>
      </w:del>
      <w:ins w:id="6830" w:author="JORGE CONTRERAS ORTIZ" w:date="2021-09-05T20:12:00Z">
        <w:r w:rsidR="004E60C8">
          <w:t>Cookie</w:t>
        </w:r>
      </w:ins>
      <w:r w:rsidRPr="00791D37">
        <w:t xml:space="preserve"> Thread diseñada. Para unas primeras pruebas del correcto funcionamiento se prueba este nuevo nodo con la herramienta KiTools conectándolo por USB al PC, como los Dongles.</w:t>
      </w:r>
    </w:p>
    <w:p w14:paraId="089F125D" w14:textId="77777777" w:rsidR="0074559B" w:rsidRPr="00791D37" w:rsidRDefault="0074559B" w:rsidP="00791D37">
      <w:r w:rsidRPr="00791D37">
        <w:t>Para estas pruebas se han usado dos topologías:</w:t>
      </w:r>
    </w:p>
    <w:p w14:paraId="59903859" w14:textId="7B469225" w:rsidR="0074559B" w:rsidRDefault="0074559B" w:rsidP="00791D37">
      <w:pPr>
        <w:pStyle w:val="Prrafodelista"/>
        <w:numPr>
          <w:ilvl w:val="0"/>
          <w:numId w:val="24"/>
        </w:numPr>
        <w:rPr>
          <w:ins w:id="6831" w:author="JORGE CONTRERAS ORTIZ" w:date="2021-09-05T22:49:00Z"/>
        </w:rPr>
      </w:pPr>
      <w:r w:rsidRPr="00791D37">
        <w:t xml:space="preserve">La primera, configurando 1 Dongle como Leader, el otro como REED o router y el BR como REED o router. </w:t>
      </w:r>
      <w:del w:id="6832" w:author="JORGE CONTRERAS ORTIZ" w:date="2021-09-05T17:47:00Z">
        <w:r w:rsidRPr="00791D37" w:rsidDel="00DC6100">
          <w:delText>Finalmente</w:delText>
        </w:r>
      </w:del>
      <w:ins w:id="6833" w:author="JORGE CONTRERAS ORTIZ" w:date="2021-09-05T17:47:00Z">
        <w:r w:rsidR="00DC6100" w:rsidRPr="00791D37">
          <w:t>Finalmente,</w:t>
        </w:r>
      </w:ins>
      <w:r w:rsidRPr="00791D37">
        <w:t xml:space="preserve"> el nuevo nodo se configura como MED. Quedando </w:t>
      </w:r>
      <w:del w:id="6834" w:author="JORGE CONTRERAS ORTIZ" w:date="2021-09-04T16:49:00Z">
        <w:r w:rsidRPr="00791D37" w:rsidDel="00D30CCF">
          <w:delText>una topología como mostramos en la siguiente imagen</w:delText>
        </w:r>
      </w:del>
      <w:ins w:id="6835" w:author="JORGE CONTRERAS ORTIZ" w:date="2021-09-04T16:49:00Z">
        <w:r w:rsidR="00D30CCF">
          <w:t xml:space="preserve">la topología mostrada en </w:t>
        </w:r>
      </w:ins>
      <w:del w:id="6836" w:author="JORGE CONTRERAS ORTIZ" w:date="2021-09-04T16:49:00Z">
        <w:r w:rsidRPr="00791D37" w:rsidDel="00D30CCF">
          <w:delText>:</w:delText>
        </w:r>
      </w:del>
      <w:ins w:id="6837" w:author="JORGE CONTRERAS ORTIZ" w:date="2021-09-04T16:49:00Z">
        <w:r w:rsidR="00D30CCF">
          <w:fldChar w:fldCharType="begin"/>
        </w:r>
        <w:r w:rsidR="00D30CCF">
          <w:instrText xml:space="preserve"> REF _Ref81666608 \h </w:instrText>
        </w:r>
      </w:ins>
      <w:r w:rsidR="00D30CCF">
        <w:fldChar w:fldCharType="separate"/>
      </w:r>
      <w:ins w:id="6838" w:author="JORGE CONTRERAS ORTIZ" w:date="2021-09-08T11:58:00Z">
        <w:r w:rsidR="00FE2C54" w:rsidRPr="00791D37">
          <w:t xml:space="preserve">Ilustración </w:t>
        </w:r>
        <w:r w:rsidR="00FE2C54">
          <w:rPr>
            <w:noProof/>
          </w:rPr>
          <w:t>69</w:t>
        </w:r>
      </w:ins>
      <w:ins w:id="6839" w:author="JORGE CONTRERAS ORTIZ" w:date="2021-09-04T16:49:00Z">
        <w:r w:rsidR="00D30CCF">
          <w:fldChar w:fldCharType="end"/>
        </w:r>
      </w:ins>
    </w:p>
    <w:p w14:paraId="0E7DB74C" w14:textId="07ED9A42" w:rsidR="00746CBD" w:rsidRDefault="00746CBD" w:rsidP="00746CBD">
      <w:pPr>
        <w:pStyle w:val="Prrafodelista"/>
        <w:rPr>
          <w:ins w:id="6840" w:author="JORGE CONTRERAS ORTIZ" w:date="2021-09-05T22:49:00Z"/>
        </w:rPr>
      </w:pPr>
    </w:p>
    <w:p w14:paraId="41437991" w14:textId="77777777" w:rsidR="00746CBD" w:rsidRPr="00791D37" w:rsidRDefault="00746CBD">
      <w:pPr>
        <w:pStyle w:val="Prrafodelista"/>
        <w:pPrChange w:id="6841"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0DDCC00E" w:rsidR="0074559B" w:rsidRDefault="0074559B" w:rsidP="00CA0339">
      <w:pPr>
        <w:pStyle w:val="Descripcin"/>
        <w:jc w:val="center"/>
        <w:rPr>
          <w:ins w:id="6842" w:author="JORGE CONTRERAS ORTIZ" w:date="2021-09-05T22:49:00Z"/>
        </w:rPr>
      </w:pPr>
      <w:bookmarkStart w:id="6843" w:name="_Ref81666608"/>
      <w:bookmarkStart w:id="6844" w:name="_Toc81499645"/>
      <w:bookmarkStart w:id="6845" w:name="_Toc81499880"/>
      <w:bookmarkStart w:id="6846" w:name="_Ref81666593"/>
      <w:bookmarkStart w:id="6847" w:name="_Toc81995309"/>
      <w:r w:rsidRPr="00791D37">
        <w:t xml:space="preserve">Ilustración </w:t>
      </w:r>
      <w:r w:rsidR="005E6D27">
        <w:fldChar w:fldCharType="begin"/>
      </w:r>
      <w:r w:rsidR="005E6D27">
        <w:instrText xml:space="preserve"> SEQ Ilustración \* ARABIC </w:instrText>
      </w:r>
      <w:r w:rsidR="005E6D27">
        <w:fldChar w:fldCharType="separate"/>
      </w:r>
      <w:ins w:id="6848" w:author="JORGE CONTRERAS ORTIZ" w:date="2021-09-08T11:58:00Z">
        <w:r w:rsidR="00FE2C54">
          <w:rPr>
            <w:noProof/>
          </w:rPr>
          <w:t>69</w:t>
        </w:r>
      </w:ins>
      <w:del w:id="6849" w:author="JORGE CONTRERAS ORTIZ" w:date="2021-09-04T08:54:00Z">
        <w:r w:rsidR="00CA0339" w:rsidDel="00425C71">
          <w:rPr>
            <w:noProof/>
          </w:rPr>
          <w:delText>68</w:delText>
        </w:r>
      </w:del>
      <w:r w:rsidR="005E6D27">
        <w:rPr>
          <w:noProof/>
        </w:rPr>
        <w:fldChar w:fldCharType="end"/>
      </w:r>
      <w:bookmarkEnd w:id="6843"/>
      <w:r w:rsidRPr="00791D37">
        <w:t xml:space="preserve"> Topología 4 nodos con un Dongle como LEADER</w:t>
      </w:r>
      <w:bookmarkEnd w:id="6844"/>
      <w:bookmarkEnd w:id="6845"/>
      <w:bookmarkEnd w:id="6846"/>
      <w:bookmarkEnd w:id="6847"/>
    </w:p>
    <w:p w14:paraId="6F926C21" w14:textId="77777777" w:rsidR="00746CBD" w:rsidRPr="00030323" w:rsidRDefault="00746CBD">
      <w:pPr>
        <w:pPrChange w:id="6850" w:author="JORGE CONTRERAS ORTIZ" w:date="2021-09-05T22:49:00Z">
          <w:pPr>
            <w:pStyle w:val="Descripcin"/>
            <w:jc w:val="center"/>
          </w:pPr>
        </w:pPrChange>
      </w:pPr>
    </w:p>
    <w:p w14:paraId="13B1D3EC" w14:textId="50917499" w:rsidR="0074559B" w:rsidRPr="00791D37" w:rsidDel="000B6602" w:rsidRDefault="0074559B" w:rsidP="00791D37">
      <w:pPr>
        <w:rPr>
          <w:del w:id="6851" w:author="JORGE CONTRERAS ORTIZ" w:date="2021-09-05T21:05:00Z"/>
        </w:rPr>
      </w:pPr>
      <w:del w:id="6852" w:author="JORGE CONTRERAS ORTIZ" w:date="2021-09-05T21:05:00Z">
        <w:r w:rsidRPr="00791D37" w:rsidDel="000B6602">
          <w:br w:type="page"/>
        </w:r>
      </w:del>
    </w:p>
    <w:p w14:paraId="281BBA03" w14:textId="20787447" w:rsidR="0074559B" w:rsidRDefault="0074559B" w:rsidP="000B6602">
      <w:pPr>
        <w:rPr>
          <w:ins w:id="6853" w:author="JORGE CONTRERAS ORTIZ" w:date="2021-09-05T21:05:00Z"/>
        </w:rPr>
      </w:pPr>
      <w:r w:rsidRPr="00791D37">
        <w:t xml:space="preserve">Se configura el BR como Leader de la red, un Dongle se configura como REED o Router y el otro Dongle como MED. </w:t>
      </w:r>
      <w:del w:id="6854" w:author="JORGE CONTRERAS ORTIZ" w:date="2021-09-05T17:47:00Z">
        <w:r w:rsidRPr="00791D37" w:rsidDel="00DC6100">
          <w:delText>Finalmente</w:delText>
        </w:r>
      </w:del>
      <w:ins w:id="6855" w:author="JORGE CONTRERAS ORTIZ" w:date="2021-09-05T17:47:00Z">
        <w:r w:rsidR="00DC6100" w:rsidRPr="00791D37">
          <w:t>Finalmente,</w:t>
        </w:r>
      </w:ins>
      <w:r w:rsidRPr="00791D37">
        <w:t xml:space="preserve"> el nuevo nodo se configura como MED. La topología resultante </w:t>
      </w:r>
      <w:del w:id="6856" w:author="JORGE CONTRERAS ORTIZ" w:date="2021-09-04T16:52:00Z">
        <w:r w:rsidRPr="00791D37" w:rsidDel="00D30CCF">
          <w:delText>sería</w:delText>
        </w:r>
      </w:del>
      <w:ins w:id="6857"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6858" w:author="JORGE CONTRERAS ORTIZ" w:date="2021-09-08T11:58:00Z">
        <w:r w:rsidR="00FE2C54" w:rsidRPr="00791D37">
          <w:t xml:space="preserve">Ilustración </w:t>
        </w:r>
        <w:r w:rsidR="00FE2C54">
          <w:rPr>
            <w:noProof/>
          </w:rPr>
          <w:t>70</w:t>
        </w:r>
      </w:ins>
      <w:ins w:id="6859" w:author="JORGE CONTRERAS ORTIZ" w:date="2021-09-04T16:52:00Z">
        <w:r w:rsidR="00D30CCF">
          <w:fldChar w:fldCharType="end"/>
        </w:r>
      </w:ins>
      <w:ins w:id="6860" w:author="JORGE CONTRERAS ORTIZ" w:date="2021-09-06T00:23:00Z">
        <w:r w:rsidR="006A0352">
          <w:t>.</w:t>
        </w:r>
      </w:ins>
      <w:del w:id="6861" w:author="JORGE CONTRERAS ORTIZ" w:date="2021-09-06T00:23:00Z">
        <w:r w:rsidRPr="00791D37" w:rsidDel="006A0352">
          <w:delText xml:space="preserve">: </w:delText>
        </w:r>
      </w:del>
    </w:p>
    <w:p w14:paraId="79EB43F8" w14:textId="77777777" w:rsidR="000B6602" w:rsidRPr="00791D37" w:rsidRDefault="000B6602">
      <w:pPr>
        <w:pPrChange w:id="6862" w:author="JORGE CONTRERAS ORTIZ" w:date="2021-09-05T21:05:00Z">
          <w:pPr>
            <w:pStyle w:val="Prrafodelista"/>
            <w:numPr>
              <w:numId w:val="24"/>
            </w:numPr>
            <w:ind w:hanging="360"/>
          </w:pPr>
        </w:pPrChange>
      </w:pPr>
    </w:p>
    <w:p w14:paraId="4ABBBE2F" w14:textId="77777777" w:rsidR="0074559B" w:rsidRPr="00791D37" w:rsidRDefault="0074559B" w:rsidP="00CA0339">
      <w:pPr>
        <w:jc w:val="center"/>
      </w:pPr>
      <w:r w:rsidRPr="00791D37">
        <w:rPr>
          <w:noProof/>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0BFB8079" w:rsidR="0074559B" w:rsidRPr="00791D37" w:rsidRDefault="0074559B" w:rsidP="00CA0339">
      <w:pPr>
        <w:pStyle w:val="Descripcin"/>
        <w:jc w:val="center"/>
      </w:pPr>
      <w:bookmarkStart w:id="6863" w:name="_Ref81666764"/>
      <w:bookmarkStart w:id="6864" w:name="_Toc81499646"/>
      <w:bookmarkStart w:id="6865" w:name="_Toc81499881"/>
      <w:bookmarkStart w:id="6866" w:name="_Toc81995310"/>
      <w:r w:rsidRPr="00791D37">
        <w:t xml:space="preserve">Ilustración </w:t>
      </w:r>
      <w:r w:rsidR="005E6D27">
        <w:fldChar w:fldCharType="begin"/>
      </w:r>
      <w:r w:rsidR="005E6D27">
        <w:instrText xml:space="preserve"> SEQ Ilustración \* ARABIC </w:instrText>
      </w:r>
      <w:r w:rsidR="005E6D27">
        <w:fldChar w:fldCharType="separate"/>
      </w:r>
      <w:ins w:id="6867" w:author="JORGE CONTRERAS ORTIZ" w:date="2021-09-08T11:58:00Z">
        <w:r w:rsidR="00FE2C54">
          <w:rPr>
            <w:noProof/>
          </w:rPr>
          <w:t>70</w:t>
        </w:r>
      </w:ins>
      <w:del w:id="6868" w:author="JORGE CONTRERAS ORTIZ" w:date="2021-09-04T08:54:00Z">
        <w:r w:rsidR="00CA0339" w:rsidDel="00425C71">
          <w:rPr>
            <w:noProof/>
          </w:rPr>
          <w:delText>69</w:delText>
        </w:r>
      </w:del>
      <w:r w:rsidR="005E6D27">
        <w:rPr>
          <w:noProof/>
        </w:rPr>
        <w:fldChar w:fldCharType="end"/>
      </w:r>
      <w:bookmarkEnd w:id="6863"/>
      <w:r w:rsidRPr="00791D37">
        <w:t xml:space="preserve"> Topología 4 nodos con BR como Leader</w:t>
      </w:r>
      <w:bookmarkEnd w:id="6864"/>
      <w:bookmarkEnd w:id="6865"/>
      <w:bookmarkEnd w:id="6866"/>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6869" w:name="_Toc81499471"/>
      <w:bookmarkStart w:id="6870" w:name="_Toc81995230"/>
      <w:r w:rsidRPr="00791D37">
        <w:t>PRUEBAS DE CONECTIVIDAD CON EL CUARTO NODO</w:t>
      </w:r>
      <w:bookmarkEnd w:id="6869"/>
      <w:bookmarkEnd w:id="6870"/>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nodo, se realiza </w:t>
      </w:r>
      <w:ins w:id="6871"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08364F4A" w:rsidR="0074559B" w:rsidRPr="00791D37" w:rsidRDefault="0074559B" w:rsidP="00CA0339">
      <w:pPr>
        <w:pStyle w:val="Descripcin"/>
        <w:jc w:val="center"/>
      </w:pPr>
      <w:bookmarkStart w:id="6872" w:name="_Toc81499647"/>
      <w:bookmarkStart w:id="6873" w:name="_Toc81499882"/>
      <w:bookmarkStart w:id="6874" w:name="_Toc81995311"/>
      <w:r w:rsidRPr="00791D37">
        <w:t xml:space="preserve">Ilustración </w:t>
      </w:r>
      <w:r w:rsidR="005E6D27">
        <w:fldChar w:fldCharType="begin"/>
      </w:r>
      <w:r w:rsidR="005E6D27">
        <w:instrText xml:space="preserve"> SEQ Ilustración \* ARABIC </w:instrText>
      </w:r>
      <w:r w:rsidR="005E6D27">
        <w:fldChar w:fldCharType="separate"/>
      </w:r>
      <w:ins w:id="6875" w:author="JORGE CONTRERAS ORTIZ" w:date="2021-09-08T11:58:00Z">
        <w:r w:rsidR="00FE2C54">
          <w:rPr>
            <w:noProof/>
          </w:rPr>
          <w:t>71</w:t>
        </w:r>
      </w:ins>
      <w:del w:id="6876" w:author="JORGE CONTRERAS ORTIZ" w:date="2021-09-04T08:54:00Z">
        <w:r w:rsidR="00CA0339" w:rsidDel="00425C71">
          <w:rPr>
            <w:noProof/>
          </w:rPr>
          <w:delText>70</w:delText>
        </w:r>
      </w:del>
      <w:r w:rsidR="005E6D27">
        <w:rPr>
          <w:noProof/>
        </w:rPr>
        <w:fldChar w:fldCharType="end"/>
      </w:r>
      <w:r w:rsidRPr="00791D37">
        <w:t xml:space="preserve"> Ping desde PC a nuevo nodo MED.</w:t>
      </w:r>
      <w:bookmarkEnd w:id="6872"/>
      <w:bookmarkEnd w:id="6873"/>
      <w:bookmarkEnd w:id="6874"/>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6877" w:author="JORGE CONTRERAS ORTIZ" w:date="2021-09-04T16:56:00Z">
            <w:rPr/>
          </w:rPrChange>
        </w:rPr>
      </w:pPr>
      <w:r w:rsidRPr="00D30CCF">
        <w:rPr>
          <w:b/>
          <w:bCs/>
          <w:i/>
          <w:iCs/>
          <w:rPrChange w:id="6878" w:author="JORGE CONTRERAS ORTIZ" w:date="2021-09-04T16:56:00Z">
            <w:rPr>
              <w:b/>
              <w:bCs/>
            </w:rPr>
          </w:rPrChange>
        </w:rPr>
        <w:t>Nota:</w:t>
      </w:r>
      <w:r w:rsidRPr="00D30CCF">
        <w:rPr>
          <w:i/>
          <w:iCs/>
          <w:rPrChange w:id="6879" w:author="JORGE CONTRERAS ORTIZ" w:date="2021-09-04T16:56:00Z">
            <w:rPr/>
          </w:rPrChange>
        </w:rPr>
        <w:t xml:space="preserve"> Tener en cuenta que los dos saltos realizados son entre nodos separados la misma distancia de 30 – 35 cm de distancia.</w:t>
      </w:r>
    </w:p>
    <w:p w14:paraId="680E54CB" w14:textId="79ABB527" w:rsidR="0074559B" w:rsidRPr="00791D37" w:rsidRDefault="0074559B" w:rsidP="00791D37">
      <w:pPr>
        <w:pStyle w:val="Textoindependiente"/>
      </w:pPr>
      <w:r w:rsidRPr="00791D37">
        <w:t xml:space="preserve">Desde el propio nodo se hace ping a </w:t>
      </w:r>
      <w:r w:rsidR="005E6D27">
        <w:fldChar w:fldCharType="begin"/>
      </w:r>
      <w:r w:rsidR="005E6D27">
        <w:instrText xml:space="preserve"> HYPERLINK "http://www.kirale.com" </w:instrText>
      </w:r>
      <w:ins w:id="6880" w:author="JORGE CONTRERAS ORTIZ" w:date="2021-09-08T11:57:00Z"/>
      <w:r w:rsidR="005E6D27">
        <w:fldChar w:fldCharType="separate"/>
      </w:r>
      <w:r w:rsidRPr="00791D37">
        <w:rPr>
          <w:rStyle w:val="Hipervnculo"/>
        </w:rPr>
        <w:t>www.kirale.com</w:t>
      </w:r>
      <w:r w:rsidR="005E6D27">
        <w:rPr>
          <w:rStyle w:val="Hipervnculo"/>
        </w:rPr>
        <w:fldChar w:fldCharType="end"/>
      </w:r>
      <w:r w:rsidRPr="00791D37">
        <w:t xml:space="preserve">, a </w:t>
      </w:r>
      <w:r w:rsidR="005E6D27">
        <w:fldChar w:fldCharType="begin"/>
      </w:r>
      <w:r w:rsidR="005E6D27">
        <w:instrText xml:space="preserve"> HYPERLINK "http://www.google.com" </w:instrText>
      </w:r>
      <w:ins w:id="6881" w:author="JORGE CONTRERAS ORTIZ" w:date="2021-09-08T11:57:00Z"/>
      <w:r w:rsidR="005E6D27">
        <w:fldChar w:fldCharType="separate"/>
      </w:r>
      <w:r w:rsidRPr="00791D37">
        <w:rPr>
          <w:rStyle w:val="Hipervnculo"/>
        </w:rPr>
        <w:t>www.google.com</w:t>
      </w:r>
      <w:r w:rsidR="005E6D27">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6882" w:name="_Toc81499472"/>
      <w:bookmarkStart w:id="6883" w:name="_Ref81667148"/>
      <w:bookmarkStart w:id="6884" w:name="_Ref81667157"/>
      <w:bookmarkStart w:id="6885" w:name="_Toc81995231"/>
      <w:r w:rsidR="00C17583" w:rsidRPr="00791D37">
        <w:t>ENVÍO / RECIBO DE SOCKETS</w:t>
      </w:r>
      <w:bookmarkEnd w:id="6882"/>
      <w:bookmarkEnd w:id="6883"/>
      <w:bookmarkEnd w:id="6884"/>
      <w:bookmarkEnd w:id="6885"/>
    </w:p>
    <w:p w14:paraId="0EF64971" w14:textId="77777777" w:rsidR="0074559B" w:rsidRPr="00791D37" w:rsidRDefault="0074559B" w:rsidP="00791D37"/>
    <w:p w14:paraId="196C2FD9" w14:textId="27536A2A" w:rsidR="0074559B" w:rsidRPr="00791D37" w:rsidRDefault="0074559B" w:rsidP="00791D37">
      <w:r w:rsidRPr="00791D37">
        <w:t>Siguiendo con el uso de las dos topologías mencionadas e</w:t>
      </w:r>
      <w:ins w:id="6886" w:author="JORGE CONTRERAS ORTIZ" w:date="2021-09-04T16:53:00Z">
        <w:r w:rsidR="00D30CCF">
          <w:t xml:space="preserve">n </w:t>
        </w:r>
      </w:ins>
      <w:ins w:id="6887"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ins w:id="6888" w:author="JORGE CONTRERAS ORTIZ" w:date="2021-09-08T11:58:00Z">
        <w:r w:rsidR="00FE2C54">
          <w:t>5.4</w:t>
        </w:r>
      </w:ins>
      <w:ins w:id="6889" w:author="JORGE CONTRERAS ORTIZ" w:date="2021-09-05T23:33:00Z">
        <w:r w:rsidR="00064572">
          <w:fldChar w:fldCharType="end"/>
        </w:r>
        <w:r w:rsidR="00064572">
          <w:t xml:space="preserve"> </w:t>
        </w:r>
      </w:ins>
      <w:ins w:id="6890"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ins w:id="6891" w:author="JORGE CONTRERAS ORTIZ" w:date="2021-09-08T11:58:00Z">
        <w:r w:rsidR="00FE2C54" w:rsidRPr="00791D37">
          <w:t xml:space="preserve">PRUEBAS CON PCB </w:t>
        </w:r>
        <w:r w:rsidR="00FE2C54">
          <w:t>COOKIE</w:t>
        </w:r>
        <w:r w:rsidR="00FE2C54" w:rsidRPr="00791D37">
          <w:t xml:space="preserve"> THREAD COMO CUARTO </w:t>
        </w:r>
        <w:r w:rsidR="00FE2C54" w:rsidRPr="00FE2C54">
          <w:rPr>
            <w:rPrChange w:id="6892" w:author="JORGE CONTRERAS ORTIZ" w:date="2021-09-08T11:58:00Z">
              <w:rPr>
                <w:sz w:val="28"/>
              </w:rPr>
            </w:rPrChange>
          </w:rPr>
          <w:t>NODO</w:t>
        </w:r>
      </w:ins>
      <w:ins w:id="6893" w:author="JORGE CONTRERAS ORTIZ" w:date="2021-09-05T23:34:00Z">
        <w:r w:rsidR="001749E7">
          <w:fldChar w:fldCharType="end"/>
        </w:r>
        <w:r w:rsidR="001749E7">
          <w:t xml:space="preserve"> </w:t>
        </w:r>
      </w:ins>
      <w:del w:id="6894" w:author="JORGE CONTRERAS ORTIZ" w:date="2021-09-04T16:53:00Z">
        <w:r w:rsidRPr="00791D37" w:rsidDel="00D30CCF">
          <w:delText xml:space="preserve">n </w:delText>
        </w:r>
        <w:r w:rsidR="00912DA3" w:rsidRPr="001749E7" w:rsidDel="00D30CCF">
          <w:fldChar w:fldCharType="begin"/>
        </w:r>
        <w:r w:rsidR="00912DA3" w:rsidRPr="00D30CCF" w:rsidDel="00D30CCF">
          <w:delInstrText xml:space="preserve"> HYPERLINK \l "_Pruebas_con_PCB" </w:delInstrText>
        </w:r>
        <w:r w:rsidR="00912DA3" w:rsidRPr="001749E7" w:rsidDel="00D30CCF">
          <w:fldChar w:fldCharType="separate"/>
        </w:r>
        <w:r w:rsidRPr="001749E7" w:rsidDel="00D30CCF">
          <w:rPr>
            <w:rPrChange w:id="6895" w:author="JORGE CONTRERAS ORTIZ" w:date="2021-09-05T23:34:00Z">
              <w:rPr>
                <w:rStyle w:val="Hipervnculo"/>
              </w:rPr>
            </w:rPrChange>
          </w:rPr>
          <w:delText>Pruebas con PCB Coockie Thread como cuarto nodo</w:delText>
        </w:r>
        <w:r w:rsidR="00912DA3" w:rsidRPr="001749E7" w:rsidDel="00D30CCF">
          <w:rPr>
            <w:rPrChange w:id="6896" w:author="JORGE CONTRERAS ORTIZ" w:date="2021-09-05T23:34:00Z">
              <w:rPr>
                <w:rStyle w:val="Hipervnculo"/>
              </w:rPr>
            </w:rPrChange>
          </w:rPr>
          <w:fldChar w:fldCharType="end"/>
        </w:r>
        <w:r w:rsidRPr="00791D37" w:rsidDel="00D30CCF">
          <w:delText xml:space="preserve"> </w:delText>
        </w:r>
      </w:del>
      <w:r w:rsidRPr="00791D37">
        <w:t>se prueba la interacción de Sockets. Para el recibo de Sockets se usan los modos de debug de la herramienta KiTools, de la misma manera que se ha usado anteriormente.</w:t>
      </w:r>
    </w:p>
    <w:p w14:paraId="6674495C" w14:textId="77777777" w:rsidR="0074559B" w:rsidRPr="00791D37" w:rsidRDefault="0074559B" w:rsidP="00791D37">
      <w:r w:rsidRPr="00791D37">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0F03ACE4" w:rsidR="0074559B" w:rsidRPr="00791D37" w:rsidDel="009735E3" w:rsidRDefault="0074559B">
      <w:pPr>
        <w:rPr>
          <w:del w:id="6897" w:author="JORGE CONTRERAS ORTIZ" w:date="2021-09-04T16:59:00Z"/>
        </w:rPr>
      </w:pPr>
      <w:r w:rsidRPr="00791D37">
        <w:t xml:space="preserve">Como segunda prueba, con la  segunda topología de red indicada en </w:t>
      </w:r>
      <w:ins w:id="6898" w:author="JORGE CONTRERAS ORTIZ" w:date="2021-09-05T23:34:00Z">
        <w:r w:rsidR="001749E7">
          <w:fldChar w:fldCharType="begin"/>
        </w:r>
        <w:r w:rsidR="001749E7">
          <w:instrText xml:space="preserve"> REF _Ref81777835 \w \h  \* MERGEFORMAT </w:instrText>
        </w:r>
      </w:ins>
      <w:ins w:id="6899" w:author="JORGE CONTRERAS ORTIZ" w:date="2021-09-05T23:34:00Z">
        <w:r w:rsidR="001749E7">
          <w:fldChar w:fldCharType="separate"/>
        </w:r>
      </w:ins>
      <w:ins w:id="6900" w:author="JORGE CONTRERAS ORTIZ" w:date="2021-09-08T11:58:00Z">
        <w:r w:rsidR="00FE2C54">
          <w:t>5.4</w:t>
        </w:r>
      </w:ins>
      <w:ins w:id="6901" w:author="JORGE CONTRERAS ORTIZ" w:date="2021-09-05T23:34:00Z">
        <w:r w:rsidR="001749E7">
          <w:fldChar w:fldCharType="end"/>
        </w:r>
        <w:r w:rsidR="001749E7">
          <w:t xml:space="preserve"> </w:t>
        </w:r>
        <w:r w:rsidR="001749E7">
          <w:fldChar w:fldCharType="begin"/>
        </w:r>
        <w:r w:rsidR="001749E7">
          <w:instrText xml:space="preserve"> REF _Ref81777836 \h  \* MERGEFORMAT </w:instrText>
        </w:r>
      </w:ins>
      <w:ins w:id="6902" w:author="JORGE CONTRERAS ORTIZ" w:date="2021-09-05T23:34:00Z">
        <w:r w:rsidR="001749E7">
          <w:fldChar w:fldCharType="separate"/>
        </w:r>
      </w:ins>
      <w:ins w:id="6903" w:author="JORGE CONTRERAS ORTIZ" w:date="2021-09-08T11:58:00Z">
        <w:r w:rsidR="00FE2C54" w:rsidRPr="00791D37">
          <w:t xml:space="preserve">PRUEBAS CON PCB </w:t>
        </w:r>
        <w:r w:rsidR="00FE2C54">
          <w:t>COOKIE</w:t>
        </w:r>
        <w:r w:rsidR="00FE2C54" w:rsidRPr="00791D37">
          <w:t xml:space="preserve"> THREAD COMO CUARTO </w:t>
        </w:r>
        <w:r w:rsidR="00FE2C54" w:rsidRPr="00FE2C54">
          <w:rPr>
            <w:rPrChange w:id="6904" w:author="JORGE CONTRERAS ORTIZ" w:date="2021-09-08T11:58:00Z">
              <w:rPr>
                <w:sz w:val="28"/>
              </w:rPr>
            </w:rPrChange>
          </w:rPr>
          <w:t>NODO</w:t>
        </w:r>
      </w:ins>
      <w:ins w:id="6905" w:author="JORGE CONTRERAS ORTIZ" w:date="2021-09-05T23:34:00Z">
        <w:r w:rsidR="001749E7">
          <w:fldChar w:fldCharType="end"/>
        </w:r>
      </w:ins>
      <w:del w:id="6906"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6907" w:author="JORGE CONTRERAS ORTIZ" w:date="2021-09-05T20:12:00Z">
        <w:r w:rsidRPr="00791D37" w:rsidDel="004E60C8">
          <w:delText>Coockie</w:delText>
        </w:r>
      </w:del>
      <w:ins w:id="6908" w:author="JORGE CONTRERAS ORTIZ" w:date="2021-09-05T20:12:00Z">
        <w:r w:rsidR="004E60C8">
          <w:t>Cookie</w:t>
        </w:r>
      </w:ins>
      <w:r w:rsidRPr="00791D37">
        <w:t xml:space="preserve"> cada 2 segundos. Esta prueba se realiza con una duración de 2 horas y media, varias veces, observando</w:t>
      </w:r>
      <w:ins w:id="6909" w:author="JORGE CONTRERAS ORTIZ" w:date="2021-09-04T16:54:00Z">
        <w:r w:rsidR="00D30CCF">
          <w:t xml:space="preserve">, al igual que </w:t>
        </w:r>
      </w:ins>
      <w:del w:id="6910" w:author="JORGE CONTRERAS ORTIZ" w:date="2021-09-04T16:54:00Z">
        <w:r w:rsidRPr="00791D37" w:rsidDel="00D30CCF">
          <w:delText xml:space="preserve"> como en</w:delText>
        </w:r>
      </w:del>
      <w:r w:rsidRPr="00791D37">
        <w:t xml:space="preserve"> </w:t>
      </w:r>
      <w:ins w:id="6911" w:author="JORGE CONTRERAS ORTIZ" w:date="2021-09-05T23:35:00Z">
        <w:r w:rsidR="001749E7">
          <w:fldChar w:fldCharType="begin"/>
        </w:r>
        <w:r w:rsidR="001749E7">
          <w:instrText xml:space="preserve"> REF _Ref81777838 \w \h </w:instrText>
        </w:r>
      </w:ins>
      <w:r w:rsidR="001749E7">
        <w:fldChar w:fldCharType="separate"/>
      </w:r>
      <w:ins w:id="6912" w:author="JORGE CONTRERAS ORTIZ" w:date="2021-09-08T11:58:00Z">
        <w:r w:rsidR="00FE2C54">
          <w:t>5.3.4</w:t>
        </w:r>
      </w:ins>
      <w:ins w:id="6913"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ins w:id="6914" w:author="JORGE CONTRERAS ORTIZ" w:date="2021-09-08T11:58:00Z">
        <w:r w:rsidR="00FE2C54" w:rsidRPr="00791D37">
          <w:t>ENVÍO DE MENSAJES UDP POR SOCKETS</w:t>
        </w:r>
      </w:ins>
      <w:ins w:id="6915" w:author="JORGE CONTRERAS ORTIZ" w:date="2021-09-05T23:35:00Z">
        <w:r w:rsidR="001749E7">
          <w:fldChar w:fldCharType="end"/>
        </w:r>
      </w:ins>
      <w:del w:id="6916"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6917" w:author="JORGE CONTRERAS ORTIZ" w:date="2021-09-04T16:55:00Z">
        <w:r w:rsidRPr="00791D37" w:rsidDel="00D30CCF">
          <w:delText>que</w:delText>
        </w:r>
      </w:del>
      <w:ins w:id="6918"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KiBRA del BR, </w:t>
      </w:r>
      <w:del w:id="6919" w:author="JORGE CONTRERAS ORTIZ" w:date="2021-09-05T17:47:00Z">
        <w:r w:rsidRPr="00791D37" w:rsidDel="00DC6100">
          <w:delText>que</w:delText>
        </w:r>
      </w:del>
      <w:ins w:id="6920"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6921"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6922" w:name="_Toc81499473"/>
      <w:bookmarkStart w:id="6923" w:name="_Toc81995232"/>
      <w:r w:rsidRPr="00791D37">
        <w:lastRenderedPageBreak/>
        <w:t>PRUEBAS DE ESTABILIDAD CON 5 NODOS</w:t>
      </w:r>
      <w:bookmarkEnd w:id="6922"/>
      <w:bookmarkEnd w:id="6923"/>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6924" w:author="JORGE CONTRERAS ORTIZ" w:date="2021-09-05T20:12:00Z">
        <w:r w:rsidRPr="00791D37" w:rsidDel="004E60C8">
          <w:delText>Coockie</w:delText>
        </w:r>
      </w:del>
      <w:ins w:id="6925" w:author="JORGE CONTRERAS ORTIZ" w:date="2021-09-05T20:12:00Z">
        <w:r w:rsidR="004E60C8">
          <w:t>Cookie</w:t>
        </w:r>
      </w:ins>
      <w:r w:rsidRPr="00791D37">
        <w:t xml:space="preserve"> Thread, se crea el código para el manejo de los módulos KTWM102 desde el kit de la </w:t>
      </w:r>
      <w:del w:id="6926" w:author="JORGE CONTRERAS ORTIZ" w:date="2021-09-05T20:12:00Z">
        <w:r w:rsidRPr="00791D37" w:rsidDel="004E60C8">
          <w:delText>Coockie</w:delText>
        </w:r>
      </w:del>
      <w:ins w:id="6927" w:author="JORGE CONTRERAS ORTIZ" w:date="2021-09-05T20:12:00Z">
        <w:r w:rsidR="004E60C8">
          <w:t>Cookie</w:t>
        </w:r>
      </w:ins>
      <w:r w:rsidRPr="00791D37">
        <w:t xml:space="preserve">  y se añade como 5 nodo a la red otra PCB de </w:t>
      </w:r>
      <w:del w:id="6928" w:author="JORGE CONTRERAS ORTIZ" w:date="2021-09-05T20:12:00Z">
        <w:r w:rsidRPr="00791D37" w:rsidDel="004E60C8">
          <w:delText>Coockie</w:delText>
        </w:r>
      </w:del>
      <w:ins w:id="6929" w:author="JORGE CONTRERAS ORTIZ" w:date="2021-09-05T20:12:00Z">
        <w:r w:rsidR="004E60C8">
          <w:t>Cookie</w:t>
        </w:r>
      </w:ins>
      <w:r w:rsidRPr="00791D37">
        <w:t xml:space="preserve"> Thread, controlada a través de KiTools.</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0ED8AF89" w:rsidR="0074559B" w:rsidRPr="00791D37" w:rsidRDefault="0074559B" w:rsidP="00791D37">
      <w:pPr>
        <w:pStyle w:val="Prrafodelista"/>
        <w:numPr>
          <w:ilvl w:val="0"/>
          <w:numId w:val="25"/>
        </w:numPr>
      </w:pPr>
      <w:r w:rsidRPr="00791D37">
        <w:t>Todos los nodos se han conectado al BR como nodo padre</w:t>
      </w:r>
      <w:ins w:id="6930"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6931" w:author="JORGE CONTRERAS ORTIZ" w:date="2021-09-08T11:58:00Z">
        <w:r w:rsidR="00FE2C54" w:rsidRPr="00791D37">
          <w:t xml:space="preserve">Ilustración </w:t>
        </w:r>
        <w:r w:rsidR="00FE2C54">
          <w:rPr>
            <w:noProof/>
          </w:rPr>
          <w:t>72</w:t>
        </w:r>
      </w:ins>
      <w:ins w:id="6932"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6DF63402" w:rsidR="0074559B" w:rsidRPr="00791D37" w:rsidRDefault="0074559B" w:rsidP="00CA0339">
      <w:pPr>
        <w:pStyle w:val="Descripcin"/>
        <w:jc w:val="center"/>
      </w:pPr>
      <w:bookmarkStart w:id="6933" w:name="_Ref81666998"/>
      <w:bookmarkStart w:id="6934" w:name="_Toc81499648"/>
      <w:bookmarkStart w:id="6935" w:name="_Toc81499883"/>
      <w:bookmarkStart w:id="6936" w:name="_Toc81995312"/>
      <w:r w:rsidRPr="00791D37">
        <w:t xml:space="preserve">Ilustración </w:t>
      </w:r>
      <w:r w:rsidR="005E6D27">
        <w:fldChar w:fldCharType="begin"/>
      </w:r>
      <w:r w:rsidR="005E6D27">
        <w:instrText xml:space="preserve"> SEQ Ilustración \* ARABIC </w:instrText>
      </w:r>
      <w:r w:rsidR="005E6D27">
        <w:fldChar w:fldCharType="separate"/>
      </w:r>
      <w:ins w:id="6937" w:author="JORGE CONTRERAS ORTIZ" w:date="2021-09-08T11:58:00Z">
        <w:r w:rsidR="00FE2C54">
          <w:rPr>
            <w:noProof/>
          </w:rPr>
          <w:t>72</w:t>
        </w:r>
      </w:ins>
      <w:del w:id="6938" w:author="JORGE CONTRERAS ORTIZ" w:date="2021-09-04T08:54:00Z">
        <w:r w:rsidR="00CA0339" w:rsidDel="00425C71">
          <w:rPr>
            <w:noProof/>
          </w:rPr>
          <w:delText>71</w:delText>
        </w:r>
      </w:del>
      <w:r w:rsidR="005E6D27">
        <w:rPr>
          <w:noProof/>
        </w:rPr>
        <w:fldChar w:fldCharType="end"/>
      </w:r>
      <w:bookmarkEnd w:id="6933"/>
      <w:r w:rsidRPr="00791D37">
        <w:t xml:space="preserve"> Topología A de 5 nodos</w:t>
      </w:r>
      <w:bookmarkEnd w:id="6934"/>
      <w:bookmarkEnd w:id="6935"/>
      <w:bookmarkEnd w:id="6936"/>
      <w:r w:rsidRPr="00791D37">
        <w:br w:type="page"/>
      </w:r>
    </w:p>
    <w:p w14:paraId="081D0EEC" w14:textId="554BD607" w:rsidR="0074559B" w:rsidRPr="00791D37" w:rsidRDefault="0074559B" w:rsidP="00791D37">
      <w:pPr>
        <w:pStyle w:val="Prrafodelista"/>
        <w:numPr>
          <w:ilvl w:val="0"/>
          <w:numId w:val="25"/>
        </w:numPr>
      </w:pPr>
      <w:r w:rsidRPr="00791D37">
        <w:lastRenderedPageBreak/>
        <w:t xml:space="preserve">El nodo REED se conecta al BR como nodo hijo, y </w:t>
      </w:r>
      <w:del w:id="6939" w:author="JORGE CONTRERAS ORTIZ" w:date="2021-09-06T00:24:00Z">
        <w:r w:rsidRPr="00791D37" w:rsidDel="006A0352">
          <w:delText xml:space="preserve">el </w:delText>
        </w:r>
      </w:del>
      <w:r w:rsidRPr="00791D37">
        <w:t>los MED se conectan al REED</w:t>
      </w:r>
      <w:ins w:id="6940"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6941" w:author="JORGE CONTRERAS ORTIZ" w:date="2021-09-08T11:58:00Z">
        <w:r w:rsidR="00FE2C54" w:rsidRPr="00791D37">
          <w:t xml:space="preserve">Ilustración </w:t>
        </w:r>
        <w:r w:rsidR="00FE2C54">
          <w:rPr>
            <w:noProof/>
          </w:rPr>
          <w:t>73</w:t>
        </w:r>
      </w:ins>
      <w:ins w:id="6942"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79514E3D" w:rsidR="0074559B" w:rsidRPr="00791D37" w:rsidRDefault="0074559B" w:rsidP="00CA0339">
      <w:pPr>
        <w:pStyle w:val="Descripcin"/>
        <w:jc w:val="center"/>
      </w:pPr>
      <w:bookmarkStart w:id="6943" w:name="_Ref81667010"/>
      <w:bookmarkStart w:id="6944" w:name="_Toc81499649"/>
      <w:bookmarkStart w:id="6945" w:name="_Toc81499884"/>
      <w:bookmarkStart w:id="6946" w:name="_Toc81995313"/>
      <w:r w:rsidRPr="00791D37">
        <w:t xml:space="preserve">Ilustración </w:t>
      </w:r>
      <w:r w:rsidR="005E6D27">
        <w:fldChar w:fldCharType="begin"/>
      </w:r>
      <w:r w:rsidR="005E6D27">
        <w:instrText xml:space="preserve"> SEQ Ilustración \* ARABIC </w:instrText>
      </w:r>
      <w:r w:rsidR="005E6D27">
        <w:fldChar w:fldCharType="separate"/>
      </w:r>
      <w:ins w:id="6947" w:author="JORGE CONTRERAS ORTIZ" w:date="2021-09-08T11:58:00Z">
        <w:r w:rsidR="00FE2C54">
          <w:rPr>
            <w:noProof/>
          </w:rPr>
          <w:t>73</w:t>
        </w:r>
      </w:ins>
      <w:del w:id="6948" w:author="JORGE CONTRERAS ORTIZ" w:date="2021-09-04T08:54:00Z">
        <w:r w:rsidR="00CA0339" w:rsidDel="00425C71">
          <w:rPr>
            <w:noProof/>
          </w:rPr>
          <w:delText>72</w:delText>
        </w:r>
      </w:del>
      <w:r w:rsidR="005E6D27">
        <w:rPr>
          <w:noProof/>
        </w:rPr>
        <w:fldChar w:fldCharType="end"/>
      </w:r>
      <w:bookmarkEnd w:id="6943"/>
      <w:r w:rsidRPr="00791D37">
        <w:t xml:space="preserve"> Topología B con 5 nodos</w:t>
      </w:r>
      <w:bookmarkEnd w:id="6944"/>
      <w:bookmarkEnd w:id="6945"/>
      <w:bookmarkEnd w:id="6946"/>
    </w:p>
    <w:p w14:paraId="469A1E23" w14:textId="77777777" w:rsidR="0074559B" w:rsidRPr="00791D37" w:rsidRDefault="0074559B" w:rsidP="00791D37"/>
    <w:p w14:paraId="2182F62A" w14:textId="210316FA" w:rsidR="0074559B" w:rsidRPr="00791D37" w:rsidRDefault="00C17583" w:rsidP="00791D37">
      <w:pPr>
        <w:pStyle w:val="Ttulo3"/>
      </w:pPr>
      <w:bookmarkStart w:id="6949" w:name="_Toc81499474"/>
      <w:bookmarkStart w:id="6950" w:name="_Toc81995233"/>
      <w:r w:rsidRPr="00791D37">
        <w:t>PRUEBAS DE CONECTIVIDAD</w:t>
      </w:r>
      <w:bookmarkEnd w:id="6949"/>
      <w:bookmarkEnd w:id="6950"/>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6951"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6952" w:author="JORGE CONTRERAS ORTIZ" w:date="2021-09-05T21:05:00Z"/>
        </w:rPr>
      </w:pPr>
    </w:p>
    <w:p w14:paraId="2564613A" w14:textId="77777777" w:rsidR="000B6602" w:rsidRDefault="000B6602">
      <w:pPr>
        <w:jc w:val="left"/>
        <w:rPr>
          <w:ins w:id="6953" w:author="JORGE CONTRERAS ORTIZ" w:date="2021-09-05T21:05:00Z"/>
          <w:rFonts w:eastAsiaTheme="majorEastAsia"/>
          <w:color w:val="1F3763" w:themeColor="accent1" w:themeShade="7F"/>
          <w:sz w:val="24"/>
          <w:szCs w:val="24"/>
        </w:rPr>
      </w:pPr>
      <w:bookmarkStart w:id="6954" w:name="_Toc81499475"/>
      <w:ins w:id="6955" w:author="JORGE CONTRERAS ORTIZ" w:date="2021-09-05T21:05:00Z">
        <w:r>
          <w:br w:type="page"/>
        </w:r>
      </w:ins>
    </w:p>
    <w:p w14:paraId="6F2332D0" w14:textId="5485A053" w:rsidR="0074559B" w:rsidRPr="00791D37" w:rsidRDefault="00C17583" w:rsidP="00791D37">
      <w:pPr>
        <w:pStyle w:val="Ttulo3"/>
      </w:pPr>
      <w:bookmarkStart w:id="6956" w:name="_Toc81995234"/>
      <w:r w:rsidRPr="00791D37">
        <w:lastRenderedPageBreak/>
        <w:t>ENVÍO / RECIBO DE SOCKETS</w:t>
      </w:r>
      <w:bookmarkEnd w:id="6954"/>
      <w:bookmarkEnd w:id="6956"/>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6957" w:author="JORGE CONTRERAS ORTIZ" w:date="2021-09-04T16:56:00Z">
        <w:r w:rsidRPr="00791D37" w:rsidDel="00D30CCF">
          <w:delText xml:space="preserve">mandan </w:delText>
        </w:r>
      </w:del>
      <w:ins w:id="6958" w:author="JORGE CONTRERAS ORTIZ" w:date="2021-09-04T16:56:00Z">
        <w:r w:rsidR="00D30CCF">
          <w:t>envían</w:t>
        </w:r>
        <w:r w:rsidR="00D30CCF" w:rsidRPr="00791D37">
          <w:t xml:space="preserve"> </w:t>
        </w:r>
      </w:ins>
      <w:r w:rsidRPr="00791D37">
        <w:t>mensajes a los dos nodos MED formados por las PCBs.</w:t>
      </w:r>
    </w:p>
    <w:p w14:paraId="646A467B" w14:textId="48AD2C27" w:rsidR="0074559B" w:rsidRPr="00791D37" w:rsidRDefault="0074559B" w:rsidP="00791D37">
      <w:pPr>
        <w:pStyle w:val="Prrafodelista"/>
        <w:numPr>
          <w:ilvl w:val="0"/>
          <w:numId w:val="14"/>
        </w:numPr>
      </w:pPr>
      <w:r w:rsidRPr="00791D37">
        <w:t xml:space="preserve">Nodo formado por la </w:t>
      </w:r>
      <w:del w:id="6959" w:author="JORGE CONTRERAS ORTIZ" w:date="2021-09-05T20:12:00Z">
        <w:r w:rsidRPr="00791D37" w:rsidDel="004E60C8">
          <w:delText>Coockie</w:delText>
        </w:r>
      </w:del>
      <w:ins w:id="6960" w:author="JORGE CONTRERAS ORTIZ" w:date="2021-09-05T20:12:00Z">
        <w:r w:rsidR="004E60C8">
          <w:t>Cookie</w:t>
        </w:r>
      </w:ins>
      <w:r w:rsidRPr="00791D37">
        <w:t xml:space="preserve"> Completa (PCB Thread + </w:t>
      </w:r>
      <w:del w:id="6961" w:author="JORGE CONTRERAS ORTIZ" w:date="2021-09-05T20:12:00Z">
        <w:r w:rsidRPr="00791D37" w:rsidDel="004E60C8">
          <w:delText>Coockie</w:delText>
        </w:r>
      </w:del>
      <w:ins w:id="6962"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6963" w:author="JORGE CONTRERAS ORTIZ" w:date="2021-09-05T20:12:00Z">
        <w:r w:rsidRPr="00791D37" w:rsidDel="004E60C8">
          <w:delText>Coockie</w:delText>
        </w:r>
      </w:del>
      <w:ins w:id="6964"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debug</w:t>
      </w:r>
      <w:ins w:id="6965" w:author="JORGE CONTRERAS ORTIZ" w:date="2021-09-04T16:57:00Z">
        <w:r w:rsidR="00D30CCF">
          <w:t>u</w:t>
        </w:r>
      </w:ins>
      <w:del w:id="6966" w:author="JORGE CONTRERAS ORTIZ" w:date="2021-09-04T16:57:00Z">
        <w:r w:rsidRPr="00791D37" w:rsidDel="00D30CCF">
          <w:delText>g</w:delText>
        </w:r>
      </w:del>
      <w:r w:rsidRPr="00791D37">
        <w:t>ear el BR desde las herramientas KiTools, no se ha podido ver forma sencilla de ver esa gestión de los mensajes que le llegan de un nodo a otro, solo podemos ver el aviso de recibo en el nodo receptor.</w:t>
      </w:r>
    </w:p>
    <w:p w14:paraId="4791D166" w14:textId="3E10B024"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6967" w:author="JORGE CONTRERAS ORTIZ" w:date="2021-09-06T00:24:00Z">
        <w:r w:rsidR="006A0352">
          <w:t>destinados</w:t>
        </w:r>
      </w:ins>
      <w:del w:id="6968" w:author="JORGE CONTRERAS ORTIZ" w:date="2021-09-06T00:24:00Z">
        <w:r w:rsidRPr="00791D37" w:rsidDel="006A0352">
          <w:delText xml:space="preserve">que vayan </w:delText>
        </w:r>
      </w:del>
      <w:ins w:id="6969" w:author="JORGE CONTRERAS ORTIZ" w:date="2021-09-06T00:24:00Z">
        <w:r w:rsidR="006A0352" w:rsidRPr="00791D37">
          <w:t xml:space="preserve"> </w:t>
        </w:r>
      </w:ins>
      <w:r w:rsidRPr="00791D37">
        <w:t xml:space="preserve">al REED solo darán un salto dentro de la propia red Thread. En los casos </w:t>
      </w:r>
      <w:del w:id="6970" w:author="JORGE CONTRERAS ORTIZ" w:date="2021-09-05T17:48:00Z">
        <w:r w:rsidRPr="00791D37" w:rsidDel="00DC6100">
          <w:delText>de los mensaje</w:delText>
        </w:r>
      </w:del>
      <w:ins w:id="6971"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debug en la herramienta KiTools:</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6972" w:name="_Toc81499476"/>
      <w:bookmarkStart w:id="6973" w:name="_Toc81995235"/>
      <w:r w:rsidRPr="00791D37">
        <w:lastRenderedPageBreak/>
        <w:t>PRUEBAS CON 6 NODOS Y CON ENVÍO</w:t>
      </w:r>
      <w:ins w:id="6974" w:author="JORGE CONTRERAS ORTIZ" w:date="2021-09-05T14:12:00Z">
        <w:r w:rsidR="00353559">
          <w:t>S</w:t>
        </w:r>
      </w:ins>
      <w:r w:rsidRPr="00791D37">
        <w:t xml:space="preserve"> </w:t>
      </w:r>
      <w:del w:id="6975" w:author="JORGE CONTRERAS ORTIZ" w:date="2021-09-05T14:12:00Z">
        <w:r w:rsidRPr="00791D37" w:rsidDel="00353559">
          <w:delText xml:space="preserve">DE MENSAJES CON </w:delText>
        </w:r>
      </w:del>
      <w:r w:rsidRPr="00791D37">
        <w:t>MULTISALTO</w:t>
      </w:r>
      <w:bookmarkEnd w:id="6972"/>
      <w:bookmarkEnd w:id="6973"/>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6976" w:author="JORGE CONTRERAS ORTIZ" w:date="2021-09-05T20:12:00Z">
        <w:r w:rsidRPr="00CA0339" w:rsidDel="004E60C8">
          <w:delText>Coockie</w:delText>
        </w:r>
      </w:del>
      <w:ins w:id="6977" w:author="JORGE CONTRERAS ORTIZ" w:date="2021-09-05T20:12:00Z">
        <w:r w:rsidR="004E60C8">
          <w:t>Cookie</w:t>
        </w:r>
      </w:ins>
      <w:r w:rsidRPr="00CA0339">
        <w:t xml:space="preserve"> Thread controlada desde el PC Se ha configurado la red con el BR como nodo Líder, un Dongle KTDG102 y una PCB </w:t>
      </w:r>
      <w:del w:id="6978" w:author="JORGE CONTRERAS ORTIZ" w:date="2021-09-05T20:12:00Z">
        <w:r w:rsidRPr="00CA0339" w:rsidDel="004E60C8">
          <w:delText>Coockie</w:delText>
        </w:r>
      </w:del>
      <w:ins w:id="6979" w:author="JORGE CONTRERAS ORTIZ" w:date="2021-09-05T20:12:00Z">
        <w:r w:rsidR="004E60C8">
          <w:t>Cookie</w:t>
        </w:r>
      </w:ins>
      <w:r w:rsidRPr="00CA0339">
        <w:t xml:space="preserve"> Thread como REEDs o Routers, y las otras dos PCB (una de ellas con la </w:t>
      </w:r>
      <w:del w:id="6980" w:author="JORGE CONTRERAS ORTIZ" w:date="2021-09-05T20:12:00Z">
        <w:r w:rsidRPr="00CA0339" w:rsidDel="004E60C8">
          <w:delText>Coockie</w:delText>
        </w:r>
      </w:del>
      <w:ins w:id="6981"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6982" w:author="JORGE CONTRERAS ORTIZ" w:date="2021-09-05T17:48:00Z">
        <w:r w:rsidRPr="00791D37" w:rsidDel="00DC6100">
          <w:delText>que</w:delText>
        </w:r>
      </w:del>
      <w:ins w:id="6983" w:author="JORGE CONTRERAS ORTIZ" w:date="2021-09-05T17:48:00Z">
        <w:r w:rsidR="00DC6100" w:rsidRPr="00791D37">
          <w:t>que,</w:t>
        </w:r>
      </w:ins>
      <w:r w:rsidRPr="00791D37">
        <w:t xml:space="preserve"> al conectarse a la red, solo viera como potencial nodo padre a uno de todos los posibles. </w:t>
      </w:r>
    </w:p>
    <w:p w14:paraId="3D7FF81F" w14:textId="2084BC47" w:rsidR="0074559B" w:rsidRPr="00791D37" w:rsidRDefault="0074559B" w:rsidP="00791D37">
      <w:r w:rsidRPr="00791D37">
        <w:t xml:space="preserve">Haciendo esto en los 3 nodos MED, se creó la </w:t>
      </w:r>
      <w:del w:id="6984" w:author="JORGE CONTRERAS ORTIZ" w:date="2021-09-04T16:57:00Z">
        <w:r w:rsidRPr="00791D37" w:rsidDel="00D30CCF">
          <w:delText xml:space="preserve">siguiente </w:delText>
        </w:r>
      </w:del>
      <w:r w:rsidRPr="00791D37">
        <w:t>topología</w:t>
      </w:r>
      <w:ins w:id="6985"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6986" w:author="JORGE CONTRERAS ORTIZ" w:date="2021-09-08T11:58:00Z">
        <w:r w:rsidR="00FE2C54" w:rsidRPr="00791D37">
          <w:t xml:space="preserve">Ilustración </w:t>
        </w:r>
        <w:r w:rsidR="00FE2C54">
          <w:rPr>
            <w:noProof/>
          </w:rPr>
          <w:t>74</w:t>
        </w:r>
      </w:ins>
      <w:ins w:id="6987"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759B1DF4" w:rsidR="0074559B" w:rsidRPr="00791D37" w:rsidRDefault="0074559B" w:rsidP="00CA0339">
      <w:pPr>
        <w:pStyle w:val="Descripcin"/>
        <w:jc w:val="center"/>
      </w:pPr>
      <w:bookmarkStart w:id="6988" w:name="_Ref81667085"/>
      <w:bookmarkStart w:id="6989" w:name="_Toc81499650"/>
      <w:bookmarkStart w:id="6990" w:name="_Toc81499885"/>
      <w:bookmarkStart w:id="6991" w:name="_Toc81995314"/>
      <w:r w:rsidRPr="00791D37">
        <w:t xml:space="preserve">Ilustración </w:t>
      </w:r>
      <w:r w:rsidR="005E6D27">
        <w:fldChar w:fldCharType="begin"/>
      </w:r>
      <w:r w:rsidR="005E6D27">
        <w:instrText xml:space="preserve"> SEQ Ilustración \* ARABIC </w:instrText>
      </w:r>
      <w:r w:rsidR="005E6D27">
        <w:fldChar w:fldCharType="separate"/>
      </w:r>
      <w:ins w:id="6992" w:author="JORGE CONTRERAS ORTIZ" w:date="2021-09-08T11:58:00Z">
        <w:r w:rsidR="00FE2C54">
          <w:rPr>
            <w:noProof/>
          </w:rPr>
          <w:t>74</w:t>
        </w:r>
      </w:ins>
      <w:del w:id="6993" w:author="JORGE CONTRERAS ORTIZ" w:date="2021-09-04T08:54:00Z">
        <w:r w:rsidR="00CA0339" w:rsidDel="00425C71">
          <w:rPr>
            <w:noProof/>
          </w:rPr>
          <w:delText>73</w:delText>
        </w:r>
      </w:del>
      <w:r w:rsidR="005E6D27">
        <w:rPr>
          <w:noProof/>
        </w:rPr>
        <w:fldChar w:fldCharType="end"/>
      </w:r>
      <w:bookmarkEnd w:id="6988"/>
      <w:r w:rsidRPr="00791D37">
        <w:t xml:space="preserve"> Topología con 6 nodos</w:t>
      </w:r>
      <w:bookmarkEnd w:id="6989"/>
      <w:bookmarkEnd w:id="6990"/>
      <w:bookmarkEnd w:id="6991"/>
    </w:p>
    <w:p w14:paraId="6012D82C" w14:textId="77777777" w:rsidR="00746CBD" w:rsidRDefault="00746CBD" w:rsidP="00791D37">
      <w:pPr>
        <w:rPr>
          <w:ins w:id="6994" w:author="JORGE CONTRERAS ORTIZ" w:date="2021-09-05T22:49:00Z"/>
          <w:b/>
          <w:bCs/>
          <w:i/>
          <w:iCs/>
        </w:rPr>
      </w:pPr>
    </w:p>
    <w:p w14:paraId="612795A0" w14:textId="5F4B1FE1" w:rsidR="0074559B" w:rsidRPr="00F92885" w:rsidRDefault="0074559B" w:rsidP="00791D37">
      <w:pPr>
        <w:rPr>
          <w:i/>
          <w:iCs/>
          <w:rPrChange w:id="6995" w:author="JORGE CONTRERAS ORTIZ" w:date="2021-09-04T13:35:00Z">
            <w:rPr/>
          </w:rPrChange>
        </w:rPr>
      </w:pPr>
      <w:r w:rsidRPr="00F92885">
        <w:rPr>
          <w:b/>
          <w:bCs/>
          <w:i/>
          <w:iCs/>
          <w:rPrChange w:id="6996" w:author="JORGE CONTRERAS ORTIZ" w:date="2021-09-04T13:35:00Z">
            <w:rPr>
              <w:b/>
              <w:bCs/>
            </w:rPr>
          </w:rPrChange>
        </w:rPr>
        <w:t>Nota:</w:t>
      </w:r>
      <w:r w:rsidRPr="00F92885">
        <w:rPr>
          <w:i/>
          <w:iCs/>
          <w:rPrChange w:id="6997"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6998" w:author="JORGE CONTRERAS ORTIZ" w:date="2021-09-04T16:57:00Z">
        <w:r w:rsidRPr="00791D37" w:rsidDel="00D30CCF">
          <w:delText>casó</w:delText>
        </w:r>
      </w:del>
      <w:ins w:id="6999"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7000" w:author="JORGE CONTRERAS ORTIZ" w:date="2021-09-05T21:05:00Z"/>
        </w:rPr>
      </w:pPr>
      <w:ins w:id="7001"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7002" w:author="JORGE CONTRERAS ORTIZ" w:date="2021-09-05T20:12:00Z">
        <w:r w:rsidRPr="00791D37" w:rsidDel="004E60C8">
          <w:rPr>
            <w:b/>
            <w:bCs/>
          </w:rPr>
          <w:delText>Coockie</w:delText>
        </w:r>
      </w:del>
      <w:ins w:id="7003"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7004" w:author="JORGE CONTRERAS ORTIZ" w:date="2021-09-05T20:12:00Z">
        <w:r w:rsidRPr="00791D37" w:rsidDel="004E60C8">
          <w:delText>Coockie</w:delText>
        </w:r>
      </w:del>
      <w:ins w:id="7005"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7006"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7007" w:author="JORGE CONTRERAS ORTIZ" w:date="2021-09-05T21:05:00Z">
          <w:pPr>
            <w:pStyle w:val="Prrafodelista"/>
            <w:numPr>
              <w:numId w:val="14"/>
            </w:numPr>
            <w:ind w:hanging="360"/>
          </w:pPr>
        </w:pPrChange>
      </w:pP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7008"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7009"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7010" w:author="JORGE CONTRERAS ORTIZ" w:date="2021-09-05T17:49:00Z">
        <w:r w:rsidRPr="00791D37" w:rsidDel="00DC6100">
          <w:delText>padre,</w:delText>
        </w:r>
      </w:del>
      <w:ins w:id="7011"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7012" w:author="JORGE CONTRERAS ORTIZ" w:date="2021-09-04T16:59:00Z">
        <w:r w:rsidRPr="00791D37" w:rsidDel="009735E3">
          <w:delText>perdidas</w:delText>
        </w:r>
      </w:del>
      <w:ins w:id="7013" w:author="JORGE CONTRERAS ORTIZ" w:date="2021-09-04T16:59:00Z">
        <w:r w:rsidR="009735E3" w:rsidRPr="00791D37">
          <w:t>pérdidas</w:t>
        </w:r>
      </w:ins>
      <w:r w:rsidRPr="00791D37">
        <w:t xml:space="preserve"> de datos en los nodos receptores.</w:t>
      </w:r>
    </w:p>
    <w:p w14:paraId="6A697DAF" w14:textId="60398F99" w:rsidR="0074559B" w:rsidRPr="00791D37" w:rsidRDefault="0074559B" w:rsidP="00791D37">
      <w:r w:rsidRPr="00791D37">
        <w:t>Al igual que en</w:t>
      </w:r>
      <w:ins w:id="7014" w:author="JORGE CONTRERAS ORTIZ" w:date="2021-09-04T16:58:00Z">
        <w:r w:rsidR="00D30CCF">
          <w:t xml:space="preserve"> </w:t>
        </w:r>
      </w:ins>
      <w:ins w:id="7015" w:author="JORGE CONTRERAS ORTIZ" w:date="2021-09-04T16:59:00Z">
        <w:r w:rsidR="00D30CCF">
          <w:fldChar w:fldCharType="begin"/>
        </w:r>
        <w:r w:rsidR="00D30CCF">
          <w:instrText xml:space="preserve"> REF _Ref81667157 \w \h </w:instrText>
        </w:r>
      </w:ins>
      <w:r w:rsidR="00D30CCF">
        <w:fldChar w:fldCharType="separate"/>
      </w:r>
      <w:ins w:id="7016" w:author="JORGE CONTRERAS ORTIZ" w:date="2021-09-08T11:58:00Z">
        <w:r w:rsidR="00FE2C54">
          <w:t>5.4.2</w:t>
        </w:r>
      </w:ins>
      <w:ins w:id="7017" w:author="JORGE CONTRERAS ORTIZ" w:date="2021-09-04T16:59:00Z">
        <w:r w:rsidR="00D30CCF">
          <w:fldChar w:fldCharType="end"/>
        </w:r>
      </w:ins>
      <w:ins w:id="7018"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7019" w:author="JORGE CONTRERAS ORTIZ" w:date="2021-09-08T11:58:00Z">
        <w:r w:rsidR="00FE2C54" w:rsidRPr="00791D37">
          <w:t>ENVÍO / RECIBO DE SOCKETS</w:t>
        </w:r>
      </w:ins>
      <w:ins w:id="7020" w:author="JORGE CONTRERAS ORTIZ" w:date="2021-09-04T16:58:00Z">
        <w:r w:rsidR="00D30CCF">
          <w:fldChar w:fldCharType="end"/>
        </w:r>
      </w:ins>
      <w:del w:id="7021"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se observa que, cuando un mensaje UDP pasa por uno de los nodos intermedios, este nodo intermedio da un aviso por la herramienta KiTools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KiTools que se han recibido datos por el RX de la dirección IP del emisor y el tamaño en bytes del mensaje recibido. </w:t>
      </w:r>
    </w:p>
    <w:p w14:paraId="5A231BF6" w14:textId="35D62734" w:rsidR="0074559B" w:rsidRDefault="0074559B" w:rsidP="00791D37">
      <w:pPr>
        <w:rPr>
          <w:ins w:id="7022" w:author="JORGE CONTRERAS ORTIZ" w:date="2021-09-04T16:58:00Z"/>
        </w:rPr>
      </w:pPr>
    </w:p>
    <w:p w14:paraId="39FAC23F" w14:textId="77777777" w:rsidR="00D30CCF" w:rsidRPr="00791D37" w:rsidDel="000B6602" w:rsidRDefault="00D30CCF" w:rsidP="00791D37">
      <w:pPr>
        <w:rPr>
          <w:del w:id="7023" w:author="JORGE CONTRERAS ORTIZ" w:date="2021-09-05T21:05:00Z"/>
        </w:rPr>
      </w:pPr>
      <w:bookmarkStart w:id="7024" w:name="_Toc81993188"/>
      <w:bookmarkStart w:id="7025" w:name="_Toc81994735"/>
      <w:bookmarkStart w:id="7026" w:name="_Toc81994941"/>
      <w:bookmarkStart w:id="7027" w:name="_Toc81995236"/>
      <w:bookmarkEnd w:id="7024"/>
      <w:bookmarkEnd w:id="7025"/>
      <w:bookmarkEnd w:id="7026"/>
      <w:bookmarkEnd w:id="7027"/>
    </w:p>
    <w:p w14:paraId="36038BF1" w14:textId="5EDEB4E6" w:rsidR="0074559B" w:rsidRDefault="0074559B" w:rsidP="00791D37">
      <w:pPr>
        <w:pStyle w:val="Ttulo1"/>
        <w:numPr>
          <w:ilvl w:val="0"/>
          <w:numId w:val="1"/>
        </w:numPr>
        <w:rPr>
          <w:ins w:id="7028" w:author="JORGE CONTRERAS ORTIZ" w:date="2021-09-08T11:22:00Z"/>
        </w:rPr>
      </w:pPr>
      <w:bookmarkStart w:id="7029" w:name="_Toc81499477"/>
      <w:bookmarkStart w:id="7030" w:name="_Toc81995237"/>
      <w:r w:rsidRPr="00791D37">
        <w:t>CONCLUSIONE</w:t>
      </w:r>
      <w:bookmarkEnd w:id="7029"/>
      <w:r w:rsidR="00D6148E" w:rsidRPr="00791D37">
        <w:t>S Y LÍNEAS FUTURAS</w:t>
      </w:r>
      <w:bookmarkEnd w:id="7030"/>
    </w:p>
    <w:p w14:paraId="20CEB4B9" w14:textId="7C06AA9A" w:rsidR="001C5521" w:rsidRDefault="001C5521" w:rsidP="001C5521">
      <w:pPr>
        <w:rPr>
          <w:ins w:id="7031" w:author="JORGE CONTRERAS ORTIZ" w:date="2021-09-08T11:22:00Z"/>
        </w:rPr>
      </w:pPr>
    </w:p>
    <w:p w14:paraId="26CBD3AD" w14:textId="2B471744" w:rsidR="001C5521" w:rsidRDefault="001C5521" w:rsidP="001C5521">
      <w:pPr>
        <w:rPr>
          <w:ins w:id="7032" w:author="JORGE CONTRERAS ORTIZ" w:date="2021-09-08T11:23:00Z"/>
        </w:rPr>
      </w:pPr>
      <w:ins w:id="7033" w:author="JORGE CONTRERAS ORTIZ" w:date="2021-09-08T11:22:00Z">
        <w:r>
          <w:t>En este capítulo se sacarán las conclusiones del tra</w:t>
        </w:r>
      </w:ins>
      <w:ins w:id="7034" w:author="JORGE CONTRERAS ORTIZ" w:date="2021-09-08T11:23:00Z">
        <w:r>
          <w:t>bajo a la vez que se comentarán futuros posibles desarrollos de este proyecto.</w:t>
        </w:r>
      </w:ins>
    </w:p>
    <w:p w14:paraId="61544386" w14:textId="77777777" w:rsidR="001C5521" w:rsidRDefault="001C5521" w:rsidP="001C5521">
      <w:pPr>
        <w:rPr>
          <w:ins w:id="7035" w:author="JORGE CONTRERAS ORTIZ" w:date="2021-09-08T11:22:00Z"/>
        </w:rPr>
      </w:pPr>
    </w:p>
    <w:p w14:paraId="77C22A5E" w14:textId="5B1C8EFC" w:rsidR="001C5521" w:rsidRPr="001C5521" w:rsidRDefault="001C5521" w:rsidP="001C5521">
      <w:pPr>
        <w:pStyle w:val="Ttulo2"/>
        <w:rPr>
          <w:rPrChange w:id="7036" w:author="JORGE CONTRERAS ORTIZ" w:date="2021-09-08T11:22:00Z">
            <w:rPr/>
          </w:rPrChange>
        </w:rPr>
        <w:pPrChange w:id="7037" w:author="JORGE CONTRERAS ORTIZ" w:date="2021-09-08T11:22:00Z">
          <w:pPr>
            <w:pStyle w:val="Ttulo1"/>
            <w:numPr>
              <w:numId w:val="1"/>
            </w:numPr>
            <w:ind w:left="720" w:hanging="360"/>
          </w:pPr>
        </w:pPrChange>
      </w:pPr>
      <w:bookmarkStart w:id="7038" w:name="_Toc81995238"/>
      <w:ins w:id="7039" w:author="JORGE CONTRERAS ORTIZ" w:date="2021-09-08T11:22:00Z">
        <w:r>
          <w:t>CONCLUSIONES</w:t>
        </w:r>
      </w:ins>
      <w:bookmarkEnd w:id="7038"/>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7040" w:author="JORGE CONTRERAS ORTIZ" w:date="2021-09-06T00:25:00Z">
        <w:r w:rsidR="006A0352">
          <w:t>l</w:t>
        </w:r>
      </w:ins>
      <w:del w:id="7041" w:author="JORGE CONTRERAS ORTIZ" w:date="2021-09-06T00:25:00Z">
        <w:r w:rsidRPr="00791D37" w:rsidDel="006A0352">
          <w:delText>el sistema de l</w:delText>
        </w:r>
      </w:del>
      <w:r w:rsidRPr="00791D37">
        <w:t xml:space="preserve">a </w:t>
      </w:r>
      <w:ins w:id="7042" w:author="JORGE CONTRERAS ORTIZ" w:date="2021-09-06T00:26:00Z">
        <w:r w:rsidR="006A0352">
          <w:t xml:space="preserve">plataforma </w:t>
        </w:r>
      </w:ins>
      <w:del w:id="7043" w:author="JORGE CONTRERAS ORTIZ" w:date="2021-09-05T20:12:00Z">
        <w:r w:rsidRPr="00791D37" w:rsidDel="004E60C8">
          <w:delText>Coockie</w:delText>
        </w:r>
      </w:del>
      <w:ins w:id="7044"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0934D881" w:rsidR="0074559B" w:rsidRPr="00791D37" w:rsidRDefault="0074559B" w:rsidP="00791D37">
      <w:pPr>
        <w:pStyle w:val="Prrafodelista"/>
        <w:numPr>
          <w:ilvl w:val="0"/>
          <w:numId w:val="14"/>
        </w:numPr>
      </w:pPr>
      <w:moveFromRangeStart w:id="7045" w:author="JORGE CONTRERAS ORTIZ" w:date="2021-09-08T11:18:00Z" w:name="move81992347"/>
      <w:moveFrom w:id="7046" w:author="JORGE CONTRERAS ORTIZ" w:date="2021-09-08T11:18:00Z">
        <w:r w:rsidRPr="00791D37" w:rsidDel="001C5521">
          <w:t>Las redes THREAD son redes bastante estables y con una buena capacidad multisalto entre nodos con muy escasa pérdida de la información enviada.</w:t>
        </w:r>
      </w:moveFrom>
      <w:moveFromRangeEnd w:id="7045"/>
      <w:ins w:id="7047" w:author="JORGE CONTRERAS ORTIZ" w:date="2021-09-08T11:15:00Z">
        <w:r w:rsidR="00A45FDB">
          <w:t xml:space="preserve">A pesar de haberse realizado pruebas con topologías de red con una </w:t>
        </w:r>
      </w:ins>
      <w:ins w:id="7048" w:author="JORGE CONTRERAS ORTIZ" w:date="2021-09-08T11:16:00Z">
        <w:r w:rsidR="00A45FDB">
          <w:t>cantidad</w:t>
        </w:r>
      </w:ins>
      <w:ins w:id="7049" w:author="JORGE CONTRERAS ORTIZ" w:date="2021-09-08T11:24:00Z">
        <w:r w:rsidR="001C5521">
          <w:t xml:space="preserve"> baja</w:t>
        </w:r>
      </w:ins>
      <w:ins w:id="7050" w:author="JORGE CONTRERAS ORTIZ" w:date="2021-09-08T11:16:00Z">
        <w:r w:rsidR="00A45FDB">
          <w:t xml:space="preserve"> de nodos</w:t>
        </w:r>
      </w:ins>
      <w:ins w:id="7051" w:author="JORGE CONTRERAS ORTIZ" w:date="2021-09-08T11:24:00Z">
        <w:r w:rsidR="001C5521">
          <w:t xml:space="preserve"> conec</w:t>
        </w:r>
      </w:ins>
      <w:ins w:id="7052" w:author="JORGE CONTRERAS ORTIZ" w:date="2021-09-08T11:25:00Z">
        <w:r w:rsidR="001C5521">
          <w:t>tados</w:t>
        </w:r>
      </w:ins>
      <w:ins w:id="7053" w:author="JORGE CONTRERAS ORTIZ" w:date="2021-09-08T11:16:00Z">
        <w:r w:rsidR="00A45FDB">
          <w:t xml:space="preserve">, se </w:t>
        </w:r>
      </w:ins>
      <w:ins w:id="7054" w:author="JORGE CONTRERAS ORTIZ" w:date="2021-09-08T11:19:00Z">
        <w:r w:rsidR="001C5521">
          <w:t>ha buscado una disposición de los dispositivos de manera que</w:t>
        </w:r>
      </w:ins>
      <w:ins w:id="7055" w:author="JORGE CONTRERAS ORTIZ" w:date="2021-09-08T11:21:00Z">
        <w:r w:rsidR="001C5521">
          <w:t>,</w:t>
        </w:r>
      </w:ins>
      <w:ins w:id="7056" w:author="JORGE CONTRERAS ORTIZ" w:date="2021-09-08T11:19:00Z">
        <w:r w:rsidR="001C5521">
          <w:t xml:space="preserve"> </w:t>
        </w:r>
      </w:ins>
      <w:ins w:id="7057" w:author="JORGE CONTRERAS ORTIZ" w:date="2021-09-08T11:20:00Z">
        <w:r w:rsidR="001C5521">
          <w:t xml:space="preserve">se maximizarán las distancias entre nodo y nodo y con obstáculos </w:t>
        </w:r>
      </w:ins>
      <w:ins w:id="7058" w:author="JORGE CONTRERAS ORTIZ" w:date="2021-09-08T11:25:00Z">
        <w:r w:rsidR="001C5521">
          <w:t xml:space="preserve">físicos </w:t>
        </w:r>
      </w:ins>
      <w:ins w:id="7059" w:author="JORGE CONTRERAS ORTIZ" w:date="2021-09-08T11:20:00Z">
        <w:r w:rsidR="001C5521">
          <w:t>dificultando</w:t>
        </w:r>
      </w:ins>
      <w:ins w:id="7060" w:author="JORGE CONTRERAS ORTIZ" w:date="2021-09-08T11:25:00Z">
        <w:r w:rsidR="001C5521">
          <w:t>,</w:t>
        </w:r>
      </w:ins>
      <w:ins w:id="7061" w:author="JORGE CONTRERAS ORTIZ" w:date="2021-09-08T11:20:00Z">
        <w:r w:rsidR="001C5521">
          <w:t xml:space="preserve"> en parte</w:t>
        </w:r>
      </w:ins>
      <w:ins w:id="7062" w:author="JORGE CONTRERAS ORTIZ" w:date="2021-09-08T11:25:00Z">
        <w:r w:rsidR="001C5521">
          <w:t>,</w:t>
        </w:r>
      </w:ins>
      <w:ins w:id="7063" w:author="JORGE CONTRERAS ORTIZ" w:date="2021-09-08T11:20:00Z">
        <w:r w:rsidR="001C5521">
          <w:t xml:space="preserve"> la conectividad y las comunicaciones</w:t>
        </w:r>
      </w:ins>
      <w:ins w:id="7064" w:author="JORGE CONTRERAS ORTIZ" w:date="2021-09-08T11:21:00Z">
        <w:r w:rsidR="001C5521">
          <w:t>, y se ha observado que</w:t>
        </w:r>
      </w:ins>
      <w:moveToRangeStart w:id="7065" w:author="JORGE CONTRERAS ORTIZ" w:date="2021-09-08T11:18:00Z" w:name="move81992347"/>
      <w:moveTo w:id="7066" w:author="JORGE CONTRERAS ORTIZ" w:date="2021-09-08T11:18:00Z">
        <w:del w:id="7067" w:author="JORGE CONTRERAS ORTIZ" w:date="2021-09-08T11:21:00Z">
          <w:r w:rsidR="001C5521" w:rsidRPr="00791D37" w:rsidDel="001C5521">
            <w:delText>L</w:delText>
          </w:r>
        </w:del>
      </w:moveTo>
      <w:ins w:id="7068" w:author="JORGE CONTRERAS ORTIZ" w:date="2021-09-08T11:21:00Z">
        <w:r w:rsidR="001C5521">
          <w:t xml:space="preserve"> l</w:t>
        </w:r>
      </w:ins>
      <w:moveTo w:id="7069" w:author="JORGE CONTRERAS ORTIZ" w:date="2021-09-08T11:18:00Z">
        <w:r w:rsidR="001C5521" w:rsidRPr="00791D37">
          <w:t>as redes THREAD son redes bastante estables y con una buena capacidad multisalto entre nodos con muy escasa pérdida de la información enviada.</w:t>
        </w:r>
      </w:moveTo>
      <w:moveToRangeEnd w:id="7065"/>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Sencillez a la hora de crear la red y de configurar los nodos para su unión gracias a la herramienta KiTools y los comandos KSH, los cuáles son con una interfaz sencilla con lenguaje humano.</w:t>
      </w:r>
    </w:p>
    <w:p w14:paraId="299417FB" w14:textId="77777777" w:rsidR="0074559B" w:rsidRPr="00791D37" w:rsidRDefault="0074559B" w:rsidP="00791D37">
      <w:pPr>
        <w:pStyle w:val="Prrafodelista"/>
      </w:pPr>
    </w:p>
    <w:p w14:paraId="3168C4D6" w14:textId="59BD35BB"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w:t>
      </w:r>
      <w:del w:id="7070" w:author="JORGE CONTRERAS ORTIZ" w:date="2021-09-08T11:26:00Z">
        <w:r w:rsidRPr="00791D37" w:rsidDel="001C5521">
          <w:delText>el</w:delText>
        </w:r>
      </w:del>
      <w:ins w:id="7071" w:author="JORGE CONTRERAS ORTIZ" w:date="2021-09-08T11:26:00Z">
        <w:r w:rsidR="001C5521">
          <w:t>un impacto directo del</w:t>
        </w:r>
      </w:ins>
      <w:del w:id="7072" w:author="JORGE CONTRERAS ORTIZ" w:date="2021-09-08T11:26:00Z">
        <w:r w:rsidRPr="00791D37" w:rsidDel="001C5521">
          <w:delText xml:space="preserve"> </w:delText>
        </w:r>
      </w:del>
      <w:ins w:id="7073" w:author="JORGE CONTRERAS ORTIZ" w:date="2021-09-08T11:26:00Z">
        <w:r w:rsidR="001C5521">
          <w:t xml:space="preserve"> </w:t>
        </w:r>
      </w:ins>
      <w:r w:rsidRPr="00791D37">
        <w:t xml:space="preserve">sol </w:t>
      </w:r>
      <w:del w:id="7074" w:author="JORGE CONTRERAS ORTIZ" w:date="2021-09-08T11:26:00Z">
        <w:r w:rsidRPr="00791D37" w:rsidDel="001C5521">
          <w:delText xml:space="preserve">impactando directamente </w:delText>
        </w:r>
      </w:del>
      <w:r w:rsidRPr="00791D37">
        <w:t xml:space="preserve">sobre dichos nodos. Por lo </w:t>
      </w:r>
      <w:del w:id="7075" w:author="JORGE CONTRERAS ORTIZ" w:date="2021-09-05T17:49:00Z">
        <w:r w:rsidRPr="00791D37" w:rsidDel="00DC6100">
          <w:delText>que</w:delText>
        </w:r>
      </w:del>
      <w:ins w:id="7076" w:author="JORGE CONTRERAS ORTIZ" w:date="2021-09-05T17:49:00Z">
        <w:r w:rsidR="00DC6100" w:rsidRPr="00791D37">
          <w:t>que,</w:t>
        </w:r>
      </w:ins>
      <w:r w:rsidRPr="00791D37">
        <w:t xml:space="preserve"> en ambientes normales sin mucha carga de trabajo sobre el nodo, no habrá problema</w:t>
      </w:r>
      <w:ins w:id="7077" w:author="JORGE CONTRERAS ORTIZ" w:date="2021-09-08T11:26:00Z">
        <w:r w:rsidR="001C5521">
          <w:t>s térmicos</w:t>
        </w:r>
      </w:ins>
      <w:del w:id="7078" w:author="JORGE CONTRERAS ORTIZ" w:date="2021-09-08T11:26:00Z">
        <w:r w:rsidRPr="00791D37" w:rsidDel="001C5521">
          <w:delText xml:space="preserve"> con</w:delText>
        </w:r>
      </w:del>
      <w:r w:rsidRPr="00791D37">
        <w:t xml:space="preserve"> </w:t>
      </w:r>
      <w:del w:id="7079" w:author="JORGE CONTRERAS ORTIZ" w:date="2021-09-08T11:26:00Z">
        <w:r w:rsidRPr="00791D37" w:rsidDel="001C5521">
          <w:delText>los nodos</w:delText>
        </w:r>
      </w:del>
      <w:r w:rsidRPr="00791D37">
        <w:t xml:space="preserve">.  </w:t>
      </w:r>
    </w:p>
    <w:p w14:paraId="1B54189E" w14:textId="06D5E14A" w:rsidR="0074559B" w:rsidRPr="00791D37" w:rsidRDefault="0074559B" w:rsidP="00791D37"/>
    <w:p w14:paraId="6B726613" w14:textId="77777777" w:rsidR="001C5521" w:rsidRDefault="001C5521">
      <w:pPr>
        <w:jc w:val="left"/>
        <w:rPr>
          <w:ins w:id="7080" w:author="JORGE CONTRERAS ORTIZ" w:date="2021-09-08T11:23:00Z"/>
        </w:rPr>
      </w:pPr>
      <w:ins w:id="7081" w:author="JORGE CONTRERAS ORTIZ" w:date="2021-09-08T11:23:00Z">
        <w:r>
          <w:br w:type="page"/>
        </w:r>
      </w:ins>
    </w:p>
    <w:p w14:paraId="5857633B" w14:textId="1CA55DAE" w:rsidR="001C5521" w:rsidRDefault="001C5521" w:rsidP="001C5521">
      <w:pPr>
        <w:pStyle w:val="Ttulo2"/>
        <w:rPr>
          <w:ins w:id="7082" w:author="JORGE CONTRERAS ORTIZ" w:date="2021-09-08T11:23:00Z"/>
        </w:rPr>
        <w:pPrChange w:id="7083" w:author="JORGE CONTRERAS ORTIZ" w:date="2021-09-08T11:23:00Z">
          <w:pPr/>
        </w:pPrChange>
      </w:pPr>
      <w:bookmarkStart w:id="7084" w:name="_Toc81995239"/>
      <w:ins w:id="7085" w:author="JORGE CONTRERAS ORTIZ" w:date="2021-09-08T11:23:00Z">
        <w:r>
          <w:lastRenderedPageBreak/>
          <w:t>LÍNEAS FUTURAS</w:t>
        </w:r>
        <w:bookmarkEnd w:id="7084"/>
      </w:ins>
    </w:p>
    <w:p w14:paraId="0748B635" w14:textId="77777777" w:rsidR="001C5521" w:rsidRDefault="001C5521" w:rsidP="00791D37">
      <w:pPr>
        <w:rPr>
          <w:ins w:id="7086" w:author="JORGE CONTRERAS ORTIZ" w:date="2021-09-08T11:23:00Z"/>
        </w:rPr>
      </w:pPr>
    </w:p>
    <w:p w14:paraId="3BE53758" w14:textId="128D9A28" w:rsidR="001C5521" w:rsidRDefault="00D6148E" w:rsidP="00791D37">
      <w:pPr>
        <w:rPr>
          <w:ins w:id="7087" w:author="JORGE CONTRERAS ORTIZ" w:date="2021-09-08T11:27:00Z"/>
        </w:rPr>
      </w:pPr>
      <w:r w:rsidRPr="00791D37">
        <w:t>Un posible desarrollo futuro para este proyecto es la integración de la capa de sensores a los nodos desarrollados</w:t>
      </w:r>
      <w:ins w:id="7088" w:author="JORGE CONTRERAS ORTIZ" w:date="2021-09-08T11:27:00Z">
        <w:r w:rsidR="001C5521">
          <w:t>, pudiendo implementar el envío de esa información</w:t>
        </w:r>
      </w:ins>
      <w:ins w:id="7089" w:author="JORGE CONTRERAS ORTIZ" w:date="2021-09-08T11:28:00Z">
        <w:r w:rsidR="001C5521">
          <w:t xml:space="preserve"> real</w:t>
        </w:r>
      </w:ins>
      <w:ins w:id="7090" w:author="JORGE CONTRERAS ORTIZ" w:date="2021-09-08T11:27:00Z">
        <w:r w:rsidR="001C5521">
          <w:t xml:space="preserve"> entre d</w:t>
        </w:r>
      </w:ins>
      <w:ins w:id="7091" w:author="JORGE CONTRERAS ORTIZ" w:date="2021-09-08T11:28:00Z">
        <w:r w:rsidR="001C5521">
          <w:t>iferentes nodos.</w:t>
        </w:r>
      </w:ins>
      <w:del w:id="7092" w:author="JORGE CONTRERAS ORTIZ" w:date="2021-09-08T11:27:00Z">
        <w:r w:rsidRPr="00791D37" w:rsidDel="001C5521">
          <w:delText xml:space="preserve">. </w:delText>
        </w:r>
      </w:del>
    </w:p>
    <w:p w14:paraId="1CE2BBD3" w14:textId="6C3D7F21" w:rsidR="00D6148E" w:rsidRPr="00791D37" w:rsidRDefault="00D6148E" w:rsidP="00791D37">
      <w:r w:rsidRPr="00791D37">
        <w:t>A su vez</w:t>
      </w:r>
      <w:del w:id="7093" w:author="JORGE CONTRERAS ORTIZ" w:date="2021-09-08T11:28:00Z">
        <w:r w:rsidRPr="00791D37" w:rsidDel="001C5521">
          <w:delText xml:space="preserve"> se</w:delText>
        </w:r>
      </w:del>
      <w:r w:rsidRPr="00791D37">
        <w:t xml:space="preserve"> podría desarrollar</w:t>
      </w:r>
      <w:ins w:id="7094" w:author="JORGE CONTRERAS ORTIZ" w:date="2021-09-08T11:28:00Z">
        <w:r w:rsidR="001C5521">
          <w:t>se</w:t>
        </w:r>
      </w:ins>
      <w:r w:rsidRPr="00791D37">
        <w:t xml:space="preserve"> una plataforma Web donde se puedan enviar</w:t>
      </w:r>
      <w:ins w:id="7095" w:author="JORGE CONTRERAS ORTIZ" w:date="2021-09-08T11:28:00Z">
        <w:r w:rsidR="001C5521">
          <w:t xml:space="preserve">, a través de </w:t>
        </w:r>
      </w:ins>
      <w:del w:id="7096" w:author="JORGE CONTRERAS ORTIZ" w:date="2021-09-08T11:28:00Z">
        <w:r w:rsidRPr="00791D37" w:rsidDel="001C5521">
          <w:delText xml:space="preserve"> por </w:delText>
        </w:r>
      </w:del>
      <w:r w:rsidRPr="00791D37">
        <w:t>mensajes UDP mediante Sockets</w:t>
      </w:r>
      <w:ins w:id="7097" w:author="JORGE CONTRERAS ORTIZ" w:date="2021-09-08T11:28:00Z">
        <w:r w:rsidR="00C01C67">
          <w:t>,</w:t>
        </w:r>
      </w:ins>
      <w:r w:rsidRPr="00791D37">
        <w:t xml:space="preserve"> las medidas tomadas por los diferentes nodos y </w:t>
      </w:r>
      <w:del w:id="7098" w:author="JORGE CONTRERAS ORTIZ" w:date="2021-09-08T11:28:00Z">
        <w:r w:rsidRPr="00791D37" w:rsidDel="00C01C67">
          <w:delText>se pueda</w:delText>
        </w:r>
      </w:del>
      <w:ins w:id="7099" w:author="JORGE CONTRERAS ORTIZ" w:date="2021-09-08T11:29:00Z">
        <w:r w:rsidR="00C01C67">
          <w:t>pudiéndose</w:t>
        </w:r>
      </w:ins>
      <w:del w:id="7100" w:author="JORGE CONTRERAS ORTIZ" w:date="2021-09-08T11:28:00Z">
        <w:r w:rsidRPr="00791D37" w:rsidDel="00C01C67">
          <w:delText xml:space="preserve"> ir</w:delText>
        </w:r>
      </w:del>
      <w:r w:rsidRPr="00791D37">
        <w:t xml:space="preserve"> </w:t>
      </w:r>
      <w:del w:id="7101" w:author="JORGE CONTRERAS ORTIZ" w:date="2021-09-08T11:29:00Z">
        <w:r w:rsidRPr="00791D37" w:rsidDel="00C01C67">
          <w:delText xml:space="preserve">gestionando </w:delText>
        </w:r>
      </w:del>
      <w:ins w:id="7102" w:author="JORGE CONTRERAS ORTIZ" w:date="2021-09-08T11:29:00Z">
        <w:r w:rsidR="00C01C67" w:rsidRPr="00791D37">
          <w:t>gestiona</w:t>
        </w:r>
        <w:r w:rsidR="00C01C67">
          <w:t>r</w:t>
        </w:r>
        <w:r w:rsidR="00C01C67" w:rsidRPr="00791D37">
          <w:t xml:space="preserve"> </w:t>
        </w:r>
      </w:ins>
      <w:r w:rsidRPr="00791D37">
        <w:t xml:space="preserve">la red mediante esta Web, ya sea desde la configuración de los tiempos de </w:t>
      </w:r>
      <w:del w:id="7103" w:author="JORGE CONTRERAS ORTIZ" w:date="2021-09-08T11:29:00Z">
        <w:r w:rsidRPr="00791D37" w:rsidDel="00C01C67">
          <w:delText xml:space="preserve">envío </w:delText>
        </w:r>
      </w:del>
      <w:ins w:id="7104" w:author="JORGE CONTRERAS ORTIZ" w:date="2021-09-08T11:29:00Z">
        <w:r w:rsidR="00C01C67">
          <w:t>transmisión</w:t>
        </w:r>
        <w:r w:rsidR="00C01C67" w:rsidRPr="00791D37">
          <w:t xml:space="preserve"> </w:t>
        </w:r>
      </w:ins>
      <w:r w:rsidRPr="00791D37">
        <w:t>de las medidas desde los nodos, el poder ver el estado</w:t>
      </w:r>
      <w:del w:id="7105"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46AE7EB7" w:rsidR="0074559B" w:rsidRPr="00791D37" w:rsidRDefault="0074559B" w:rsidP="00791D37">
      <w:pPr>
        <w:pStyle w:val="Ttulo1"/>
        <w:numPr>
          <w:ilvl w:val="0"/>
          <w:numId w:val="1"/>
        </w:numPr>
      </w:pPr>
      <w:bookmarkStart w:id="7106" w:name="_Toc81499480"/>
      <w:bookmarkStart w:id="7107" w:name="_Toc81995240"/>
      <w:r w:rsidRPr="00791D37">
        <w:lastRenderedPageBreak/>
        <w:t>BIBLIOGRAFÍA</w:t>
      </w:r>
      <w:bookmarkEnd w:id="7106"/>
      <w:bookmarkEnd w:id="7107"/>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FE2C54">
      <w:headerReference w:type="even" r:id="rId93"/>
      <w:type w:val="continuous"/>
      <w:pgSz w:w="11906" w:h="16838"/>
      <w:pgMar w:top="1418" w:right="1418" w:bottom="1418" w:left="1418" w:header="709" w:footer="709" w:gutter="0"/>
      <w:pgNumType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44"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2057" w:author="GABRIEL NOE MUJICA ROJAS" w:date="2021-09-02T12:18:00Z" w:initials="GNMR">
    <w:p w14:paraId="1BE020EC" w14:textId="77777777" w:rsidR="00B5329E" w:rsidRDefault="00B5329E" w:rsidP="00B5329E">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2096" w:author="GABRIEL NOE MUJICA ROJAS" w:date="2021-09-02T12:18:00Z" w:initials="GNMR">
    <w:p w14:paraId="4AC2537D" w14:textId="77777777" w:rsidR="00DA3B27" w:rsidRDefault="00DA3B27"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2190"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2245" w:author="GABRIEL NOE MUJICA ROJAS" w:date="2021-09-02T12:05:00Z" w:initials="GNMR">
    <w:p w14:paraId="6DF35CBD" w14:textId="77777777" w:rsidR="00DA3B27" w:rsidRDefault="00DA3B27" w:rsidP="00791D37">
      <w:pPr>
        <w:pStyle w:val="Textocomentario"/>
      </w:pPr>
      <w:r>
        <w:rPr>
          <w:rStyle w:val="Refdecomentario"/>
        </w:rPr>
        <w:annotationRef/>
      </w:r>
      <w:r>
        <w:t>Copia del paper traducido al español</w:t>
      </w:r>
    </w:p>
  </w:comment>
  <w:comment w:id="2628"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832"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865"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3008"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3009"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3293"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3364"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3365" w:author="JORGE CONTRERAS ORTIZ" w:date="2021-09-03T23:34:00Z" w:initials="JCO">
    <w:p w14:paraId="2F070BC2" w14:textId="3C634C20" w:rsidR="00890963" w:rsidRPr="00151189" w:rsidRDefault="00890963">
      <w:pPr>
        <w:pStyle w:val="Textocomentario"/>
      </w:pPr>
      <w:r>
        <w:rPr>
          <w:rStyle w:val="Refdecomentario"/>
        </w:rPr>
        <w:annotationRef/>
      </w:r>
    </w:p>
  </w:comment>
  <w:comment w:id="3372"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3651"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3652"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3829"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5118" w:author="JORGE CONTRERAS ORTIZ" w:date="2021-09-04T12:52:00Z" w:initials="JCO">
    <w:p w14:paraId="745875FF" w14:textId="00B3B1ED" w:rsidR="00FE1EC4" w:rsidRDefault="00FE1EC4">
      <w:pPr>
        <w:pStyle w:val="Textocomentario"/>
      </w:pPr>
      <w:r>
        <w:rPr>
          <w:rStyle w:val="Refdecomentario"/>
        </w:rPr>
        <w:annotationRef/>
      </w:r>
    </w:p>
  </w:comment>
  <w:comment w:id="5848" w:author="GABRIEL NOE MUJICA ROJAS" w:date="2021-09-02T12:38:00Z" w:initials="GNMR">
    <w:p w14:paraId="5D4EAA93" w14:textId="77777777" w:rsidR="0074559B" w:rsidRDefault="0074559B" w:rsidP="00791D37">
      <w:pPr>
        <w:pStyle w:val="Textocomentario"/>
      </w:pPr>
      <w:r>
        <w:rPr>
          <w:rStyle w:val="Refdecomentario"/>
        </w:rPr>
        <w:annotationRef/>
      </w:r>
      <w:r>
        <w:t>Incluir fotos de la plada real fabricada y montada</w:t>
      </w:r>
    </w:p>
  </w:comment>
  <w:comment w:id="6443"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F852C" w14:textId="77777777" w:rsidR="005E6D27" w:rsidRDefault="005E6D27" w:rsidP="00EA5ADB">
      <w:pPr>
        <w:spacing w:after="0" w:line="240" w:lineRule="auto"/>
      </w:pPr>
      <w:r>
        <w:separator/>
      </w:r>
    </w:p>
  </w:endnote>
  <w:endnote w:type="continuationSeparator" w:id="0">
    <w:p w14:paraId="49FD0539" w14:textId="77777777" w:rsidR="005E6D27" w:rsidRDefault="005E6D27"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7300" w14:textId="4F3DFA15" w:rsidR="00675D4D" w:rsidRDefault="00675D4D" w:rsidP="006E36CC">
    <w:pPr>
      <w:pStyle w:val="Piedepgina"/>
      <w:rPr>
        <w:ins w:id="4" w:author="JORGE CONTRERAS ORTIZ" w:date="2021-09-04T11:53:00Z"/>
      </w:rPr>
    </w:pPr>
  </w:p>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C0DB" w14:textId="3F1AC734" w:rsidR="00434554" w:rsidRDefault="00434554">
    <w:pPr>
      <w:pStyle w:val="Piedepgina"/>
      <w:jc w:val="right"/>
      <w:rPr>
        <w:ins w:id="10" w:author="JORGE CONTRERAS ORTIZ" w:date="2021-09-04T09:15:00Z"/>
      </w:rPr>
    </w:pPr>
  </w:p>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23" w:author="JORGE CONTRERAS ORTIZ" w:date="2021-09-04T11:53:00Z"/>
  <w:sdt>
    <w:sdtPr>
      <w:id w:val="-683276281"/>
      <w:docPartObj>
        <w:docPartGallery w:val="Page Numbers (Bottom of Page)"/>
        <w:docPartUnique/>
      </w:docPartObj>
    </w:sdtPr>
    <w:sdtEndPr/>
    <w:sdtContent>
      <w:customXmlInsRangeEnd w:id="2023"/>
      <w:p w14:paraId="23B02131" w14:textId="7FE7F944" w:rsidR="005B41E7" w:rsidRDefault="004703BB">
        <w:pPr>
          <w:pStyle w:val="Piedepgina"/>
          <w:rPr>
            <w:ins w:id="2024" w:author="JORGE CONTRERAS ORTIZ" w:date="2021-09-04T11:53:00Z"/>
          </w:rPr>
        </w:pPr>
        <w:ins w:id="2025" w:author="JORGE CONTRERAS ORTIZ" w:date="2021-09-07T17:17:00Z">
          <w:r>
            <w:rPr>
              <w:noProof/>
            </w:rPr>
            <mc:AlternateContent>
              <mc:Choice Requires="wps">
                <w:drawing>
                  <wp:anchor distT="0" distB="0" distL="114300" distR="114300" simplePos="0" relativeHeight="251661312" behindDoc="0" locked="0" layoutInCell="1" allowOverlap="1" wp14:anchorId="20EE5390" wp14:editId="78C6D77D">
                    <wp:simplePos x="0" y="0"/>
                    <wp:positionH relativeFrom="margin">
                      <wp:align>left</wp:align>
                    </wp:positionH>
                    <wp:positionV relativeFrom="paragraph">
                      <wp:posOffset>-61166</wp:posOffset>
                    </wp:positionV>
                    <wp:extent cx="5707380" cy="5715"/>
                    <wp:effectExtent l="0" t="0" r="26670" b="32385"/>
                    <wp:wrapNone/>
                    <wp:docPr id="56" name="Conector recto 56"/>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E4D9EC" id="Conector recto 56" o:spid="_x0000_s1026" style="position:absolute;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8pt" to="449.4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" strokecolor="black [3213]" strokeweight=".5pt">
                    <v:stroke joinstyle="miter"/>
                    <w10:wrap anchorx="margin"/>
                  </v:line>
                </w:pict>
              </mc:Fallback>
            </mc:AlternateContent>
          </w:r>
        </w:ins>
        <w:ins w:id="2026" w:author="JORGE CONTRERAS ORTIZ" w:date="2021-09-04T11:53:00Z">
          <w:r w:rsidR="005B41E7">
            <w:fldChar w:fldCharType="begin"/>
          </w:r>
          <w:r w:rsidR="005B41E7">
            <w:instrText>PAGE   \* MERGEFORMAT</w:instrText>
          </w:r>
          <w:r w:rsidR="005B41E7">
            <w:fldChar w:fldCharType="separate"/>
          </w:r>
          <w:r w:rsidR="005B41E7">
            <w:t>2</w:t>
          </w:r>
          <w:r w:rsidR="005B41E7">
            <w:fldChar w:fldCharType="end"/>
          </w:r>
        </w:ins>
        <w:ins w:id="2027" w:author="JORGE CONTRERAS ORTIZ" w:date="2021-09-05T23:04:00Z">
          <w:r w:rsidR="00E973CF">
            <w:t xml:space="preserve">              </w:t>
          </w:r>
          <w:r w:rsidR="00E973CF">
            <w:tab/>
            <w:t xml:space="preserve">                                 Escuela Técnica Superior de Ingenieros Industriales (UPM)</w:t>
          </w:r>
        </w:ins>
      </w:p>
      <w:customXmlInsRangeStart w:id="2028" w:author="JORGE CONTRERAS ORTIZ" w:date="2021-09-04T11:53:00Z"/>
    </w:sdtContent>
  </w:sdt>
  <w:customXmlInsRangeEnd w:id="2028"/>
  <w:p w14:paraId="36F60A9A" w14:textId="77777777" w:rsidR="005B41E7" w:rsidRDefault="005B41E7" w:rsidP="00DE6D05">
    <w:pPr>
      <w:pStyle w:val="Piedepgina"/>
      <w:pPrChange w:id="2029" w:author="JORGE CONTRERAS ORTIZ" w:date="2021-09-08T11:00:00Z">
        <w:pPr>
          <w:pStyle w:val="Piedepgina"/>
        </w:pPr>
      </w:pPrChan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30" w:author="JORGE CONTRERAS ORTIZ" w:date="2021-09-04T09:24:00Z"/>
  <w:sdt>
    <w:sdtPr>
      <w:id w:val="-103726123"/>
      <w:docPartObj>
        <w:docPartGallery w:val="Page Numbers (Bottom of Page)"/>
        <w:docPartUnique/>
      </w:docPartObj>
    </w:sdtPr>
    <w:sdtEndPr>
      <w:rPr>
        <w:b/>
        <w:bCs/>
      </w:rPr>
    </w:sdtEndPr>
    <w:sdtContent>
      <w:customXmlInsRangeEnd w:id="2030"/>
      <w:p w14:paraId="33ABF137" w14:textId="181DFBC1" w:rsidR="004703BB" w:rsidRDefault="004703BB">
        <w:pPr>
          <w:pStyle w:val="Piedepgina"/>
          <w:jc w:val="right"/>
          <w:rPr>
            <w:ins w:id="2031" w:author="JORGE CONTRERAS ORTIZ" w:date="2021-09-07T17:15:00Z"/>
          </w:rPr>
        </w:pPr>
        <w:ins w:id="2032" w:author="JORGE CONTRERAS ORTIZ" w:date="2021-09-07T17:16:00Z">
          <w:r>
            <w:rPr>
              <w:noProof/>
            </w:rPr>
            <mc:AlternateContent>
              <mc:Choice Requires="wps">
                <w:drawing>
                  <wp:anchor distT="0" distB="0" distL="114300" distR="114300" simplePos="0" relativeHeight="251659264" behindDoc="0" locked="0" layoutInCell="1" allowOverlap="1" wp14:anchorId="406A0ADC" wp14:editId="22DC72B0">
                    <wp:simplePos x="0" y="0"/>
                    <wp:positionH relativeFrom="column">
                      <wp:posOffset>56515</wp:posOffset>
                    </wp:positionH>
                    <wp:positionV relativeFrom="paragraph">
                      <wp:posOffset>77470</wp:posOffset>
                    </wp:positionV>
                    <wp:extent cx="5707380" cy="5715"/>
                    <wp:effectExtent l="0" t="0" r="26670" b="32385"/>
                    <wp:wrapNone/>
                    <wp:docPr id="55" name="Conector recto 5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E46C9" id="Conector recto 5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5pt,6.1pt" to="453.8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" strokecolor="black [3213]" strokeweight=".5pt">
                    <v:stroke joinstyle="miter"/>
                  </v:line>
                </w:pict>
              </mc:Fallback>
            </mc:AlternateContent>
          </w:r>
        </w:ins>
      </w:p>
      <w:p w14:paraId="520083D5" w14:textId="196FDCF3" w:rsidR="005B42F0" w:rsidRDefault="00E973CF">
        <w:pPr>
          <w:pStyle w:val="Piedepgina"/>
          <w:jc w:val="right"/>
          <w:rPr>
            <w:ins w:id="2033" w:author="JORGE CONTRERAS ORTIZ" w:date="2021-09-04T09:24:00Z"/>
          </w:rPr>
        </w:pPr>
        <w:ins w:id="2034" w:author="JORGE CONTRERAS ORTIZ" w:date="2021-09-05T23:06:00Z">
          <w:r>
            <w:t xml:space="preserve">JORGE CONTRERAS ORTIZ                     </w:t>
          </w:r>
        </w:ins>
        <w:ins w:id="2035" w:author="JORGE CONTRERAS ORTIZ" w:date="2021-09-05T23:07:00Z">
          <w:r>
            <w:t xml:space="preserve">                                                                        </w:t>
          </w:r>
        </w:ins>
        <w:ins w:id="2036" w:author="JORGE CONTRERAS ORTIZ" w:date="2021-09-04T09:24:00Z">
          <w:r w:rsidR="005B42F0">
            <w:fldChar w:fldCharType="begin"/>
          </w:r>
          <w:r w:rsidR="005B42F0">
            <w:instrText>PAGE   \* MERGEFORMAT</w:instrText>
          </w:r>
          <w:r w:rsidR="005B42F0">
            <w:fldChar w:fldCharType="separate"/>
          </w:r>
          <w:r w:rsidR="005B42F0">
            <w:t>2</w:t>
          </w:r>
          <w:r w:rsidR="005B42F0">
            <w:fldChar w:fldCharType="end"/>
          </w:r>
        </w:ins>
      </w:p>
      <w:customXmlInsRangeStart w:id="2037" w:author="JORGE CONTRERAS ORTIZ" w:date="2021-09-04T09:24:00Z"/>
    </w:sdtContent>
  </w:sdt>
  <w:customXmlInsRangeEnd w:id="2037"/>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8F1C6" w14:textId="77777777" w:rsidR="005E6D27" w:rsidRDefault="005E6D27" w:rsidP="00EA5ADB">
      <w:pPr>
        <w:spacing w:after="0" w:line="240" w:lineRule="auto"/>
      </w:pPr>
      <w:r>
        <w:separator/>
      </w:r>
    </w:p>
  </w:footnote>
  <w:footnote w:type="continuationSeparator" w:id="0">
    <w:p w14:paraId="4A0A0785" w14:textId="77777777" w:rsidR="005E6D27" w:rsidRDefault="005E6D27"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83646" w14:textId="48C1EE39" w:rsidR="00E973CF" w:rsidRDefault="00E973CF">
    <w:pPr>
      <w:pStyle w:val="Encabezado"/>
      <w:tabs>
        <w:tab w:val="clear" w:pos="4252"/>
        <w:tab w:val="clear" w:pos="8504"/>
        <w:tab w:val="left" w:pos="2040"/>
      </w:tabs>
      <w:jc w:val="left"/>
      <w:rPr>
        <w:ins w:id="2" w:author="JORGE CONTRERAS ORTIZ" w:date="2021-09-08T11:45:00Z"/>
      </w:rPr>
    </w:pPr>
  </w:p>
  <w:p w14:paraId="52DCD8E6" w14:textId="77777777" w:rsidR="007E69DF" w:rsidRDefault="007E69DF">
    <w:pPr>
      <w:pStyle w:val="Encabezado"/>
      <w:tabs>
        <w:tab w:val="clear" w:pos="4252"/>
        <w:tab w:val="clear" w:pos="8504"/>
        <w:tab w:val="left" w:pos="2040"/>
      </w:tabs>
      <w:jc w:val="left"/>
      <w:pPrChange w:id="3" w:author="JORGE CONTRERAS ORTIZ" w:date="2021-09-05T23:09:00Z">
        <w:pPr>
          <w:pStyle w:val="Encabezado"/>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7B5C" w14:textId="21A81CC6" w:rsidR="00CD697C" w:rsidRDefault="00C36680">
    <w:pPr>
      <w:pStyle w:val="Encabezado"/>
      <w:tabs>
        <w:tab w:val="clear" w:pos="4252"/>
        <w:tab w:val="clear" w:pos="8504"/>
        <w:tab w:val="left" w:pos="2040"/>
      </w:tabs>
      <w:jc w:val="left"/>
      <w:pPrChange w:id="2005" w:author="JORGE CONTRERAS ORTIZ" w:date="2021-09-05T23:01:00Z">
        <w:pPr>
          <w:pStyle w:val="Encabezado"/>
        </w:pPr>
      </w:pPrChange>
    </w:pPr>
    <w:ins w:id="2006" w:author="JORGE CONTRERAS ORTIZ" w:date="2021-09-07T22:51:00Z">
      <w:r>
        <w:rPr>
          <w:noProof/>
        </w:rPr>
        <mc:AlternateContent>
          <mc:Choice Requires="wps">
            <w:drawing>
              <wp:anchor distT="0" distB="0" distL="114300" distR="114300" simplePos="0" relativeHeight="251667456" behindDoc="0" locked="0" layoutInCell="1" allowOverlap="1" wp14:anchorId="1055A52B" wp14:editId="12156873">
                <wp:simplePos x="0" y="0"/>
                <wp:positionH relativeFrom="margin">
                  <wp:posOffset>-57150</wp:posOffset>
                </wp:positionH>
                <wp:positionV relativeFrom="paragraph">
                  <wp:posOffset>323215</wp:posOffset>
                </wp:positionV>
                <wp:extent cx="5707380" cy="5715"/>
                <wp:effectExtent l="0" t="0" r="26670" b="32385"/>
                <wp:wrapNone/>
                <wp:docPr id="62" name="Conector recto 62"/>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E14E6F" id="Conector recto 62"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pt,25.45pt" to="444.9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" strokecolor="black [3213]" strokeweight=".5pt">
                <v:stroke joinstyle="miter"/>
                <w10:wrap anchorx="margin"/>
              </v:line>
            </w:pict>
          </mc:Fallback>
        </mc:AlternateContent>
      </w:r>
    </w:ins>
    <w:ins w:id="2007" w:author="JORGE CONTRERAS ORTIZ" w:date="2021-09-05T23:03:00Z">
      <w:r w:rsidR="006E3D04">
        <w:fldChar w:fldCharType="begin"/>
      </w:r>
      <w:r w:rsidR="006E3D04">
        <w:instrText xml:space="preserve"> STYLEREF  "Título 1"  \* MERGEFORMAT </w:instrText>
      </w:r>
      <w:r w:rsidR="006E3D04">
        <w:fldChar w:fldCharType="end"/>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30635206" w:rsidR="00327D33" w:rsidRPr="001E21C1" w:rsidRDefault="00193B45">
    <w:pPr>
      <w:pStyle w:val="Encabezado"/>
      <w:jc w:val="right"/>
      <w:rPr>
        <w:sz w:val="20"/>
        <w:szCs w:val="20"/>
        <w:rPrChange w:id="2008" w:author="JORGE CONTRERAS ORTIZ" w:date="2021-09-07T17:11:00Z">
          <w:rPr/>
        </w:rPrChange>
      </w:rPr>
      <w:pPrChange w:id="2009" w:author="JORGE CONTRERAS ORTIZ" w:date="2021-09-05T23:16:00Z">
        <w:pPr>
          <w:pStyle w:val="Encabezado"/>
        </w:pPr>
      </w:pPrChange>
    </w:pPr>
    <w:ins w:id="2010" w:author="JORGE CONTRERAS ORTIZ" w:date="2021-09-07T18:27:00Z">
      <w:r>
        <w:rPr>
          <w:noProof/>
        </w:rPr>
        <mc:AlternateContent>
          <mc:Choice Requires="wps">
            <w:drawing>
              <wp:anchor distT="0" distB="0" distL="114300" distR="114300" simplePos="0" relativeHeight="251665408" behindDoc="0" locked="0" layoutInCell="1" allowOverlap="1" wp14:anchorId="7BAA1326" wp14:editId="10A43F88">
                <wp:simplePos x="0" y="0"/>
                <wp:positionH relativeFrom="margin">
                  <wp:align>left</wp:align>
                </wp:positionH>
                <wp:positionV relativeFrom="paragraph">
                  <wp:posOffset>332740</wp:posOffset>
                </wp:positionV>
                <wp:extent cx="5707380" cy="5715"/>
                <wp:effectExtent l="0" t="0" r="26670" b="32385"/>
                <wp:wrapNone/>
                <wp:docPr id="59" name="Conector recto 59"/>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5A910" id="Conector recto 59" o:spid="_x0000_s1026" style="position:absolute;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" strokecolor="black [3213]" strokeweight=".5pt">
                <v:stroke joinstyle="miter"/>
                <w10:wrap anchorx="margin"/>
              </v:line>
            </w:pict>
          </mc:Fallback>
        </mc:AlternateContent>
      </w:r>
    </w:ins>
    <w:ins w:id="2011" w:author="JORGE CONTRERAS ORTIZ" w:date="2021-09-05T23:05:00Z">
      <w:r w:rsidR="00E973CF" w:rsidRPr="001E21C1">
        <w:rPr>
          <w:sz w:val="20"/>
          <w:szCs w:val="20"/>
          <w:rPrChange w:id="2012" w:author="JORGE CONTRERAS ORTIZ" w:date="2021-09-07T17:11:00Z">
            <w:rPr/>
          </w:rPrChange>
        </w:rPr>
        <w:t xml:space="preserve">IMPLEMENTACIÓN HARDWARE DE </w:t>
      </w:r>
    </w:ins>
    <w:ins w:id="2013" w:author="JORGE CONTRERAS ORTIZ" w:date="2021-09-05T23:06:00Z">
      <w:r w:rsidR="00E973CF" w:rsidRPr="001E21C1">
        <w:rPr>
          <w:sz w:val="20"/>
          <w:szCs w:val="20"/>
          <w:rPrChange w:id="2014" w:author="JORGE CONTRERAS ORTIZ" w:date="2021-09-07T17:11:00Z">
            <w:rPr/>
          </w:rPrChange>
        </w:rPr>
        <w:t xml:space="preserve">LA </w:t>
      </w:r>
    </w:ins>
    <w:ins w:id="2015" w:author="JORGE CONTRERAS ORTIZ" w:date="2021-09-05T23:05:00Z">
      <w:r w:rsidR="00E973CF" w:rsidRPr="001E21C1">
        <w:rPr>
          <w:sz w:val="20"/>
          <w:szCs w:val="20"/>
          <w:rPrChange w:id="2016" w:author="JORGE CONTRERAS ORTIZ" w:date="2021-09-07T17:11:00Z">
            <w:rPr/>
          </w:rPrChange>
        </w:rPr>
        <w:t>TEC</w:t>
      </w:r>
    </w:ins>
    <w:ins w:id="2017" w:author="JORGE CONTRERAS ORTIZ" w:date="2021-09-05T23:06:00Z">
      <w:r w:rsidR="00E973CF" w:rsidRPr="001E21C1">
        <w:rPr>
          <w:sz w:val="20"/>
          <w:szCs w:val="20"/>
          <w:rPrChange w:id="2018" w:author="JORGE CONTRERAS ORTIZ" w:date="2021-09-07T17:11:00Z">
            <w:rPr/>
          </w:rPrChange>
        </w:rPr>
        <w:t>NOLOGÍA</w:t>
      </w:r>
    </w:ins>
    <w:ins w:id="2019" w:author="JORGE CONTRERAS ORTIZ" w:date="2021-09-07T17:10:00Z">
      <w:r w:rsidR="001E21C1" w:rsidRPr="001E21C1">
        <w:rPr>
          <w:sz w:val="20"/>
          <w:szCs w:val="20"/>
          <w:rPrChange w:id="2020" w:author="JORGE CONTRERAS ORTIZ" w:date="2021-09-07T17:11:00Z">
            <w:rPr/>
          </w:rPrChange>
        </w:rPr>
        <w:t xml:space="preserve"> THREAD</w:t>
      </w:r>
    </w:ins>
    <w:ins w:id="2021" w:author="JORGE CONTRERAS ORTIZ" w:date="2021-09-05T23:06:00Z">
      <w:r w:rsidR="00E973CF" w:rsidRPr="001E21C1">
        <w:rPr>
          <w:sz w:val="20"/>
          <w:szCs w:val="20"/>
          <w:rPrChange w:id="2022" w:author="JORGE CONTRERAS ORTIZ" w:date="2021-09-07T17:11:00Z">
            <w:rPr/>
          </w:rPrChange>
        </w:rPr>
        <w:t xml:space="preserve"> EN PLATAFORMA COOKIE</w:t>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F9389" w14:textId="0E33600A" w:rsidR="00232CA1" w:rsidRDefault="00232CA1" w:rsidP="00232CA1">
    <w:pPr>
      <w:pStyle w:val="Encabezado"/>
      <w:tabs>
        <w:tab w:val="clear" w:pos="4252"/>
        <w:tab w:val="clear" w:pos="8504"/>
        <w:tab w:val="left" w:pos="2040"/>
      </w:tabs>
      <w:jc w:val="left"/>
      <w:rPr>
        <w:ins w:id="7108" w:author="JORGE CONTRERAS ORTIZ" w:date="2021-09-08T10:57:00Z"/>
      </w:rPr>
    </w:pPr>
    <w:ins w:id="7109" w:author="JORGE CONTRERAS ORTIZ" w:date="2021-09-08T10:57:00Z">
      <w:r>
        <w:rPr>
          <w:noProof/>
        </w:rPr>
        <mc:AlternateContent>
          <mc:Choice Requires="wps">
            <w:drawing>
              <wp:anchor distT="0" distB="0" distL="114300" distR="114300" simplePos="0" relativeHeight="251669504" behindDoc="0" locked="0" layoutInCell="1" allowOverlap="1" wp14:anchorId="0F4BD99F" wp14:editId="6BE85CFC">
                <wp:simplePos x="0" y="0"/>
                <wp:positionH relativeFrom="margin">
                  <wp:align>left</wp:align>
                </wp:positionH>
                <wp:positionV relativeFrom="paragraph">
                  <wp:posOffset>296533</wp:posOffset>
                </wp:positionV>
                <wp:extent cx="5707380" cy="5715"/>
                <wp:effectExtent l="0" t="0" r="26670" b="32385"/>
                <wp:wrapNone/>
                <wp:docPr id="58" name="Conector recto 58"/>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A018AE" id="Conector recto 58" o:spid="_x0000_s1026" style="position:absolute;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35pt" to="449.4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" strokecolor="black [3213]" strokeweight=".5pt">
                <v:stroke joinstyle="miter"/>
                <w10:wrap anchorx="margin"/>
              </v:line>
            </w:pict>
          </mc:Fallback>
        </mc:AlternateContent>
      </w:r>
    </w:ins>
    <w:ins w:id="7110" w:author="JORGE CONTRERAS ORTIZ" w:date="2021-09-08T10:59:00Z">
      <w:r w:rsidR="00DE6D05">
        <w:fldChar w:fldCharType="begin"/>
      </w:r>
      <w:r w:rsidR="00DE6D05">
        <w:instrText xml:space="preserve"> STYLEREF  "Título 1" \n  \* MERGEFORMAT </w:instrText>
      </w:r>
    </w:ins>
    <w:r w:rsidR="00DE6D05">
      <w:fldChar w:fldCharType="separate"/>
    </w:r>
    <w:r w:rsidR="008750C9">
      <w:rPr>
        <w:noProof/>
      </w:rPr>
      <w:t>1</w:t>
    </w:r>
    <w:ins w:id="7111" w:author="JORGE CONTRERAS ORTIZ" w:date="2021-09-08T10:59:00Z">
      <w:r w:rsidR="00DE6D05">
        <w:fldChar w:fldCharType="end"/>
      </w:r>
    </w:ins>
    <w:ins w:id="7112" w:author="JORGE CONTRERAS ORTIZ" w:date="2021-09-08T11:02:00Z">
      <w:r w:rsidR="00DE6D05">
        <w:t xml:space="preserve">.  </w:t>
      </w:r>
    </w:ins>
    <w:ins w:id="7113" w:author="JORGE CONTRERAS ORTIZ" w:date="2021-09-08T10:57:00Z">
      <w:r>
        <w:fldChar w:fldCharType="begin"/>
      </w:r>
      <w:r>
        <w:instrText xml:space="preserve"> STYLEREF  "Título 1"  \* MERGEFORMAT</w:instrText>
      </w:r>
    </w:ins>
    <w:r w:rsidR="00C7065C">
      <w:fldChar w:fldCharType="separate"/>
    </w:r>
    <w:r w:rsidR="008750C9">
      <w:rPr>
        <w:noProof/>
      </w:rPr>
      <w:t>INTRODUCCIÓN Y OBJETIVOS DEL TRABAJO</w:t>
    </w:r>
    <w:ins w:id="7114" w:author="JORGE CONTRERAS ORTIZ" w:date="2021-09-08T10:57:00Z">
      <w:r>
        <w:fldChar w:fldCharType="end"/>
      </w:r>
    </w:ins>
  </w:p>
  <w:p w14:paraId="116D2774" w14:textId="59989B02" w:rsidR="00A130CA" w:rsidRPr="00232CA1" w:rsidRDefault="00A130CA" w:rsidP="00232CA1">
    <w:pPr>
      <w:pStyle w:val="Encabezado"/>
      <w:pPrChange w:id="7115" w:author="JORGE CONTRERAS ORTIZ" w:date="2021-09-05T23:01:00Z">
        <w:pPr>
          <w:pStyle w:val="Encabezado"/>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9476E30E"/>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2D882172">
      <w:start w:val="5"/>
      <w:numFmt w:val="lowerRoman"/>
      <w:lvlText w:val="%3)"/>
      <w:lvlJc w:val="left"/>
      <w:pPr>
        <w:ind w:left="2700" w:hanging="720"/>
      </w:pPr>
      <w:rPr>
        <w:rFonts w:hint="default"/>
        <w:b/>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944263F"/>
    <w:multiLevelType w:val="hybridMultilevel"/>
    <w:tmpl w:val="853E0F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364191A"/>
    <w:multiLevelType w:val="hybridMultilevel"/>
    <w:tmpl w:val="53B22F1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5"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22"/>
  </w:num>
  <w:num w:numId="4">
    <w:abstractNumId w:val="26"/>
  </w:num>
  <w:num w:numId="5">
    <w:abstractNumId w:val="28"/>
  </w:num>
  <w:num w:numId="6">
    <w:abstractNumId w:val="21"/>
  </w:num>
  <w:num w:numId="7">
    <w:abstractNumId w:val="5"/>
  </w:num>
  <w:num w:numId="8">
    <w:abstractNumId w:val="16"/>
  </w:num>
  <w:num w:numId="9">
    <w:abstractNumId w:val="20"/>
  </w:num>
  <w:num w:numId="10">
    <w:abstractNumId w:val="17"/>
  </w:num>
  <w:num w:numId="11">
    <w:abstractNumId w:val="6"/>
  </w:num>
  <w:num w:numId="12">
    <w:abstractNumId w:val="29"/>
  </w:num>
  <w:num w:numId="13">
    <w:abstractNumId w:val="4"/>
  </w:num>
  <w:num w:numId="14">
    <w:abstractNumId w:val="10"/>
  </w:num>
  <w:num w:numId="15">
    <w:abstractNumId w:val="18"/>
  </w:num>
  <w:num w:numId="16">
    <w:abstractNumId w:val="0"/>
  </w:num>
  <w:num w:numId="17">
    <w:abstractNumId w:val="27"/>
  </w:num>
  <w:num w:numId="18">
    <w:abstractNumId w:val="7"/>
  </w:num>
  <w:num w:numId="19">
    <w:abstractNumId w:val="9"/>
  </w:num>
  <w:num w:numId="20">
    <w:abstractNumId w:val="15"/>
  </w:num>
  <w:num w:numId="21">
    <w:abstractNumId w:val="8"/>
  </w:num>
  <w:num w:numId="22">
    <w:abstractNumId w:val="13"/>
  </w:num>
  <w:num w:numId="23">
    <w:abstractNumId w:val="3"/>
  </w:num>
  <w:num w:numId="24">
    <w:abstractNumId w:val="19"/>
  </w:num>
  <w:num w:numId="25">
    <w:abstractNumId w:val="25"/>
  </w:num>
  <w:num w:numId="26">
    <w:abstractNumId w:val="2"/>
  </w:num>
  <w:num w:numId="27">
    <w:abstractNumId w:val="11"/>
  </w:num>
  <w:num w:numId="28">
    <w:abstractNumId w:val="24"/>
  </w:num>
  <w:num w:numId="29">
    <w:abstractNumId w:val="14"/>
  </w:num>
  <w:num w:numId="3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002C4"/>
    <w:rsid w:val="00030323"/>
    <w:rsid w:val="00032C7F"/>
    <w:rsid w:val="00064572"/>
    <w:rsid w:val="00081A1E"/>
    <w:rsid w:val="000A0AF3"/>
    <w:rsid w:val="000B5535"/>
    <w:rsid w:val="000B6602"/>
    <w:rsid w:val="000C3B54"/>
    <w:rsid w:val="000C45F5"/>
    <w:rsid w:val="000F037B"/>
    <w:rsid w:val="00132A1A"/>
    <w:rsid w:val="0014373A"/>
    <w:rsid w:val="00151189"/>
    <w:rsid w:val="00154AE0"/>
    <w:rsid w:val="00162A70"/>
    <w:rsid w:val="00167D77"/>
    <w:rsid w:val="001749E7"/>
    <w:rsid w:val="00193B45"/>
    <w:rsid w:val="001A4F03"/>
    <w:rsid w:val="001C5521"/>
    <w:rsid w:val="001D4816"/>
    <w:rsid w:val="001E00AA"/>
    <w:rsid w:val="001E21C1"/>
    <w:rsid w:val="002129C6"/>
    <w:rsid w:val="00232CA1"/>
    <w:rsid w:val="002330D3"/>
    <w:rsid w:val="00236967"/>
    <w:rsid w:val="00237FA6"/>
    <w:rsid w:val="002407CC"/>
    <w:rsid w:val="0024319B"/>
    <w:rsid w:val="00247D58"/>
    <w:rsid w:val="0025296D"/>
    <w:rsid w:val="00257A8F"/>
    <w:rsid w:val="00257E99"/>
    <w:rsid w:val="00260047"/>
    <w:rsid w:val="00287000"/>
    <w:rsid w:val="002C3A3D"/>
    <w:rsid w:val="00327D33"/>
    <w:rsid w:val="0033393A"/>
    <w:rsid w:val="00353559"/>
    <w:rsid w:val="00363231"/>
    <w:rsid w:val="00363B1A"/>
    <w:rsid w:val="00365168"/>
    <w:rsid w:val="00387594"/>
    <w:rsid w:val="00387F22"/>
    <w:rsid w:val="003B5DB6"/>
    <w:rsid w:val="003D660C"/>
    <w:rsid w:val="003E2792"/>
    <w:rsid w:val="003E2D24"/>
    <w:rsid w:val="003E5AE5"/>
    <w:rsid w:val="003F4166"/>
    <w:rsid w:val="0041584E"/>
    <w:rsid w:val="00425C71"/>
    <w:rsid w:val="004272D2"/>
    <w:rsid w:val="00434554"/>
    <w:rsid w:val="00447B25"/>
    <w:rsid w:val="0046525E"/>
    <w:rsid w:val="004703BB"/>
    <w:rsid w:val="0048500E"/>
    <w:rsid w:val="00493E08"/>
    <w:rsid w:val="00497665"/>
    <w:rsid w:val="004A3A88"/>
    <w:rsid w:val="004A7EC7"/>
    <w:rsid w:val="004C2ADC"/>
    <w:rsid w:val="004C5F01"/>
    <w:rsid w:val="004D28E0"/>
    <w:rsid w:val="004E60C8"/>
    <w:rsid w:val="005026F3"/>
    <w:rsid w:val="00522221"/>
    <w:rsid w:val="00522D2C"/>
    <w:rsid w:val="0052318C"/>
    <w:rsid w:val="00537564"/>
    <w:rsid w:val="00571788"/>
    <w:rsid w:val="00593FA6"/>
    <w:rsid w:val="005A11AB"/>
    <w:rsid w:val="005B36EF"/>
    <w:rsid w:val="005B41E7"/>
    <w:rsid w:val="005B42F0"/>
    <w:rsid w:val="005C4DEF"/>
    <w:rsid w:val="005D2A6A"/>
    <w:rsid w:val="005E5EEE"/>
    <w:rsid w:val="005E6D27"/>
    <w:rsid w:val="00611E15"/>
    <w:rsid w:val="006242EF"/>
    <w:rsid w:val="006247F3"/>
    <w:rsid w:val="00657FF3"/>
    <w:rsid w:val="00661C26"/>
    <w:rsid w:val="00672BD4"/>
    <w:rsid w:val="00675D4D"/>
    <w:rsid w:val="00691851"/>
    <w:rsid w:val="006A0352"/>
    <w:rsid w:val="006B360E"/>
    <w:rsid w:val="006E3638"/>
    <w:rsid w:val="006E36CC"/>
    <w:rsid w:val="006E3D04"/>
    <w:rsid w:val="006F13B4"/>
    <w:rsid w:val="007127DD"/>
    <w:rsid w:val="007279BC"/>
    <w:rsid w:val="00741EF7"/>
    <w:rsid w:val="0074559B"/>
    <w:rsid w:val="00746CBD"/>
    <w:rsid w:val="00791D37"/>
    <w:rsid w:val="00797426"/>
    <w:rsid w:val="007A5D09"/>
    <w:rsid w:val="007B782F"/>
    <w:rsid w:val="007C2C63"/>
    <w:rsid w:val="007E2B99"/>
    <w:rsid w:val="007E69DF"/>
    <w:rsid w:val="007F07E9"/>
    <w:rsid w:val="00807E1A"/>
    <w:rsid w:val="00845295"/>
    <w:rsid w:val="008750C9"/>
    <w:rsid w:val="008807DC"/>
    <w:rsid w:val="00890963"/>
    <w:rsid w:val="008C2FD4"/>
    <w:rsid w:val="008E3912"/>
    <w:rsid w:val="008F29CB"/>
    <w:rsid w:val="008F301F"/>
    <w:rsid w:val="00912DA3"/>
    <w:rsid w:val="00916534"/>
    <w:rsid w:val="00933E5F"/>
    <w:rsid w:val="009373D8"/>
    <w:rsid w:val="009449CB"/>
    <w:rsid w:val="009735E3"/>
    <w:rsid w:val="0098005E"/>
    <w:rsid w:val="009979DA"/>
    <w:rsid w:val="009C65A7"/>
    <w:rsid w:val="009D7240"/>
    <w:rsid w:val="009E228E"/>
    <w:rsid w:val="009E4081"/>
    <w:rsid w:val="009E7189"/>
    <w:rsid w:val="00A05C48"/>
    <w:rsid w:val="00A1173A"/>
    <w:rsid w:val="00A130CA"/>
    <w:rsid w:val="00A13F24"/>
    <w:rsid w:val="00A17A30"/>
    <w:rsid w:val="00A27A33"/>
    <w:rsid w:val="00A45FDB"/>
    <w:rsid w:val="00A60C70"/>
    <w:rsid w:val="00A73883"/>
    <w:rsid w:val="00A7595B"/>
    <w:rsid w:val="00A83557"/>
    <w:rsid w:val="00AA0321"/>
    <w:rsid w:val="00AD1498"/>
    <w:rsid w:val="00AD4F36"/>
    <w:rsid w:val="00AD5D6D"/>
    <w:rsid w:val="00AE61BC"/>
    <w:rsid w:val="00AF4313"/>
    <w:rsid w:val="00B234ED"/>
    <w:rsid w:val="00B3747D"/>
    <w:rsid w:val="00B5329E"/>
    <w:rsid w:val="00B572D7"/>
    <w:rsid w:val="00B62082"/>
    <w:rsid w:val="00B71FD3"/>
    <w:rsid w:val="00B83329"/>
    <w:rsid w:val="00BA0D46"/>
    <w:rsid w:val="00BA1A0E"/>
    <w:rsid w:val="00BD51E1"/>
    <w:rsid w:val="00C01C67"/>
    <w:rsid w:val="00C17583"/>
    <w:rsid w:val="00C22C47"/>
    <w:rsid w:val="00C301B3"/>
    <w:rsid w:val="00C34F7A"/>
    <w:rsid w:val="00C36680"/>
    <w:rsid w:val="00C45F5C"/>
    <w:rsid w:val="00C55CDD"/>
    <w:rsid w:val="00C7065C"/>
    <w:rsid w:val="00C86FA7"/>
    <w:rsid w:val="00CA0339"/>
    <w:rsid w:val="00CA4A46"/>
    <w:rsid w:val="00CA64F2"/>
    <w:rsid w:val="00CD0C5B"/>
    <w:rsid w:val="00CD697C"/>
    <w:rsid w:val="00CF1961"/>
    <w:rsid w:val="00D30CCF"/>
    <w:rsid w:val="00D40964"/>
    <w:rsid w:val="00D46385"/>
    <w:rsid w:val="00D50A42"/>
    <w:rsid w:val="00D56C93"/>
    <w:rsid w:val="00D5798D"/>
    <w:rsid w:val="00D6148E"/>
    <w:rsid w:val="00D663E2"/>
    <w:rsid w:val="00D86ECC"/>
    <w:rsid w:val="00D9657A"/>
    <w:rsid w:val="00DA3B27"/>
    <w:rsid w:val="00DB08EC"/>
    <w:rsid w:val="00DC41D3"/>
    <w:rsid w:val="00DC6100"/>
    <w:rsid w:val="00DE6D05"/>
    <w:rsid w:val="00DF11EC"/>
    <w:rsid w:val="00DF2718"/>
    <w:rsid w:val="00E11D61"/>
    <w:rsid w:val="00E205F0"/>
    <w:rsid w:val="00E36372"/>
    <w:rsid w:val="00E36B99"/>
    <w:rsid w:val="00E42FF4"/>
    <w:rsid w:val="00E50D57"/>
    <w:rsid w:val="00E558C7"/>
    <w:rsid w:val="00E915C0"/>
    <w:rsid w:val="00E973CF"/>
    <w:rsid w:val="00EA0B9B"/>
    <w:rsid w:val="00EA3686"/>
    <w:rsid w:val="00EA5ADB"/>
    <w:rsid w:val="00EB625C"/>
    <w:rsid w:val="00EC0BA0"/>
    <w:rsid w:val="00ED1700"/>
    <w:rsid w:val="00EF2EE1"/>
    <w:rsid w:val="00F000F5"/>
    <w:rsid w:val="00F005C7"/>
    <w:rsid w:val="00F15048"/>
    <w:rsid w:val="00F201E1"/>
    <w:rsid w:val="00F21168"/>
    <w:rsid w:val="00F547F4"/>
    <w:rsid w:val="00F76301"/>
    <w:rsid w:val="00F77B95"/>
    <w:rsid w:val="00F87EA8"/>
    <w:rsid w:val="00F92885"/>
    <w:rsid w:val="00FD2A2F"/>
    <w:rsid w:val="00FE1EC4"/>
    <w:rsid w:val="00FE2C5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1749E7"/>
    <w:pPr>
      <w:tabs>
        <w:tab w:val="left" w:pos="1320"/>
        <w:tab w:val="right" w:leader="dot" w:pos="9060"/>
      </w:tabs>
      <w:spacing w:after="100"/>
      <w:ind w:left="442" w:hanging="442"/>
      <w:pPrChange w:id="0" w:author="JORGE CONTRERAS ORTIZ" w:date="2021-09-05T23:37:00Z">
        <w:pPr>
          <w:tabs>
            <w:tab w:val="left" w:pos="1320"/>
            <w:tab w:val="right" w:leader="dot" w:pos="9060"/>
          </w:tabs>
          <w:spacing w:after="100" w:line="259" w:lineRule="auto"/>
          <w:ind w:left="442"/>
          <w:jc w:val="center"/>
        </w:pPr>
      </w:pPrChange>
    </w:pPr>
    <w:rPr>
      <w:rFonts w:eastAsiaTheme="minorEastAsia" w:cs="Times New Roman"/>
      <w:lang w:eastAsia="es-ES"/>
      <w:rPrChange w:id="0" w:author="JORGE CONTRERAS ORTIZ" w:date="2021-09-05T23:37: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jpe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jpeg"/><Relationship Id="rId89" Type="http://schemas.openxmlformats.org/officeDocument/2006/relationships/image" Target="media/image70.png"/><Relationship Id="rId16" Type="http://schemas.openxmlformats.org/officeDocument/2006/relationships/footer" Target="footer4.xml"/><Relationship Id="rId11" Type="http://schemas.openxmlformats.org/officeDocument/2006/relationships/oleObject" Target="file:///F:\Jorge\UPM\master\TFM\Documentos\PORTADA_Trabajo_Fin_de_Master.docx" TargetMode="Externa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jpe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image" Target="media/image71.png"/><Relationship Id="rId95" Type="http://schemas.microsoft.com/office/2011/relationships/people" Target="people.xml"/><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jpeg"/><Relationship Id="rId93"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microsoft.com/office/2018/08/relationships/commentsExtensible" Target="commentsExtensible.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jpeg"/><Relationship Id="rId83" Type="http://schemas.openxmlformats.org/officeDocument/2006/relationships/image" Target="media/image64.jpe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image" Target="media/image1.emf"/><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jpe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jpe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microsoft.com/office/2011/relationships/commentsExtended" Target="commentsExtended.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61" Type="http://schemas.openxmlformats.org/officeDocument/2006/relationships/image" Target="media/image42.png"/><Relationship Id="rId82" Type="http://schemas.openxmlformats.org/officeDocument/2006/relationships/image" Target="media/image63.jpeg"/><Relationship Id="rId19" Type="http://schemas.microsoft.com/office/2016/09/relationships/commentsIds" Target="commentsIds.xml"/><Relationship Id="rId14" Type="http://schemas.openxmlformats.org/officeDocument/2006/relationships/header" Target="header3.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0</Pages>
  <Words>44274</Words>
  <Characters>243512</Characters>
  <Application>Microsoft Office Word</Application>
  <DocSecurity>0</DocSecurity>
  <Lines>2029</Lines>
  <Paragraphs>5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2</cp:revision>
  <dcterms:created xsi:type="dcterms:W3CDTF">2021-09-08T10:24:00Z</dcterms:created>
  <dcterms:modified xsi:type="dcterms:W3CDTF">2021-09-0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